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96087" w14:textId="30559AF9" w:rsidR="00A02587" w:rsidRDefault="00A02587" w:rsidP="00A02587">
      <w:pPr>
        <w:rPr>
          <w:rFonts w:cs="Times New Roman"/>
          <w:szCs w:val="24"/>
        </w:rPr>
      </w:pPr>
    </w:p>
    <w:p w14:paraId="7AAEDEB1" w14:textId="77777777" w:rsidR="00A02587" w:rsidRDefault="00A02587" w:rsidP="00A02587">
      <w:pPr>
        <w:rPr>
          <w:rFonts w:cs="Times New Roman"/>
          <w:szCs w:val="24"/>
        </w:rPr>
      </w:pPr>
    </w:p>
    <w:p w14:paraId="64A66D36" w14:textId="77777777" w:rsidR="00A02587" w:rsidRDefault="00A02587" w:rsidP="00A02587">
      <w:pPr>
        <w:rPr>
          <w:rFonts w:cs="Times New Roman"/>
          <w:szCs w:val="24"/>
        </w:rPr>
      </w:pPr>
    </w:p>
    <w:p w14:paraId="4B449B62" w14:textId="77777777" w:rsidR="00A02587" w:rsidRDefault="00A02587" w:rsidP="00A02587">
      <w:pPr>
        <w:rPr>
          <w:rFonts w:cs="Times New Roman"/>
          <w:szCs w:val="24"/>
        </w:rPr>
      </w:pPr>
    </w:p>
    <w:p w14:paraId="6FBB4D78" w14:textId="77777777" w:rsidR="00A02587" w:rsidRDefault="00A02587" w:rsidP="00A02587">
      <w:pPr>
        <w:rPr>
          <w:rFonts w:cs="Times New Roman"/>
          <w:szCs w:val="24"/>
        </w:rPr>
      </w:pPr>
    </w:p>
    <w:p w14:paraId="0188FF74" w14:textId="77777777" w:rsidR="00A02587" w:rsidRDefault="00A02587" w:rsidP="00A02587">
      <w:pPr>
        <w:rPr>
          <w:rFonts w:cs="Times New Roman"/>
          <w:szCs w:val="24"/>
        </w:rPr>
      </w:pPr>
    </w:p>
    <w:p w14:paraId="03FDEE5B" w14:textId="77777777" w:rsidR="00A02587" w:rsidRDefault="00A02587" w:rsidP="00A02587">
      <w:pPr>
        <w:rPr>
          <w:rFonts w:cs="Times New Roman"/>
          <w:szCs w:val="24"/>
        </w:rPr>
      </w:pPr>
    </w:p>
    <w:p w14:paraId="07648E47" w14:textId="77777777" w:rsidR="00A02587" w:rsidRDefault="00A02587" w:rsidP="00A02587">
      <w:pPr>
        <w:rPr>
          <w:rFonts w:cs="Times New Roman"/>
          <w:szCs w:val="24"/>
        </w:rPr>
      </w:pPr>
    </w:p>
    <w:p w14:paraId="640C1B58" w14:textId="77777777" w:rsidR="00A02587" w:rsidRDefault="00A02587" w:rsidP="00A02587">
      <w:pPr>
        <w:rPr>
          <w:b/>
          <w:caps/>
          <w:sz w:val="28"/>
          <w:szCs w:val="28"/>
        </w:rPr>
      </w:pPr>
    </w:p>
    <w:p w14:paraId="73F8EC90" w14:textId="77777777" w:rsidR="00A02587" w:rsidRDefault="00A02587" w:rsidP="00A02587">
      <w:pPr>
        <w:spacing w:after="0" w:line="240" w:lineRule="auto"/>
        <w:jc w:val="center"/>
        <w:rPr>
          <w:b/>
          <w:caps/>
          <w:sz w:val="28"/>
          <w:szCs w:val="28"/>
        </w:rPr>
      </w:pPr>
    </w:p>
    <w:p w14:paraId="2F984221" w14:textId="77777777" w:rsidR="00A02587" w:rsidRDefault="00A02587" w:rsidP="00A02587">
      <w:pPr>
        <w:spacing w:after="0" w:line="240" w:lineRule="auto"/>
        <w:jc w:val="center"/>
        <w:rPr>
          <w:b/>
          <w:caps/>
          <w:sz w:val="28"/>
          <w:szCs w:val="28"/>
        </w:rPr>
      </w:pPr>
    </w:p>
    <w:p w14:paraId="7F2DC287" w14:textId="77777777" w:rsidR="00A02587" w:rsidRDefault="00A02587" w:rsidP="00A02587">
      <w:pPr>
        <w:jc w:val="center"/>
        <w:rPr>
          <w:szCs w:val="24"/>
        </w:rPr>
      </w:pPr>
    </w:p>
    <w:p w14:paraId="198CAD61" w14:textId="6A9FBA25" w:rsidR="00A02587" w:rsidRPr="00376146" w:rsidRDefault="00A02587" w:rsidP="00A02587">
      <w:pPr>
        <w:jc w:val="center"/>
        <w:rPr>
          <w:szCs w:val="24"/>
        </w:rPr>
      </w:pPr>
      <w:r w:rsidRPr="00376146">
        <w:rPr>
          <w:szCs w:val="24"/>
        </w:rPr>
        <w:sym w:font="Symbol" w:char="F0D3"/>
      </w:r>
      <w:r w:rsidRPr="00376146">
        <w:rPr>
          <w:szCs w:val="24"/>
        </w:rPr>
        <w:t>20</w:t>
      </w:r>
      <w:r>
        <w:rPr>
          <w:szCs w:val="24"/>
        </w:rPr>
        <w:t>23</w:t>
      </w:r>
      <w:r w:rsidRPr="00376146">
        <w:rPr>
          <w:szCs w:val="24"/>
        </w:rPr>
        <w:t xml:space="preserve"> by </w:t>
      </w:r>
      <w:r>
        <w:rPr>
          <w:szCs w:val="24"/>
          <w:u w:val="single"/>
        </w:rPr>
        <w:t>Do</w:t>
      </w:r>
      <w:r w:rsidRPr="00E37ED1">
        <w:rPr>
          <w:szCs w:val="24"/>
        </w:rPr>
        <w:t xml:space="preserve"> </w:t>
      </w:r>
      <w:r>
        <w:rPr>
          <w:szCs w:val="24"/>
        </w:rPr>
        <w:t>Nguyen Hoang</w:t>
      </w:r>
      <w:r w:rsidRPr="00376146">
        <w:rPr>
          <w:szCs w:val="24"/>
        </w:rPr>
        <w:t>. All rights reserved.</w:t>
      </w:r>
    </w:p>
    <w:p w14:paraId="44E4314A" w14:textId="77777777" w:rsidR="00A02587" w:rsidRDefault="00A02587" w:rsidP="00A02587">
      <w:pPr>
        <w:spacing w:after="0" w:line="240" w:lineRule="auto"/>
        <w:jc w:val="center"/>
        <w:rPr>
          <w:b/>
          <w:caps/>
          <w:sz w:val="28"/>
          <w:szCs w:val="28"/>
        </w:rPr>
      </w:pPr>
    </w:p>
    <w:p w14:paraId="0143AF91" w14:textId="77777777" w:rsidR="00A02587" w:rsidRDefault="00A02587" w:rsidP="00A02587">
      <w:pPr>
        <w:spacing w:after="0" w:line="240" w:lineRule="auto"/>
        <w:jc w:val="center"/>
        <w:rPr>
          <w:b/>
          <w:caps/>
          <w:sz w:val="28"/>
          <w:szCs w:val="28"/>
        </w:rPr>
      </w:pPr>
    </w:p>
    <w:p w14:paraId="1CB2EC53" w14:textId="77777777" w:rsidR="00A02587" w:rsidRDefault="00A02587" w:rsidP="00A02587">
      <w:pPr>
        <w:spacing w:after="0" w:line="240" w:lineRule="auto"/>
        <w:jc w:val="center"/>
        <w:rPr>
          <w:b/>
          <w:caps/>
          <w:sz w:val="28"/>
          <w:szCs w:val="28"/>
        </w:rPr>
      </w:pPr>
    </w:p>
    <w:p w14:paraId="1720EACC" w14:textId="77777777" w:rsidR="00A02587" w:rsidRDefault="00A02587" w:rsidP="00A02587">
      <w:pPr>
        <w:spacing w:after="0" w:line="240" w:lineRule="auto"/>
        <w:jc w:val="center"/>
        <w:rPr>
          <w:b/>
          <w:caps/>
          <w:sz w:val="28"/>
          <w:szCs w:val="28"/>
        </w:rPr>
      </w:pPr>
    </w:p>
    <w:p w14:paraId="64DC4D64" w14:textId="77777777" w:rsidR="00A02587" w:rsidRDefault="00A02587" w:rsidP="00A02587">
      <w:pPr>
        <w:spacing w:after="0" w:line="240" w:lineRule="auto"/>
        <w:jc w:val="center"/>
        <w:rPr>
          <w:b/>
          <w:caps/>
          <w:sz w:val="28"/>
          <w:szCs w:val="28"/>
        </w:rPr>
      </w:pPr>
    </w:p>
    <w:p w14:paraId="7291DD23" w14:textId="77777777" w:rsidR="00A02587" w:rsidRDefault="00A02587" w:rsidP="00A02587">
      <w:pPr>
        <w:spacing w:after="0" w:line="240" w:lineRule="auto"/>
        <w:jc w:val="center"/>
        <w:rPr>
          <w:b/>
          <w:caps/>
          <w:sz w:val="28"/>
          <w:szCs w:val="28"/>
        </w:rPr>
      </w:pPr>
    </w:p>
    <w:p w14:paraId="60DD8E22" w14:textId="77777777" w:rsidR="00A02587" w:rsidRDefault="00A02587" w:rsidP="00A02587">
      <w:pPr>
        <w:spacing w:after="0" w:line="240" w:lineRule="auto"/>
        <w:jc w:val="center"/>
        <w:rPr>
          <w:b/>
          <w:caps/>
          <w:sz w:val="28"/>
          <w:szCs w:val="28"/>
        </w:rPr>
      </w:pPr>
    </w:p>
    <w:p w14:paraId="2EA2A976" w14:textId="77777777" w:rsidR="00A02587" w:rsidRDefault="00A02587" w:rsidP="00A02587">
      <w:pPr>
        <w:spacing w:after="0" w:line="240" w:lineRule="auto"/>
        <w:jc w:val="center"/>
        <w:rPr>
          <w:b/>
          <w:caps/>
          <w:sz w:val="28"/>
          <w:szCs w:val="28"/>
        </w:rPr>
      </w:pPr>
    </w:p>
    <w:p w14:paraId="314BD80E" w14:textId="77777777" w:rsidR="00A02587" w:rsidRDefault="00A02587" w:rsidP="00A02587">
      <w:pPr>
        <w:spacing w:after="0" w:line="240" w:lineRule="auto"/>
        <w:jc w:val="center"/>
        <w:rPr>
          <w:b/>
          <w:caps/>
          <w:sz w:val="28"/>
          <w:szCs w:val="28"/>
        </w:rPr>
      </w:pPr>
    </w:p>
    <w:p w14:paraId="45AC4FCD" w14:textId="77777777" w:rsidR="00A02587" w:rsidRDefault="00A02587" w:rsidP="00A02587">
      <w:pPr>
        <w:spacing w:after="0" w:line="240" w:lineRule="auto"/>
        <w:jc w:val="center"/>
        <w:rPr>
          <w:b/>
          <w:caps/>
          <w:sz w:val="28"/>
          <w:szCs w:val="28"/>
        </w:rPr>
      </w:pPr>
    </w:p>
    <w:p w14:paraId="7E7E4695" w14:textId="77777777" w:rsidR="00A02587" w:rsidRDefault="00A02587" w:rsidP="00A02587">
      <w:pPr>
        <w:spacing w:after="0" w:line="240" w:lineRule="auto"/>
        <w:jc w:val="center"/>
        <w:rPr>
          <w:b/>
          <w:caps/>
          <w:sz w:val="28"/>
          <w:szCs w:val="28"/>
        </w:rPr>
      </w:pPr>
    </w:p>
    <w:p w14:paraId="4D66BD89" w14:textId="77777777" w:rsidR="00A02587" w:rsidRDefault="00A02587" w:rsidP="00A02587">
      <w:pPr>
        <w:spacing w:after="0" w:line="240" w:lineRule="auto"/>
        <w:jc w:val="center"/>
        <w:rPr>
          <w:b/>
          <w:caps/>
          <w:sz w:val="28"/>
          <w:szCs w:val="28"/>
        </w:rPr>
      </w:pPr>
    </w:p>
    <w:p w14:paraId="798210E6" w14:textId="77777777" w:rsidR="00A02587" w:rsidRDefault="00A02587" w:rsidP="00A02587">
      <w:pPr>
        <w:spacing w:after="0" w:line="240" w:lineRule="auto"/>
        <w:jc w:val="center"/>
        <w:rPr>
          <w:b/>
          <w:caps/>
          <w:sz w:val="28"/>
          <w:szCs w:val="28"/>
        </w:rPr>
      </w:pPr>
    </w:p>
    <w:p w14:paraId="0DCF497C" w14:textId="77777777" w:rsidR="00A02587" w:rsidRDefault="00A02587" w:rsidP="00A02587">
      <w:pPr>
        <w:spacing w:after="0" w:line="240" w:lineRule="auto"/>
        <w:jc w:val="center"/>
        <w:rPr>
          <w:b/>
          <w:caps/>
          <w:sz w:val="28"/>
          <w:szCs w:val="28"/>
        </w:rPr>
      </w:pPr>
    </w:p>
    <w:p w14:paraId="6442CC52" w14:textId="77777777" w:rsidR="00A02587" w:rsidRDefault="00A02587" w:rsidP="00A02587">
      <w:pPr>
        <w:spacing w:after="0" w:line="240" w:lineRule="auto"/>
        <w:jc w:val="center"/>
        <w:rPr>
          <w:b/>
          <w:caps/>
          <w:sz w:val="28"/>
          <w:szCs w:val="28"/>
        </w:rPr>
      </w:pPr>
    </w:p>
    <w:p w14:paraId="71A5616B" w14:textId="77777777" w:rsidR="00A02587" w:rsidRDefault="00A02587" w:rsidP="00A02587">
      <w:pPr>
        <w:spacing w:after="0" w:line="240" w:lineRule="auto"/>
        <w:jc w:val="center"/>
        <w:rPr>
          <w:b/>
          <w:caps/>
          <w:sz w:val="28"/>
          <w:szCs w:val="28"/>
        </w:rPr>
      </w:pPr>
    </w:p>
    <w:p w14:paraId="70973AD5" w14:textId="77777777" w:rsidR="00A02587" w:rsidRDefault="00A02587" w:rsidP="00A02587">
      <w:pPr>
        <w:spacing w:after="0" w:line="240" w:lineRule="auto"/>
        <w:jc w:val="center"/>
        <w:rPr>
          <w:b/>
          <w:caps/>
          <w:sz w:val="28"/>
          <w:szCs w:val="28"/>
        </w:rPr>
      </w:pPr>
    </w:p>
    <w:p w14:paraId="74B8EC0C" w14:textId="77777777" w:rsidR="00A02587" w:rsidRDefault="00A02587" w:rsidP="00A02587">
      <w:pPr>
        <w:spacing w:after="0" w:line="240" w:lineRule="auto"/>
        <w:jc w:val="center"/>
        <w:rPr>
          <w:b/>
          <w:caps/>
          <w:sz w:val="28"/>
          <w:szCs w:val="28"/>
        </w:rPr>
      </w:pPr>
    </w:p>
    <w:p w14:paraId="75446D23" w14:textId="77777777" w:rsidR="00A02587" w:rsidRDefault="00A02587" w:rsidP="00A02587">
      <w:pPr>
        <w:spacing w:after="0" w:line="240" w:lineRule="auto"/>
        <w:jc w:val="center"/>
        <w:rPr>
          <w:b/>
          <w:caps/>
          <w:sz w:val="28"/>
          <w:szCs w:val="28"/>
        </w:rPr>
      </w:pPr>
    </w:p>
    <w:p w14:paraId="5D1BBD64" w14:textId="77777777" w:rsidR="00A02587" w:rsidRDefault="00A02587" w:rsidP="00A02587">
      <w:pPr>
        <w:spacing w:after="0" w:line="240" w:lineRule="auto"/>
        <w:jc w:val="center"/>
        <w:rPr>
          <w:b/>
          <w:caps/>
          <w:sz w:val="28"/>
          <w:szCs w:val="28"/>
        </w:rPr>
      </w:pPr>
    </w:p>
    <w:p w14:paraId="0C3D91E7" w14:textId="77777777" w:rsidR="00A02587" w:rsidRDefault="00A02587" w:rsidP="00A02587">
      <w:pPr>
        <w:spacing w:after="0" w:line="240" w:lineRule="auto"/>
        <w:jc w:val="center"/>
        <w:rPr>
          <w:b/>
          <w:caps/>
          <w:sz w:val="28"/>
          <w:szCs w:val="28"/>
        </w:rPr>
      </w:pPr>
    </w:p>
    <w:p w14:paraId="311305F6" w14:textId="77777777" w:rsidR="00A02587" w:rsidRDefault="00A02587" w:rsidP="00A02587">
      <w:pPr>
        <w:spacing w:after="0" w:line="240" w:lineRule="auto"/>
        <w:jc w:val="center"/>
        <w:rPr>
          <w:b/>
          <w:caps/>
          <w:sz w:val="28"/>
          <w:szCs w:val="28"/>
        </w:rPr>
      </w:pPr>
    </w:p>
    <w:p w14:paraId="3CF6835B" w14:textId="41D88D4D" w:rsidR="00A02587" w:rsidRDefault="00A02587">
      <w:pPr>
        <w:rPr>
          <w:rFonts w:eastAsiaTheme="majorEastAsia" w:cs="Times New Roman"/>
          <w:spacing w:val="-10"/>
          <w:kern w:val="28"/>
          <w:szCs w:val="24"/>
        </w:rPr>
      </w:pPr>
    </w:p>
    <w:p w14:paraId="33224149"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lastRenderedPageBreak/>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1C4A4934" w14:textId="0B2426B4" w:rsidR="0064749B" w:rsidRPr="0064749B" w:rsidRDefault="0064749B" w:rsidP="0064749B">
      <w:pPr>
        <w:autoSpaceDE w:val="0"/>
        <w:autoSpaceDN w:val="0"/>
        <w:adjustRightInd w:val="0"/>
        <w:spacing w:after="0" w:line="240" w:lineRule="auto"/>
        <w:jc w:val="center"/>
        <w:rPr>
          <w:b/>
          <w:vanish/>
          <w:sz w:val="26"/>
          <w:szCs w:val="26"/>
          <w:specVanish/>
        </w:rPr>
      </w:pPr>
      <w:r>
        <w:rPr>
          <w:b/>
          <w:sz w:val="26"/>
          <w:szCs w:val="26"/>
        </w:rPr>
        <w:lastRenderedPageBreak/>
        <w:t xml:space="preserve">Design, Implementation, and Characterisation </w:t>
      </w:r>
      <w:r>
        <w:rPr>
          <w:b/>
          <w:sz w:val="26"/>
          <w:szCs w:val="26"/>
        </w:rPr>
        <w:br/>
        <w:t>of an Autonomous Wireless Agrometeorology Station</w:t>
      </w:r>
    </w:p>
    <w:p w14:paraId="68E70131" w14:textId="62A7FCE0" w:rsidR="0064749B" w:rsidRPr="0064749B" w:rsidRDefault="0064749B" w:rsidP="0064749B">
      <w:pPr>
        <w:autoSpaceDE w:val="0"/>
        <w:autoSpaceDN w:val="0"/>
        <w:adjustRightInd w:val="0"/>
        <w:spacing w:after="0" w:line="240" w:lineRule="auto"/>
        <w:jc w:val="center"/>
        <w:rPr>
          <w:b/>
          <w:vanish/>
          <w:szCs w:val="24"/>
          <w:specVanish/>
        </w:rPr>
      </w:pPr>
      <w:r>
        <w:rPr>
          <w:b/>
          <w:szCs w:val="24"/>
        </w:rPr>
        <w:t xml:space="preserve"> </w:t>
      </w:r>
    </w:p>
    <w:p w14:paraId="0125A293" w14:textId="57E55E55" w:rsidR="0064749B" w:rsidRDefault="0064749B" w:rsidP="0064749B">
      <w:pPr>
        <w:autoSpaceDE w:val="0"/>
        <w:autoSpaceDN w:val="0"/>
        <w:adjustRightInd w:val="0"/>
        <w:spacing w:after="0" w:line="240" w:lineRule="auto"/>
        <w:rPr>
          <w:szCs w:val="24"/>
        </w:rPr>
      </w:pPr>
      <w:r>
        <w:rPr>
          <w:szCs w:val="24"/>
        </w:rPr>
        <w:t xml:space="preserve"> </w:t>
      </w:r>
    </w:p>
    <w:p w14:paraId="1BDA98DA" w14:textId="77777777" w:rsidR="0064749B" w:rsidRDefault="0064749B" w:rsidP="0064749B">
      <w:pPr>
        <w:autoSpaceDE w:val="0"/>
        <w:autoSpaceDN w:val="0"/>
        <w:adjustRightInd w:val="0"/>
        <w:spacing w:after="0" w:line="240" w:lineRule="auto"/>
        <w:rPr>
          <w:szCs w:val="24"/>
        </w:rPr>
      </w:pPr>
    </w:p>
    <w:p w14:paraId="2C26A68F" w14:textId="77777777" w:rsidR="0064749B" w:rsidRDefault="0064749B" w:rsidP="0064749B">
      <w:pPr>
        <w:autoSpaceDE w:val="0"/>
        <w:autoSpaceDN w:val="0"/>
        <w:adjustRightInd w:val="0"/>
        <w:spacing w:after="0" w:line="240" w:lineRule="auto"/>
        <w:rPr>
          <w:szCs w:val="24"/>
        </w:rPr>
      </w:pPr>
    </w:p>
    <w:p w14:paraId="61D0863D" w14:textId="77777777" w:rsidR="0064749B" w:rsidRDefault="0064749B" w:rsidP="0064749B">
      <w:pPr>
        <w:autoSpaceDE w:val="0"/>
        <w:autoSpaceDN w:val="0"/>
        <w:adjustRightInd w:val="0"/>
        <w:spacing w:after="0" w:line="240" w:lineRule="auto"/>
        <w:rPr>
          <w:szCs w:val="24"/>
        </w:rPr>
      </w:pPr>
    </w:p>
    <w:p w14:paraId="23815FFD" w14:textId="77777777" w:rsidR="0064749B" w:rsidRDefault="0064749B" w:rsidP="0064749B">
      <w:pPr>
        <w:autoSpaceDE w:val="0"/>
        <w:autoSpaceDN w:val="0"/>
        <w:adjustRightInd w:val="0"/>
        <w:spacing w:after="0" w:line="240" w:lineRule="auto"/>
        <w:rPr>
          <w:szCs w:val="24"/>
        </w:rPr>
      </w:pPr>
    </w:p>
    <w:p w14:paraId="483ABCD4" w14:textId="77777777" w:rsidR="0064749B" w:rsidRDefault="0064749B" w:rsidP="0064749B">
      <w:pPr>
        <w:autoSpaceDE w:val="0"/>
        <w:autoSpaceDN w:val="0"/>
        <w:adjustRightInd w:val="0"/>
        <w:spacing w:after="0" w:line="240" w:lineRule="auto"/>
        <w:rPr>
          <w:szCs w:val="24"/>
        </w:rPr>
      </w:pPr>
    </w:p>
    <w:p w14:paraId="733BE8A6" w14:textId="77777777" w:rsidR="0064749B" w:rsidRDefault="0064749B" w:rsidP="0064749B">
      <w:pPr>
        <w:autoSpaceDE w:val="0"/>
        <w:autoSpaceDN w:val="0"/>
        <w:adjustRightInd w:val="0"/>
        <w:spacing w:after="0" w:line="240" w:lineRule="auto"/>
        <w:rPr>
          <w:szCs w:val="24"/>
        </w:rPr>
      </w:pPr>
    </w:p>
    <w:p w14:paraId="17BAC2E4" w14:textId="77777777" w:rsidR="0064749B" w:rsidRDefault="0064749B" w:rsidP="0064749B">
      <w:pPr>
        <w:autoSpaceDE w:val="0"/>
        <w:autoSpaceDN w:val="0"/>
        <w:adjustRightInd w:val="0"/>
        <w:spacing w:after="0" w:line="240" w:lineRule="auto"/>
        <w:rPr>
          <w:szCs w:val="24"/>
        </w:rPr>
      </w:pPr>
    </w:p>
    <w:p w14:paraId="72D37633" w14:textId="77777777" w:rsidR="0064749B" w:rsidRDefault="0064749B" w:rsidP="0064749B">
      <w:pPr>
        <w:autoSpaceDE w:val="0"/>
        <w:autoSpaceDN w:val="0"/>
        <w:adjustRightInd w:val="0"/>
        <w:spacing w:after="0" w:line="240" w:lineRule="auto"/>
        <w:ind w:left="4410" w:firstLine="1260"/>
        <w:rPr>
          <w:szCs w:val="24"/>
        </w:rPr>
      </w:pPr>
      <w:r w:rsidRPr="008570C6">
        <w:rPr>
          <w:szCs w:val="24"/>
        </w:rPr>
        <w:t>Approved by</w:t>
      </w:r>
    </w:p>
    <w:p w14:paraId="356A6668" w14:textId="77777777" w:rsidR="0064749B" w:rsidRDefault="0064749B" w:rsidP="0064749B">
      <w:pPr>
        <w:autoSpaceDE w:val="0"/>
        <w:autoSpaceDN w:val="0"/>
        <w:adjustRightInd w:val="0"/>
        <w:spacing w:after="0" w:line="240" w:lineRule="auto"/>
        <w:ind w:left="4410"/>
        <w:rPr>
          <w:szCs w:val="24"/>
        </w:rPr>
      </w:pPr>
    </w:p>
    <w:p w14:paraId="4DE78291" w14:textId="77777777" w:rsidR="0064749B" w:rsidRDefault="0064749B" w:rsidP="0064749B">
      <w:pPr>
        <w:autoSpaceDE w:val="0"/>
        <w:autoSpaceDN w:val="0"/>
        <w:adjustRightInd w:val="0"/>
        <w:spacing w:after="0" w:line="240" w:lineRule="auto"/>
        <w:ind w:left="4410"/>
        <w:rPr>
          <w:szCs w:val="24"/>
        </w:rPr>
      </w:pPr>
    </w:p>
    <w:p w14:paraId="4588C5E6" w14:textId="77777777" w:rsidR="0064749B" w:rsidRDefault="0064749B" w:rsidP="0064749B">
      <w:pPr>
        <w:autoSpaceDE w:val="0"/>
        <w:autoSpaceDN w:val="0"/>
        <w:adjustRightInd w:val="0"/>
        <w:spacing w:after="0" w:line="240" w:lineRule="auto"/>
        <w:ind w:left="4410"/>
        <w:rPr>
          <w:szCs w:val="24"/>
        </w:rPr>
      </w:pPr>
    </w:p>
    <w:p w14:paraId="2B1CDE80" w14:textId="77777777" w:rsidR="0064749B" w:rsidRDefault="0064749B" w:rsidP="0064749B">
      <w:pPr>
        <w:autoSpaceDE w:val="0"/>
        <w:autoSpaceDN w:val="0"/>
        <w:adjustRightInd w:val="0"/>
        <w:spacing w:after="0" w:line="240" w:lineRule="auto"/>
        <w:ind w:left="4410"/>
        <w:rPr>
          <w:szCs w:val="24"/>
        </w:rPr>
      </w:pPr>
    </w:p>
    <w:p w14:paraId="0D909517" w14:textId="77777777" w:rsidR="0064749B" w:rsidRDefault="0064749B" w:rsidP="0064749B">
      <w:pPr>
        <w:autoSpaceDE w:val="0"/>
        <w:autoSpaceDN w:val="0"/>
        <w:adjustRightInd w:val="0"/>
        <w:spacing w:after="0" w:line="240" w:lineRule="auto"/>
        <w:ind w:left="4410"/>
        <w:rPr>
          <w:szCs w:val="24"/>
        </w:rPr>
      </w:pPr>
    </w:p>
    <w:p w14:paraId="7EB45CDB" w14:textId="668D8B83" w:rsidR="0064749B" w:rsidRPr="008570C6" w:rsidRDefault="0064749B" w:rsidP="0064749B">
      <w:pPr>
        <w:autoSpaceDE w:val="0"/>
        <w:autoSpaceDN w:val="0"/>
        <w:adjustRightInd w:val="0"/>
        <w:spacing w:after="0" w:line="240" w:lineRule="auto"/>
        <w:ind w:left="4410"/>
        <w:rPr>
          <w:szCs w:val="24"/>
        </w:rPr>
      </w:pPr>
      <w:r>
        <w:rPr>
          <w:szCs w:val="24"/>
        </w:rPr>
        <mc:AlternateContent>
          <mc:Choice Requires="wps">
            <w:drawing>
              <wp:anchor distT="4294967295" distB="4294967295" distL="114300" distR="114300" simplePos="0" relativeHeight="251659264" behindDoc="0" locked="0" layoutInCell="1" allowOverlap="1" wp14:anchorId="7DB0276C" wp14:editId="742FBDB4">
                <wp:simplePos x="0" y="0"/>
                <wp:positionH relativeFrom="column">
                  <wp:posOffset>2834640</wp:posOffset>
                </wp:positionH>
                <wp:positionV relativeFrom="paragraph">
                  <wp:posOffset>102234</wp:posOffset>
                </wp:positionV>
                <wp:extent cx="2377440" cy="0"/>
                <wp:effectExtent l="0" t="0" r="0" b="0"/>
                <wp:wrapNone/>
                <wp:docPr id="32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7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F3772" id="_x0000_t32" coordsize="21600,21600" o:spt="32" o:oned="t" path="m,l21600,21600e" filled="f">
                <v:path arrowok="t" fillok="f" o:connecttype="none"/>
                <o:lock v:ext="edit" shapetype="t"/>
              </v:shapetype>
              <v:shape id="Straight Arrow Connector 2" o:spid="_x0000_s1026" type="#_x0000_t32" style="position:absolute;margin-left:223.2pt;margin-top:8.05pt;width:187.2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fduQEAAFYDAAAOAAAAZHJzL2Uyb0RvYy54bWysU8Fu2zAMvQ/YPwi6L06ydl2NOD2k6y7d&#10;FqDtBzCSbAuTRYFUYufvJ6lJVmy3YT4IlEg+Pj7Sq7tpcOJgiC36Ri5mcymMV6it7xr58vzw4bMU&#10;HMFrcOhNI4+G5d36/bvVGGqzxB6dNiQSiOd6DI3sYwx1VbHqzQA8w2B8crZIA8R0pa7SBGNCH1y1&#10;nM8/VSOSDoTKMKfX+1enXBf8tjUq/mhbNlG4RiZusZxUzl0+q/UK6o4g9FadaMA/sBjA+lT0AnUP&#10;EcSe7F9Qg1WEjG2cKRwqbFurTOkhdbOY/9HNUw/BlF6SOBwuMvH/g1XfDxu/pUxdTf4pPKL6ycLj&#10;pgffmULg+RjS4BZZqmoMXF9S8oXDlsRu/IY6xcA+YlFhamnIkKk/MRWxjxexzRSFSo/Ljzc3V1dp&#10;Jursq6A+Jwbi+NXgILLRSI4EtuvjBr1PI0ValDJweOSYaUF9TshVPT5Y58pknRdjI2+vl9clgdFZ&#10;nZ05jKnbbRyJA+TdKF/pMXnehhHuvS5gvQH95WRHsO7VTsWdP0mT1cirx/UO9XFLZ8nS8ArL06Ll&#10;7Xh7L9m/f4f1LwAAAP//AwBQSwMEFAAGAAgAAAAhAPiqTpjdAAAACQEAAA8AAABkcnMvZG93bnJl&#10;di54bWxMj8FOwzAQRO9I/IO1SFwQtROFqIQ4VYXEgSNtJa5uvCSBeB3FThP69SziQI878zQ7U24W&#10;14sTjqHzpCFZKRBItbcdNRoO+5f7NYgQDVnTe0IN3xhgU11flaawfqY3PO1iIziEQmE0tDEOhZSh&#10;btGZsPIDEnsffnQm8jk20o5m5nDXy1SpXDrTEX9ozYDPLdZfu8lpwDA9JGr76JrD63m+e0/Pn/Ow&#10;1/r2Ztk+gYi4xH8Yfutzdai409FPZIPoNWRZnjHKRp6AYGCdKt5y/BNkVcrLBdUPAAAA//8DAFBL&#10;AQItABQABgAIAAAAIQC2gziS/gAAAOEBAAATAAAAAAAAAAAAAAAAAAAAAABbQ29udGVudF9UeXBl&#10;c10ueG1sUEsBAi0AFAAGAAgAAAAhADj9If/WAAAAlAEAAAsAAAAAAAAAAAAAAAAALwEAAF9yZWxz&#10;Ly5yZWxzUEsBAi0AFAAGAAgAAAAhAASdB925AQAAVgMAAA4AAAAAAAAAAAAAAAAALgIAAGRycy9l&#10;Mm9Eb2MueG1sUEsBAi0AFAAGAAgAAAAhAPiqTpjdAAAACQEAAA8AAAAAAAAAAAAAAAAAEwQAAGRy&#10;cy9kb3ducmV2LnhtbFBLBQYAAAAABAAEAPMAAAAdBQAAAAA=&#10;"/>
            </w:pict>
          </mc:Fallback>
        </mc:AlternateContent>
      </w:r>
    </w:p>
    <w:p w14:paraId="685B4507" w14:textId="0D41E4EC" w:rsidR="0064749B" w:rsidRDefault="0064749B" w:rsidP="0064749B">
      <w:pPr>
        <w:autoSpaceDE w:val="0"/>
        <w:autoSpaceDN w:val="0"/>
        <w:adjustRightInd w:val="0"/>
        <w:spacing w:after="0" w:line="240" w:lineRule="auto"/>
        <w:ind w:left="4410" w:firstLine="410"/>
        <w:rPr>
          <w:szCs w:val="24"/>
        </w:rPr>
      </w:pPr>
      <w:r w:rsidRPr="008570C6">
        <w:rPr>
          <w:szCs w:val="24"/>
        </w:rPr>
        <w:t xml:space="preserve">Dr. </w:t>
      </w:r>
      <w:r>
        <w:rPr>
          <w:szCs w:val="24"/>
        </w:rPr>
        <w:t>Udo Klein</w:t>
      </w:r>
      <w:r w:rsidRPr="008570C6">
        <w:rPr>
          <w:szCs w:val="24"/>
        </w:rPr>
        <w:t xml:space="preserve">, </w:t>
      </w:r>
      <w:r>
        <w:rPr>
          <w:szCs w:val="24"/>
        </w:rPr>
        <w:t>First Supervisor</w:t>
      </w:r>
    </w:p>
    <w:p w14:paraId="107406F8" w14:textId="77777777" w:rsidR="0064749B" w:rsidRDefault="0064749B" w:rsidP="0064749B">
      <w:pPr>
        <w:autoSpaceDE w:val="0"/>
        <w:autoSpaceDN w:val="0"/>
        <w:adjustRightInd w:val="0"/>
        <w:spacing w:after="0" w:line="240" w:lineRule="auto"/>
        <w:ind w:left="4410"/>
        <w:rPr>
          <w:szCs w:val="24"/>
        </w:rPr>
      </w:pPr>
    </w:p>
    <w:p w14:paraId="4E3C2160" w14:textId="77777777" w:rsidR="0064749B" w:rsidRDefault="0064749B" w:rsidP="0064749B">
      <w:pPr>
        <w:autoSpaceDE w:val="0"/>
        <w:autoSpaceDN w:val="0"/>
        <w:adjustRightInd w:val="0"/>
        <w:spacing w:after="0" w:line="240" w:lineRule="auto"/>
        <w:ind w:left="4410"/>
        <w:rPr>
          <w:szCs w:val="24"/>
        </w:rPr>
      </w:pPr>
    </w:p>
    <w:p w14:paraId="73D92C13" w14:textId="77777777" w:rsidR="0064749B" w:rsidRDefault="0064749B" w:rsidP="0064749B">
      <w:pPr>
        <w:autoSpaceDE w:val="0"/>
        <w:autoSpaceDN w:val="0"/>
        <w:adjustRightInd w:val="0"/>
        <w:spacing w:after="0" w:line="240" w:lineRule="auto"/>
        <w:ind w:left="4410"/>
        <w:rPr>
          <w:szCs w:val="24"/>
        </w:rPr>
      </w:pPr>
    </w:p>
    <w:p w14:paraId="6D7CCAB0" w14:textId="77777777" w:rsidR="0064749B" w:rsidRDefault="0064749B" w:rsidP="0064749B">
      <w:pPr>
        <w:autoSpaceDE w:val="0"/>
        <w:autoSpaceDN w:val="0"/>
        <w:adjustRightInd w:val="0"/>
        <w:spacing w:after="0" w:line="240" w:lineRule="auto"/>
        <w:ind w:left="4410"/>
        <w:rPr>
          <w:szCs w:val="24"/>
        </w:rPr>
      </w:pPr>
    </w:p>
    <w:p w14:paraId="6778B074" w14:textId="77777777" w:rsidR="0064749B" w:rsidRDefault="0064749B" w:rsidP="0064749B">
      <w:pPr>
        <w:autoSpaceDE w:val="0"/>
        <w:autoSpaceDN w:val="0"/>
        <w:adjustRightInd w:val="0"/>
        <w:spacing w:after="0" w:line="240" w:lineRule="auto"/>
        <w:ind w:left="4410"/>
        <w:rPr>
          <w:szCs w:val="24"/>
        </w:rPr>
      </w:pPr>
    </w:p>
    <w:p w14:paraId="1C164F59" w14:textId="28679561" w:rsidR="0064749B" w:rsidRPr="008570C6" w:rsidRDefault="0064749B" w:rsidP="0064749B">
      <w:pPr>
        <w:autoSpaceDE w:val="0"/>
        <w:autoSpaceDN w:val="0"/>
        <w:adjustRightInd w:val="0"/>
        <w:spacing w:after="0" w:line="240" w:lineRule="auto"/>
        <w:ind w:left="4410"/>
        <w:rPr>
          <w:szCs w:val="24"/>
        </w:rPr>
      </w:pPr>
      <w:r>
        <w:rPr>
          <w:szCs w:val="24"/>
        </w:rPr>
        <mc:AlternateContent>
          <mc:Choice Requires="wps">
            <w:drawing>
              <wp:anchor distT="4294967295" distB="4294967295" distL="114300" distR="114300" simplePos="0" relativeHeight="251660288" behindDoc="0" locked="0" layoutInCell="1" allowOverlap="1" wp14:anchorId="69E549BA" wp14:editId="7315DA60">
                <wp:simplePos x="0" y="0"/>
                <wp:positionH relativeFrom="column">
                  <wp:posOffset>2849880</wp:posOffset>
                </wp:positionH>
                <wp:positionV relativeFrom="paragraph">
                  <wp:posOffset>80009</wp:posOffset>
                </wp:positionV>
                <wp:extent cx="2377440" cy="0"/>
                <wp:effectExtent l="0" t="0" r="0" b="0"/>
                <wp:wrapNone/>
                <wp:docPr id="320"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7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F5869A" id="Straight Arrow Connector 1" o:spid="_x0000_s1026" type="#_x0000_t32" style="position:absolute;margin-left:224.4pt;margin-top:6.3pt;width:187.2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fduQEAAFYDAAAOAAAAZHJzL2Uyb0RvYy54bWysU8Fu2zAMvQ/YPwi6L06ydl2NOD2k6y7d&#10;FqDtBzCSbAuTRYFUYufvJ6lJVmy3YT4IlEg+Pj7Sq7tpcOJgiC36Ri5mcymMV6it7xr58vzw4bMU&#10;HMFrcOhNI4+G5d36/bvVGGqzxB6dNiQSiOd6DI3sYwx1VbHqzQA8w2B8crZIA8R0pa7SBGNCH1y1&#10;nM8/VSOSDoTKMKfX+1enXBf8tjUq/mhbNlG4RiZusZxUzl0+q/UK6o4g9FadaMA/sBjA+lT0AnUP&#10;EcSe7F9Qg1WEjG2cKRwqbFurTOkhdbOY/9HNUw/BlF6SOBwuMvH/g1XfDxu/pUxdTf4pPKL6ycLj&#10;pgffmULg+RjS4BZZqmoMXF9S8oXDlsRu/IY6xcA+YlFhamnIkKk/MRWxjxexzRSFSo/Ljzc3V1dp&#10;Jursq6A+Jwbi+NXgILLRSI4EtuvjBr1PI0ValDJweOSYaUF9TshVPT5Y58pknRdjI2+vl9clgdFZ&#10;nZ05jKnbbRyJA+TdKF/pMXnehhHuvS5gvQH95WRHsO7VTsWdP0mT1cirx/UO9XFLZ8nS8ArL06Ll&#10;7Xh7L9m/f4f1LwAAAP//AwBQSwMEFAAGAAgAAAAhAEfQ2vLdAAAACQEAAA8AAABkcnMvZG93bnJl&#10;di54bWxMj81OwzAQhO9IfQdrkbgg6tSUKoQ4VVWJA8f+SFzdeEkC8TqKnSb06dmKAxxnZzTzbb6e&#10;XCvO2IfGk4bFPAGBVHrbUKXheHh9SEGEaMia1hNq+MYA62J2k5vM+pF2eN7HSnAJhcxoqGPsMilD&#10;WaMzYe47JPY+fO9MZNlX0vZm5HLXSpUkK+lMQ7xQmw63NZZf+8FpwDA8LZLNs6uOb5fx/l1dPsfu&#10;oPXd7bR5ARFxin9huOIzOhTMdPID2SBaDctlyuiRDbUCwYFUPSoQp9+DLHL5/4PiBwAA//8DAFBL&#10;AQItABQABgAIAAAAIQC2gziS/gAAAOEBAAATAAAAAAAAAAAAAAAAAAAAAABbQ29udGVudF9UeXBl&#10;c10ueG1sUEsBAi0AFAAGAAgAAAAhADj9If/WAAAAlAEAAAsAAAAAAAAAAAAAAAAALwEAAF9yZWxz&#10;Ly5yZWxzUEsBAi0AFAAGAAgAAAAhAASdB925AQAAVgMAAA4AAAAAAAAAAAAAAAAALgIAAGRycy9l&#10;Mm9Eb2MueG1sUEsBAi0AFAAGAAgAAAAhAEfQ2vLdAAAACQEAAA8AAAAAAAAAAAAAAAAAEwQAAGRy&#10;cy9kb3ducmV2LnhtbFBLBQYAAAAABAAEAPMAAAAdBQAAAAA=&#10;"/>
            </w:pict>
          </mc:Fallback>
        </mc:AlternateContent>
      </w:r>
    </w:p>
    <w:p w14:paraId="1EEED0D1" w14:textId="77777777" w:rsidR="0064749B" w:rsidRDefault="0064749B" w:rsidP="0064749B">
      <w:pPr>
        <w:autoSpaceDE w:val="0"/>
        <w:autoSpaceDN w:val="0"/>
        <w:adjustRightInd w:val="0"/>
        <w:spacing w:after="0" w:line="240" w:lineRule="auto"/>
        <w:ind w:left="4410" w:hanging="157"/>
        <w:rPr>
          <w:szCs w:val="24"/>
        </w:rPr>
      </w:pPr>
      <w:r>
        <w:rPr>
          <w:szCs w:val="24"/>
        </w:rPr>
        <w:t>M.Sc. Tran Quang Nhu</w:t>
      </w:r>
      <w:r w:rsidRPr="008570C6">
        <w:rPr>
          <w:szCs w:val="24"/>
        </w:rPr>
        <w:t xml:space="preserve">, </w:t>
      </w:r>
      <w:r>
        <w:rPr>
          <w:szCs w:val="24"/>
        </w:rPr>
        <w:t>Second Supervisor</w:t>
      </w:r>
    </w:p>
    <w:p w14:paraId="4ACDA057" w14:textId="77777777" w:rsidR="0064749B" w:rsidRDefault="0064749B" w:rsidP="0064749B">
      <w:pPr>
        <w:autoSpaceDE w:val="0"/>
        <w:autoSpaceDN w:val="0"/>
        <w:adjustRightInd w:val="0"/>
        <w:spacing w:after="0" w:line="240" w:lineRule="auto"/>
        <w:ind w:left="4410"/>
        <w:rPr>
          <w:szCs w:val="24"/>
        </w:rPr>
      </w:pPr>
    </w:p>
    <w:p w14:paraId="4D8D0F35" w14:textId="77777777" w:rsidR="0064749B" w:rsidRDefault="0064749B" w:rsidP="0064749B">
      <w:pPr>
        <w:autoSpaceDE w:val="0"/>
        <w:autoSpaceDN w:val="0"/>
        <w:adjustRightInd w:val="0"/>
        <w:spacing w:after="0" w:line="240" w:lineRule="auto"/>
        <w:ind w:left="4410"/>
        <w:rPr>
          <w:szCs w:val="24"/>
        </w:rPr>
      </w:pPr>
    </w:p>
    <w:p w14:paraId="378D49C8" w14:textId="77777777" w:rsidR="0064749B" w:rsidRDefault="0064749B" w:rsidP="0064749B">
      <w:pPr>
        <w:autoSpaceDE w:val="0"/>
        <w:autoSpaceDN w:val="0"/>
        <w:adjustRightInd w:val="0"/>
        <w:spacing w:after="0" w:line="240" w:lineRule="auto"/>
        <w:ind w:left="4410"/>
        <w:rPr>
          <w:szCs w:val="24"/>
        </w:rPr>
      </w:pPr>
    </w:p>
    <w:p w14:paraId="42545C37" w14:textId="77777777" w:rsidR="0064749B" w:rsidRDefault="0064749B" w:rsidP="0064749B">
      <w:pPr>
        <w:autoSpaceDE w:val="0"/>
        <w:autoSpaceDN w:val="0"/>
        <w:adjustRightInd w:val="0"/>
        <w:spacing w:after="0" w:line="240" w:lineRule="auto"/>
        <w:ind w:left="4410"/>
        <w:rPr>
          <w:szCs w:val="24"/>
        </w:rPr>
      </w:pPr>
    </w:p>
    <w:p w14:paraId="39628CA9" w14:textId="77777777" w:rsidR="0064749B" w:rsidRDefault="0064749B" w:rsidP="0064749B">
      <w:pPr>
        <w:autoSpaceDE w:val="0"/>
        <w:autoSpaceDN w:val="0"/>
        <w:adjustRightInd w:val="0"/>
        <w:spacing w:after="0" w:line="240" w:lineRule="auto"/>
        <w:ind w:left="4410"/>
        <w:rPr>
          <w:szCs w:val="24"/>
        </w:rPr>
      </w:pPr>
    </w:p>
    <w:p w14:paraId="14BB11B4" w14:textId="77777777" w:rsidR="0064749B" w:rsidRDefault="0064749B" w:rsidP="0064749B">
      <w:pPr>
        <w:autoSpaceDE w:val="0"/>
        <w:autoSpaceDN w:val="0"/>
        <w:adjustRightInd w:val="0"/>
        <w:spacing w:after="0" w:line="240" w:lineRule="auto"/>
        <w:ind w:left="4410"/>
        <w:rPr>
          <w:szCs w:val="24"/>
        </w:rPr>
      </w:pPr>
    </w:p>
    <w:p w14:paraId="67A2E5DA" w14:textId="77777777" w:rsidR="0064749B" w:rsidRDefault="0064749B" w:rsidP="0064749B">
      <w:pPr>
        <w:autoSpaceDE w:val="0"/>
        <w:autoSpaceDN w:val="0"/>
        <w:adjustRightInd w:val="0"/>
        <w:spacing w:after="0" w:line="240" w:lineRule="auto"/>
        <w:ind w:left="4410" w:firstLine="977"/>
        <w:rPr>
          <w:szCs w:val="24"/>
        </w:rPr>
      </w:pPr>
      <w:r w:rsidRPr="008570C6">
        <w:rPr>
          <w:szCs w:val="24"/>
        </w:rPr>
        <w:t>Thesis Committee</w:t>
      </w:r>
    </w:p>
    <w:p w14:paraId="6F58D6A0" w14:textId="77777777" w:rsidR="0064749B" w:rsidRDefault="0064749B" w:rsidP="0064749B">
      <w:pPr>
        <w:autoSpaceDE w:val="0"/>
        <w:autoSpaceDN w:val="0"/>
        <w:adjustRightInd w:val="0"/>
        <w:spacing w:after="0" w:line="240" w:lineRule="auto"/>
        <w:ind w:left="4410"/>
        <w:rPr>
          <w:szCs w:val="24"/>
        </w:rPr>
      </w:pPr>
    </w:p>
    <w:p w14:paraId="3E2EB0AF" w14:textId="77777777" w:rsidR="0064749B" w:rsidRDefault="0064749B" w:rsidP="0064749B">
      <w:pPr>
        <w:autoSpaceDE w:val="0"/>
        <w:autoSpaceDN w:val="0"/>
        <w:adjustRightInd w:val="0"/>
        <w:spacing w:after="0" w:line="240" w:lineRule="auto"/>
        <w:ind w:left="4410"/>
        <w:rPr>
          <w:szCs w:val="24"/>
        </w:rPr>
      </w:pPr>
    </w:p>
    <w:p w14:paraId="203D0D75" w14:textId="77777777" w:rsidR="0064749B" w:rsidRDefault="0064749B" w:rsidP="0064749B">
      <w:pPr>
        <w:autoSpaceDE w:val="0"/>
        <w:autoSpaceDN w:val="0"/>
        <w:adjustRightInd w:val="0"/>
        <w:spacing w:after="0" w:line="240" w:lineRule="auto"/>
        <w:ind w:left="4410"/>
        <w:rPr>
          <w:szCs w:val="24"/>
        </w:rPr>
      </w:pPr>
    </w:p>
    <w:p w14:paraId="6139F9D9" w14:textId="77777777" w:rsidR="0064749B" w:rsidRDefault="0064749B" w:rsidP="0064749B">
      <w:pPr>
        <w:autoSpaceDE w:val="0"/>
        <w:autoSpaceDN w:val="0"/>
        <w:adjustRightInd w:val="0"/>
        <w:spacing w:after="0" w:line="240" w:lineRule="auto"/>
        <w:ind w:left="4410"/>
        <w:rPr>
          <w:szCs w:val="24"/>
        </w:rPr>
      </w:pPr>
    </w:p>
    <w:p w14:paraId="0832EA74" w14:textId="77777777" w:rsidR="0064749B" w:rsidRDefault="0064749B" w:rsidP="0064749B">
      <w:pPr>
        <w:autoSpaceDE w:val="0"/>
        <w:autoSpaceDN w:val="0"/>
        <w:adjustRightInd w:val="0"/>
        <w:spacing w:after="0" w:line="240" w:lineRule="auto"/>
        <w:ind w:left="4410"/>
        <w:rPr>
          <w:szCs w:val="24"/>
        </w:rPr>
      </w:pPr>
    </w:p>
    <w:p w14:paraId="245917D8" w14:textId="77777777" w:rsidR="0064749B" w:rsidRDefault="0064749B" w:rsidP="0064749B">
      <w:pPr>
        <w:autoSpaceDE w:val="0"/>
        <w:autoSpaceDN w:val="0"/>
        <w:adjustRightInd w:val="0"/>
        <w:spacing w:after="0" w:line="240" w:lineRule="auto"/>
        <w:ind w:left="4410"/>
        <w:rPr>
          <w:szCs w:val="24"/>
        </w:rPr>
      </w:pPr>
    </w:p>
    <w:p w14:paraId="08F479B0" w14:textId="77777777" w:rsidR="0064749B" w:rsidRDefault="0064749B" w:rsidP="0064749B">
      <w:pPr>
        <w:autoSpaceDE w:val="0"/>
        <w:autoSpaceDN w:val="0"/>
        <w:adjustRightInd w:val="0"/>
        <w:spacing w:after="0" w:line="240" w:lineRule="auto"/>
        <w:ind w:left="4410"/>
        <w:rPr>
          <w:szCs w:val="24"/>
        </w:rPr>
      </w:pPr>
    </w:p>
    <w:p w14:paraId="25ECFB9A" w14:textId="77777777" w:rsidR="0064749B" w:rsidRPr="008570C6" w:rsidRDefault="0064749B" w:rsidP="0064749B">
      <w:pPr>
        <w:autoSpaceDE w:val="0"/>
        <w:autoSpaceDN w:val="0"/>
        <w:adjustRightInd w:val="0"/>
        <w:spacing w:after="0" w:line="240" w:lineRule="auto"/>
        <w:ind w:left="4410"/>
        <w:rPr>
          <w:szCs w:val="24"/>
        </w:rPr>
      </w:pPr>
    </w:p>
    <w:p w14:paraId="0F7D124C" w14:textId="77777777" w:rsidR="0064749B" w:rsidRPr="008570C6" w:rsidRDefault="0064749B" w:rsidP="0064749B">
      <w:pPr>
        <w:spacing w:after="0" w:line="240" w:lineRule="auto"/>
        <w:ind w:left="4410"/>
        <w:rPr>
          <w:szCs w:val="24"/>
        </w:rPr>
      </w:pPr>
    </w:p>
    <w:p w14:paraId="4C33AECC" w14:textId="77777777" w:rsidR="0064749B" w:rsidRPr="008570C6" w:rsidRDefault="0064749B" w:rsidP="0064749B">
      <w:pPr>
        <w:spacing w:after="0" w:line="240" w:lineRule="auto"/>
        <w:ind w:left="4410"/>
        <w:rPr>
          <w:szCs w:val="24"/>
        </w:rPr>
      </w:pPr>
    </w:p>
    <w:p w14:paraId="75C5A2FF" w14:textId="77777777" w:rsidR="0064749B" w:rsidRDefault="0064749B" w:rsidP="0064749B">
      <w:pPr>
        <w:spacing w:after="0" w:line="240" w:lineRule="auto"/>
        <w:rPr>
          <w:rFonts w:ascii="SFRM1440" w:hAnsi="SFRM1440" w:cs="SFRM1440"/>
          <w:sz w:val="29"/>
          <w:szCs w:val="29"/>
        </w:rPr>
      </w:pPr>
    </w:p>
    <w:p w14:paraId="3A0AF724" w14:textId="77777777" w:rsidR="0064749B" w:rsidRDefault="0064749B" w:rsidP="0064749B">
      <w:pPr>
        <w:spacing w:after="0" w:line="240" w:lineRule="auto"/>
        <w:rPr>
          <w:rFonts w:ascii="SFRM1440" w:hAnsi="SFRM1440" w:cs="SFRM1440"/>
          <w:sz w:val="29"/>
          <w:szCs w:val="29"/>
        </w:rPr>
      </w:pPr>
    </w:p>
    <w:p w14:paraId="51B7E623" w14:textId="77777777" w:rsidR="0064749B" w:rsidRDefault="0064749B" w:rsidP="0064749B">
      <w:pPr>
        <w:spacing w:after="0" w:line="240" w:lineRule="auto"/>
        <w:rPr>
          <w:rFonts w:ascii="SFRM1440" w:hAnsi="SFRM1440" w:cs="SFRM1440"/>
          <w:sz w:val="29"/>
          <w:szCs w:val="29"/>
        </w:rPr>
      </w:pPr>
    </w:p>
    <w:p w14:paraId="1704A030" w14:textId="77777777" w:rsidR="0064749B" w:rsidRDefault="0064749B" w:rsidP="0064749B">
      <w:pPr>
        <w:spacing w:after="0" w:line="240" w:lineRule="auto"/>
        <w:rPr>
          <w:rFonts w:ascii="SFRM1440" w:hAnsi="SFRM1440" w:cs="SFRM1440"/>
          <w:sz w:val="29"/>
          <w:szCs w:val="29"/>
        </w:rPr>
      </w:pPr>
    </w:p>
    <w:p w14:paraId="27821241" w14:textId="77777777" w:rsidR="0064749B" w:rsidRDefault="0064749B" w:rsidP="0064749B">
      <w:pPr>
        <w:spacing w:after="0" w:line="240" w:lineRule="auto"/>
        <w:rPr>
          <w:rFonts w:ascii="SFRM1440" w:hAnsi="SFRM1440" w:cs="SFRM1440"/>
          <w:sz w:val="29"/>
          <w:szCs w:val="29"/>
        </w:rPr>
      </w:pPr>
    </w:p>
    <w:p w14:paraId="4402FFA9" w14:textId="77777777" w:rsidR="0064749B" w:rsidRDefault="0064749B" w:rsidP="0064749B">
      <w:pPr>
        <w:spacing w:after="0" w:line="240" w:lineRule="auto"/>
        <w:rPr>
          <w:rFonts w:ascii="SFRM1440" w:hAnsi="SFRM1440" w:cs="SFRM1440"/>
          <w:sz w:val="29"/>
          <w:szCs w:val="29"/>
        </w:rPr>
      </w:pPr>
    </w:p>
    <w:p w14:paraId="4216CB23" w14:textId="77777777" w:rsidR="0064749B" w:rsidRDefault="0064749B" w:rsidP="0064749B">
      <w:pPr>
        <w:spacing w:after="0" w:line="240" w:lineRule="auto"/>
        <w:rPr>
          <w:rFonts w:ascii="SFRM1440" w:hAnsi="SFRM1440" w:cs="SFRM1440"/>
          <w:sz w:val="29"/>
          <w:szCs w:val="29"/>
        </w:rPr>
      </w:pPr>
    </w:p>
    <w:p w14:paraId="2C9D97A8" w14:textId="0A6C7423" w:rsidR="00ED36FB" w:rsidRPr="00B2564A" w:rsidRDefault="00ED36FB" w:rsidP="0064749B">
      <w:pPr>
        <w:rPr>
          <w:i/>
          <w:iCs/>
        </w:rPr>
      </w:pPr>
      <w:r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724AE1">
      <w:pPr>
        <w:pStyle w:val="Heading1"/>
      </w:pPr>
      <w:bookmarkStart w:id="0" w:name="_Toc148601754"/>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724AE1">
      <w:pPr>
        <w:pStyle w:val="Heading1"/>
      </w:pPr>
      <w:bookmarkStart w:id="1" w:name="_Toc148601755"/>
      <w:r w:rsidRPr="00B2564A">
        <w:lastRenderedPageBreak/>
        <w:t>ACKN</w:t>
      </w:r>
      <w:r w:rsidR="00A57FAB" w:rsidRPr="00B2564A">
        <w:t>OWLEDGEMENTS</w:t>
      </w:r>
      <w:bookmarkEnd w:id="1"/>
    </w:p>
    <w:p w14:paraId="6FF52B7E" w14:textId="77777777" w:rsidR="006969B7" w:rsidRPr="00B2564A" w:rsidRDefault="006969B7" w:rsidP="006969B7"/>
    <w:p w14:paraId="0EF9B6CF" w14:textId="5EA6EA73" w:rsidR="00EA2052" w:rsidRDefault="00563E8D" w:rsidP="002F4251">
      <w:pPr>
        <w:jc w:val="both"/>
        <w:rPr>
          <w:rFonts w:cs="Times New Roman"/>
        </w:rPr>
      </w:pPr>
      <w:r>
        <w:rPr>
          <w:rFonts w:cs="Times New Roman"/>
        </w:rPr>
        <w:t xml:space="preserve">First of all, I would like to express my gratitude </w:t>
      </w:r>
      <w:r w:rsidR="002807C2">
        <w:rPr>
          <w:rFonts w:cs="Times New Roman"/>
        </w:rPr>
        <w:t xml:space="preserve">toward my mentor and supervisor, Dr. Udo Klein, for </w:t>
      </w:r>
      <w:r w:rsidR="002F4251">
        <w:rPr>
          <w:rFonts w:cs="Times New Roman"/>
        </w:rPr>
        <w:t xml:space="preserve">being </w:t>
      </w:r>
      <w:r w:rsidR="00150689">
        <w:rPr>
          <w:rFonts w:cs="Times New Roman"/>
        </w:rPr>
        <w:t xml:space="preserve">a </w:t>
      </w:r>
      <w:r w:rsidR="00381311">
        <w:rPr>
          <w:rFonts w:cs="Times New Roman"/>
        </w:rPr>
        <w:t xml:space="preserve">role </w:t>
      </w:r>
      <w:r w:rsidR="00150689">
        <w:rPr>
          <w:rFonts w:cs="Times New Roman"/>
        </w:rPr>
        <w:t xml:space="preserve">model </w:t>
      </w:r>
      <w:r w:rsidR="0065365F">
        <w:rPr>
          <w:rFonts w:cs="Times New Roman"/>
        </w:rPr>
        <w:t xml:space="preserve">of </w:t>
      </w:r>
      <w:r w:rsidR="00AA508B">
        <w:rPr>
          <w:rFonts w:cs="Times New Roman"/>
        </w:rPr>
        <w:t>engineering passion</w:t>
      </w:r>
      <w:r w:rsidR="009D2CE3">
        <w:rPr>
          <w:rFonts w:cs="Times New Roman"/>
        </w:rPr>
        <w:t xml:space="preserve"> for me to look up to</w:t>
      </w:r>
      <w:r w:rsidR="00AA508B">
        <w:rPr>
          <w:rFonts w:cs="Times New Roman"/>
        </w:rPr>
        <w:t xml:space="preserve"> every since my second year </w:t>
      </w:r>
      <w:r w:rsidR="009D2CE3">
        <w:rPr>
          <w:rFonts w:cs="Times New Roman"/>
        </w:rPr>
        <w:t>at Vietnamese – German University</w:t>
      </w:r>
      <w:r w:rsidR="00264706">
        <w:rPr>
          <w:rFonts w:cs="Times New Roman"/>
        </w:rPr>
        <w:t>.</w:t>
      </w:r>
      <w:r w:rsidR="000A01CD">
        <w:rPr>
          <w:rFonts w:cs="Times New Roman"/>
        </w:rPr>
        <w:t xml:space="preserve"> </w:t>
      </w:r>
    </w:p>
    <w:p w14:paraId="038F5E7C" w14:textId="37B88D52" w:rsidR="00D5178C" w:rsidRDefault="00F175E2" w:rsidP="002F4251">
      <w:pPr>
        <w:jc w:val="both"/>
        <w:rPr>
          <w:rFonts w:cs="Times New Roman"/>
        </w:rPr>
      </w:pPr>
      <w:r>
        <w:rPr>
          <w:rFonts w:cs="Times New Roman"/>
        </w:rPr>
        <w:t>I would also like to thank Mr. Tran Quan Nhu, my second supervisor</w:t>
      </w:r>
      <w:r w:rsidR="00CE1C8E">
        <w:rPr>
          <w:rFonts w:cs="Times New Roman"/>
        </w:rPr>
        <w:t xml:space="preserve"> for all of his insights and helping me </w:t>
      </w:r>
      <w:r w:rsidR="00C45602">
        <w:rPr>
          <w:rFonts w:cs="Times New Roman"/>
        </w:rPr>
        <w:t xml:space="preserve">expand my skill set </w:t>
      </w:r>
      <w:r w:rsidR="00123CAA">
        <w:rPr>
          <w:rFonts w:cs="Times New Roman"/>
        </w:rPr>
        <w:t>during my years of university.</w:t>
      </w:r>
    </w:p>
    <w:p w14:paraId="16B2F57F" w14:textId="0255A99B" w:rsidR="00C10976" w:rsidRDefault="00367341" w:rsidP="002F4251">
      <w:pPr>
        <w:jc w:val="both"/>
        <w:rPr>
          <w:rFonts w:cs="Times New Roman"/>
        </w:rPr>
      </w:pPr>
      <w:r>
        <w:rPr>
          <w:rFonts w:cs="Times New Roman"/>
        </w:rPr>
        <w:t>I am grateful</w:t>
      </w:r>
      <w:r w:rsidR="00D77400">
        <w:rPr>
          <w:rFonts w:cs="Times New Roman"/>
        </w:rPr>
        <w:t xml:space="preserve"> </w:t>
      </w:r>
      <w:r w:rsidR="00463DC9">
        <w:rPr>
          <w:rFonts w:cs="Times New Roman"/>
        </w:rPr>
        <w:t>to</w:t>
      </w:r>
      <w:r w:rsidR="00B0653D">
        <w:rPr>
          <w:rFonts w:cs="Times New Roman"/>
        </w:rPr>
        <w:t xml:space="preserve"> </w:t>
      </w:r>
      <w:r w:rsidR="00A77F3E">
        <w:rPr>
          <w:rFonts w:cs="Times New Roman"/>
        </w:rPr>
        <w:t>Le Hoang Trong Minh</w:t>
      </w:r>
      <w:r w:rsidR="00693DEB">
        <w:rPr>
          <w:rFonts w:cs="Times New Roman"/>
        </w:rPr>
        <w:t xml:space="preserve"> – </w:t>
      </w:r>
      <w:r w:rsidR="00463DC9">
        <w:rPr>
          <w:rFonts w:cs="Times New Roman"/>
        </w:rPr>
        <w:t>an e</w:t>
      </w:r>
      <w:r w:rsidR="00693DEB">
        <w:rPr>
          <w:rFonts w:cs="Times New Roman"/>
        </w:rPr>
        <w:t>nginner from the Fluid Lab</w:t>
      </w:r>
      <w:r w:rsidR="00590C3F">
        <w:rPr>
          <w:rFonts w:cs="Times New Roman"/>
        </w:rPr>
        <w:t xml:space="preserve"> at Vietnamese – German University</w:t>
      </w:r>
      <w:r w:rsidR="00693DEB">
        <w:rPr>
          <w:rFonts w:cs="Times New Roman"/>
        </w:rPr>
        <w:t xml:space="preserve">, Pham Trung Hieu </w:t>
      </w:r>
      <w:r w:rsidR="00C73B71">
        <w:rPr>
          <w:rFonts w:cs="Times New Roman"/>
        </w:rPr>
        <w:t>–</w:t>
      </w:r>
      <w:r w:rsidR="00693DEB">
        <w:rPr>
          <w:rFonts w:cs="Times New Roman"/>
        </w:rPr>
        <w:t xml:space="preserve"> </w:t>
      </w:r>
      <w:r w:rsidR="00463DC9">
        <w:rPr>
          <w:rFonts w:cs="Times New Roman"/>
        </w:rPr>
        <w:t xml:space="preserve">a </w:t>
      </w:r>
      <w:r w:rsidR="00C73B71">
        <w:rPr>
          <w:rFonts w:cs="Times New Roman"/>
        </w:rPr>
        <w:t>Master Student of class GPE2020</w:t>
      </w:r>
      <w:r w:rsidR="00285B29">
        <w:rPr>
          <w:rFonts w:cs="Times New Roman"/>
        </w:rPr>
        <w:t>, and Nguyen Khanh – a graduate from class ME2</w:t>
      </w:r>
      <w:r w:rsidR="00ED75A9">
        <w:rPr>
          <w:rFonts w:cs="Times New Roman"/>
        </w:rPr>
        <w:t xml:space="preserve">016, for </w:t>
      </w:r>
      <w:r w:rsidR="00EB0C2D">
        <w:rPr>
          <w:rFonts w:cs="Times New Roman"/>
        </w:rPr>
        <w:t>coming</w:t>
      </w:r>
      <w:r w:rsidR="00DF22F1">
        <w:rPr>
          <w:rFonts w:cs="Times New Roman"/>
        </w:rPr>
        <w:t xml:space="preserve"> to my aid when I struggled with the </w:t>
      </w:r>
      <w:r w:rsidR="00C10976">
        <w:rPr>
          <w:rFonts w:cs="Times New Roman"/>
        </w:rPr>
        <w:t>aspects of Mechanical Engineering in my thesis.</w:t>
      </w:r>
    </w:p>
    <w:p w14:paraId="610B2313" w14:textId="23A3A5F4" w:rsidR="00123CAA" w:rsidRDefault="005B3A8E" w:rsidP="002F4251">
      <w:pPr>
        <w:jc w:val="both"/>
        <w:rPr>
          <w:rFonts w:cs="Times New Roman"/>
        </w:rPr>
      </w:pPr>
      <w:r>
        <w:rPr>
          <w:rFonts w:cs="Times New Roman"/>
        </w:rPr>
        <w:t xml:space="preserve">Finally, </w:t>
      </w:r>
      <w:r w:rsidR="00A77916">
        <w:rPr>
          <w:rFonts w:cs="Times New Roman"/>
        </w:rPr>
        <w:t>I am indebted to my f</w:t>
      </w:r>
      <w:r w:rsidR="008733A9">
        <w:rPr>
          <w:rFonts w:cs="Times New Roman"/>
        </w:rPr>
        <w:t>amily and friends for their support along the way</w:t>
      </w:r>
      <w:r w:rsidR="00381B8B">
        <w:rPr>
          <w:rFonts w:cs="Times New Roman"/>
        </w:rPr>
        <w:t xml:space="preserve">; and I would like to </w:t>
      </w:r>
      <w:r w:rsidR="006D6103">
        <w:rPr>
          <w:rFonts w:cs="Times New Roman"/>
        </w:rPr>
        <w:t xml:space="preserve">pay a tribute to my </w:t>
      </w:r>
      <w:r w:rsidR="005F46B6">
        <w:rPr>
          <w:rFonts w:cs="Times New Roman"/>
        </w:rPr>
        <w:t xml:space="preserve">late </w:t>
      </w:r>
      <w:r w:rsidR="006D6103">
        <w:rPr>
          <w:rFonts w:cs="Times New Roman"/>
        </w:rPr>
        <w:t>father and grandparents</w:t>
      </w:r>
      <w:r w:rsidR="00215568">
        <w:rPr>
          <w:rFonts w:cs="Times New Roman"/>
        </w:rPr>
        <w:t xml:space="preserve">, whose love </w:t>
      </w:r>
      <w:r w:rsidR="005F46B6">
        <w:rPr>
          <w:rFonts w:cs="Times New Roman"/>
        </w:rPr>
        <w:t>transcend</w:t>
      </w:r>
      <w:r w:rsidR="00293B68">
        <w:rPr>
          <w:rFonts w:cs="Times New Roman"/>
        </w:rPr>
        <w:t>s even after all these year.</w:t>
      </w:r>
    </w:p>
    <w:p w14:paraId="605BCDBA" w14:textId="5DAB4818" w:rsidR="006969B7" w:rsidRPr="00B2564A" w:rsidRDefault="006969B7" w:rsidP="002F4251">
      <w:pPr>
        <w:jc w:val="both"/>
        <w:rPr>
          <w:rFonts w:eastAsiaTheme="majorEastAsia" w:cs="Times New Roman"/>
          <w:color w:val="000000" w:themeColor="text1"/>
          <w:sz w:val="32"/>
          <w:szCs w:val="32"/>
        </w:rPr>
      </w:pPr>
      <w:r w:rsidRPr="00B2564A">
        <w:rPr>
          <w:rFonts w:cs="Times New Roman"/>
        </w:rPr>
        <w:br w:type="page"/>
      </w:r>
    </w:p>
    <w:p w14:paraId="751BB09B" w14:textId="06D97B4C" w:rsidR="00332F43" w:rsidRPr="00B2564A" w:rsidRDefault="00551502" w:rsidP="00724AE1">
      <w:pPr>
        <w:pStyle w:val="Heading1"/>
      </w:pPr>
      <w:bookmarkStart w:id="2" w:name="_Toc148601756"/>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1E3586CD" w14:textId="3B02F25C" w:rsidR="00C83679" w:rsidRDefault="007A3913" w:rsidP="007647E0">
      <w:pPr>
        <w:jc w:val="both"/>
        <w:rPr>
          <w:rFonts w:cs="Times New Roman"/>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C83679">
        <w:rPr>
          <w:rFonts w:cs="Times New Roman"/>
        </w:rPr>
        <w:t xml:space="preserve">, including the wind speed and direction, </w:t>
      </w:r>
      <w:r w:rsidR="00C92B36">
        <w:rPr>
          <w:rFonts w:cs="Times New Roman"/>
        </w:rPr>
        <w:t xml:space="preserve">rainfall, ambient temperature at </w:t>
      </w:r>
      <w:r w:rsidR="00D917F8">
        <w:rPr>
          <w:rFonts w:cs="Times New Roman"/>
        </w:rPr>
        <w:t xml:space="preserve">different </w:t>
      </w:r>
      <w:r w:rsidR="00BC34AF">
        <w:rPr>
          <w:rFonts w:cs="Times New Roman"/>
        </w:rPr>
        <w:t>heights,</w:t>
      </w:r>
      <w:r w:rsidR="00D7266F">
        <w:rPr>
          <w:rFonts w:cs="Times New Roman"/>
        </w:rPr>
        <w:t xml:space="preserve"> relative humidity, and barometric pressure</w:t>
      </w:r>
      <w:r w:rsidR="007A606F" w:rsidRPr="00B2564A">
        <w:rPr>
          <w:rFonts w:cs="Times New Roman"/>
        </w:rPr>
        <w:t xml:space="preserve">. </w:t>
      </w:r>
    </w:p>
    <w:p w14:paraId="7C164455" w14:textId="75BEA724" w:rsidR="00CF0DD4" w:rsidRPr="00B2564A" w:rsidRDefault="007A606F" w:rsidP="007647E0">
      <w:pPr>
        <w:jc w:val="both"/>
        <w:rPr>
          <w:rFonts w:eastAsiaTheme="majorEastAsia" w:cs="Times New Roman"/>
          <w:sz w:val="32"/>
          <w:szCs w:val="32"/>
        </w:rPr>
      </w:pPr>
      <w:r w:rsidRPr="00B2564A">
        <w:rPr>
          <w:rFonts w:cs="Times New Roman"/>
        </w:rPr>
        <w:t>Th</w:t>
      </w:r>
      <w:r w:rsidR="00E11607" w:rsidRPr="00B2564A">
        <w:rPr>
          <w:rFonts w:cs="Times New Roman"/>
        </w:rPr>
        <w:t>e finding</w:t>
      </w:r>
      <w:r w:rsidR="006E3054">
        <w:rPr>
          <w:rFonts w:cs="Times New Roman"/>
        </w:rPr>
        <w:t>s</w:t>
      </w:r>
      <w:r w:rsidR="00E11607" w:rsidRPr="00B2564A">
        <w:rPr>
          <w:rFonts w:cs="Times New Roman"/>
        </w:rPr>
        <w:t xml:space="preserve"> of this thesis </w:t>
      </w:r>
      <w:r w:rsidR="006E3054">
        <w:rPr>
          <w:rFonts w:cs="Times New Roman"/>
        </w:rPr>
        <w:t>suggest</w:t>
      </w:r>
      <w:r w:rsidR="00E11607" w:rsidRPr="00B2564A">
        <w:rPr>
          <w:rFonts w:cs="Times New Roman"/>
        </w:rPr>
        <w:t xml:space="preserve"> that </w:t>
      </w:r>
      <w:r w:rsidR="00DD65A5" w:rsidRPr="00B2564A">
        <w:rPr>
          <w:rFonts w:cs="Times New Roman"/>
        </w:rPr>
        <w:t>the design for a such goal is viable</w:t>
      </w:r>
      <w:r w:rsidR="002608D7" w:rsidRPr="00B2564A">
        <w:rPr>
          <w:rFonts w:cs="Times New Roman"/>
        </w:rPr>
        <w:t>, but not without some limitations</w:t>
      </w:r>
      <w:r w:rsidR="001C7FA3">
        <w:rPr>
          <w:rFonts w:cs="Times New Roman"/>
        </w:rPr>
        <w:t>. W</w:t>
      </w:r>
      <w:r w:rsidR="008D7999">
        <w:rPr>
          <w:rFonts w:cs="Times New Roman"/>
        </w:rPr>
        <w:t xml:space="preserve">hile the </w:t>
      </w:r>
      <w:r w:rsidR="007B04EC">
        <w:rPr>
          <w:rFonts w:cs="Times New Roman"/>
        </w:rPr>
        <w:t xml:space="preserve">analogue sensors in this design require further studies </w:t>
      </w:r>
      <w:r w:rsidR="007524B1">
        <w:rPr>
          <w:rFonts w:cs="Times New Roman"/>
        </w:rPr>
        <w:t xml:space="preserve">into their </w:t>
      </w:r>
      <w:r w:rsidR="0093145F">
        <w:rPr>
          <w:rFonts w:cs="Times New Roman"/>
        </w:rPr>
        <w:t>nature</w:t>
      </w:r>
      <w:r w:rsidR="007524B1">
        <w:rPr>
          <w:rFonts w:cs="Times New Roman"/>
        </w:rPr>
        <w:t xml:space="preserve">, the digital sensors </w:t>
      </w:r>
      <w:r w:rsidR="0093145F">
        <w:rPr>
          <w:rFonts w:cs="Times New Roman"/>
        </w:rPr>
        <w:t xml:space="preserve">need </w:t>
      </w:r>
      <w:r w:rsidR="001C7FA3">
        <w:rPr>
          <w:rFonts w:cs="Times New Roman"/>
        </w:rPr>
        <w:t xml:space="preserve">to be properly calibrated. The </w:t>
      </w:r>
      <w:r w:rsidR="008E0BFE">
        <w:rPr>
          <w:rFonts w:cs="Times New Roman"/>
        </w:rPr>
        <w:t xml:space="preserve">microcontroller </w:t>
      </w:r>
      <w:r w:rsidR="000120E1">
        <w:rPr>
          <w:rFonts w:cs="Times New Roman"/>
        </w:rPr>
        <w:t xml:space="preserve">of choice </w:t>
      </w:r>
      <w:r w:rsidR="00E43221">
        <w:rPr>
          <w:rFonts w:cs="Times New Roman"/>
        </w:rPr>
        <w:t>also introduces some issues</w:t>
      </w:r>
      <w:r w:rsidR="00834250">
        <w:rPr>
          <w:rFonts w:cs="Times New Roman"/>
        </w:rPr>
        <w:t xml:space="preserve"> </w:t>
      </w:r>
      <w:r w:rsidR="00D917F8">
        <w:rPr>
          <w:rFonts w:cs="Times New Roman"/>
        </w:rPr>
        <w:t xml:space="preserve">for which a workaround is to be </w:t>
      </w:r>
      <w:r w:rsidR="00D13F95">
        <w:rPr>
          <w:rFonts w:cs="Times New Roman"/>
        </w:rPr>
        <w:t>considered</w:t>
      </w:r>
      <w:r w:rsidR="00D917F8">
        <w:rPr>
          <w:rFonts w:cs="Times New Roman"/>
        </w:rPr>
        <w:t>.</w:t>
      </w:r>
      <w:r w:rsidR="00CF0DD4" w:rsidRPr="00B2564A">
        <w:rPr>
          <w:rFonts w:cs="Times New Roman"/>
        </w:rPr>
        <w:br w:type="page"/>
      </w:r>
    </w:p>
    <w:p w14:paraId="4948EA78" w14:textId="595F3B54" w:rsidR="00B3321B" w:rsidRPr="00B2564A" w:rsidRDefault="00551502" w:rsidP="00724AE1">
      <w:pPr>
        <w:pStyle w:val="Heading1"/>
      </w:pPr>
      <w:bookmarkStart w:id="3" w:name="_Toc148601757"/>
      <w:r w:rsidRPr="00B2564A">
        <w:lastRenderedPageBreak/>
        <w:t>TABLE OF CONTENTS</w:t>
      </w:r>
      <w:bookmarkEnd w:id="3"/>
    </w:p>
    <w:p w14:paraId="0503BCE0" w14:textId="77777777" w:rsidR="00C96FD5" w:rsidRPr="00B2564A" w:rsidRDefault="00C96FD5">
      <w:pPr>
        <w:rPr>
          <w:rFonts w:cs="Times New Roman"/>
        </w:rPr>
      </w:pPr>
    </w:p>
    <w:p w14:paraId="722C9384" w14:textId="29500CF7" w:rsidR="00014604"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8601754" w:history="1">
        <w:r w:rsidR="00014604" w:rsidRPr="004867EF">
          <w:rPr>
            <w:rStyle w:val="Hyperlink"/>
          </w:rPr>
          <w:t>DISCLAIMER</w:t>
        </w:r>
        <w:r w:rsidR="00014604">
          <w:rPr>
            <w:webHidden/>
          </w:rPr>
          <w:tab/>
        </w:r>
        <w:r w:rsidR="00014604">
          <w:rPr>
            <w:webHidden/>
          </w:rPr>
          <w:fldChar w:fldCharType="begin"/>
        </w:r>
        <w:r w:rsidR="00014604">
          <w:rPr>
            <w:webHidden/>
          </w:rPr>
          <w:instrText xml:space="preserve"> PAGEREF _Toc148601754 \h </w:instrText>
        </w:r>
        <w:r w:rsidR="00014604">
          <w:rPr>
            <w:webHidden/>
          </w:rPr>
        </w:r>
        <w:r w:rsidR="00014604">
          <w:rPr>
            <w:webHidden/>
          </w:rPr>
          <w:fldChar w:fldCharType="separate"/>
        </w:r>
        <w:r w:rsidR="00014604">
          <w:rPr>
            <w:webHidden/>
          </w:rPr>
          <w:t>i</w:t>
        </w:r>
        <w:r w:rsidR="00014604">
          <w:rPr>
            <w:webHidden/>
          </w:rPr>
          <w:fldChar w:fldCharType="end"/>
        </w:r>
      </w:hyperlink>
    </w:p>
    <w:p w14:paraId="332426C4" w14:textId="335CC374"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55" w:history="1">
        <w:r w:rsidRPr="004867EF">
          <w:rPr>
            <w:rStyle w:val="Hyperlink"/>
          </w:rPr>
          <w:t>ACKNOWLEDGEMENTS</w:t>
        </w:r>
        <w:r>
          <w:rPr>
            <w:webHidden/>
          </w:rPr>
          <w:tab/>
        </w:r>
        <w:r>
          <w:rPr>
            <w:webHidden/>
          </w:rPr>
          <w:fldChar w:fldCharType="begin"/>
        </w:r>
        <w:r>
          <w:rPr>
            <w:webHidden/>
          </w:rPr>
          <w:instrText xml:space="preserve"> PAGEREF _Toc148601755 \h </w:instrText>
        </w:r>
        <w:r>
          <w:rPr>
            <w:webHidden/>
          </w:rPr>
        </w:r>
        <w:r>
          <w:rPr>
            <w:webHidden/>
          </w:rPr>
          <w:fldChar w:fldCharType="separate"/>
        </w:r>
        <w:r>
          <w:rPr>
            <w:webHidden/>
          </w:rPr>
          <w:t>ii</w:t>
        </w:r>
        <w:r>
          <w:rPr>
            <w:webHidden/>
          </w:rPr>
          <w:fldChar w:fldCharType="end"/>
        </w:r>
      </w:hyperlink>
    </w:p>
    <w:p w14:paraId="0CEFF1C4" w14:textId="3B5D9FA7"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56" w:history="1">
        <w:r w:rsidRPr="004867EF">
          <w:rPr>
            <w:rStyle w:val="Hyperlink"/>
          </w:rPr>
          <w:t>ABSTRACT</w:t>
        </w:r>
        <w:r>
          <w:rPr>
            <w:webHidden/>
          </w:rPr>
          <w:tab/>
        </w:r>
        <w:r>
          <w:rPr>
            <w:webHidden/>
          </w:rPr>
          <w:fldChar w:fldCharType="begin"/>
        </w:r>
        <w:r>
          <w:rPr>
            <w:webHidden/>
          </w:rPr>
          <w:instrText xml:space="preserve"> PAGEREF _Toc148601756 \h </w:instrText>
        </w:r>
        <w:r>
          <w:rPr>
            <w:webHidden/>
          </w:rPr>
        </w:r>
        <w:r>
          <w:rPr>
            <w:webHidden/>
          </w:rPr>
          <w:fldChar w:fldCharType="separate"/>
        </w:r>
        <w:r>
          <w:rPr>
            <w:webHidden/>
          </w:rPr>
          <w:t>iii</w:t>
        </w:r>
        <w:r>
          <w:rPr>
            <w:webHidden/>
          </w:rPr>
          <w:fldChar w:fldCharType="end"/>
        </w:r>
      </w:hyperlink>
    </w:p>
    <w:p w14:paraId="6C1AA765" w14:textId="7443B5AB"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57" w:history="1">
        <w:r w:rsidRPr="004867EF">
          <w:rPr>
            <w:rStyle w:val="Hyperlink"/>
          </w:rPr>
          <w:t>TABLE OF CONTENTS</w:t>
        </w:r>
        <w:r>
          <w:rPr>
            <w:webHidden/>
          </w:rPr>
          <w:tab/>
        </w:r>
        <w:r>
          <w:rPr>
            <w:webHidden/>
          </w:rPr>
          <w:fldChar w:fldCharType="begin"/>
        </w:r>
        <w:r>
          <w:rPr>
            <w:webHidden/>
          </w:rPr>
          <w:instrText xml:space="preserve"> PAGEREF _Toc148601757 \h </w:instrText>
        </w:r>
        <w:r>
          <w:rPr>
            <w:webHidden/>
          </w:rPr>
        </w:r>
        <w:r>
          <w:rPr>
            <w:webHidden/>
          </w:rPr>
          <w:fldChar w:fldCharType="separate"/>
        </w:r>
        <w:r>
          <w:rPr>
            <w:webHidden/>
          </w:rPr>
          <w:t>iv</w:t>
        </w:r>
        <w:r>
          <w:rPr>
            <w:webHidden/>
          </w:rPr>
          <w:fldChar w:fldCharType="end"/>
        </w:r>
      </w:hyperlink>
    </w:p>
    <w:p w14:paraId="5594BA90" w14:textId="05A87386"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58" w:history="1">
        <w:r w:rsidRPr="004867EF">
          <w:rPr>
            <w:rStyle w:val="Hyperlink"/>
          </w:rPr>
          <w:t>LIST OF FIGURES</w:t>
        </w:r>
        <w:r>
          <w:rPr>
            <w:webHidden/>
          </w:rPr>
          <w:tab/>
        </w:r>
        <w:r>
          <w:rPr>
            <w:webHidden/>
          </w:rPr>
          <w:fldChar w:fldCharType="begin"/>
        </w:r>
        <w:r>
          <w:rPr>
            <w:webHidden/>
          </w:rPr>
          <w:instrText xml:space="preserve"> PAGEREF _Toc148601758 \h </w:instrText>
        </w:r>
        <w:r>
          <w:rPr>
            <w:webHidden/>
          </w:rPr>
        </w:r>
        <w:r>
          <w:rPr>
            <w:webHidden/>
          </w:rPr>
          <w:fldChar w:fldCharType="separate"/>
        </w:r>
        <w:r>
          <w:rPr>
            <w:webHidden/>
          </w:rPr>
          <w:t>vi</w:t>
        </w:r>
        <w:r>
          <w:rPr>
            <w:webHidden/>
          </w:rPr>
          <w:fldChar w:fldCharType="end"/>
        </w:r>
      </w:hyperlink>
    </w:p>
    <w:p w14:paraId="45C5FD4E" w14:textId="6D33F5F4"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59" w:history="1">
        <w:r w:rsidRPr="004867EF">
          <w:rPr>
            <w:rStyle w:val="Hyperlink"/>
          </w:rPr>
          <w:t>LIST OF TABLES</w:t>
        </w:r>
        <w:r>
          <w:rPr>
            <w:webHidden/>
          </w:rPr>
          <w:tab/>
        </w:r>
        <w:r>
          <w:rPr>
            <w:webHidden/>
          </w:rPr>
          <w:fldChar w:fldCharType="begin"/>
        </w:r>
        <w:r>
          <w:rPr>
            <w:webHidden/>
          </w:rPr>
          <w:instrText xml:space="preserve"> PAGEREF _Toc148601759 \h </w:instrText>
        </w:r>
        <w:r>
          <w:rPr>
            <w:webHidden/>
          </w:rPr>
        </w:r>
        <w:r>
          <w:rPr>
            <w:webHidden/>
          </w:rPr>
          <w:fldChar w:fldCharType="separate"/>
        </w:r>
        <w:r>
          <w:rPr>
            <w:webHidden/>
          </w:rPr>
          <w:t>viii</w:t>
        </w:r>
        <w:r>
          <w:rPr>
            <w:webHidden/>
          </w:rPr>
          <w:fldChar w:fldCharType="end"/>
        </w:r>
      </w:hyperlink>
    </w:p>
    <w:p w14:paraId="57936EC1" w14:textId="39B9D9FB"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760" w:history="1">
        <w:r w:rsidRPr="004867EF">
          <w:rPr>
            <w:rStyle w:val="Hyperlink"/>
          </w:rPr>
          <w:t>ABBREVIATIONS</w:t>
        </w:r>
        <w:r>
          <w:rPr>
            <w:webHidden/>
          </w:rPr>
          <w:tab/>
        </w:r>
        <w:r>
          <w:rPr>
            <w:webHidden/>
          </w:rPr>
          <w:fldChar w:fldCharType="begin"/>
        </w:r>
        <w:r>
          <w:rPr>
            <w:webHidden/>
          </w:rPr>
          <w:instrText xml:space="preserve"> PAGEREF _Toc148601760 \h </w:instrText>
        </w:r>
        <w:r>
          <w:rPr>
            <w:webHidden/>
          </w:rPr>
        </w:r>
        <w:r>
          <w:rPr>
            <w:webHidden/>
          </w:rPr>
          <w:fldChar w:fldCharType="separate"/>
        </w:r>
        <w:r>
          <w:rPr>
            <w:webHidden/>
          </w:rPr>
          <w:t>ix</w:t>
        </w:r>
        <w:r>
          <w:rPr>
            <w:webHidden/>
          </w:rPr>
          <w:fldChar w:fldCharType="end"/>
        </w:r>
      </w:hyperlink>
    </w:p>
    <w:p w14:paraId="4E0CBEA6" w14:textId="68DCD778" w:rsidR="00014604" w:rsidRDefault="00014604">
      <w:pPr>
        <w:pStyle w:val="TOC1"/>
        <w:tabs>
          <w:tab w:val="left" w:pos="440"/>
          <w:tab w:val="right" w:leader="dot" w:pos="9628"/>
        </w:tabs>
        <w:rPr>
          <w:rFonts w:asciiTheme="minorHAnsi" w:hAnsiTheme="minorHAnsi" w:cstheme="minorBidi"/>
          <w:kern w:val="2"/>
          <w:sz w:val="22"/>
          <w14:ligatures w14:val="standardContextual"/>
        </w:rPr>
      </w:pPr>
      <w:hyperlink w:anchor="_Toc148601761" w:history="1">
        <w:r w:rsidRPr="004867EF">
          <w:rPr>
            <w:rStyle w:val="Hyperlink"/>
          </w:rPr>
          <w:t>1.</w:t>
        </w:r>
        <w:r>
          <w:rPr>
            <w:rFonts w:asciiTheme="minorHAnsi" w:hAnsiTheme="minorHAnsi" w:cstheme="minorBidi"/>
            <w:kern w:val="2"/>
            <w:sz w:val="22"/>
            <w14:ligatures w14:val="standardContextual"/>
          </w:rPr>
          <w:tab/>
        </w:r>
        <w:r w:rsidRPr="004867EF">
          <w:rPr>
            <w:rStyle w:val="Hyperlink"/>
          </w:rPr>
          <w:t>Introduction</w:t>
        </w:r>
        <w:r>
          <w:rPr>
            <w:webHidden/>
          </w:rPr>
          <w:tab/>
        </w:r>
        <w:r>
          <w:rPr>
            <w:webHidden/>
          </w:rPr>
          <w:fldChar w:fldCharType="begin"/>
        </w:r>
        <w:r>
          <w:rPr>
            <w:webHidden/>
          </w:rPr>
          <w:instrText xml:space="preserve"> PAGEREF _Toc148601761 \h </w:instrText>
        </w:r>
        <w:r>
          <w:rPr>
            <w:webHidden/>
          </w:rPr>
        </w:r>
        <w:r>
          <w:rPr>
            <w:webHidden/>
          </w:rPr>
          <w:fldChar w:fldCharType="separate"/>
        </w:r>
        <w:r>
          <w:rPr>
            <w:webHidden/>
          </w:rPr>
          <w:t>1</w:t>
        </w:r>
        <w:r>
          <w:rPr>
            <w:webHidden/>
          </w:rPr>
          <w:fldChar w:fldCharType="end"/>
        </w:r>
      </w:hyperlink>
    </w:p>
    <w:p w14:paraId="59FACCA8" w14:textId="57C8A20A"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62" w:history="1">
        <w:r w:rsidRPr="004867EF">
          <w:rPr>
            <w:rStyle w:val="Hyperlink"/>
          </w:rPr>
          <w:t>1.1.</w:t>
        </w:r>
        <w:r>
          <w:rPr>
            <w:rFonts w:asciiTheme="minorHAnsi" w:hAnsiTheme="minorHAnsi" w:cstheme="minorBidi"/>
            <w:kern w:val="2"/>
            <w:sz w:val="22"/>
            <w14:ligatures w14:val="standardContextual"/>
          </w:rPr>
          <w:tab/>
        </w:r>
        <w:r w:rsidRPr="004867EF">
          <w:rPr>
            <w:rStyle w:val="Hyperlink"/>
          </w:rPr>
          <w:t>Background</w:t>
        </w:r>
        <w:r>
          <w:rPr>
            <w:webHidden/>
          </w:rPr>
          <w:tab/>
        </w:r>
        <w:r>
          <w:rPr>
            <w:webHidden/>
          </w:rPr>
          <w:fldChar w:fldCharType="begin"/>
        </w:r>
        <w:r>
          <w:rPr>
            <w:webHidden/>
          </w:rPr>
          <w:instrText xml:space="preserve"> PAGEREF _Toc148601762 \h </w:instrText>
        </w:r>
        <w:r>
          <w:rPr>
            <w:webHidden/>
          </w:rPr>
        </w:r>
        <w:r>
          <w:rPr>
            <w:webHidden/>
          </w:rPr>
          <w:fldChar w:fldCharType="separate"/>
        </w:r>
        <w:r>
          <w:rPr>
            <w:webHidden/>
          </w:rPr>
          <w:t>1</w:t>
        </w:r>
        <w:r>
          <w:rPr>
            <w:webHidden/>
          </w:rPr>
          <w:fldChar w:fldCharType="end"/>
        </w:r>
      </w:hyperlink>
    </w:p>
    <w:p w14:paraId="058A2785" w14:textId="7BD76D2D"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63" w:history="1">
        <w:r w:rsidRPr="004867EF">
          <w:rPr>
            <w:rStyle w:val="Hyperlink"/>
          </w:rPr>
          <w:t>1.2.</w:t>
        </w:r>
        <w:r>
          <w:rPr>
            <w:rFonts w:asciiTheme="minorHAnsi" w:hAnsiTheme="minorHAnsi" w:cstheme="minorBidi"/>
            <w:kern w:val="2"/>
            <w:sz w:val="22"/>
            <w14:ligatures w14:val="standardContextual"/>
          </w:rPr>
          <w:tab/>
        </w:r>
        <w:r w:rsidRPr="004867EF">
          <w:rPr>
            <w:rStyle w:val="Hyperlink"/>
          </w:rPr>
          <w:t>Objectives</w:t>
        </w:r>
        <w:r>
          <w:rPr>
            <w:webHidden/>
          </w:rPr>
          <w:tab/>
        </w:r>
        <w:r>
          <w:rPr>
            <w:webHidden/>
          </w:rPr>
          <w:fldChar w:fldCharType="begin"/>
        </w:r>
        <w:r>
          <w:rPr>
            <w:webHidden/>
          </w:rPr>
          <w:instrText xml:space="preserve"> PAGEREF _Toc148601763 \h </w:instrText>
        </w:r>
        <w:r>
          <w:rPr>
            <w:webHidden/>
          </w:rPr>
        </w:r>
        <w:r>
          <w:rPr>
            <w:webHidden/>
          </w:rPr>
          <w:fldChar w:fldCharType="separate"/>
        </w:r>
        <w:r>
          <w:rPr>
            <w:webHidden/>
          </w:rPr>
          <w:t>1</w:t>
        </w:r>
        <w:r>
          <w:rPr>
            <w:webHidden/>
          </w:rPr>
          <w:fldChar w:fldCharType="end"/>
        </w:r>
      </w:hyperlink>
    </w:p>
    <w:p w14:paraId="201ACEAB" w14:textId="79115A1F"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64" w:history="1">
        <w:r w:rsidRPr="004867EF">
          <w:rPr>
            <w:rStyle w:val="Hyperlink"/>
          </w:rPr>
          <w:t>1.3.</w:t>
        </w:r>
        <w:r>
          <w:rPr>
            <w:rFonts w:asciiTheme="minorHAnsi" w:hAnsiTheme="minorHAnsi" w:cstheme="minorBidi"/>
            <w:kern w:val="2"/>
            <w:sz w:val="22"/>
            <w14:ligatures w14:val="standardContextual"/>
          </w:rPr>
          <w:tab/>
        </w:r>
        <w:r w:rsidRPr="004867EF">
          <w:rPr>
            <w:rStyle w:val="Hyperlink"/>
          </w:rPr>
          <w:t>Thesis structure</w:t>
        </w:r>
        <w:r>
          <w:rPr>
            <w:webHidden/>
          </w:rPr>
          <w:tab/>
        </w:r>
        <w:r>
          <w:rPr>
            <w:webHidden/>
          </w:rPr>
          <w:fldChar w:fldCharType="begin"/>
        </w:r>
        <w:r>
          <w:rPr>
            <w:webHidden/>
          </w:rPr>
          <w:instrText xml:space="preserve"> PAGEREF _Toc148601764 \h </w:instrText>
        </w:r>
        <w:r>
          <w:rPr>
            <w:webHidden/>
          </w:rPr>
        </w:r>
        <w:r>
          <w:rPr>
            <w:webHidden/>
          </w:rPr>
          <w:fldChar w:fldCharType="separate"/>
        </w:r>
        <w:r>
          <w:rPr>
            <w:webHidden/>
          </w:rPr>
          <w:t>2</w:t>
        </w:r>
        <w:r>
          <w:rPr>
            <w:webHidden/>
          </w:rPr>
          <w:fldChar w:fldCharType="end"/>
        </w:r>
      </w:hyperlink>
    </w:p>
    <w:p w14:paraId="3F77362F" w14:textId="14A11030" w:rsidR="00014604" w:rsidRDefault="00014604">
      <w:pPr>
        <w:pStyle w:val="TOC1"/>
        <w:tabs>
          <w:tab w:val="left" w:pos="440"/>
          <w:tab w:val="right" w:leader="dot" w:pos="9628"/>
        </w:tabs>
        <w:rPr>
          <w:rFonts w:asciiTheme="minorHAnsi" w:hAnsiTheme="minorHAnsi" w:cstheme="minorBidi"/>
          <w:kern w:val="2"/>
          <w:sz w:val="22"/>
          <w14:ligatures w14:val="standardContextual"/>
        </w:rPr>
      </w:pPr>
      <w:hyperlink w:anchor="_Toc148601765" w:history="1">
        <w:r w:rsidRPr="004867EF">
          <w:rPr>
            <w:rStyle w:val="Hyperlink"/>
          </w:rPr>
          <w:t>2.</w:t>
        </w:r>
        <w:r>
          <w:rPr>
            <w:rFonts w:asciiTheme="minorHAnsi" w:hAnsiTheme="minorHAnsi" w:cstheme="minorBidi"/>
            <w:kern w:val="2"/>
            <w:sz w:val="22"/>
            <w14:ligatures w14:val="standardContextual"/>
          </w:rPr>
          <w:tab/>
        </w:r>
        <w:r w:rsidRPr="004867EF">
          <w:rPr>
            <w:rStyle w:val="Hyperlink"/>
          </w:rPr>
          <w:t>Module overview</w:t>
        </w:r>
        <w:r>
          <w:rPr>
            <w:webHidden/>
          </w:rPr>
          <w:tab/>
        </w:r>
        <w:r>
          <w:rPr>
            <w:webHidden/>
          </w:rPr>
          <w:fldChar w:fldCharType="begin"/>
        </w:r>
        <w:r>
          <w:rPr>
            <w:webHidden/>
          </w:rPr>
          <w:instrText xml:space="preserve"> PAGEREF _Toc148601765 \h </w:instrText>
        </w:r>
        <w:r>
          <w:rPr>
            <w:webHidden/>
          </w:rPr>
        </w:r>
        <w:r>
          <w:rPr>
            <w:webHidden/>
          </w:rPr>
          <w:fldChar w:fldCharType="separate"/>
        </w:r>
        <w:r>
          <w:rPr>
            <w:webHidden/>
          </w:rPr>
          <w:t>3</w:t>
        </w:r>
        <w:r>
          <w:rPr>
            <w:webHidden/>
          </w:rPr>
          <w:fldChar w:fldCharType="end"/>
        </w:r>
      </w:hyperlink>
    </w:p>
    <w:p w14:paraId="5B668E87" w14:textId="7216D4B3"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66" w:history="1">
        <w:r w:rsidRPr="004867EF">
          <w:rPr>
            <w:rStyle w:val="Hyperlink"/>
          </w:rPr>
          <w:t>2.1.</w:t>
        </w:r>
        <w:r>
          <w:rPr>
            <w:rFonts w:asciiTheme="minorHAnsi" w:hAnsiTheme="minorHAnsi" w:cstheme="minorBidi"/>
            <w:kern w:val="2"/>
            <w:sz w:val="22"/>
            <w14:ligatures w14:val="standardContextual"/>
          </w:rPr>
          <w:tab/>
        </w:r>
        <w:r w:rsidRPr="004867EF">
          <w:rPr>
            <w:rStyle w:val="Hyperlink"/>
          </w:rPr>
          <w:t>STM32F103C8T6 Microcontroller</w:t>
        </w:r>
        <w:r>
          <w:rPr>
            <w:webHidden/>
          </w:rPr>
          <w:tab/>
        </w:r>
        <w:r>
          <w:rPr>
            <w:webHidden/>
          </w:rPr>
          <w:fldChar w:fldCharType="begin"/>
        </w:r>
        <w:r>
          <w:rPr>
            <w:webHidden/>
          </w:rPr>
          <w:instrText xml:space="preserve"> PAGEREF _Toc148601766 \h </w:instrText>
        </w:r>
        <w:r>
          <w:rPr>
            <w:webHidden/>
          </w:rPr>
        </w:r>
        <w:r>
          <w:rPr>
            <w:webHidden/>
          </w:rPr>
          <w:fldChar w:fldCharType="separate"/>
        </w:r>
        <w:r>
          <w:rPr>
            <w:webHidden/>
          </w:rPr>
          <w:t>3</w:t>
        </w:r>
        <w:r>
          <w:rPr>
            <w:webHidden/>
          </w:rPr>
          <w:fldChar w:fldCharType="end"/>
        </w:r>
      </w:hyperlink>
    </w:p>
    <w:p w14:paraId="0876A8A3" w14:textId="7CA3376E"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67" w:history="1">
        <w:r w:rsidRPr="004867EF">
          <w:rPr>
            <w:rStyle w:val="Hyperlink"/>
          </w:rPr>
          <w:t>2.2.</w:t>
        </w:r>
        <w:r>
          <w:rPr>
            <w:rFonts w:asciiTheme="minorHAnsi" w:hAnsiTheme="minorHAnsi" w:cstheme="minorBidi"/>
            <w:kern w:val="2"/>
            <w:sz w:val="22"/>
            <w14:ligatures w14:val="standardContextual"/>
          </w:rPr>
          <w:tab/>
        </w:r>
        <w:r w:rsidRPr="004867EF">
          <w:rPr>
            <w:rStyle w:val="Hyperlink"/>
          </w:rPr>
          <w:t>Sensor Units</w:t>
        </w:r>
        <w:r>
          <w:rPr>
            <w:webHidden/>
          </w:rPr>
          <w:tab/>
        </w:r>
        <w:r>
          <w:rPr>
            <w:webHidden/>
          </w:rPr>
          <w:fldChar w:fldCharType="begin"/>
        </w:r>
        <w:r>
          <w:rPr>
            <w:webHidden/>
          </w:rPr>
          <w:instrText xml:space="preserve"> PAGEREF _Toc148601767 \h </w:instrText>
        </w:r>
        <w:r>
          <w:rPr>
            <w:webHidden/>
          </w:rPr>
        </w:r>
        <w:r>
          <w:rPr>
            <w:webHidden/>
          </w:rPr>
          <w:fldChar w:fldCharType="separate"/>
        </w:r>
        <w:r>
          <w:rPr>
            <w:webHidden/>
          </w:rPr>
          <w:t>4</w:t>
        </w:r>
        <w:r>
          <w:rPr>
            <w:webHidden/>
          </w:rPr>
          <w:fldChar w:fldCharType="end"/>
        </w:r>
      </w:hyperlink>
    </w:p>
    <w:p w14:paraId="4B3035A7" w14:textId="38E9E3E7"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68" w:history="1">
        <w:r w:rsidRPr="004867EF">
          <w:rPr>
            <w:rStyle w:val="Hyperlink"/>
          </w:rPr>
          <w:t>2.2.1.</w:t>
        </w:r>
        <w:r>
          <w:rPr>
            <w:rFonts w:asciiTheme="minorHAnsi" w:hAnsiTheme="minorHAnsi" w:cstheme="minorBidi"/>
            <w:kern w:val="2"/>
            <w:sz w:val="22"/>
            <w14:ligatures w14:val="standardContextual"/>
          </w:rPr>
          <w:tab/>
        </w:r>
        <w:r w:rsidRPr="004867EF">
          <w:rPr>
            <w:rStyle w:val="Hyperlink"/>
          </w:rPr>
          <w:t>Anemometer</w:t>
        </w:r>
        <w:r>
          <w:rPr>
            <w:webHidden/>
          </w:rPr>
          <w:tab/>
        </w:r>
        <w:r>
          <w:rPr>
            <w:webHidden/>
          </w:rPr>
          <w:fldChar w:fldCharType="begin"/>
        </w:r>
        <w:r>
          <w:rPr>
            <w:webHidden/>
          </w:rPr>
          <w:instrText xml:space="preserve"> PAGEREF _Toc148601768 \h </w:instrText>
        </w:r>
        <w:r>
          <w:rPr>
            <w:webHidden/>
          </w:rPr>
        </w:r>
        <w:r>
          <w:rPr>
            <w:webHidden/>
          </w:rPr>
          <w:fldChar w:fldCharType="separate"/>
        </w:r>
        <w:r>
          <w:rPr>
            <w:webHidden/>
          </w:rPr>
          <w:t>4</w:t>
        </w:r>
        <w:r>
          <w:rPr>
            <w:webHidden/>
          </w:rPr>
          <w:fldChar w:fldCharType="end"/>
        </w:r>
      </w:hyperlink>
    </w:p>
    <w:p w14:paraId="1387299A" w14:textId="4099F6A8"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69" w:history="1">
        <w:r w:rsidRPr="004867EF">
          <w:rPr>
            <w:rStyle w:val="Hyperlink"/>
          </w:rPr>
          <w:t>2.2.2.</w:t>
        </w:r>
        <w:r>
          <w:rPr>
            <w:rFonts w:asciiTheme="minorHAnsi" w:hAnsiTheme="minorHAnsi" w:cstheme="minorBidi"/>
            <w:kern w:val="2"/>
            <w:sz w:val="22"/>
            <w14:ligatures w14:val="standardContextual"/>
          </w:rPr>
          <w:tab/>
        </w:r>
        <w:r w:rsidRPr="004867EF">
          <w:rPr>
            <w:rStyle w:val="Hyperlink"/>
          </w:rPr>
          <w:t>Wind Vane</w:t>
        </w:r>
        <w:r>
          <w:rPr>
            <w:webHidden/>
          </w:rPr>
          <w:tab/>
        </w:r>
        <w:r>
          <w:rPr>
            <w:webHidden/>
          </w:rPr>
          <w:fldChar w:fldCharType="begin"/>
        </w:r>
        <w:r>
          <w:rPr>
            <w:webHidden/>
          </w:rPr>
          <w:instrText xml:space="preserve"> PAGEREF _Toc148601769 \h </w:instrText>
        </w:r>
        <w:r>
          <w:rPr>
            <w:webHidden/>
          </w:rPr>
        </w:r>
        <w:r>
          <w:rPr>
            <w:webHidden/>
          </w:rPr>
          <w:fldChar w:fldCharType="separate"/>
        </w:r>
        <w:r>
          <w:rPr>
            <w:webHidden/>
          </w:rPr>
          <w:t>5</w:t>
        </w:r>
        <w:r>
          <w:rPr>
            <w:webHidden/>
          </w:rPr>
          <w:fldChar w:fldCharType="end"/>
        </w:r>
      </w:hyperlink>
    </w:p>
    <w:p w14:paraId="4353BBEE" w14:textId="0AE6CABD"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0" w:history="1">
        <w:r w:rsidRPr="004867EF">
          <w:rPr>
            <w:rStyle w:val="Hyperlink"/>
          </w:rPr>
          <w:t>2.2.3.</w:t>
        </w:r>
        <w:r>
          <w:rPr>
            <w:rFonts w:asciiTheme="minorHAnsi" w:hAnsiTheme="minorHAnsi" w:cstheme="minorBidi"/>
            <w:kern w:val="2"/>
            <w:sz w:val="22"/>
            <w14:ligatures w14:val="standardContextual"/>
          </w:rPr>
          <w:tab/>
        </w:r>
        <w:r w:rsidRPr="004867EF">
          <w:rPr>
            <w:rStyle w:val="Hyperlink"/>
          </w:rPr>
          <w:t>Rain Gauge</w:t>
        </w:r>
        <w:r>
          <w:rPr>
            <w:webHidden/>
          </w:rPr>
          <w:tab/>
        </w:r>
        <w:r>
          <w:rPr>
            <w:webHidden/>
          </w:rPr>
          <w:fldChar w:fldCharType="begin"/>
        </w:r>
        <w:r>
          <w:rPr>
            <w:webHidden/>
          </w:rPr>
          <w:instrText xml:space="preserve"> PAGEREF _Toc148601770 \h </w:instrText>
        </w:r>
        <w:r>
          <w:rPr>
            <w:webHidden/>
          </w:rPr>
        </w:r>
        <w:r>
          <w:rPr>
            <w:webHidden/>
          </w:rPr>
          <w:fldChar w:fldCharType="separate"/>
        </w:r>
        <w:r>
          <w:rPr>
            <w:webHidden/>
          </w:rPr>
          <w:t>7</w:t>
        </w:r>
        <w:r>
          <w:rPr>
            <w:webHidden/>
          </w:rPr>
          <w:fldChar w:fldCharType="end"/>
        </w:r>
      </w:hyperlink>
    </w:p>
    <w:p w14:paraId="7E5D8222" w14:textId="3878D549"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1" w:history="1">
        <w:r w:rsidRPr="004867EF">
          <w:rPr>
            <w:rStyle w:val="Hyperlink"/>
          </w:rPr>
          <w:t>2.2.4.</w:t>
        </w:r>
        <w:r>
          <w:rPr>
            <w:rFonts w:asciiTheme="minorHAnsi" w:hAnsiTheme="minorHAnsi" w:cstheme="minorBidi"/>
            <w:kern w:val="2"/>
            <w:sz w:val="22"/>
            <w14:ligatures w14:val="standardContextual"/>
          </w:rPr>
          <w:tab/>
        </w:r>
        <w:r w:rsidRPr="004867EF">
          <w:rPr>
            <w:rStyle w:val="Hyperlink"/>
          </w:rPr>
          <w:t>BME280</w:t>
        </w:r>
        <w:r>
          <w:rPr>
            <w:webHidden/>
          </w:rPr>
          <w:tab/>
        </w:r>
        <w:r>
          <w:rPr>
            <w:webHidden/>
          </w:rPr>
          <w:fldChar w:fldCharType="begin"/>
        </w:r>
        <w:r>
          <w:rPr>
            <w:webHidden/>
          </w:rPr>
          <w:instrText xml:space="preserve"> PAGEREF _Toc148601771 \h </w:instrText>
        </w:r>
        <w:r>
          <w:rPr>
            <w:webHidden/>
          </w:rPr>
        </w:r>
        <w:r>
          <w:rPr>
            <w:webHidden/>
          </w:rPr>
          <w:fldChar w:fldCharType="separate"/>
        </w:r>
        <w:r>
          <w:rPr>
            <w:webHidden/>
          </w:rPr>
          <w:t>9</w:t>
        </w:r>
        <w:r>
          <w:rPr>
            <w:webHidden/>
          </w:rPr>
          <w:fldChar w:fldCharType="end"/>
        </w:r>
      </w:hyperlink>
    </w:p>
    <w:p w14:paraId="64564909" w14:textId="6E772126"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2" w:history="1">
        <w:r w:rsidRPr="004867EF">
          <w:rPr>
            <w:rStyle w:val="Hyperlink"/>
          </w:rPr>
          <w:t>2.2.5.</w:t>
        </w:r>
        <w:r>
          <w:rPr>
            <w:rFonts w:asciiTheme="minorHAnsi" w:hAnsiTheme="minorHAnsi" w:cstheme="minorBidi"/>
            <w:kern w:val="2"/>
            <w:sz w:val="22"/>
            <w14:ligatures w14:val="standardContextual"/>
          </w:rPr>
          <w:tab/>
        </w:r>
        <w:r w:rsidRPr="004867EF">
          <w:rPr>
            <w:rStyle w:val="Hyperlink"/>
          </w:rPr>
          <w:t>DS18B20</w:t>
        </w:r>
        <w:r>
          <w:rPr>
            <w:webHidden/>
          </w:rPr>
          <w:tab/>
        </w:r>
        <w:r>
          <w:rPr>
            <w:webHidden/>
          </w:rPr>
          <w:fldChar w:fldCharType="begin"/>
        </w:r>
        <w:r>
          <w:rPr>
            <w:webHidden/>
          </w:rPr>
          <w:instrText xml:space="preserve"> PAGEREF _Toc148601772 \h </w:instrText>
        </w:r>
        <w:r>
          <w:rPr>
            <w:webHidden/>
          </w:rPr>
        </w:r>
        <w:r>
          <w:rPr>
            <w:webHidden/>
          </w:rPr>
          <w:fldChar w:fldCharType="separate"/>
        </w:r>
        <w:r>
          <w:rPr>
            <w:webHidden/>
          </w:rPr>
          <w:t>10</w:t>
        </w:r>
        <w:r>
          <w:rPr>
            <w:webHidden/>
          </w:rPr>
          <w:fldChar w:fldCharType="end"/>
        </w:r>
      </w:hyperlink>
    </w:p>
    <w:p w14:paraId="5D3CD3AE" w14:textId="01E2573E"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73" w:history="1">
        <w:r w:rsidRPr="004867EF">
          <w:rPr>
            <w:rStyle w:val="Hyperlink"/>
          </w:rPr>
          <w:t>2.3.</w:t>
        </w:r>
        <w:r>
          <w:rPr>
            <w:rFonts w:asciiTheme="minorHAnsi" w:hAnsiTheme="minorHAnsi" w:cstheme="minorBidi"/>
            <w:kern w:val="2"/>
            <w:sz w:val="22"/>
            <w14:ligatures w14:val="standardContextual"/>
          </w:rPr>
          <w:tab/>
        </w:r>
        <w:r w:rsidRPr="004867EF">
          <w:rPr>
            <w:rStyle w:val="Hyperlink"/>
          </w:rPr>
          <w:t>SX1278 for Wireless Communication</w:t>
        </w:r>
        <w:r>
          <w:rPr>
            <w:webHidden/>
          </w:rPr>
          <w:tab/>
        </w:r>
        <w:r>
          <w:rPr>
            <w:webHidden/>
          </w:rPr>
          <w:fldChar w:fldCharType="begin"/>
        </w:r>
        <w:r>
          <w:rPr>
            <w:webHidden/>
          </w:rPr>
          <w:instrText xml:space="preserve"> PAGEREF _Toc148601773 \h </w:instrText>
        </w:r>
        <w:r>
          <w:rPr>
            <w:webHidden/>
          </w:rPr>
        </w:r>
        <w:r>
          <w:rPr>
            <w:webHidden/>
          </w:rPr>
          <w:fldChar w:fldCharType="separate"/>
        </w:r>
        <w:r>
          <w:rPr>
            <w:webHidden/>
          </w:rPr>
          <w:t>11</w:t>
        </w:r>
        <w:r>
          <w:rPr>
            <w:webHidden/>
          </w:rPr>
          <w:fldChar w:fldCharType="end"/>
        </w:r>
      </w:hyperlink>
    </w:p>
    <w:p w14:paraId="0191AC42" w14:textId="31090532"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74" w:history="1">
        <w:r w:rsidRPr="004867EF">
          <w:rPr>
            <w:rStyle w:val="Hyperlink"/>
          </w:rPr>
          <w:t>2.4.</w:t>
        </w:r>
        <w:r>
          <w:rPr>
            <w:rFonts w:asciiTheme="minorHAnsi" w:hAnsiTheme="minorHAnsi" w:cstheme="minorBidi"/>
            <w:kern w:val="2"/>
            <w:sz w:val="22"/>
            <w14:ligatures w14:val="standardContextual"/>
          </w:rPr>
          <w:tab/>
        </w:r>
        <w:r w:rsidRPr="004867EF">
          <w:rPr>
            <w:rStyle w:val="Hyperlink"/>
          </w:rPr>
          <w:t>Other Modules</w:t>
        </w:r>
        <w:r>
          <w:rPr>
            <w:webHidden/>
          </w:rPr>
          <w:tab/>
        </w:r>
        <w:r>
          <w:rPr>
            <w:webHidden/>
          </w:rPr>
          <w:fldChar w:fldCharType="begin"/>
        </w:r>
        <w:r>
          <w:rPr>
            <w:webHidden/>
          </w:rPr>
          <w:instrText xml:space="preserve"> PAGEREF _Toc148601774 \h </w:instrText>
        </w:r>
        <w:r>
          <w:rPr>
            <w:webHidden/>
          </w:rPr>
        </w:r>
        <w:r>
          <w:rPr>
            <w:webHidden/>
          </w:rPr>
          <w:fldChar w:fldCharType="separate"/>
        </w:r>
        <w:r>
          <w:rPr>
            <w:webHidden/>
          </w:rPr>
          <w:t>13</w:t>
        </w:r>
        <w:r>
          <w:rPr>
            <w:webHidden/>
          </w:rPr>
          <w:fldChar w:fldCharType="end"/>
        </w:r>
      </w:hyperlink>
    </w:p>
    <w:p w14:paraId="4C89FE9F" w14:textId="59EDC10B"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5" w:history="1">
        <w:r w:rsidRPr="004867EF">
          <w:rPr>
            <w:rStyle w:val="Hyperlink"/>
          </w:rPr>
          <w:t>2.4.1.</w:t>
        </w:r>
        <w:r>
          <w:rPr>
            <w:rFonts w:asciiTheme="minorHAnsi" w:hAnsiTheme="minorHAnsi" w:cstheme="minorBidi"/>
            <w:kern w:val="2"/>
            <w:sz w:val="22"/>
            <w14:ligatures w14:val="standardContextual"/>
          </w:rPr>
          <w:tab/>
        </w:r>
        <w:r w:rsidRPr="004867EF">
          <w:rPr>
            <w:rStyle w:val="Hyperlink"/>
          </w:rPr>
          <w:t>DS3231</w:t>
        </w:r>
        <w:r>
          <w:rPr>
            <w:webHidden/>
          </w:rPr>
          <w:tab/>
        </w:r>
        <w:r>
          <w:rPr>
            <w:webHidden/>
          </w:rPr>
          <w:fldChar w:fldCharType="begin"/>
        </w:r>
        <w:r>
          <w:rPr>
            <w:webHidden/>
          </w:rPr>
          <w:instrText xml:space="preserve"> PAGEREF _Toc148601775 \h </w:instrText>
        </w:r>
        <w:r>
          <w:rPr>
            <w:webHidden/>
          </w:rPr>
        </w:r>
        <w:r>
          <w:rPr>
            <w:webHidden/>
          </w:rPr>
          <w:fldChar w:fldCharType="separate"/>
        </w:r>
        <w:r>
          <w:rPr>
            <w:webHidden/>
          </w:rPr>
          <w:t>13</w:t>
        </w:r>
        <w:r>
          <w:rPr>
            <w:webHidden/>
          </w:rPr>
          <w:fldChar w:fldCharType="end"/>
        </w:r>
      </w:hyperlink>
    </w:p>
    <w:p w14:paraId="64F9FEC4" w14:textId="3A491A56"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6" w:history="1">
        <w:r w:rsidRPr="004867EF">
          <w:rPr>
            <w:rStyle w:val="Hyperlink"/>
          </w:rPr>
          <w:t>2.4.2.</w:t>
        </w:r>
        <w:r>
          <w:rPr>
            <w:rFonts w:asciiTheme="minorHAnsi" w:hAnsiTheme="minorHAnsi" w:cstheme="minorBidi"/>
            <w:kern w:val="2"/>
            <w:sz w:val="22"/>
            <w14:ligatures w14:val="standardContextual"/>
          </w:rPr>
          <w:tab/>
        </w:r>
        <w:r w:rsidRPr="004867EF">
          <w:rPr>
            <w:rStyle w:val="Hyperlink"/>
          </w:rPr>
          <w:t>microSD Card</w:t>
        </w:r>
        <w:r>
          <w:rPr>
            <w:webHidden/>
          </w:rPr>
          <w:tab/>
        </w:r>
        <w:r>
          <w:rPr>
            <w:webHidden/>
          </w:rPr>
          <w:fldChar w:fldCharType="begin"/>
        </w:r>
        <w:r>
          <w:rPr>
            <w:webHidden/>
          </w:rPr>
          <w:instrText xml:space="preserve"> PAGEREF _Toc148601776 \h </w:instrText>
        </w:r>
        <w:r>
          <w:rPr>
            <w:webHidden/>
          </w:rPr>
        </w:r>
        <w:r>
          <w:rPr>
            <w:webHidden/>
          </w:rPr>
          <w:fldChar w:fldCharType="separate"/>
        </w:r>
        <w:r>
          <w:rPr>
            <w:webHidden/>
          </w:rPr>
          <w:t>14</w:t>
        </w:r>
        <w:r>
          <w:rPr>
            <w:webHidden/>
          </w:rPr>
          <w:fldChar w:fldCharType="end"/>
        </w:r>
      </w:hyperlink>
    </w:p>
    <w:p w14:paraId="65AF84CF" w14:textId="640F8CD4"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77" w:history="1">
        <w:r w:rsidRPr="004867EF">
          <w:rPr>
            <w:rStyle w:val="Hyperlink"/>
          </w:rPr>
          <w:t>2.4.3.</w:t>
        </w:r>
        <w:r>
          <w:rPr>
            <w:rFonts w:asciiTheme="minorHAnsi" w:hAnsiTheme="minorHAnsi" w:cstheme="minorBidi"/>
            <w:kern w:val="2"/>
            <w:sz w:val="22"/>
            <w14:ligatures w14:val="standardContextual"/>
          </w:rPr>
          <w:tab/>
        </w:r>
        <w:r w:rsidRPr="004867EF">
          <w:rPr>
            <w:rStyle w:val="Hyperlink"/>
          </w:rPr>
          <w:t>Analogue Low-pass Filter (LPF)</w:t>
        </w:r>
        <w:r>
          <w:rPr>
            <w:webHidden/>
          </w:rPr>
          <w:tab/>
        </w:r>
        <w:r>
          <w:rPr>
            <w:webHidden/>
          </w:rPr>
          <w:fldChar w:fldCharType="begin"/>
        </w:r>
        <w:r>
          <w:rPr>
            <w:webHidden/>
          </w:rPr>
          <w:instrText xml:space="preserve"> PAGEREF _Toc148601777 \h </w:instrText>
        </w:r>
        <w:r>
          <w:rPr>
            <w:webHidden/>
          </w:rPr>
        </w:r>
        <w:r>
          <w:rPr>
            <w:webHidden/>
          </w:rPr>
          <w:fldChar w:fldCharType="separate"/>
        </w:r>
        <w:r>
          <w:rPr>
            <w:webHidden/>
          </w:rPr>
          <w:t>15</w:t>
        </w:r>
        <w:r>
          <w:rPr>
            <w:webHidden/>
          </w:rPr>
          <w:fldChar w:fldCharType="end"/>
        </w:r>
      </w:hyperlink>
    </w:p>
    <w:p w14:paraId="1986F0B6" w14:textId="1C41E8E0"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78" w:history="1">
        <w:r w:rsidRPr="004867EF">
          <w:rPr>
            <w:rStyle w:val="Hyperlink"/>
          </w:rPr>
          <w:t>2.5.</w:t>
        </w:r>
        <w:r>
          <w:rPr>
            <w:rFonts w:asciiTheme="minorHAnsi" w:hAnsiTheme="minorHAnsi" w:cstheme="minorBidi"/>
            <w:kern w:val="2"/>
            <w:sz w:val="22"/>
            <w14:ligatures w14:val="standardContextual"/>
          </w:rPr>
          <w:tab/>
        </w:r>
        <w:r w:rsidRPr="004867EF">
          <w:rPr>
            <w:rStyle w:val="Hyperlink"/>
          </w:rPr>
          <w:t>System Powering</w:t>
        </w:r>
        <w:r>
          <w:rPr>
            <w:webHidden/>
          </w:rPr>
          <w:tab/>
        </w:r>
        <w:r>
          <w:rPr>
            <w:webHidden/>
          </w:rPr>
          <w:fldChar w:fldCharType="begin"/>
        </w:r>
        <w:r>
          <w:rPr>
            <w:webHidden/>
          </w:rPr>
          <w:instrText xml:space="preserve"> PAGEREF _Toc148601778 \h </w:instrText>
        </w:r>
        <w:r>
          <w:rPr>
            <w:webHidden/>
          </w:rPr>
        </w:r>
        <w:r>
          <w:rPr>
            <w:webHidden/>
          </w:rPr>
          <w:fldChar w:fldCharType="separate"/>
        </w:r>
        <w:r>
          <w:rPr>
            <w:webHidden/>
          </w:rPr>
          <w:t>17</w:t>
        </w:r>
        <w:r>
          <w:rPr>
            <w:webHidden/>
          </w:rPr>
          <w:fldChar w:fldCharType="end"/>
        </w:r>
      </w:hyperlink>
    </w:p>
    <w:p w14:paraId="68CD4517" w14:textId="49ED2F6D"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79" w:history="1">
        <w:r w:rsidRPr="004867EF">
          <w:rPr>
            <w:rStyle w:val="Hyperlink"/>
          </w:rPr>
          <w:t>2.6.</w:t>
        </w:r>
        <w:r>
          <w:rPr>
            <w:rFonts w:asciiTheme="minorHAnsi" w:hAnsiTheme="minorHAnsi" w:cstheme="minorBidi"/>
            <w:kern w:val="2"/>
            <w:sz w:val="22"/>
            <w14:ligatures w14:val="standardContextual"/>
          </w:rPr>
          <w:tab/>
        </w:r>
        <w:r w:rsidRPr="004867EF">
          <w:rPr>
            <w:rStyle w:val="Hyperlink"/>
          </w:rPr>
          <w:t>Server</w:t>
        </w:r>
        <w:r>
          <w:rPr>
            <w:webHidden/>
          </w:rPr>
          <w:tab/>
        </w:r>
        <w:r>
          <w:rPr>
            <w:webHidden/>
          </w:rPr>
          <w:fldChar w:fldCharType="begin"/>
        </w:r>
        <w:r>
          <w:rPr>
            <w:webHidden/>
          </w:rPr>
          <w:instrText xml:space="preserve"> PAGEREF _Toc148601779 \h </w:instrText>
        </w:r>
        <w:r>
          <w:rPr>
            <w:webHidden/>
          </w:rPr>
        </w:r>
        <w:r>
          <w:rPr>
            <w:webHidden/>
          </w:rPr>
          <w:fldChar w:fldCharType="separate"/>
        </w:r>
        <w:r>
          <w:rPr>
            <w:webHidden/>
          </w:rPr>
          <w:t>17</w:t>
        </w:r>
        <w:r>
          <w:rPr>
            <w:webHidden/>
          </w:rPr>
          <w:fldChar w:fldCharType="end"/>
        </w:r>
      </w:hyperlink>
    </w:p>
    <w:p w14:paraId="25E06E6E" w14:textId="02762AAA" w:rsidR="00014604" w:rsidRDefault="00014604">
      <w:pPr>
        <w:pStyle w:val="TOC1"/>
        <w:tabs>
          <w:tab w:val="left" w:pos="440"/>
          <w:tab w:val="right" w:leader="dot" w:pos="9628"/>
        </w:tabs>
        <w:rPr>
          <w:rFonts w:asciiTheme="minorHAnsi" w:hAnsiTheme="minorHAnsi" w:cstheme="minorBidi"/>
          <w:kern w:val="2"/>
          <w:sz w:val="22"/>
          <w14:ligatures w14:val="standardContextual"/>
        </w:rPr>
      </w:pPr>
      <w:hyperlink w:anchor="_Toc148601780" w:history="1">
        <w:r w:rsidRPr="004867EF">
          <w:rPr>
            <w:rStyle w:val="Hyperlink"/>
          </w:rPr>
          <w:t>3.</w:t>
        </w:r>
        <w:r>
          <w:rPr>
            <w:rFonts w:asciiTheme="minorHAnsi" w:hAnsiTheme="minorHAnsi" w:cstheme="minorBidi"/>
            <w:kern w:val="2"/>
            <w:sz w:val="22"/>
            <w14:ligatures w14:val="standardContextual"/>
          </w:rPr>
          <w:tab/>
        </w:r>
        <w:r w:rsidRPr="004867EF">
          <w:rPr>
            <w:rStyle w:val="Hyperlink"/>
          </w:rPr>
          <w:t>Implementation</w:t>
        </w:r>
        <w:r>
          <w:rPr>
            <w:webHidden/>
          </w:rPr>
          <w:tab/>
        </w:r>
        <w:r>
          <w:rPr>
            <w:webHidden/>
          </w:rPr>
          <w:fldChar w:fldCharType="begin"/>
        </w:r>
        <w:r>
          <w:rPr>
            <w:webHidden/>
          </w:rPr>
          <w:instrText xml:space="preserve"> PAGEREF _Toc148601780 \h </w:instrText>
        </w:r>
        <w:r>
          <w:rPr>
            <w:webHidden/>
          </w:rPr>
        </w:r>
        <w:r>
          <w:rPr>
            <w:webHidden/>
          </w:rPr>
          <w:fldChar w:fldCharType="separate"/>
        </w:r>
        <w:r>
          <w:rPr>
            <w:webHidden/>
          </w:rPr>
          <w:t>18</w:t>
        </w:r>
        <w:r>
          <w:rPr>
            <w:webHidden/>
          </w:rPr>
          <w:fldChar w:fldCharType="end"/>
        </w:r>
      </w:hyperlink>
    </w:p>
    <w:p w14:paraId="2DF93B18" w14:textId="24068700"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81" w:history="1">
        <w:r w:rsidRPr="004867EF">
          <w:rPr>
            <w:rStyle w:val="Hyperlink"/>
          </w:rPr>
          <w:t>3.1.</w:t>
        </w:r>
        <w:r>
          <w:rPr>
            <w:rFonts w:asciiTheme="minorHAnsi" w:hAnsiTheme="minorHAnsi" w:cstheme="minorBidi"/>
            <w:kern w:val="2"/>
            <w:sz w:val="22"/>
            <w14:ligatures w14:val="standardContextual"/>
          </w:rPr>
          <w:tab/>
        </w:r>
        <w:r w:rsidRPr="004867EF">
          <w:rPr>
            <w:rStyle w:val="Hyperlink"/>
          </w:rPr>
          <w:t>STM32F103C8T6 Microcontroller</w:t>
        </w:r>
        <w:r>
          <w:rPr>
            <w:webHidden/>
          </w:rPr>
          <w:tab/>
        </w:r>
        <w:r>
          <w:rPr>
            <w:webHidden/>
          </w:rPr>
          <w:fldChar w:fldCharType="begin"/>
        </w:r>
        <w:r>
          <w:rPr>
            <w:webHidden/>
          </w:rPr>
          <w:instrText xml:space="preserve"> PAGEREF _Toc148601781 \h </w:instrText>
        </w:r>
        <w:r>
          <w:rPr>
            <w:webHidden/>
          </w:rPr>
        </w:r>
        <w:r>
          <w:rPr>
            <w:webHidden/>
          </w:rPr>
          <w:fldChar w:fldCharType="separate"/>
        </w:r>
        <w:r>
          <w:rPr>
            <w:webHidden/>
          </w:rPr>
          <w:t>18</w:t>
        </w:r>
        <w:r>
          <w:rPr>
            <w:webHidden/>
          </w:rPr>
          <w:fldChar w:fldCharType="end"/>
        </w:r>
      </w:hyperlink>
    </w:p>
    <w:p w14:paraId="4D5CC5FC" w14:textId="27186D00"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82" w:history="1">
        <w:r w:rsidRPr="004867EF">
          <w:rPr>
            <w:rStyle w:val="Hyperlink"/>
          </w:rPr>
          <w:t>3.2.</w:t>
        </w:r>
        <w:r>
          <w:rPr>
            <w:rFonts w:asciiTheme="minorHAnsi" w:hAnsiTheme="minorHAnsi" w:cstheme="minorBidi"/>
            <w:kern w:val="2"/>
            <w:sz w:val="22"/>
            <w14:ligatures w14:val="standardContextual"/>
          </w:rPr>
          <w:tab/>
        </w:r>
        <w:r w:rsidRPr="004867EF">
          <w:rPr>
            <w:rStyle w:val="Hyperlink"/>
          </w:rPr>
          <w:t>Sensor units</w:t>
        </w:r>
        <w:r>
          <w:rPr>
            <w:webHidden/>
          </w:rPr>
          <w:tab/>
        </w:r>
        <w:r>
          <w:rPr>
            <w:webHidden/>
          </w:rPr>
          <w:fldChar w:fldCharType="begin"/>
        </w:r>
        <w:r>
          <w:rPr>
            <w:webHidden/>
          </w:rPr>
          <w:instrText xml:space="preserve"> PAGEREF _Toc148601782 \h </w:instrText>
        </w:r>
        <w:r>
          <w:rPr>
            <w:webHidden/>
          </w:rPr>
        </w:r>
        <w:r>
          <w:rPr>
            <w:webHidden/>
          </w:rPr>
          <w:fldChar w:fldCharType="separate"/>
        </w:r>
        <w:r>
          <w:rPr>
            <w:webHidden/>
          </w:rPr>
          <w:t>23</w:t>
        </w:r>
        <w:r>
          <w:rPr>
            <w:webHidden/>
          </w:rPr>
          <w:fldChar w:fldCharType="end"/>
        </w:r>
      </w:hyperlink>
    </w:p>
    <w:p w14:paraId="7B242C36" w14:textId="61464B49"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83" w:history="1">
        <w:r w:rsidRPr="004867EF">
          <w:rPr>
            <w:rStyle w:val="Hyperlink"/>
          </w:rPr>
          <w:t>3.2.1.</w:t>
        </w:r>
        <w:r>
          <w:rPr>
            <w:rFonts w:asciiTheme="minorHAnsi" w:hAnsiTheme="minorHAnsi" w:cstheme="minorBidi"/>
            <w:kern w:val="2"/>
            <w:sz w:val="22"/>
            <w14:ligatures w14:val="standardContextual"/>
          </w:rPr>
          <w:tab/>
        </w:r>
        <w:r w:rsidRPr="004867EF">
          <w:rPr>
            <w:rStyle w:val="Hyperlink"/>
          </w:rPr>
          <w:t>Anemometer</w:t>
        </w:r>
        <w:r>
          <w:rPr>
            <w:webHidden/>
          </w:rPr>
          <w:tab/>
        </w:r>
        <w:r>
          <w:rPr>
            <w:webHidden/>
          </w:rPr>
          <w:fldChar w:fldCharType="begin"/>
        </w:r>
        <w:r>
          <w:rPr>
            <w:webHidden/>
          </w:rPr>
          <w:instrText xml:space="preserve"> PAGEREF _Toc148601783 \h </w:instrText>
        </w:r>
        <w:r>
          <w:rPr>
            <w:webHidden/>
          </w:rPr>
        </w:r>
        <w:r>
          <w:rPr>
            <w:webHidden/>
          </w:rPr>
          <w:fldChar w:fldCharType="separate"/>
        </w:r>
        <w:r>
          <w:rPr>
            <w:webHidden/>
          </w:rPr>
          <w:t>23</w:t>
        </w:r>
        <w:r>
          <w:rPr>
            <w:webHidden/>
          </w:rPr>
          <w:fldChar w:fldCharType="end"/>
        </w:r>
      </w:hyperlink>
    </w:p>
    <w:p w14:paraId="35C10163" w14:textId="37110BA9"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84" w:history="1">
        <w:r w:rsidRPr="004867EF">
          <w:rPr>
            <w:rStyle w:val="Hyperlink"/>
          </w:rPr>
          <w:t>3.2.2.</w:t>
        </w:r>
        <w:r>
          <w:rPr>
            <w:rFonts w:asciiTheme="minorHAnsi" w:hAnsiTheme="minorHAnsi" w:cstheme="minorBidi"/>
            <w:kern w:val="2"/>
            <w:sz w:val="22"/>
            <w14:ligatures w14:val="standardContextual"/>
          </w:rPr>
          <w:tab/>
        </w:r>
        <w:r w:rsidRPr="004867EF">
          <w:rPr>
            <w:rStyle w:val="Hyperlink"/>
          </w:rPr>
          <w:t>Wind Vane</w:t>
        </w:r>
        <w:r>
          <w:rPr>
            <w:webHidden/>
          </w:rPr>
          <w:tab/>
        </w:r>
        <w:r>
          <w:rPr>
            <w:webHidden/>
          </w:rPr>
          <w:fldChar w:fldCharType="begin"/>
        </w:r>
        <w:r>
          <w:rPr>
            <w:webHidden/>
          </w:rPr>
          <w:instrText xml:space="preserve"> PAGEREF _Toc148601784 \h </w:instrText>
        </w:r>
        <w:r>
          <w:rPr>
            <w:webHidden/>
          </w:rPr>
        </w:r>
        <w:r>
          <w:rPr>
            <w:webHidden/>
          </w:rPr>
          <w:fldChar w:fldCharType="separate"/>
        </w:r>
        <w:r>
          <w:rPr>
            <w:webHidden/>
          </w:rPr>
          <w:t>27</w:t>
        </w:r>
        <w:r>
          <w:rPr>
            <w:webHidden/>
          </w:rPr>
          <w:fldChar w:fldCharType="end"/>
        </w:r>
      </w:hyperlink>
    </w:p>
    <w:p w14:paraId="485F10DA" w14:textId="2939CA70"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85" w:history="1">
        <w:r w:rsidRPr="004867EF">
          <w:rPr>
            <w:rStyle w:val="Hyperlink"/>
          </w:rPr>
          <w:t>3.2.3.</w:t>
        </w:r>
        <w:r>
          <w:rPr>
            <w:rFonts w:asciiTheme="minorHAnsi" w:hAnsiTheme="minorHAnsi" w:cstheme="minorBidi"/>
            <w:kern w:val="2"/>
            <w:sz w:val="22"/>
            <w14:ligatures w14:val="standardContextual"/>
          </w:rPr>
          <w:tab/>
        </w:r>
        <w:r w:rsidRPr="004867EF">
          <w:rPr>
            <w:rStyle w:val="Hyperlink"/>
          </w:rPr>
          <w:t>Rain Gauge</w:t>
        </w:r>
        <w:r>
          <w:rPr>
            <w:webHidden/>
          </w:rPr>
          <w:tab/>
        </w:r>
        <w:r>
          <w:rPr>
            <w:webHidden/>
          </w:rPr>
          <w:fldChar w:fldCharType="begin"/>
        </w:r>
        <w:r>
          <w:rPr>
            <w:webHidden/>
          </w:rPr>
          <w:instrText xml:space="preserve"> PAGEREF _Toc148601785 \h </w:instrText>
        </w:r>
        <w:r>
          <w:rPr>
            <w:webHidden/>
          </w:rPr>
        </w:r>
        <w:r>
          <w:rPr>
            <w:webHidden/>
          </w:rPr>
          <w:fldChar w:fldCharType="separate"/>
        </w:r>
        <w:r>
          <w:rPr>
            <w:webHidden/>
          </w:rPr>
          <w:t>36</w:t>
        </w:r>
        <w:r>
          <w:rPr>
            <w:webHidden/>
          </w:rPr>
          <w:fldChar w:fldCharType="end"/>
        </w:r>
      </w:hyperlink>
    </w:p>
    <w:p w14:paraId="02164587" w14:textId="14707A66"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86" w:history="1">
        <w:r w:rsidRPr="004867EF">
          <w:rPr>
            <w:rStyle w:val="Hyperlink"/>
          </w:rPr>
          <w:t>3.2.4.</w:t>
        </w:r>
        <w:r>
          <w:rPr>
            <w:rFonts w:asciiTheme="minorHAnsi" w:hAnsiTheme="minorHAnsi" w:cstheme="minorBidi"/>
            <w:kern w:val="2"/>
            <w:sz w:val="22"/>
            <w14:ligatures w14:val="standardContextual"/>
          </w:rPr>
          <w:tab/>
        </w:r>
        <w:r w:rsidRPr="004867EF">
          <w:rPr>
            <w:rStyle w:val="Hyperlink"/>
          </w:rPr>
          <w:t>BME280</w:t>
        </w:r>
        <w:r>
          <w:rPr>
            <w:webHidden/>
          </w:rPr>
          <w:tab/>
        </w:r>
        <w:r>
          <w:rPr>
            <w:webHidden/>
          </w:rPr>
          <w:fldChar w:fldCharType="begin"/>
        </w:r>
        <w:r>
          <w:rPr>
            <w:webHidden/>
          </w:rPr>
          <w:instrText xml:space="preserve"> PAGEREF _Toc148601786 \h </w:instrText>
        </w:r>
        <w:r>
          <w:rPr>
            <w:webHidden/>
          </w:rPr>
        </w:r>
        <w:r>
          <w:rPr>
            <w:webHidden/>
          </w:rPr>
          <w:fldChar w:fldCharType="separate"/>
        </w:r>
        <w:r>
          <w:rPr>
            <w:webHidden/>
          </w:rPr>
          <w:t>37</w:t>
        </w:r>
        <w:r>
          <w:rPr>
            <w:webHidden/>
          </w:rPr>
          <w:fldChar w:fldCharType="end"/>
        </w:r>
      </w:hyperlink>
    </w:p>
    <w:p w14:paraId="2B7606B7" w14:textId="37800FCE"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87" w:history="1">
        <w:r w:rsidRPr="004867EF">
          <w:rPr>
            <w:rStyle w:val="Hyperlink"/>
          </w:rPr>
          <w:t>3.2.5.</w:t>
        </w:r>
        <w:r>
          <w:rPr>
            <w:rFonts w:asciiTheme="minorHAnsi" w:hAnsiTheme="minorHAnsi" w:cstheme="minorBidi"/>
            <w:kern w:val="2"/>
            <w:sz w:val="22"/>
            <w14:ligatures w14:val="standardContextual"/>
          </w:rPr>
          <w:tab/>
        </w:r>
        <w:r w:rsidRPr="004867EF">
          <w:rPr>
            <w:rStyle w:val="Hyperlink"/>
          </w:rPr>
          <w:t>DS18B20</w:t>
        </w:r>
        <w:r>
          <w:rPr>
            <w:webHidden/>
          </w:rPr>
          <w:tab/>
        </w:r>
        <w:r>
          <w:rPr>
            <w:webHidden/>
          </w:rPr>
          <w:fldChar w:fldCharType="begin"/>
        </w:r>
        <w:r>
          <w:rPr>
            <w:webHidden/>
          </w:rPr>
          <w:instrText xml:space="preserve"> PAGEREF _Toc148601787 \h </w:instrText>
        </w:r>
        <w:r>
          <w:rPr>
            <w:webHidden/>
          </w:rPr>
        </w:r>
        <w:r>
          <w:rPr>
            <w:webHidden/>
          </w:rPr>
          <w:fldChar w:fldCharType="separate"/>
        </w:r>
        <w:r>
          <w:rPr>
            <w:webHidden/>
          </w:rPr>
          <w:t>38</w:t>
        </w:r>
        <w:r>
          <w:rPr>
            <w:webHidden/>
          </w:rPr>
          <w:fldChar w:fldCharType="end"/>
        </w:r>
      </w:hyperlink>
    </w:p>
    <w:p w14:paraId="69EC5693" w14:textId="4484B9B6"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88" w:history="1">
        <w:r w:rsidRPr="004867EF">
          <w:rPr>
            <w:rStyle w:val="Hyperlink"/>
          </w:rPr>
          <w:t>3.3.</w:t>
        </w:r>
        <w:r>
          <w:rPr>
            <w:rFonts w:asciiTheme="minorHAnsi" w:hAnsiTheme="minorHAnsi" w:cstheme="minorBidi"/>
            <w:kern w:val="2"/>
            <w:sz w:val="22"/>
            <w14:ligatures w14:val="standardContextual"/>
          </w:rPr>
          <w:tab/>
        </w:r>
        <w:r w:rsidRPr="004867EF">
          <w:rPr>
            <w:rStyle w:val="Hyperlink"/>
          </w:rPr>
          <w:t>SX1278</w:t>
        </w:r>
        <w:r>
          <w:rPr>
            <w:webHidden/>
          </w:rPr>
          <w:tab/>
        </w:r>
        <w:r>
          <w:rPr>
            <w:webHidden/>
          </w:rPr>
          <w:fldChar w:fldCharType="begin"/>
        </w:r>
        <w:r>
          <w:rPr>
            <w:webHidden/>
          </w:rPr>
          <w:instrText xml:space="preserve"> PAGEREF _Toc148601788 \h </w:instrText>
        </w:r>
        <w:r>
          <w:rPr>
            <w:webHidden/>
          </w:rPr>
        </w:r>
        <w:r>
          <w:rPr>
            <w:webHidden/>
          </w:rPr>
          <w:fldChar w:fldCharType="separate"/>
        </w:r>
        <w:r>
          <w:rPr>
            <w:webHidden/>
          </w:rPr>
          <w:t>43</w:t>
        </w:r>
        <w:r>
          <w:rPr>
            <w:webHidden/>
          </w:rPr>
          <w:fldChar w:fldCharType="end"/>
        </w:r>
      </w:hyperlink>
    </w:p>
    <w:p w14:paraId="2AC229CF" w14:textId="3F7EF1C7"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89" w:history="1">
        <w:r w:rsidRPr="004867EF">
          <w:rPr>
            <w:rStyle w:val="Hyperlink"/>
          </w:rPr>
          <w:t>3.4.</w:t>
        </w:r>
        <w:r>
          <w:rPr>
            <w:rFonts w:asciiTheme="minorHAnsi" w:hAnsiTheme="minorHAnsi" w:cstheme="minorBidi"/>
            <w:kern w:val="2"/>
            <w:sz w:val="22"/>
            <w14:ligatures w14:val="standardContextual"/>
          </w:rPr>
          <w:tab/>
        </w:r>
        <w:r w:rsidRPr="004867EF">
          <w:rPr>
            <w:rStyle w:val="Hyperlink"/>
          </w:rPr>
          <w:t>Other Modules</w:t>
        </w:r>
        <w:r>
          <w:rPr>
            <w:webHidden/>
          </w:rPr>
          <w:tab/>
        </w:r>
        <w:r>
          <w:rPr>
            <w:webHidden/>
          </w:rPr>
          <w:fldChar w:fldCharType="begin"/>
        </w:r>
        <w:r>
          <w:rPr>
            <w:webHidden/>
          </w:rPr>
          <w:instrText xml:space="preserve"> PAGEREF _Toc148601789 \h </w:instrText>
        </w:r>
        <w:r>
          <w:rPr>
            <w:webHidden/>
          </w:rPr>
        </w:r>
        <w:r>
          <w:rPr>
            <w:webHidden/>
          </w:rPr>
          <w:fldChar w:fldCharType="separate"/>
        </w:r>
        <w:r>
          <w:rPr>
            <w:webHidden/>
          </w:rPr>
          <w:t>47</w:t>
        </w:r>
        <w:r>
          <w:rPr>
            <w:webHidden/>
          </w:rPr>
          <w:fldChar w:fldCharType="end"/>
        </w:r>
      </w:hyperlink>
    </w:p>
    <w:p w14:paraId="75CAACF5" w14:textId="2EA77690"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90" w:history="1">
        <w:r w:rsidRPr="004867EF">
          <w:rPr>
            <w:rStyle w:val="Hyperlink"/>
          </w:rPr>
          <w:t>3.4.1.</w:t>
        </w:r>
        <w:r>
          <w:rPr>
            <w:rFonts w:asciiTheme="minorHAnsi" w:hAnsiTheme="minorHAnsi" w:cstheme="minorBidi"/>
            <w:kern w:val="2"/>
            <w:sz w:val="22"/>
            <w14:ligatures w14:val="standardContextual"/>
          </w:rPr>
          <w:tab/>
        </w:r>
        <w:r w:rsidRPr="004867EF">
          <w:rPr>
            <w:rStyle w:val="Hyperlink"/>
          </w:rPr>
          <w:t>DS3231SN</w:t>
        </w:r>
        <w:r>
          <w:rPr>
            <w:webHidden/>
          </w:rPr>
          <w:tab/>
        </w:r>
        <w:r>
          <w:rPr>
            <w:webHidden/>
          </w:rPr>
          <w:fldChar w:fldCharType="begin"/>
        </w:r>
        <w:r>
          <w:rPr>
            <w:webHidden/>
          </w:rPr>
          <w:instrText xml:space="preserve"> PAGEREF _Toc148601790 \h </w:instrText>
        </w:r>
        <w:r>
          <w:rPr>
            <w:webHidden/>
          </w:rPr>
        </w:r>
        <w:r>
          <w:rPr>
            <w:webHidden/>
          </w:rPr>
          <w:fldChar w:fldCharType="separate"/>
        </w:r>
        <w:r>
          <w:rPr>
            <w:webHidden/>
          </w:rPr>
          <w:t>47</w:t>
        </w:r>
        <w:r>
          <w:rPr>
            <w:webHidden/>
          </w:rPr>
          <w:fldChar w:fldCharType="end"/>
        </w:r>
      </w:hyperlink>
    </w:p>
    <w:p w14:paraId="7B5A2D22" w14:textId="5DDBE45C" w:rsidR="00014604" w:rsidRDefault="00014604">
      <w:pPr>
        <w:pStyle w:val="TOC3"/>
        <w:tabs>
          <w:tab w:val="left" w:pos="1320"/>
          <w:tab w:val="right" w:leader="dot" w:pos="9628"/>
        </w:tabs>
        <w:rPr>
          <w:rFonts w:asciiTheme="minorHAnsi" w:hAnsiTheme="minorHAnsi" w:cstheme="minorBidi"/>
          <w:kern w:val="2"/>
          <w:sz w:val="22"/>
          <w14:ligatures w14:val="standardContextual"/>
        </w:rPr>
      </w:pPr>
      <w:hyperlink w:anchor="_Toc148601791" w:history="1">
        <w:r w:rsidRPr="004867EF">
          <w:rPr>
            <w:rStyle w:val="Hyperlink"/>
          </w:rPr>
          <w:t>3.4.2.</w:t>
        </w:r>
        <w:r>
          <w:rPr>
            <w:rFonts w:asciiTheme="minorHAnsi" w:hAnsiTheme="minorHAnsi" w:cstheme="minorBidi"/>
            <w:kern w:val="2"/>
            <w:sz w:val="22"/>
            <w14:ligatures w14:val="standardContextual"/>
          </w:rPr>
          <w:tab/>
        </w:r>
        <w:r w:rsidRPr="004867EF">
          <w:rPr>
            <w:rStyle w:val="Hyperlink"/>
          </w:rPr>
          <w:t>microSD Card</w:t>
        </w:r>
        <w:r>
          <w:rPr>
            <w:webHidden/>
          </w:rPr>
          <w:tab/>
        </w:r>
        <w:r>
          <w:rPr>
            <w:webHidden/>
          </w:rPr>
          <w:fldChar w:fldCharType="begin"/>
        </w:r>
        <w:r>
          <w:rPr>
            <w:webHidden/>
          </w:rPr>
          <w:instrText xml:space="preserve"> PAGEREF _Toc148601791 \h </w:instrText>
        </w:r>
        <w:r>
          <w:rPr>
            <w:webHidden/>
          </w:rPr>
        </w:r>
        <w:r>
          <w:rPr>
            <w:webHidden/>
          </w:rPr>
          <w:fldChar w:fldCharType="separate"/>
        </w:r>
        <w:r>
          <w:rPr>
            <w:webHidden/>
          </w:rPr>
          <w:t>49</w:t>
        </w:r>
        <w:r>
          <w:rPr>
            <w:webHidden/>
          </w:rPr>
          <w:fldChar w:fldCharType="end"/>
        </w:r>
      </w:hyperlink>
    </w:p>
    <w:p w14:paraId="4D82748D" w14:textId="0EE44083"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2" w:history="1">
        <w:r w:rsidRPr="004867EF">
          <w:rPr>
            <w:rStyle w:val="Hyperlink"/>
          </w:rPr>
          <w:t>3.5.</w:t>
        </w:r>
        <w:r>
          <w:rPr>
            <w:rFonts w:asciiTheme="minorHAnsi" w:hAnsiTheme="minorHAnsi" w:cstheme="minorBidi"/>
            <w:kern w:val="2"/>
            <w:sz w:val="22"/>
            <w14:ligatures w14:val="standardContextual"/>
          </w:rPr>
          <w:tab/>
        </w:r>
        <w:r w:rsidRPr="004867EF">
          <w:rPr>
            <w:rStyle w:val="Hyperlink"/>
          </w:rPr>
          <w:t>System Powering</w:t>
        </w:r>
        <w:r>
          <w:rPr>
            <w:webHidden/>
          </w:rPr>
          <w:tab/>
        </w:r>
        <w:r>
          <w:rPr>
            <w:webHidden/>
          </w:rPr>
          <w:fldChar w:fldCharType="begin"/>
        </w:r>
        <w:r>
          <w:rPr>
            <w:webHidden/>
          </w:rPr>
          <w:instrText xml:space="preserve"> PAGEREF _Toc148601792 \h </w:instrText>
        </w:r>
        <w:r>
          <w:rPr>
            <w:webHidden/>
          </w:rPr>
        </w:r>
        <w:r>
          <w:rPr>
            <w:webHidden/>
          </w:rPr>
          <w:fldChar w:fldCharType="separate"/>
        </w:r>
        <w:r>
          <w:rPr>
            <w:webHidden/>
          </w:rPr>
          <w:t>51</w:t>
        </w:r>
        <w:r>
          <w:rPr>
            <w:webHidden/>
          </w:rPr>
          <w:fldChar w:fldCharType="end"/>
        </w:r>
      </w:hyperlink>
    </w:p>
    <w:p w14:paraId="20BE2129" w14:textId="38976B31"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3" w:history="1">
        <w:r w:rsidRPr="004867EF">
          <w:rPr>
            <w:rStyle w:val="Hyperlink"/>
          </w:rPr>
          <w:t>3.6.</w:t>
        </w:r>
        <w:r>
          <w:rPr>
            <w:rFonts w:asciiTheme="minorHAnsi" w:hAnsiTheme="minorHAnsi" w:cstheme="minorBidi"/>
            <w:kern w:val="2"/>
            <w:sz w:val="22"/>
            <w14:ligatures w14:val="standardContextual"/>
          </w:rPr>
          <w:tab/>
        </w:r>
        <w:r w:rsidRPr="004867EF">
          <w:rPr>
            <w:rStyle w:val="Hyperlink"/>
          </w:rPr>
          <w:t>Gateway and Server</w:t>
        </w:r>
        <w:r>
          <w:rPr>
            <w:webHidden/>
          </w:rPr>
          <w:tab/>
        </w:r>
        <w:r>
          <w:rPr>
            <w:webHidden/>
          </w:rPr>
          <w:fldChar w:fldCharType="begin"/>
        </w:r>
        <w:r>
          <w:rPr>
            <w:webHidden/>
          </w:rPr>
          <w:instrText xml:space="preserve"> PAGEREF _Toc148601793 \h </w:instrText>
        </w:r>
        <w:r>
          <w:rPr>
            <w:webHidden/>
          </w:rPr>
        </w:r>
        <w:r>
          <w:rPr>
            <w:webHidden/>
          </w:rPr>
          <w:fldChar w:fldCharType="separate"/>
        </w:r>
        <w:r>
          <w:rPr>
            <w:webHidden/>
          </w:rPr>
          <w:t>52</w:t>
        </w:r>
        <w:r>
          <w:rPr>
            <w:webHidden/>
          </w:rPr>
          <w:fldChar w:fldCharType="end"/>
        </w:r>
      </w:hyperlink>
    </w:p>
    <w:p w14:paraId="390AF6DD" w14:textId="7CAF0BC0" w:rsidR="00014604" w:rsidRDefault="00014604">
      <w:pPr>
        <w:pStyle w:val="TOC1"/>
        <w:tabs>
          <w:tab w:val="left" w:pos="440"/>
          <w:tab w:val="right" w:leader="dot" w:pos="9628"/>
        </w:tabs>
        <w:rPr>
          <w:rFonts w:asciiTheme="minorHAnsi" w:hAnsiTheme="minorHAnsi" w:cstheme="minorBidi"/>
          <w:kern w:val="2"/>
          <w:sz w:val="22"/>
          <w14:ligatures w14:val="standardContextual"/>
        </w:rPr>
      </w:pPr>
      <w:hyperlink w:anchor="_Toc148601794" w:history="1">
        <w:r w:rsidRPr="004867EF">
          <w:rPr>
            <w:rStyle w:val="Hyperlink"/>
          </w:rPr>
          <w:t>4.</w:t>
        </w:r>
        <w:r>
          <w:rPr>
            <w:rFonts w:asciiTheme="minorHAnsi" w:hAnsiTheme="minorHAnsi" w:cstheme="minorBidi"/>
            <w:kern w:val="2"/>
            <w:sz w:val="22"/>
            <w14:ligatures w14:val="standardContextual"/>
          </w:rPr>
          <w:tab/>
        </w:r>
        <w:r w:rsidRPr="004867EF">
          <w:rPr>
            <w:rStyle w:val="Hyperlink"/>
          </w:rPr>
          <w:t>Experimental Characterisation</w:t>
        </w:r>
        <w:r>
          <w:rPr>
            <w:webHidden/>
          </w:rPr>
          <w:tab/>
        </w:r>
        <w:r>
          <w:rPr>
            <w:webHidden/>
          </w:rPr>
          <w:fldChar w:fldCharType="begin"/>
        </w:r>
        <w:r>
          <w:rPr>
            <w:webHidden/>
          </w:rPr>
          <w:instrText xml:space="preserve"> PAGEREF _Toc148601794 \h </w:instrText>
        </w:r>
        <w:r>
          <w:rPr>
            <w:webHidden/>
          </w:rPr>
        </w:r>
        <w:r>
          <w:rPr>
            <w:webHidden/>
          </w:rPr>
          <w:fldChar w:fldCharType="separate"/>
        </w:r>
        <w:r>
          <w:rPr>
            <w:webHidden/>
          </w:rPr>
          <w:t>60</w:t>
        </w:r>
        <w:r>
          <w:rPr>
            <w:webHidden/>
          </w:rPr>
          <w:fldChar w:fldCharType="end"/>
        </w:r>
      </w:hyperlink>
    </w:p>
    <w:p w14:paraId="74AD555F" w14:textId="00532B9A"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5" w:history="1">
        <w:r w:rsidRPr="004867EF">
          <w:rPr>
            <w:rStyle w:val="Hyperlink"/>
          </w:rPr>
          <w:t>4.1.</w:t>
        </w:r>
        <w:r>
          <w:rPr>
            <w:rFonts w:asciiTheme="minorHAnsi" w:hAnsiTheme="minorHAnsi" w:cstheme="minorBidi"/>
            <w:kern w:val="2"/>
            <w:sz w:val="22"/>
            <w14:ligatures w14:val="standardContextual"/>
          </w:rPr>
          <w:tab/>
        </w:r>
        <w:r w:rsidRPr="004867EF">
          <w:rPr>
            <w:rStyle w:val="Hyperlink"/>
          </w:rPr>
          <w:t>Anemometer</w:t>
        </w:r>
        <w:r>
          <w:rPr>
            <w:webHidden/>
          </w:rPr>
          <w:tab/>
        </w:r>
        <w:r>
          <w:rPr>
            <w:webHidden/>
          </w:rPr>
          <w:fldChar w:fldCharType="begin"/>
        </w:r>
        <w:r>
          <w:rPr>
            <w:webHidden/>
          </w:rPr>
          <w:instrText xml:space="preserve"> PAGEREF _Toc148601795 \h </w:instrText>
        </w:r>
        <w:r>
          <w:rPr>
            <w:webHidden/>
          </w:rPr>
        </w:r>
        <w:r>
          <w:rPr>
            <w:webHidden/>
          </w:rPr>
          <w:fldChar w:fldCharType="separate"/>
        </w:r>
        <w:r>
          <w:rPr>
            <w:webHidden/>
          </w:rPr>
          <w:t>60</w:t>
        </w:r>
        <w:r>
          <w:rPr>
            <w:webHidden/>
          </w:rPr>
          <w:fldChar w:fldCharType="end"/>
        </w:r>
      </w:hyperlink>
    </w:p>
    <w:p w14:paraId="38B11C97" w14:textId="0278BD02"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6" w:history="1">
        <w:r w:rsidRPr="004867EF">
          <w:rPr>
            <w:rStyle w:val="Hyperlink"/>
          </w:rPr>
          <w:t>4.2.</w:t>
        </w:r>
        <w:r>
          <w:rPr>
            <w:rFonts w:asciiTheme="minorHAnsi" w:hAnsiTheme="minorHAnsi" w:cstheme="minorBidi"/>
            <w:kern w:val="2"/>
            <w:sz w:val="22"/>
            <w14:ligatures w14:val="standardContextual"/>
          </w:rPr>
          <w:tab/>
        </w:r>
        <w:r w:rsidRPr="004867EF">
          <w:rPr>
            <w:rStyle w:val="Hyperlink"/>
          </w:rPr>
          <w:t>Wind Vane</w:t>
        </w:r>
        <w:r>
          <w:rPr>
            <w:webHidden/>
          </w:rPr>
          <w:tab/>
        </w:r>
        <w:r>
          <w:rPr>
            <w:webHidden/>
          </w:rPr>
          <w:fldChar w:fldCharType="begin"/>
        </w:r>
        <w:r>
          <w:rPr>
            <w:webHidden/>
          </w:rPr>
          <w:instrText xml:space="preserve"> PAGEREF _Toc148601796 \h </w:instrText>
        </w:r>
        <w:r>
          <w:rPr>
            <w:webHidden/>
          </w:rPr>
        </w:r>
        <w:r>
          <w:rPr>
            <w:webHidden/>
          </w:rPr>
          <w:fldChar w:fldCharType="separate"/>
        </w:r>
        <w:r>
          <w:rPr>
            <w:webHidden/>
          </w:rPr>
          <w:t>67</w:t>
        </w:r>
        <w:r>
          <w:rPr>
            <w:webHidden/>
          </w:rPr>
          <w:fldChar w:fldCharType="end"/>
        </w:r>
      </w:hyperlink>
    </w:p>
    <w:p w14:paraId="7DA2A917" w14:textId="748CA4CF"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7" w:history="1">
        <w:r w:rsidRPr="004867EF">
          <w:rPr>
            <w:rStyle w:val="Hyperlink"/>
          </w:rPr>
          <w:t>4.3.</w:t>
        </w:r>
        <w:r>
          <w:rPr>
            <w:rFonts w:asciiTheme="minorHAnsi" w:hAnsiTheme="minorHAnsi" w:cstheme="minorBidi"/>
            <w:kern w:val="2"/>
            <w:sz w:val="22"/>
            <w14:ligatures w14:val="standardContextual"/>
          </w:rPr>
          <w:tab/>
        </w:r>
        <w:r w:rsidRPr="004867EF">
          <w:rPr>
            <w:rStyle w:val="Hyperlink"/>
          </w:rPr>
          <w:t>Rain Gauge</w:t>
        </w:r>
        <w:r>
          <w:rPr>
            <w:webHidden/>
          </w:rPr>
          <w:tab/>
        </w:r>
        <w:r>
          <w:rPr>
            <w:webHidden/>
          </w:rPr>
          <w:fldChar w:fldCharType="begin"/>
        </w:r>
        <w:r>
          <w:rPr>
            <w:webHidden/>
          </w:rPr>
          <w:instrText xml:space="preserve"> PAGEREF _Toc148601797 \h </w:instrText>
        </w:r>
        <w:r>
          <w:rPr>
            <w:webHidden/>
          </w:rPr>
        </w:r>
        <w:r>
          <w:rPr>
            <w:webHidden/>
          </w:rPr>
          <w:fldChar w:fldCharType="separate"/>
        </w:r>
        <w:r>
          <w:rPr>
            <w:webHidden/>
          </w:rPr>
          <w:t>73</w:t>
        </w:r>
        <w:r>
          <w:rPr>
            <w:webHidden/>
          </w:rPr>
          <w:fldChar w:fldCharType="end"/>
        </w:r>
      </w:hyperlink>
    </w:p>
    <w:p w14:paraId="643DC832" w14:textId="35B7DD68"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8" w:history="1">
        <w:r w:rsidRPr="004867EF">
          <w:rPr>
            <w:rStyle w:val="Hyperlink"/>
          </w:rPr>
          <w:t>4.4.</w:t>
        </w:r>
        <w:r>
          <w:rPr>
            <w:rFonts w:asciiTheme="minorHAnsi" w:hAnsiTheme="minorHAnsi" w:cstheme="minorBidi"/>
            <w:kern w:val="2"/>
            <w:sz w:val="22"/>
            <w14:ligatures w14:val="standardContextual"/>
          </w:rPr>
          <w:tab/>
        </w:r>
        <w:r w:rsidRPr="004867EF">
          <w:rPr>
            <w:rStyle w:val="Hyperlink"/>
          </w:rPr>
          <w:t>Temperature Sensors – Hygrometer – Barometer</w:t>
        </w:r>
        <w:r>
          <w:rPr>
            <w:webHidden/>
          </w:rPr>
          <w:tab/>
        </w:r>
        <w:r>
          <w:rPr>
            <w:webHidden/>
          </w:rPr>
          <w:fldChar w:fldCharType="begin"/>
        </w:r>
        <w:r>
          <w:rPr>
            <w:webHidden/>
          </w:rPr>
          <w:instrText xml:space="preserve"> PAGEREF _Toc148601798 \h </w:instrText>
        </w:r>
        <w:r>
          <w:rPr>
            <w:webHidden/>
          </w:rPr>
        </w:r>
        <w:r>
          <w:rPr>
            <w:webHidden/>
          </w:rPr>
          <w:fldChar w:fldCharType="separate"/>
        </w:r>
        <w:r>
          <w:rPr>
            <w:webHidden/>
          </w:rPr>
          <w:t>74</w:t>
        </w:r>
        <w:r>
          <w:rPr>
            <w:webHidden/>
          </w:rPr>
          <w:fldChar w:fldCharType="end"/>
        </w:r>
      </w:hyperlink>
    </w:p>
    <w:p w14:paraId="31361549" w14:textId="7C899125"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799" w:history="1">
        <w:r w:rsidRPr="004867EF">
          <w:rPr>
            <w:rStyle w:val="Hyperlink"/>
          </w:rPr>
          <w:t>4.5.</w:t>
        </w:r>
        <w:r>
          <w:rPr>
            <w:rFonts w:asciiTheme="minorHAnsi" w:hAnsiTheme="minorHAnsi" w:cstheme="minorBidi"/>
            <w:kern w:val="2"/>
            <w:sz w:val="22"/>
            <w14:ligatures w14:val="standardContextual"/>
          </w:rPr>
          <w:tab/>
        </w:r>
        <w:r w:rsidRPr="004867EF">
          <w:rPr>
            <w:rStyle w:val="Hyperlink"/>
          </w:rPr>
          <w:t>LoRa Connectivity – ThingSpeak</w:t>
        </w:r>
        <w:r>
          <w:rPr>
            <w:webHidden/>
          </w:rPr>
          <w:tab/>
        </w:r>
        <w:r>
          <w:rPr>
            <w:webHidden/>
          </w:rPr>
          <w:fldChar w:fldCharType="begin"/>
        </w:r>
        <w:r>
          <w:rPr>
            <w:webHidden/>
          </w:rPr>
          <w:instrText xml:space="preserve"> PAGEREF _Toc148601799 \h </w:instrText>
        </w:r>
        <w:r>
          <w:rPr>
            <w:webHidden/>
          </w:rPr>
        </w:r>
        <w:r>
          <w:rPr>
            <w:webHidden/>
          </w:rPr>
          <w:fldChar w:fldCharType="separate"/>
        </w:r>
        <w:r>
          <w:rPr>
            <w:webHidden/>
          </w:rPr>
          <w:t>78</w:t>
        </w:r>
        <w:r>
          <w:rPr>
            <w:webHidden/>
          </w:rPr>
          <w:fldChar w:fldCharType="end"/>
        </w:r>
      </w:hyperlink>
    </w:p>
    <w:p w14:paraId="02DB5350" w14:textId="3754D1F8" w:rsidR="00014604" w:rsidRDefault="00014604">
      <w:pPr>
        <w:pStyle w:val="TOC2"/>
        <w:tabs>
          <w:tab w:val="left" w:pos="880"/>
          <w:tab w:val="right" w:leader="dot" w:pos="9628"/>
        </w:tabs>
        <w:rPr>
          <w:rFonts w:asciiTheme="minorHAnsi" w:hAnsiTheme="minorHAnsi" w:cstheme="minorBidi"/>
          <w:kern w:val="2"/>
          <w:sz w:val="22"/>
          <w14:ligatures w14:val="standardContextual"/>
        </w:rPr>
      </w:pPr>
      <w:hyperlink w:anchor="_Toc148601800" w:history="1">
        <w:r w:rsidRPr="004867EF">
          <w:rPr>
            <w:rStyle w:val="Hyperlink"/>
          </w:rPr>
          <w:t>4.6.</w:t>
        </w:r>
        <w:r>
          <w:rPr>
            <w:rFonts w:asciiTheme="minorHAnsi" w:hAnsiTheme="minorHAnsi" w:cstheme="minorBidi"/>
            <w:kern w:val="2"/>
            <w:sz w:val="22"/>
            <w14:ligatures w14:val="standardContextual"/>
          </w:rPr>
          <w:tab/>
        </w:r>
        <w:r w:rsidRPr="004867EF">
          <w:rPr>
            <w:rStyle w:val="Hyperlink"/>
          </w:rPr>
          <w:t>LoRa Range Test</w:t>
        </w:r>
        <w:r>
          <w:rPr>
            <w:webHidden/>
          </w:rPr>
          <w:tab/>
        </w:r>
        <w:r>
          <w:rPr>
            <w:webHidden/>
          </w:rPr>
          <w:fldChar w:fldCharType="begin"/>
        </w:r>
        <w:r>
          <w:rPr>
            <w:webHidden/>
          </w:rPr>
          <w:instrText xml:space="preserve"> PAGEREF _Toc148601800 \h </w:instrText>
        </w:r>
        <w:r>
          <w:rPr>
            <w:webHidden/>
          </w:rPr>
        </w:r>
        <w:r>
          <w:rPr>
            <w:webHidden/>
          </w:rPr>
          <w:fldChar w:fldCharType="separate"/>
        </w:r>
        <w:r>
          <w:rPr>
            <w:webHidden/>
          </w:rPr>
          <w:t>80</w:t>
        </w:r>
        <w:r>
          <w:rPr>
            <w:webHidden/>
          </w:rPr>
          <w:fldChar w:fldCharType="end"/>
        </w:r>
      </w:hyperlink>
    </w:p>
    <w:p w14:paraId="3317C39C" w14:textId="67317850" w:rsidR="00014604" w:rsidRDefault="00014604">
      <w:pPr>
        <w:pStyle w:val="TOC1"/>
        <w:tabs>
          <w:tab w:val="left" w:pos="440"/>
          <w:tab w:val="right" w:leader="dot" w:pos="9628"/>
        </w:tabs>
        <w:rPr>
          <w:rFonts w:asciiTheme="minorHAnsi" w:hAnsiTheme="minorHAnsi" w:cstheme="minorBidi"/>
          <w:kern w:val="2"/>
          <w:sz w:val="22"/>
          <w14:ligatures w14:val="standardContextual"/>
        </w:rPr>
      </w:pPr>
      <w:hyperlink w:anchor="_Toc148601801" w:history="1">
        <w:r w:rsidRPr="004867EF">
          <w:rPr>
            <w:rStyle w:val="Hyperlink"/>
          </w:rPr>
          <w:t>5.</w:t>
        </w:r>
        <w:r>
          <w:rPr>
            <w:rFonts w:asciiTheme="minorHAnsi" w:hAnsiTheme="minorHAnsi" w:cstheme="minorBidi"/>
            <w:kern w:val="2"/>
            <w:sz w:val="22"/>
            <w14:ligatures w14:val="standardContextual"/>
          </w:rPr>
          <w:tab/>
        </w:r>
        <w:r w:rsidRPr="004867EF">
          <w:rPr>
            <w:rStyle w:val="Hyperlink"/>
          </w:rPr>
          <w:t>Conclusion and Further Development</w:t>
        </w:r>
        <w:r>
          <w:rPr>
            <w:webHidden/>
          </w:rPr>
          <w:tab/>
        </w:r>
        <w:r>
          <w:rPr>
            <w:webHidden/>
          </w:rPr>
          <w:fldChar w:fldCharType="begin"/>
        </w:r>
        <w:r>
          <w:rPr>
            <w:webHidden/>
          </w:rPr>
          <w:instrText xml:space="preserve"> PAGEREF _Toc148601801 \h </w:instrText>
        </w:r>
        <w:r>
          <w:rPr>
            <w:webHidden/>
          </w:rPr>
        </w:r>
        <w:r>
          <w:rPr>
            <w:webHidden/>
          </w:rPr>
          <w:fldChar w:fldCharType="separate"/>
        </w:r>
        <w:r>
          <w:rPr>
            <w:webHidden/>
          </w:rPr>
          <w:t>84</w:t>
        </w:r>
        <w:r>
          <w:rPr>
            <w:webHidden/>
          </w:rPr>
          <w:fldChar w:fldCharType="end"/>
        </w:r>
      </w:hyperlink>
    </w:p>
    <w:p w14:paraId="31B7FD35" w14:textId="3B228F25"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2" w:history="1">
        <w:r w:rsidRPr="004867EF">
          <w:rPr>
            <w:rStyle w:val="Hyperlink"/>
          </w:rPr>
          <w:t>APPENDIX A. HAL and DMA Configuration Functions for ADC</w:t>
        </w:r>
        <w:r>
          <w:rPr>
            <w:webHidden/>
          </w:rPr>
          <w:tab/>
        </w:r>
        <w:r>
          <w:rPr>
            <w:webHidden/>
          </w:rPr>
          <w:fldChar w:fldCharType="begin"/>
        </w:r>
        <w:r>
          <w:rPr>
            <w:webHidden/>
          </w:rPr>
          <w:instrText xml:space="preserve"> PAGEREF _Toc148601802 \h </w:instrText>
        </w:r>
        <w:r>
          <w:rPr>
            <w:webHidden/>
          </w:rPr>
        </w:r>
        <w:r>
          <w:rPr>
            <w:webHidden/>
          </w:rPr>
          <w:fldChar w:fldCharType="separate"/>
        </w:r>
        <w:r>
          <w:rPr>
            <w:webHidden/>
          </w:rPr>
          <w:t>x</w:t>
        </w:r>
        <w:r>
          <w:rPr>
            <w:webHidden/>
          </w:rPr>
          <w:fldChar w:fldCharType="end"/>
        </w:r>
      </w:hyperlink>
    </w:p>
    <w:p w14:paraId="7A79BA4F" w14:textId="4D20A359"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3" w:history="1">
        <w:r w:rsidRPr="004867EF">
          <w:rPr>
            <w:rStyle w:val="Hyperlink"/>
          </w:rPr>
          <w:t>APPENDIX B. CA3140EZ Voltage Buffer Test Result</w:t>
        </w:r>
        <w:r>
          <w:rPr>
            <w:webHidden/>
          </w:rPr>
          <w:tab/>
        </w:r>
        <w:r>
          <w:rPr>
            <w:webHidden/>
          </w:rPr>
          <w:fldChar w:fldCharType="begin"/>
        </w:r>
        <w:r>
          <w:rPr>
            <w:webHidden/>
          </w:rPr>
          <w:instrText xml:space="preserve"> PAGEREF _Toc148601803 \h </w:instrText>
        </w:r>
        <w:r>
          <w:rPr>
            <w:webHidden/>
          </w:rPr>
        </w:r>
        <w:r>
          <w:rPr>
            <w:webHidden/>
          </w:rPr>
          <w:fldChar w:fldCharType="separate"/>
        </w:r>
        <w:r>
          <w:rPr>
            <w:webHidden/>
          </w:rPr>
          <w:t>xiv</w:t>
        </w:r>
        <w:r>
          <w:rPr>
            <w:webHidden/>
          </w:rPr>
          <w:fldChar w:fldCharType="end"/>
        </w:r>
      </w:hyperlink>
    </w:p>
    <w:p w14:paraId="2AED63A8" w14:textId="19FB9CAD"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4" w:history="1">
        <w:r w:rsidRPr="004867EF">
          <w:rPr>
            <w:rStyle w:val="Hyperlink"/>
          </w:rPr>
          <w:t>APPENDIX C. Op-Amp Pick-up Test for Voltage Buffer at 3.3-V Power Supply</w:t>
        </w:r>
        <w:r>
          <w:rPr>
            <w:webHidden/>
          </w:rPr>
          <w:tab/>
        </w:r>
        <w:r>
          <w:rPr>
            <w:webHidden/>
          </w:rPr>
          <w:fldChar w:fldCharType="begin"/>
        </w:r>
        <w:r>
          <w:rPr>
            <w:webHidden/>
          </w:rPr>
          <w:instrText xml:space="preserve"> PAGEREF _Toc148601804 \h </w:instrText>
        </w:r>
        <w:r>
          <w:rPr>
            <w:webHidden/>
          </w:rPr>
        </w:r>
        <w:r>
          <w:rPr>
            <w:webHidden/>
          </w:rPr>
          <w:fldChar w:fldCharType="separate"/>
        </w:r>
        <w:r>
          <w:rPr>
            <w:webHidden/>
          </w:rPr>
          <w:t>xvii</w:t>
        </w:r>
        <w:r>
          <w:rPr>
            <w:webHidden/>
          </w:rPr>
          <w:fldChar w:fldCharType="end"/>
        </w:r>
      </w:hyperlink>
    </w:p>
    <w:p w14:paraId="701500B7" w14:textId="445532E3"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5" w:history="1">
        <w:r w:rsidRPr="004867EF">
          <w:rPr>
            <w:rStyle w:val="Hyperlink"/>
          </w:rPr>
          <w:t>APPENDIX D. Wind Vane Test Result for Circuitry of Figure 3</w:t>
        </w:r>
        <w:r w:rsidRPr="004867EF">
          <w:rPr>
            <w:rStyle w:val="Hyperlink"/>
          </w:rPr>
          <w:noBreakHyphen/>
          <w:t>15</w:t>
        </w:r>
        <w:r>
          <w:rPr>
            <w:webHidden/>
          </w:rPr>
          <w:tab/>
        </w:r>
        <w:r>
          <w:rPr>
            <w:webHidden/>
          </w:rPr>
          <w:fldChar w:fldCharType="begin"/>
        </w:r>
        <w:r>
          <w:rPr>
            <w:webHidden/>
          </w:rPr>
          <w:instrText xml:space="preserve"> PAGEREF _Toc148601805 \h </w:instrText>
        </w:r>
        <w:r>
          <w:rPr>
            <w:webHidden/>
          </w:rPr>
        </w:r>
        <w:r>
          <w:rPr>
            <w:webHidden/>
          </w:rPr>
          <w:fldChar w:fldCharType="separate"/>
        </w:r>
        <w:r>
          <w:rPr>
            <w:webHidden/>
          </w:rPr>
          <w:t>xx</w:t>
        </w:r>
        <w:r>
          <w:rPr>
            <w:webHidden/>
          </w:rPr>
          <w:fldChar w:fldCharType="end"/>
        </w:r>
      </w:hyperlink>
    </w:p>
    <w:p w14:paraId="70C960C4" w14:textId="4CBE948A"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6" w:history="1">
        <w:r w:rsidRPr="004867EF">
          <w:rPr>
            <w:rStyle w:val="Hyperlink"/>
          </w:rPr>
          <w:t>APPENDIX E. Python Program on Raspberry Pi 4B</w:t>
        </w:r>
        <w:r>
          <w:rPr>
            <w:webHidden/>
          </w:rPr>
          <w:tab/>
        </w:r>
        <w:r>
          <w:rPr>
            <w:webHidden/>
          </w:rPr>
          <w:fldChar w:fldCharType="begin"/>
        </w:r>
        <w:r>
          <w:rPr>
            <w:webHidden/>
          </w:rPr>
          <w:instrText xml:space="preserve"> PAGEREF _Toc148601806 \h </w:instrText>
        </w:r>
        <w:r>
          <w:rPr>
            <w:webHidden/>
          </w:rPr>
        </w:r>
        <w:r>
          <w:rPr>
            <w:webHidden/>
          </w:rPr>
          <w:fldChar w:fldCharType="separate"/>
        </w:r>
        <w:r>
          <w:rPr>
            <w:webHidden/>
          </w:rPr>
          <w:t>xxiv</w:t>
        </w:r>
        <w:r>
          <w:rPr>
            <w:webHidden/>
          </w:rPr>
          <w:fldChar w:fldCharType="end"/>
        </w:r>
      </w:hyperlink>
    </w:p>
    <w:p w14:paraId="78923BCE" w14:textId="523656C8"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7" w:history="1">
        <w:r w:rsidRPr="004867EF">
          <w:rPr>
            <w:rStyle w:val="Hyperlink"/>
          </w:rPr>
          <w:t>APPENDIX F. LoRa Range Test – Node’s Log</w:t>
        </w:r>
        <w:r>
          <w:rPr>
            <w:webHidden/>
          </w:rPr>
          <w:tab/>
        </w:r>
        <w:r>
          <w:rPr>
            <w:webHidden/>
          </w:rPr>
          <w:fldChar w:fldCharType="begin"/>
        </w:r>
        <w:r>
          <w:rPr>
            <w:webHidden/>
          </w:rPr>
          <w:instrText xml:space="preserve"> PAGEREF _Toc148601807 \h </w:instrText>
        </w:r>
        <w:r>
          <w:rPr>
            <w:webHidden/>
          </w:rPr>
        </w:r>
        <w:r>
          <w:rPr>
            <w:webHidden/>
          </w:rPr>
          <w:fldChar w:fldCharType="separate"/>
        </w:r>
        <w:r>
          <w:rPr>
            <w:webHidden/>
          </w:rPr>
          <w:t>xxvii</w:t>
        </w:r>
        <w:r>
          <w:rPr>
            <w:webHidden/>
          </w:rPr>
          <w:fldChar w:fldCharType="end"/>
        </w:r>
      </w:hyperlink>
    </w:p>
    <w:p w14:paraId="1D0D50BD" w14:textId="2B464FB0"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8" w:history="1">
        <w:r w:rsidRPr="004867EF">
          <w:rPr>
            <w:rStyle w:val="Hyperlink"/>
          </w:rPr>
          <w:t>APPENDIX G. LoRa Range Test – Gateway’s Log</w:t>
        </w:r>
        <w:r>
          <w:rPr>
            <w:webHidden/>
          </w:rPr>
          <w:tab/>
        </w:r>
        <w:r>
          <w:rPr>
            <w:webHidden/>
          </w:rPr>
          <w:fldChar w:fldCharType="begin"/>
        </w:r>
        <w:r>
          <w:rPr>
            <w:webHidden/>
          </w:rPr>
          <w:instrText xml:space="preserve"> PAGEREF _Toc148601808 \h </w:instrText>
        </w:r>
        <w:r>
          <w:rPr>
            <w:webHidden/>
          </w:rPr>
        </w:r>
        <w:r>
          <w:rPr>
            <w:webHidden/>
          </w:rPr>
          <w:fldChar w:fldCharType="separate"/>
        </w:r>
        <w:r>
          <w:rPr>
            <w:webHidden/>
          </w:rPr>
          <w:t>xxxi</w:t>
        </w:r>
        <w:r>
          <w:rPr>
            <w:webHidden/>
          </w:rPr>
          <w:fldChar w:fldCharType="end"/>
        </w:r>
      </w:hyperlink>
    </w:p>
    <w:p w14:paraId="22DF22BA" w14:textId="1A510F0B"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09" w:history="1">
        <w:r w:rsidRPr="004867EF">
          <w:rPr>
            <w:rStyle w:val="Hyperlink"/>
          </w:rPr>
          <w:t>APPENDIX H. Deployed Prototype</w:t>
        </w:r>
        <w:r>
          <w:rPr>
            <w:webHidden/>
          </w:rPr>
          <w:tab/>
        </w:r>
        <w:r>
          <w:rPr>
            <w:webHidden/>
          </w:rPr>
          <w:fldChar w:fldCharType="begin"/>
        </w:r>
        <w:r>
          <w:rPr>
            <w:webHidden/>
          </w:rPr>
          <w:instrText xml:space="preserve"> PAGEREF _Toc148601809 \h </w:instrText>
        </w:r>
        <w:r>
          <w:rPr>
            <w:webHidden/>
          </w:rPr>
        </w:r>
        <w:r>
          <w:rPr>
            <w:webHidden/>
          </w:rPr>
          <w:fldChar w:fldCharType="separate"/>
        </w:r>
        <w:r>
          <w:rPr>
            <w:webHidden/>
          </w:rPr>
          <w:t>xxxvi</w:t>
        </w:r>
        <w:r>
          <w:rPr>
            <w:webHidden/>
          </w:rPr>
          <w:fldChar w:fldCharType="end"/>
        </w:r>
      </w:hyperlink>
    </w:p>
    <w:p w14:paraId="6543F8A8" w14:textId="43C749AE"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10" w:history="1">
        <w:r w:rsidRPr="004867EF">
          <w:rPr>
            <w:rStyle w:val="Hyperlink"/>
          </w:rPr>
          <w:t>APPENDIX I. Encased Units – Printed Circuit Board</w:t>
        </w:r>
        <w:r>
          <w:rPr>
            <w:webHidden/>
          </w:rPr>
          <w:tab/>
        </w:r>
        <w:r>
          <w:rPr>
            <w:webHidden/>
          </w:rPr>
          <w:fldChar w:fldCharType="begin"/>
        </w:r>
        <w:r>
          <w:rPr>
            <w:webHidden/>
          </w:rPr>
          <w:instrText xml:space="preserve"> PAGEREF _Toc148601810 \h </w:instrText>
        </w:r>
        <w:r>
          <w:rPr>
            <w:webHidden/>
          </w:rPr>
        </w:r>
        <w:r>
          <w:rPr>
            <w:webHidden/>
          </w:rPr>
          <w:fldChar w:fldCharType="separate"/>
        </w:r>
        <w:r>
          <w:rPr>
            <w:webHidden/>
          </w:rPr>
          <w:t>xxxvii</w:t>
        </w:r>
        <w:r>
          <w:rPr>
            <w:webHidden/>
          </w:rPr>
          <w:fldChar w:fldCharType="end"/>
        </w:r>
      </w:hyperlink>
    </w:p>
    <w:p w14:paraId="7BA742FB" w14:textId="0F032B4B"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11" w:history="1">
        <w:r w:rsidRPr="004867EF">
          <w:rPr>
            <w:rStyle w:val="Hyperlink"/>
          </w:rPr>
          <w:t>APPENDIX J. Turnitin Similarity Checking Report</w:t>
        </w:r>
        <w:r>
          <w:rPr>
            <w:webHidden/>
          </w:rPr>
          <w:tab/>
        </w:r>
        <w:r>
          <w:rPr>
            <w:webHidden/>
          </w:rPr>
          <w:fldChar w:fldCharType="begin"/>
        </w:r>
        <w:r>
          <w:rPr>
            <w:webHidden/>
          </w:rPr>
          <w:instrText xml:space="preserve"> PAGEREF _Toc148601811 \h </w:instrText>
        </w:r>
        <w:r>
          <w:rPr>
            <w:webHidden/>
          </w:rPr>
        </w:r>
        <w:r>
          <w:rPr>
            <w:webHidden/>
          </w:rPr>
          <w:fldChar w:fldCharType="separate"/>
        </w:r>
        <w:r>
          <w:rPr>
            <w:webHidden/>
          </w:rPr>
          <w:t>xxxviii</w:t>
        </w:r>
        <w:r>
          <w:rPr>
            <w:webHidden/>
          </w:rPr>
          <w:fldChar w:fldCharType="end"/>
        </w:r>
      </w:hyperlink>
    </w:p>
    <w:p w14:paraId="5AC1A459" w14:textId="381222B9" w:rsidR="00014604" w:rsidRDefault="00014604">
      <w:pPr>
        <w:pStyle w:val="TOC1"/>
        <w:tabs>
          <w:tab w:val="right" w:leader="dot" w:pos="9628"/>
        </w:tabs>
        <w:rPr>
          <w:rFonts w:asciiTheme="minorHAnsi" w:hAnsiTheme="minorHAnsi" w:cstheme="minorBidi"/>
          <w:kern w:val="2"/>
          <w:sz w:val="22"/>
          <w14:ligatures w14:val="standardContextual"/>
        </w:rPr>
      </w:pPr>
      <w:hyperlink w:anchor="_Toc148601812" w:history="1">
        <w:r w:rsidRPr="004867EF">
          <w:rPr>
            <w:rStyle w:val="Hyperlink"/>
          </w:rPr>
          <w:t>REFERENCES</w:t>
        </w:r>
        <w:r>
          <w:rPr>
            <w:webHidden/>
          </w:rPr>
          <w:tab/>
        </w:r>
        <w:r>
          <w:rPr>
            <w:webHidden/>
          </w:rPr>
          <w:fldChar w:fldCharType="begin"/>
        </w:r>
        <w:r>
          <w:rPr>
            <w:webHidden/>
          </w:rPr>
          <w:instrText xml:space="preserve"> PAGEREF _Toc148601812 \h </w:instrText>
        </w:r>
        <w:r>
          <w:rPr>
            <w:webHidden/>
          </w:rPr>
        </w:r>
        <w:r>
          <w:rPr>
            <w:webHidden/>
          </w:rPr>
          <w:fldChar w:fldCharType="separate"/>
        </w:r>
        <w:r>
          <w:rPr>
            <w:webHidden/>
          </w:rPr>
          <w:t>xliii</w:t>
        </w:r>
        <w:r>
          <w:rPr>
            <w:webHidden/>
          </w:rPr>
          <w:fldChar w:fldCharType="end"/>
        </w:r>
      </w:hyperlink>
    </w:p>
    <w:p w14:paraId="7ABF5431" w14:textId="51CACC43"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724AE1">
      <w:pPr>
        <w:pStyle w:val="Heading1"/>
      </w:pPr>
      <w:bookmarkStart w:id="4" w:name="_Toc148601758"/>
      <w:r w:rsidRPr="00B2564A">
        <w:lastRenderedPageBreak/>
        <w:t>LIST OF FIGURES</w:t>
      </w:r>
      <w:bookmarkEnd w:id="4"/>
    </w:p>
    <w:p w14:paraId="324D5088" w14:textId="77777777" w:rsidR="006A1FFC" w:rsidRPr="00B2564A" w:rsidRDefault="006A1FFC" w:rsidP="006A1FFC"/>
    <w:p w14:paraId="58943A74" w14:textId="632DC1A0" w:rsidR="00A75B1B"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7916468" w:history="1">
        <w:r w:rsidR="00A75B1B" w:rsidRPr="00E55E87">
          <w:rPr>
            <w:rStyle w:val="Hyperlink"/>
          </w:rPr>
          <w:t>Figure 2</w:t>
        </w:r>
        <w:r w:rsidR="00A75B1B" w:rsidRPr="00E55E87">
          <w:rPr>
            <w:rStyle w:val="Hyperlink"/>
          </w:rPr>
          <w:noBreakHyphen/>
          <w:t>1. The STM32F103C8T6-based Blue Pill board in the project</w:t>
        </w:r>
        <w:r w:rsidR="00A75B1B">
          <w:rPr>
            <w:webHidden/>
          </w:rPr>
          <w:tab/>
        </w:r>
        <w:r w:rsidR="00A75B1B">
          <w:rPr>
            <w:webHidden/>
          </w:rPr>
          <w:fldChar w:fldCharType="begin"/>
        </w:r>
        <w:r w:rsidR="00A75B1B">
          <w:rPr>
            <w:webHidden/>
          </w:rPr>
          <w:instrText xml:space="preserve"> PAGEREF _Toc147916468 \h </w:instrText>
        </w:r>
        <w:r w:rsidR="00A75B1B">
          <w:rPr>
            <w:webHidden/>
          </w:rPr>
        </w:r>
        <w:r w:rsidR="00A75B1B">
          <w:rPr>
            <w:webHidden/>
          </w:rPr>
          <w:fldChar w:fldCharType="separate"/>
        </w:r>
        <w:r w:rsidR="00014604">
          <w:rPr>
            <w:webHidden/>
          </w:rPr>
          <w:t>3</w:t>
        </w:r>
        <w:r w:rsidR="00A75B1B">
          <w:rPr>
            <w:webHidden/>
          </w:rPr>
          <w:fldChar w:fldCharType="end"/>
        </w:r>
      </w:hyperlink>
    </w:p>
    <w:p w14:paraId="499367AE" w14:textId="16D1E87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69" w:history="1">
        <w:r w:rsidR="00A75B1B" w:rsidRPr="00E55E87">
          <w:rPr>
            <w:rStyle w:val="Hyperlink"/>
          </w:rPr>
          <w:t>Figure 2</w:t>
        </w:r>
        <w:r w:rsidR="00A75B1B" w:rsidRPr="00E55E87">
          <w:rPr>
            <w:rStyle w:val="Hyperlink"/>
          </w:rPr>
          <w:noBreakHyphen/>
          <w:t xml:space="preserve">2. The counterfeit read as an STM32F103 Medium Density device  </w:t>
        </w:r>
        <w:r w:rsidR="00A75B1B">
          <w:rPr>
            <w:rStyle w:val="Hyperlink"/>
          </w:rPr>
          <w:br/>
        </w:r>
        <w:r w:rsidR="00A75B1B" w:rsidRPr="00E55E87">
          <w:rPr>
            <w:rStyle w:val="Hyperlink"/>
          </w:rPr>
          <w:t>with a 128-KB Flash memory</w:t>
        </w:r>
        <w:r w:rsidR="00A75B1B">
          <w:rPr>
            <w:webHidden/>
          </w:rPr>
          <w:tab/>
        </w:r>
        <w:r w:rsidR="00A75B1B">
          <w:rPr>
            <w:webHidden/>
          </w:rPr>
          <w:fldChar w:fldCharType="begin"/>
        </w:r>
        <w:r w:rsidR="00A75B1B">
          <w:rPr>
            <w:webHidden/>
          </w:rPr>
          <w:instrText xml:space="preserve"> PAGEREF _Toc147916469 \h </w:instrText>
        </w:r>
        <w:r w:rsidR="00A75B1B">
          <w:rPr>
            <w:webHidden/>
          </w:rPr>
        </w:r>
        <w:r w:rsidR="00A75B1B">
          <w:rPr>
            <w:webHidden/>
          </w:rPr>
          <w:fldChar w:fldCharType="separate"/>
        </w:r>
        <w:r w:rsidR="00014604">
          <w:rPr>
            <w:webHidden/>
          </w:rPr>
          <w:t>4</w:t>
        </w:r>
        <w:r w:rsidR="00A75B1B">
          <w:rPr>
            <w:webHidden/>
          </w:rPr>
          <w:fldChar w:fldCharType="end"/>
        </w:r>
      </w:hyperlink>
    </w:p>
    <w:p w14:paraId="36FD5B7F" w14:textId="4FE0D596"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0" w:history="1">
        <w:r w:rsidR="00A75B1B" w:rsidRPr="00E55E87">
          <w:rPr>
            <w:rStyle w:val="Hyperlink"/>
          </w:rPr>
          <w:t>Figure 2</w:t>
        </w:r>
        <w:r w:rsidR="00A75B1B" w:rsidRPr="00E55E87">
          <w:rPr>
            <w:rStyle w:val="Hyperlink"/>
          </w:rPr>
          <w:noBreakHyphen/>
          <w:t>3. The three-cup anemometer</w:t>
        </w:r>
        <w:r w:rsidR="00A75B1B">
          <w:rPr>
            <w:webHidden/>
          </w:rPr>
          <w:tab/>
        </w:r>
        <w:r w:rsidR="00A75B1B">
          <w:rPr>
            <w:webHidden/>
          </w:rPr>
          <w:fldChar w:fldCharType="begin"/>
        </w:r>
        <w:r w:rsidR="00A75B1B">
          <w:rPr>
            <w:webHidden/>
          </w:rPr>
          <w:instrText xml:space="preserve"> PAGEREF _Toc147916470 \h </w:instrText>
        </w:r>
        <w:r w:rsidR="00A75B1B">
          <w:rPr>
            <w:webHidden/>
          </w:rPr>
        </w:r>
        <w:r w:rsidR="00A75B1B">
          <w:rPr>
            <w:webHidden/>
          </w:rPr>
          <w:fldChar w:fldCharType="separate"/>
        </w:r>
        <w:r w:rsidR="00014604">
          <w:rPr>
            <w:webHidden/>
          </w:rPr>
          <w:t>5</w:t>
        </w:r>
        <w:r w:rsidR="00A75B1B">
          <w:rPr>
            <w:webHidden/>
          </w:rPr>
          <w:fldChar w:fldCharType="end"/>
        </w:r>
      </w:hyperlink>
    </w:p>
    <w:p w14:paraId="30ABF672" w14:textId="545A991F"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1" w:history="1">
        <w:r w:rsidR="00A75B1B" w:rsidRPr="00E55E87">
          <w:rPr>
            <w:rStyle w:val="Hyperlink"/>
          </w:rPr>
          <w:t>Figure 2</w:t>
        </w:r>
        <w:r w:rsidR="00A75B1B" w:rsidRPr="00E55E87">
          <w:rPr>
            <w:rStyle w:val="Hyperlink"/>
          </w:rPr>
          <w:noBreakHyphen/>
          <w:t>4. The internal reed switch of the anemometer</w:t>
        </w:r>
        <w:r w:rsidR="00A75B1B">
          <w:rPr>
            <w:webHidden/>
          </w:rPr>
          <w:tab/>
        </w:r>
        <w:r w:rsidR="00A75B1B">
          <w:rPr>
            <w:webHidden/>
          </w:rPr>
          <w:fldChar w:fldCharType="begin"/>
        </w:r>
        <w:r w:rsidR="00A75B1B">
          <w:rPr>
            <w:webHidden/>
          </w:rPr>
          <w:instrText xml:space="preserve"> PAGEREF _Toc147916471 \h </w:instrText>
        </w:r>
        <w:r w:rsidR="00A75B1B">
          <w:rPr>
            <w:webHidden/>
          </w:rPr>
        </w:r>
        <w:r w:rsidR="00A75B1B">
          <w:rPr>
            <w:webHidden/>
          </w:rPr>
          <w:fldChar w:fldCharType="separate"/>
        </w:r>
        <w:r w:rsidR="00014604">
          <w:rPr>
            <w:webHidden/>
          </w:rPr>
          <w:t>5</w:t>
        </w:r>
        <w:r w:rsidR="00A75B1B">
          <w:rPr>
            <w:webHidden/>
          </w:rPr>
          <w:fldChar w:fldCharType="end"/>
        </w:r>
      </w:hyperlink>
    </w:p>
    <w:p w14:paraId="501A4F0D" w14:textId="4E00FF41"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2" w:history="1">
        <w:r w:rsidR="00A75B1B" w:rsidRPr="00E55E87">
          <w:rPr>
            <w:rStyle w:val="Hyperlink"/>
          </w:rPr>
          <w:t>Figure 2</w:t>
        </w:r>
        <w:r w:rsidR="00A75B1B" w:rsidRPr="00E55E87">
          <w:rPr>
            <w:rStyle w:val="Hyperlink"/>
          </w:rPr>
          <w:noBreakHyphen/>
          <w:t>5. The wind vane</w:t>
        </w:r>
        <w:r w:rsidR="00A75B1B">
          <w:rPr>
            <w:webHidden/>
          </w:rPr>
          <w:tab/>
        </w:r>
        <w:r w:rsidR="00A75B1B">
          <w:rPr>
            <w:webHidden/>
          </w:rPr>
          <w:fldChar w:fldCharType="begin"/>
        </w:r>
        <w:r w:rsidR="00A75B1B">
          <w:rPr>
            <w:webHidden/>
          </w:rPr>
          <w:instrText xml:space="preserve"> PAGEREF _Toc147916472 \h </w:instrText>
        </w:r>
        <w:r w:rsidR="00A75B1B">
          <w:rPr>
            <w:webHidden/>
          </w:rPr>
        </w:r>
        <w:r w:rsidR="00A75B1B">
          <w:rPr>
            <w:webHidden/>
          </w:rPr>
          <w:fldChar w:fldCharType="separate"/>
        </w:r>
        <w:r w:rsidR="00014604">
          <w:rPr>
            <w:webHidden/>
          </w:rPr>
          <w:t>6</w:t>
        </w:r>
        <w:r w:rsidR="00A75B1B">
          <w:rPr>
            <w:webHidden/>
          </w:rPr>
          <w:fldChar w:fldCharType="end"/>
        </w:r>
      </w:hyperlink>
    </w:p>
    <w:p w14:paraId="1C57852F" w14:textId="0B3AE99F"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3" w:history="1">
        <w:r w:rsidR="00A75B1B" w:rsidRPr="00E55E87">
          <w:rPr>
            <w:rStyle w:val="Hyperlink"/>
          </w:rPr>
          <w:t>Figure 2</w:t>
        </w:r>
        <w:r w:rsidR="00A75B1B" w:rsidRPr="00E55E87">
          <w:rPr>
            <w:rStyle w:val="Hyperlink"/>
          </w:rPr>
          <w:noBreakHyphen/>
          <w:t>6. Electrical circuit of the wind vane</w:t>
        </w:r>
        <w:r w:rsidR="00A75B1B">
          <w:rPr>
            <w:webHidden/>
          </w:rPr>
          <w:tab/>
        </w:r>
        <w:r w:rsidR="00A75B1B">
          <w:rPr>
            <w:webHidden/>
          </w:rPr>
          <w:fldChar w:fldCharType="begin"/>
        </w:r>
        <w:r w:rsidR="00A75B1B">
          <w:rPr>
            <w:webHidden/>
          </w:rPr>
          <w:instrText xml:space="preserve"> PAGEREF _Toc147916473 \h </w:instrText>
        </w:r>
        <w:r w:rsidR="00A75B1B">
          <w:rPr>
            <w:webHidden/>
          </w:rPr>
        </w:r>
        <w:r w:rsidR="00A75B1B">
          <w:rPr>
            <w:webHidden/>
          </w:rPr>
          <w:fldChar w:fldCharType="separate"/>
        </w:r>
        <w:r w:rsidR="00014604">
          <w:rPr>
            <w:webHidden/>
          </w:rPr>
          <w:t>6</w:t>
        </w:r>
        <w:r w:rsidR="00A75B1B">
          <w:rPr>
            <w:webHidden/>
          </w:rPr>
          <w:fldChar w:fldCharType="end"/>
        </w:r>
      </w:hyperlink>
    </w:p>
    <w:p w14:paraId="649D1F48" w14:textId="0CF24C1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4" w:history="1">
        <w:r w:rsidR="00A75B1B" w:rsidRPr="00E55E87">
          <w:rPr>
            <w:rStyle w:val="Hyperlink"/>
          </w:rPr>
          <w:t>Figure 2</w:t>
        </w:r>
        <w:r w:rsidR="00A75B1B" w:rsidRPr="00E55E87">
          <w:rPr>
            <w:rStyle w:val="Hyperlink"/>
          </w:rPr>
          <w:noBreakHyphen/>
          <w:t>7. Examples of wind vane-reading circuits</w:t>
        </w:r>
        <w:r w:rsidR="00A75B1B">
          <w:rPr>
            <w:webHidden/>
          </w:rPr>
          <w:tab/>
        </w:r>
        <w:r w:rsidR="00A75B1B">
          <w:rPr>
            <w:webHidden/>
          </w:rPr>
          <w:fldChar w:fldCharType="begin"/>
        </w:r>
        <w:r w:rsidR="00A75B1B">
          <w:rPr>
            <w:webHidden/>
          </w:rPr>
          <w:instrText xml:space="preserve"> PAGEREF _Toc147916474 \h </w:instrText>
        </w:r>
        <w:r w:rsidR="00A75B1B">
          <w:rPr>
            <w:webHidden/>
          </w:rPr>
        </w:r>
        <w:r w:rsidR="00A75B1B">
          <w:rPr>
            <w:webHidden/>
          </w:rPr>
          <w:fldChar w:fldCharType="separate"/>
        </w:r>
        <w:r w:rsidR="00014604">
          <w:rPr>
            <w:webHidden/>
          </w:rPr>
          <w:t>7</w:t>
        </w:r>
        <w:r w:rsidR="00A75B1B">
          <w:rPr>
            <w:webHidden/>
          </w:rPr>
          <w:fldChar w:fldCharType="end"/>
        </w:r>
      </w:hyperlink>
    </w:p>
    <w:p w14:paraId="7AC60ABC" w14:textId="7CBAFBBD"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5" w:history="1">
        <w:r w:rsidR="00A75B1B" w:rsidRPr="00E55E87">
          <w:rPr>
            <w:rStyle w:val="Hyperlink"/>
          </w:rPr>
          <w:t>Figure 2</w:t>
        </w:r>
        <w:r w:rsidR="00A75B1B" w:rsidRPr="00E55E87">
          <w:rPr>
            <w:rStyle w:val="Hyperlink"/>
          </w:rPr>
          <w:noBreakHyphen/>
          <w:t xml:space="preserve">8. The structure of the rain gauge </w:t>
        </w:r>
        <w:r w:rsidR="00A75B1B">
          <w:rPr>
            <w:webHidden/>
          </w:rPr>
          <w:tab/>
        </w:r>
        <w:r w:rsidR="00A75B1B">
          <w:rPr>
            <w:webHidden/>
          </w:rPr>
          <w:fldChar w:fldCharType="begin"/>
        </w:r>
        <w:r w:rsidR="00A75B1B">
          <w:rPr>
            <w:webHidden/>
          </w:rPr>
          <w:instrText xml:space="preserve"> PAGEREF _Toc147916475 \h </w:instrText>
        </w:r>
        <w:r w:rsidR="00A75B1B">
          <w:rPr>
            <w:webHidden/>
          </w:rPr>
        </w:r>
        <w:r w:rsidR="00A75B1B">
          <w:rPr>
            <w:webHidden/>
          </w:rPr>
          <w:fldChar w:fldCharType="separate"/>
        </w:r>
        <w:r w:rsidR="00014604">
          <w:rPr>
            <w:webHidden/>
          </w:rPr>
          <w:t>8</w:t>
        </w:r>
        <w:r w:rsidR="00A75B1B">
          <w:rPr>
            <w:webHidden/>
          </w:rPr>
          <w:fldChar w:fldCharType="end"/>
        </w:r>
      </w:hyperlink>
    </w:p>
    <w:p w14:paraId="1A96B89F" w14:textId="5841A6A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6" w:history="1">
        <w:r w:rsidR="00A75B1B" w:rsidRPr="00E55E87">
          <w:rPr>
            <w:rStyle w:val="Hyperlink"/>
          </w:rPr>
          <w:t>Figure 2</w:t>
        </w:r>
        <w:r w:rsidR="00A75B1B" w:rsidRPr="00E55E87">
          <w:rPr>
            <w:rStyle w:val="Hyperlink"/>
          </w:rPr>
          <w:noBreakHyphen/>
          <w:t>9. Rain gauge’s reed switch on a PCB upon removal of base chassis cover cap</w:t>
        </w:r>
        <w:r w:rsidR="00A75B1B" w:rsidRPr="00E55E87">
          <w:rPr>
            <w:rStyle w:val="Hyperlink"/>
            <w:rFonts w:cs="Times New Roman"/>
          </w:rPr>
          <w:t xml:space="preserve"> </w:t>
        </w:r>
        <w:r w:rsidR="00A75B1B">
          <w:rPr>
            <w:webHidden/>
          </w:rPr>
          <w:tab/>
        </w:r>
        <w:r w:rsidR="00A75B1B">
          <w:rPr>
            <w:webHidden/>
          </w:rPr>
          <w:fldChar w:fldCharType="begin"/>
        </w:r>
        <w:r w:rsidR="00A75B1B">
          <w:rPr>
            <w:webHidden/>
          </w:rPr>
          <w:instrText xml:space="preserve"> PAGEREF _Toc147916476 \h </w:instrText>
        </w:r>
        <w:r w:rsidR="00A75B1B">
          <w:rPr>
            <w:webHidden/>
          </w:rPr>
        </w:r>
        <w:r w:rsidR="00A75B1B">
          <w:rPr>
            <w:webHidden/>
          </w:rPr>
          <w:fldChar w:fldCharType="separate"/>
        </w:r>
        <w:r w:rsidR="00014604">
          <w:rPr>
            <w:webHidden/>
          </w:rPr>
          <w:t>8</w:t>
        </w:r>
        <w:r w:rsidR="00A75B1B">
          <w:rPr>
            <w:webHidden/>
          </w:rPr>
          <w:fldChar w:fldCharType="end"/>
        </w:r>
      </w:hyperlink>
    </w:p>
    <w:p w14:paraId="23357C03" w14:textId="1FC3CEA9"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7" w:history="1">
        <w:r w:rsidR="00A75B1B" w:rsidRPr="00E55E87">
          <w:rPr>
            <w:rStyle w:val="Hyperlink"/>
          </w:rPr>
          <w:t>Figure 2</w:t>
        </w:r>
        <w:r w:rsidR="00A75B1B" w:rsidRPr="00E55E87">
          <w:rPr>
            <w:rStyle w:val="Hyperlink"/>
          </w:rPr>
          <w:noBreakHyphen/>
          <w:t>10. Orifice dimensions (in mm) of the funnel</w:t>
        </w:r>
        <w:r w:rsidR="00A75B1B">
          <w:rPr>
            <w:webHidden/>
          </w:rPr>
          <w:tab/>
        </w:r>
        <w:r w:rsidR="00A75B1B">
          <w:rPr>
            <w:webHidden/>
          </w:rPr>
          <w:fldChar w:fldCharType="begin"/>
        </w:r>
        <w:r w:rsidR="00A75B1B">
          <w:rPr>
            <w:webHidden/>
          </w:rPr>
          <w:instrText xml:space="preserve"> PAGEREF _Toc147916477 \h </w:instrText>
        </w:r>
        <w:r w:rsidR="00A75B1B">
          <w:rPr>
            <w:webHidden/>
          </w:rPr>
        </w:r>
        <w:r w:rsidR="00A75B1B">
          <w:rPr>
            <w:webHidden/>
          </w:rPr>
          <w:fldChar w:fldCharType="separate"/>
        </w:r>
        <w:r w:rsidR="00014604">
          <w:rPr>
            <w:webHidden/>
          </w:rPr>
          <w:t>8</w:t>
        </w:r>
        <w:r w:rsidR="00A75B1B">
          <w:rPr>
            <w:webHidden/>
          </w:rPr>
          <w:fldChar w:fldCharType="end"/>
        </w:r>
      </w:hyperlink>
    </w:p>
    <w:p w14:paraId="55E3472B" w14:textId="5369927F"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8" w:history="1">
        <w:r w:rsidR="00A75B1B" w:rsidRPr="00E55E87">
          <w:rPr>
            <w:rStyle w:val="Hyperlink"/>
          </w:rPr>
          <w:t>Figure 2</w:t>
        </w:r>
        <w:r w:rsidR="00A75B1B" w:rsidRPr="00E55E87">
          <w:rPr>
            <w:rStyle w:val="Hyperlink"/>
          </w:rPr>
          <w:noBreakHyphen/>
          <w:t xml:space="preserve">11. BME280 module with header strip </w:t>
        </w:r>
        <w:r w:rsidR="00A75B1B">
          <w:rPr>
            <w:webHidden/>
          </w:rPr>
          <w:tab/>
        </w:r>
        <w:r w:rsidR="00A75B1B">
          <w:rPr>
            <w:webHidden/>
          </w:rPr>
          <w:fldChar w:fldCharType="begin"/>
        </w:r>
        <w:r w:rsidR="00A75B1B">
          <w:rPr>
            <w:webHidden/>
          </w:rPr>
          <w:instrText xml:space="preserve"> PAGEREF _Toc147916478 \h </w:instrText>
        </w:r>
        <w:r w:rsidR="00A75B1B">
          <w:rPr>
            <w:webHidden/>
          </w:rPr>
        </w:r>
        <w:r w:rsidR="00A75B1B">
          <w:rPr>
            <w:webHidden/>
          </w:rPr>
          <w:fldChar w:fldCharType="separate"/>
        </w:r>
        <w:r w:rsidR="00014604">
          <w:rPr>
            <w:webHidden/>
          </w:rPr>
          <w:t>9</w:t>
        </w:r>
        <w:r w:rsidR="00A75B1B">
          <w:rPr>
            <w:webHidden/>
          </w:rPr>
          <w:fldChar w:fldCharType="end"/>
        </w:r>
      </w:hyperlink>
    </w:p>
    <w:p w14:paraId="0B2E32C9" w14:textId="0DBB08EB"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79" w:history="1">
        <w:r w:rsidR="00A75B1B" w:rsidRPr="00E55E87">
          <w:rPr>
            <w:rStyle w:val="Hyperlink"/>
          </w:rPr>
          <w:t>Figure 2</w:t>
        </w:r>
        <w:r w:rsidR="00A75B1B" w:rsidRPr="00E55E87">
          <w:rPr>
            <w:rStyle w:val="Hyperlink"/>
          </w:rPr>
          <w:noBreakHyphen/>
          <w:t>12. DS18B20 hardware</w:t>
        </w:r>
        <w:r w:rsidR="00A75B1B">
          <w:rPr>
            <w:webHidden/>
          </w:rPr>
          <w:tab/>
        </w:r>
        <w:r w:rsidR="00A75B1B">
          <w:rPr>
            <w:webHidden/>
          </w:rPr>
          <w:fldChar w:fldCharType="begin"/>
        </w:r>
        <w:r w:rsidR="00A75B1B">
          <w:rPr>
            <w:webHidden/>
          </w:rPr>
          <w:instrText xml:space="preserve"> PAGEREF _Toc147916479 \h </w:instrText>
        </w:r>
        <w:r w:rsidR="00A75B1B">
          <w:rPr>
            <w:webHidden/>
          </w:rPr>
        </w:r>
        <w:r w:rsidR="00A75B1B">
          <w:rPr>
            <w:webHidden/>
          </w:rPr>
          <w:fldChar w:fldCharType="separate"/>
        </w:r>
        <w:r w:rsidR="00014604">
          <w:rPr>
            <w:webHidden/>
          </w:rPr>
          <w:t>10</w:t>
        </w:r>
        <w:r w:rsidR="00A75B1B">
          <w:rPr>
            <w:webHidden/>
          </w:rPr>
          <w:fldChar w:fldCharType="end"/>
        </w:r>
      </w:hyperlink>
    </w:p>
    <w:p w14:paraId="065F0DA8" w14:textId="6E0CB54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0" w:history="1">
        <w:r w:rsidR="00A75B1B" w:rsidRPr="00E55E87">
          <w:rPr>
            <w:rStyle w:val="Hyperlink"/>
            <w:rFonts w:cs="Times New Roman"/>
          </w:rPr>
          <w:t>Figure 2</w:t>
        </w:r>
        <w:r w:rsidR="00A75B1B" w:rsidRPr="00E55E87">
          <w:rPr>
            <w:rStyle w:val="Hyperlink"/>
            <w:rFonts w:cs="Times New Roman"/>
          </w:rPr>
          <w:noBreakHyphen/>
          <w:t xml:space="preserve">13. </w:t>
        </w:r>
        <w:r w:rsidR="00A75B1B" w:rsidRPr="00E55E87">
          <w:rPr>
            <w:rStyle w:val="Hyperlink"/>
            <w:rFonts w:eastAsia="Times New Roman" w:cs="Times New Roman"/>
            <w:lang w:eastAsia="en-GB"/>
          </w:rPr>
          <w:t xml:space="preserve">Circuitry examples for communication with DS18B20 </w:t>
        </w:r>
        <w:r w:rsidR="00A75B1B">
          <w:rPr>
            <w:webHidden/>
          </w:rPr>
          <w:tab/>
        </w:r>
        <w:r w:rsidR="00A75B1B">
          <w:rPr>
            <w:webHidden/>
          </w:rPr>
          <w:fldChar w:fldCharType="begin"/>
        </w:r>
        <w:r w:rsidR="00A75B1B">
          <w:rPr>
            <w:webHidden/>
          </w:rPr>
          <w:instrText xml:space="preserve"> PAGEREF _Toc147916480 \h </w:instrText>
        </w:r>
        <w:r w:rsidR="00A75B1B">
          <w:rPr>
            <w:webHidden/>
          </w:rPr>
        </w:r>
        <w:r w:rsidR="00A75B1B">
          <w:rPr>
            <w:webHidden/>
          </w:rPr>
          <w:fldChar w:fldCharType="separate"/>
        </w:r>
        <w:r w:rsidR="00014604">
          <w:rPr>
            <w:webHidden/>
          </w:rPr>
          <w:t>11</w:t>
        </w:r>
        <w:r w:rsidR="00A75B1B">
          <w:rPr>
            <w:webHidden/>
          </w:rPr>
          <w:fldChar w:fldCharType="end"/>
        </w:r>
      </w:hyperlink>
    </w:p>
    <w:p w14:paraId="079BA832" w14:textId="1F4A237B"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1" w:history="1">
        <w:r w:rsidR="00A75B1B" w:rsidRPr="00E55E87">
          <w:rPr>
            <w:rStyle w:val="Hyperlink"/>
          </w:rPr>
          <w:t>Figure 2</w:t>
        </w:r>
        <w:r w:rsidR="00A75B1B" w:rsidRPr="00E55E87">
          <w:rPr>
            <w:rStyle w:val="Hyperlink"/>
          </w:rPr>
          <w:noBreakHyphen/>
          <w:t>14. SX1278 LoRa module in test</w:t>
        </w:r>
        <w:r w:rsidR="00A75B1B">
          <w:rPr>
            <w:webHidden/>
          </w:rPr>
          <w:tab/>
        </w:r>
        <w:r w:rsidR="00A75B1B">
          <w:rPr>
            <w:webHidden/>
          </w:rPr>
          <w:fldChar w:fldCharType="begin"/>
        </w:r>
        <w:r w:rsidR="00A75B1B">
          <w:rPr>
            <w:webHidden/>
          </w:rPr>
          <w:instrText xml:space="preserve"> PAGEREF _Toc147916481 \h </w:instrText>
        </w:r>
        <w:r w:rsidR="00A75B1B">
          <w:rPr>
            <w:webHidden/>
          </w:rPr>
        </w:r>
        <w:r w:rsidR="00A75B1B">
          <w:rPr>
            <w:webHidden/>
          </w:rPr>
          <w:fldChar w:fldCharType="separate"/>
        </w:r>
        <w:r w:rsidR="00014604">
          <w:rPr>
            <w:webHidden/>
          </w:rPr>
          <w:t>13</w:t>
        </w:r>
        <w:r w:rsidR="00A75B1B">
          <w:rPr>
            <w:webHidden/>
          </w:rPr>
          <w:fldChar w:fldCharType="end"/>
        </w:r>
      </w:hyperlink>
    </w:p>
    <w:p w14:paraId="7990488C" w14:textId="023520A2"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2" w:history="1">
        <w:r w:rsidR="00A75B1B" w:rsidRPr="00E55E87">
          <w:rPr>
            <w:rStyle w:val="Hyperlink"/>
          </w:rPr>
          <w:t>Figure 2</w:t>
        </w:r>
        <w:r w:rsidR="00A75B1B" w:rsidRPr="00E55E87">
          <w:rPr>
            <w:rStyle w:val="Hyperlink"/>
          </w:rPr>
          <w:noBreakHyphen/>
          <w:t>15. DS3231SN pinout module</w:t>
        </w:r>
        <w:r w:rsidR="00A75B1B">
          <w:rPr>
            <w:webHidden/>
          </w:rPr>
          <w:tab/>
        </w:r>
        <w:r w:rsidR="00A75B1B">
          <w:rPr>
            <w:webHidden/>
          </w:rPr>
          <w:fldChar w:fldCharType="begin"/>
        </w:r>
        <w:r w:rsidR="00A75B1B">
          <w:rPr>
            <w:webHidden/>
          </w:rPr>
          <w:instrText xml:space="preserve"> PAGEREF _Toc147916482 \h </w:instrText>
        </w:r>
        <w:r w:rsidR="00A75B1B">
          <w:rPr>
            <w:webHidden/>
          </w:rPr>
        </w:r>
        <w:r w:rsidR="00A75B1B">
          <w:rPr>
            <w:webHidden/>
          </w:rPr>
          <w:fldChar w:fldCharType="separate"/>
        </w:r>
        <w:r w:rsidR="00014604">
          <w:rPr>
            <w:webHidden/>
          </w:rPr>
          <w:t>14</w:t>
        </w:r>
        <w:r w:rsidR="00A75B1B">
          <w:rPr>
            <w:webHidden/>
          </w:rPr>
          <w:fldChar w:fldCharType="end"/>
        </w:r>
      </w:hyperlink>
    </w:p>
    <w:p w14:paraId="2F3C2084" w14:textId="4ADD4476"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3" w:history="1">
        <w:r w:rsidR="00A75B1B" w:rsidRPr="00E55E87">
          <w:rPr>
            <w:rStyle w:val="Hyperlink"/>
          </w:rPr>
          <w:t>Figure 2</w:t>
        </w:r>
        <w:r w:rsidR="00A75B1B" w:rsidRPr="00E55E87">
          <w:rPr>
            <w:rStyle w:val="Hyperlink"/>
          </w:rPr>
          <w:noBreakHyphen/>
          <w:t xml:space="preserve">16. microSD card module from Thegioiic </w:t>
        </w:r>
        <w:r w:rsidR="00A75B1B">
          <w:rPr>
            <w:webHidden/>
          </w:rPr>
          <w:tab/>
        </w:r>
        <w:r w:rsidR="00A75B1B">
          <w:rPr>
            <w:webHidden/>
          </w:rPr>
          <w:fldChar w:fldCharType="begin"/>
        </w:r>
        <w:r w:rsidR="00A75B1B">
          <w:rPr>
            <w:webHidden/>
          </w:rPr>
          <w:instrText xml:space="preserve"> PAGEREF _Toc147916483 \h </w:instrText>
        </w:r>
        <w:r w:rsidR="00A75B1B">
          <w:rPr>
            <w:webHidden/>
          </w:rPr>
        </w:r>
        <w:r w:rsidR="00A75B1B">
          <w:rPr>
            <w:webHidden/>
          </w:rPr>
          <w:fldChar w:fldCharType="separate"/>
        </w:r>
        <w:r w:rsidR="00014604">
          <w:rPr>
            <w:webHidden/>
          </w:rPr>
          <w:t>15</w:t>
        </w:r>
        <w:r w:rsidR="00A75B1B">
          <w:rPr>
            <w:webHidden/>
          </w:rPr>
          <w:fldChar w:fldCharType="end"/>
        </w:r>
      </w:hyperlink>
    </w:p>
    <w:p w14:paraId="30B832F5" w14:textId="5F79F99A"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4" w:history="1">
        <w:r w:rsidR="00A75B1B" w:rsidRPr="00E55E87">
          <w:rPr>
            <w:rStyle w:val="Hyperlink"/>
          </w:rPr>
          <w:t>Figure 2</w:t>
        </w:r>
        <w:r w:rsidR="00A75B1B" w:rsidRPr="00E55E87">
          <w:rPr>
            <w:rStyle w:val="Hyperlink"/>
          </w:rPr>
          <w:noBreakHyphen/>
          <w:t>17. Passive first-order RC LPF circuit</w:t>
        </w:r>
        <w:r w:rsidR="00A75B1B">
          <w:rPr>
            <w:webHidden/>
          </w:rPr>
          <w:tab/>
        </w:r>
        <w:r w:rsidR="00A75B1B">
          <w:rPr>
            <w:webHidden/>
          </w:rPr>
          <w:fldChar w:fldCharType="begin"/>
        </w:r>
        <w:r w:rsidR="00A75B1B">
          <w:rPr>
            <w:webHidden/>
          </w:rPr>
          <w:instrText xml:space="preserve"> PAGEREF _Toc147916484 \h </w:instrText>
        </w:r>
        <w:r w:rsidR="00A75B1B">
          <w:rPr>
            <w:webHidden/>
          </w:rPr>
        </w:r>
        <w:r w:rsidR="00A75B1B">
          <w:rPr>
            <w:webHidden/>
          </w:rPr>
          <w:fldChar w:fldCharType="separate"/>
        </w:r>
        <w:r w:rsidR="00014604">
          <w:rPr>
            <w:webHidden/>
          </w:rPr>
          <w:t>15</w:t>
        </w:r>
        <w:r w:rsidR="00A75B1B">
          <w:rPr>
            <w:webHidden/>
          </w:rPr>
          <w:fldChar w:fldCharType="end"/>
        </w:r>
      </w:hyperlink>
    </w:p>
    <w:p w14:paraId="2587B407" w14:textId="18559B4E"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5" w:history="1">
        <w:r w:rsidR="00A75B1B" w:rsidRPr="00E55E87">
          <w:rPr>
            <w:rStyle w:val="Hyperlink"/>
            <w:rFonts w:cs="Times New Roman"/>
          </w:rPr>
          <w:t>Figure 2</w:t>
        </w:r>
        <w:r w:rsidR="00A75B1B" w:rsidRPr="00E55E87">
          <w:rPr>
            <w:rStyle w:val="Hyperlink"/>
            <w:rFonts w:cs="Times New Roman"/>
          </w:rPr>
          <w:noBreakHyphen/>
          <w:t xml:space="preserve">18. Frequency response of an example RC LPF </w:t>
        </w:r>
        <w:r w:rsidR="00A75B1B">
          <w:rPr>
            <w:rStyle w:val="Hyperlink"/>
            <w:rFonts w:cs="Times New Roman"/>
          </w:rPr>
          <w:br/>
        </w:r>
        <w:r w:rsidR="00A75B1B" w:rsidRPr="00E55E87">
          <w:rPr>
            <w:rStyle w:val="Hyperlink"/>
            <w:rFonts w:cs="Times New Roman"/>
          </w:rPr>
          <w:t xml:space="preserve">with </w:t>
        </w:r>
        <m:oMath>
          <m:r>
            <m:rPr>
              <m:sty m:val="p"/>
            </m:rPr>
            <w:rPr>
              <w:rStyle w:val="Hyperlink"/>
              <w:rFonts w:ascii="Cambria Math" w:hAnsi="Cambria Math" w:cs="Times New Roman"/>
            </w:rPr>
            <m:t>R = 1 kΩ</m:t>
          </m:r>
        </m:oMath>
        <w:r w:rsidR="00A75B1B" w:rsidRPr="00E55E87">
          <w:rPr>
            <w:rStyle w:val="Hyperlink"/>
            <w:rFonts w:cs="Times New Roman"/>
          </w:rPr>
          <w:t xml:space="preserve"> and </w:t>
        </w:r>
        <m:oMath>
          <m:r>
            <m:rPr>
              <m:sty m:val="p"/>
            </m:rPr>
            <w:rPr>
              <w:rStyle w:val="Hyperlink"/>
              <w:rFonts w:ascii="Cambria Math" w:hAnsi="Cambria Math" w:cs="Times New Roman"/>
            </w:rPr>
            <m:t>C = 100 nF</m:t>
          </m:r>
        </m:oMath>
        <w:r w:rsidR="00A75B1B" w:rsidRPr="00E55E87">
          <w:rPr>
            <w:rStyle w:val="Hyperlink"/>
            <w:rFonts w:cs="Times New Roman"/>
          </w:rPr>
          <w:t xml:space="preserve"> under simulation</w:t>
        </w:r>
        <w:r w:rsidR="00A75B1B">
          <w:rPr>
            <w:webHidden/>
          </w:rPr>
          <w:tab/>
        </w:r>
        <w:r w:rsidR="00A75B1B">
          <w:rPr>
            <w:webHidden/>
          </w:rPr>
          <w:fldChar w:fldCharType="begin"/>
        </w:r>
        <w:r w:rsidR="00A75B1B">
          <w:rPr>
            <w:webHidden/>
          </w:rPr>
          <w:instrText xml:space="preserve"> PAGEREF _Toc147916485 \h </w:instrText>
        </w:r>
        <w:r w:rsidR="00A75B1B">
          <w:rPr>
            <w:webHidden/>
          </w:rPr>
        </w:r>
        <w:r w:rsidR="00A75B1B">
          <w:rPr>
            <w:webHidden/>
          </w:rPr>
          <w:fldChar w:fldCharType="separate"/>
        </w:r>
        <w:r w:rsidR="00014604">
          <w:rPr>
            <w:webHidden/>
          </w:rPr>
          <w:t>16</w:t>
        </w:r>
        <w:r w:rsidR="00A75B1B">
          <w:rPr>
            <w:webHidden/>
          </w:rPr>
          <w:fldChar w:fldCharType="end"/>
        </w:r>
      </w:hyperlink>
    </w:p>
    <w:p w14:paraId="62122DE8" w14:textId="068D79A9"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6" w:history="1">
        <w:r w:rsidR="00A75B1B" w:rsidRPr="00E55E87">
          <w:rPr>
            <w:rStyle w:val="Hyperlink"/>
          </w:rPr>
          <w:t>Figure 2</w:t>
        </w:r>
        <w:r w:rsidR="00A75B1B" w:rsidRPr="00E55E87">
          <w:rPr>
            <w:rStyle w:val="Hyperlink"/>
          </w:rPr>
          <w:noBreakHyphen/>
          <w:t xml:space="preserve">19. The nodeMCU ESP8266 used at the server side of the project </w:t>
        </w:r>
        <w:r w:rsidR="00A75B1B">
          <w:rPr>
            <w:webHidden/>
          </w:rPr>
          <w:tab/>
        </w:r>
        <w:r w:rsidR="00A75B1B">
          <w:rPr>
            <w:webHidden/>
          </w:rPr>
          <w:fldChar w:fldCharType="begin"/>
        </w:r>
        <w:r w:rsidR="00A75B1B">
          <w:rPr>
            <w:webHidden/>
          </w:rPr>
          <w:instrText xml:space="preserve"> PAGEREF _Toc147916486 \h </w:instrText>
        </w:r>
        <w:r w:rsidR="00A75B1B">
          <w:rPr>
            <w:webHidden/>
          </w:rPr>
        </w:r>
        <w:r w:rsidR="00A75B1B">
          <w:rPr>
            <w:webHidden/>
          </w:rPr>
          <w:fldChar w:fldCharType="separate"/>
        </w:r>
        <w:r w:rsidR="00014604">
          <w:rPr>
            <w:webHidden/>
          </w:rPr>
          <w:t>17</w:t>
        </w:r>
        <w:r w:rsidR="00A75B1B">
          <w:rPr>
            <w:webHidden/>
          </w:rPr>
          <w:fldChar w:fldCharType="end"/>
        </w:r>
      </w:hyperlink>
    </w:p>
    <w:p w14:paraId="6E78146A" w14:textId="799F1EF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7" w:history="1">
        <w:r w:rsidR="00A75B1B" w:rsidRPr="00E55E87">
          <w:rPr>
            <w:rStyle w:val="Hyperlink"/>
          </w:rPr>
          <w:t>Figure 3</w:t>
        </w:r>
        <w:r w:rsidR="00A75B1B" w:rsidRPr="00E55E87">
          <w:rPr>
            <w:rStyle w:val="Hyperlink"/>
          </w:rPr>
          <w:noBreakHyphen/>
          <w:t xml:space="preserve">1. The schematic of the STM32F103C8T6-housed Blue Pill board </w:t>
        </w:r>
        <w:r w:rsidR="00A75B1B">
          <w:rPr>
            <w:webHidden/>
          </w:rPr>
          <w:tab/>
        </w:r>
        <w:r w:rsidR="00A75B1B">
          <w:rPr>
            <w:webHidden/>
          </w:rPr>
          <w:fldChar w:fldCharType="begin"/>
        </w:r>
        <w:r w:rsidR="00A75B1B">
          <w:rPr>
            <w:webHidden/>
          </w:rPr>
          <w:instrText xml:space="preserve"> PAGEREF _Toc147916487 \h </w:instrText>
        </w:r>
        <w:r w:rsidR="00A75B1B">
          <w:rPr>
            <w:webHidden/>
          </w:rPr>
        </w:r>
        <w:r w:rsidR="00A75B1B">
          <w:rPr>
            <w:webHidden/>
          </w:rPr>
          <w:fldChar w:fldCharType="separate"/>
        </w:r>
        <w:r w:rsidR="00014604">
          <w:rPr>
            <w:webHidden/>
          </w:rPr>
          <w:t>19</w:t>
        </w:r>
        <w:r w:rsidR="00A75B1B">
          <w:rPr>
            <w:webHidden/>
          </w:rPr>
          <w:fldChar w:fldCharType="end"/>
        </w:r>
      </w:hyperlink>
    </w:p>
    <w:p w14:paraId="0FB41F5F" w14:textId="2ADD90B1"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8" w:history="1">
        <w:r w:rsidR="00A75B1B" w:rsidRPr="00E55E87">
          <w:rPr>
            <w:rStyle w:val="Hyperlink"/>
          </w:rPr>
          <w:t>Figure 3</w:t>
        </w:r>
        <w:r w:rsidR="00A75B1B" w:rsidRPr="00E55E87">
          <w:rPr>
            <w:rStyle w:val="Hyperlink"/>
          </w:rPr>
          <w:noBreakHyphen/>
          <w:t>2. Bus connections with the Blue Pill board</w:t>
        </w:r>
        <w:r w:rsidR="00A75B1B">
          <w:rPr>
            <w:webHidden/>
          </w:rPr>
          <w:tab/>
        </w:r>
        <w:r w:rsidR="00A75B1B">
          <w:rPr>
            <w:webHidden/>
          </w:rPr>
          <w:fldChar w:fldCharType="begin"/>
        </w:r>
        <w:r w:rsidR="00A75B1B">
          <w:rPr>
            <w:webHidden/>
          </w:rPr>
          <w:instrText xml:space="preserve"> PAGEREF _Toc147916488 \h </w:instrText>
        </w:r>
        <w:r w:rsidR="00A75B1B">
          <w:rPr>
            <w:webHidden/>
          </w:rPr>
        </w:r>
        <w:r w:rsidR="00A75B1B">
          <w:rPr>
            <w:webHidden/>
          </w:rPr>
          <w:fldChar w:fldCharType="separate"/>
        </w:r>
        <w:r w:rsidR="00014604">
          <w:rPr>
            <w:webHidden/>
          </w:rPr>
          <w:t>20</w:t>
        </w:r>
        <w:r w:rsidR="00A75B1B">
          <w:rPr>
            <w:webHidden/>
          </w:rPr>
          <w:fldChar w:fldCharType="end"/>
        </w:r>
      </w:hyperlink>
    </w:p>
    <w:p w14:paraId="0C24328B" w14:textId="785CAF7C"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89" w:history="1">
        <w:r w:rsidR="00A75B1B" w:rsidRPr="00E55E87">
          <w:rPr>
            <w:rStyle w:val="Hyperlink"/>
          </w:rPr>
          <w:t>Figure 3</w:t>
        </w:r>
        <w:r w:rsidR="00A75B1B" w:rsidRPr="00E55E87">
          <w:rPr>
            <w:rStyle w:val="Hyperlink"/>
          </w:rPr>
          <w:noBreakHyphen/>
          <w:t xml:space="preserve">3. Block diagram of the current design </w:t>
        </w:r>
        <w:r w:rsidR="00A75B1B">
          <w:rPr>
            <w:rStyle w:val="Hyperlink"/>
          </w:rPr>
          <w:br/>
        </w:r>
        <w:r w:rsidR="00A75B1B" w:rsidRPr="00E55E87">
          <w:rPr>
            <w:rStyle w:val="Hyperlink"/>
          </w:rPr>
          <w:t>for the Autonomous Wireless Agrometeorology Station</w:t>
        </w:r>
        <w:r w:rsidR="00A75B1B">
          <w:rPr>
            <w:webHidden/>
          </w:rPr>
          <w:tab/>
        </w:r>
        <w:r w:rsidR="00A75B1B">
          <w:rPr>
            <w:webHidden/>
          </w:rPr>
          <w:fldChar w:fldCharType="begin"/>
        </w:r>
        <w:r w:rsidR="00A75B1B">
          <w:rPr>
            <w:webHidden/>
          </w:rPr>
          <w:instrText xml:space="preserve"> PAGEREF _Toc147916489 \h </w:instrText>
        </w:r>
        <w:r w:rsidR="00A75B1B">
          <w:rPr>
            <w:webHidden/>
          </w:rPr>
        </w:r>
        <w:r w:rsidR="00A75B1B">
          <w:rPr>
            <w:webHidden/>
          </w:rPr>
          <w:fldChar w:fldCharType="separate"/>
        </w:r>
        <w:r w:rsidR="00014604">
          <w:rPr>
            <w:webHidden/>
          </w:rPr>
          <w:t>21</w:t>
        </w:r>
        <w:r w:rsidR="00A75B1B">
          <w:rPr>
            <w:webHidden/>
          </w:rPr>
          <w:fldChar w:fldCharType="end"/>
        </w:r>
      </w:hyperlink>
    </w:p>
    <w:p w14:paraId="63B3A65B" w14:textId="23A61C95"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0" w:history="1">
        <w:r w:rsidR="00A75B1B" w:rsidRPr="00E55E87">
          <w:rPr>
            <w:rStyle w:val="Hyperlink"/>
          </w:rPr>
          <w:t>Figure 3</w:t>
        </w:r>
        <w:r w:rsidR="00A75B1B" w:rsidRPr="00E55E87">
          <w:rPr>
            <w:rStyle w:val="Hyperlink"/>
          </w:rPr>
          <w:noBreakHyphen/>
          <w:t>4. General software flow built for the Autonomous Wireless Agrometeorology Station</w:t>
        </w:r>
        <w:r w:rsidR="00A75B1B">
          <w:rPr>
            <w:webHidden/>
          </w:rPr>
          <w:tab/>
        </w:r>
        <w:r w:rsidR="00A75B1B">
          <w:rPr>
            <w:webHidden/>
          </w:rPr>
          <w:fldChar w:fldCharType="begin"/>
        </w:r>
        <w:r w:rsidR="00A75B1B">
          <w:rPr>
            <w:webHidden/>
          </w:rPr>
          <w:instrText xml:space="preserve"> PAGEREF _Toc147916490 \h </w:instrText>
        </w:r>
        <w:r w:rsidR="00A75B1B">
          <w:rPr>
            <w:webHidden/>
          </w:rPr>
        </w:r>
        <w:r w:rsidR="00A75B1B">
          <w:rPr>
            <w:webHidden/>
          </w:rPr>
          <w:fldChar w:fldCharType="separate"/>
        </w:r>
        <w:r w:rsidR="00014604">
          <w:rPr>
            <w:webHidden/>
          </w:rPr>
          <w:t>22</w:t>
        </w:r>
        <w:r w:rsidR="00A75B1B">
          <w:rPr>
            <w:webHidden/>
          </w:rPr>
          <w:fldChar w:fldCharType="end"/>
        </w:r>
      </w:hyperlink>
    </w:p>
    <w:p w14:paraId="7E01E32C" w14:textId="333DF696"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1" w:history="1">
        <w:r w:rsidR="00A75B1B" w:rsidRPr="00E55E87">
          <w:rPr>
            <w:rStyle w:val="Hyperlink"/>
          </w:rPr>
          <w:t>Figure 3</w:t>
        </w:r>
        <w:r w:rsidR="00A75B1B" w:rsidRPr="00E55E87">
          <w:rPr>
            <w:rStyle w:val="Hyperlink"/>
          </w:rPr>
          <w:noBreakHyphen/>
          <w:t>5. Circuitry for testing the anemometer in ideal conditions</w:t>
        </w:r>
        <w:r w:rsidR="00A75B1B">
          <w:rPr>
            <w:webHidden/>
          </w:rPr>
          <w:tab/>
        </w:r>
        <w:r w:rsidR="00A75B1B">
          <w:rPr>
            <w:webHidden/>
          </w:rPr>
          <w:fldChar w:fldCharType="begin"/>
        </w:r>
        <w:r w:rsidR="00A75B1B">
          <w:rPr>
            <w:webHidden/>
          </w:rPr>
          <w:instrText xml:space="preserve"> PAGEREF _Toc147916491 \h </w:instrText>
        </w:r>
        <w:r w:rsidR="00A75B1B">
          <w:rPr>
            <w:webHidden/>
          </w:rPr>
        </w:r>
        <w:r w:rsidR="00A75B1B">
          <w:rPr>
            <w:webHidden/>
          </w:rPr>
          <w:fldChar w:fldCharType="separate"/>
        </w:r>
        <w:r w:rsidR="00014604">
          <w:rPr>
            <w:webHidden/>
          </w:rPr>
          <w:t>23</w:t>
        </w:r>
        <w:r w:rsidR="00A75B1B">
          <w:rPr>
            <w:webHidden/>
          </w:rPr>
          <w:fldChar w:fldCharType="end"/>
        </w:r>
      </w:hyperlink>
    </w:p>
    <w:p w14:paraId="29750154" w14:textId="38A5A452"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2" w:history="1">
        <w:r w:rsidR="00A75B1B" w:rsidRPr="00E55E87">
          <w:rPr>
            <w:rStyle w:val="Hyperlink"/>
          </w:rPr>
          <w:t>Figure 3</w:t>
        </w:r>
        <w:r w:rsidR="00A75B1B" w:rsidRPr="00E55E87">
          <w:rPr>
            <w:rStyle w:val="Hyperlink"/>
          </w:rPr>
          <w:noBreakHyphen/>
          <w:t>6. An instance of noise spikes captured in an oscilloscope</w:t>
        </w:r>
        <w:r w:rsidR="00A75B1B">
          <w:rPr>
            <w:rStyle w:val="Hyperlink"/>
          </w:rPr>
          <w:t xml:space="preserve"> </w:t>
        </w:r>
        <w:r w:rsidR="00A75B1B">
          <w:rPr>
            <w:webHidden/>
          </w:rPr>
          <w:tab/>
        </w:r>
        <w:r w:rsidR="00A75B1B">
          <w:rPr>
            <w:webHidden/>
          </w:rPr>
          <w:fldChar w:fldCharType="begin"/>
        </w:r>
        <w:r w:rsidR="00A75B1B">
          <w:rPr>
            <w:webHidden/>
          </w:rPr>
          <w:instrText xml:space="preserve"> PAGEREF _Toc147916492 \h </w:instrText>
        </w:r>
        <w:r w:rsidR="00A75B1B">
          <w:rPr>
            <w:webHidden/>
          </w:rPr>
        </w:r>
        <w:r w:rsidR="00A75B1B">
          <w:rPr>
            <w:webHidden/>
          </w:rPr>
          <w:fldChar w:fldCharType="separate"/>
        </w:r>
        <w:r w:rsidR="00014604">
          <w:rPr>
            <w:webHidden/>
          </w:rPr>
          <w:t>24</w:t>
        </w:r>
        <w:r w:rsidR="00A75B1B">
          <w:rPr>
            <w:webHidden/>
          </w:rPr>
          <w:fldChar w:fldCharType="end"/>
        </w:r>
      </w:hyperlink>
    </w:p>
    <w:p w14:paraId="08C0AE30" w14:textId="4D417CAE"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3" w:history="1">
        <w:r w:rsidR="00A75B1B" w:rsidRPr="00E55E87">
          <w:rPr>
            <w:rStyle w:val="Hyperlink"/>
          </w:rPr>
          <w:t>Figure 3</w:t>
        </w:r>
        <w:r w:rsidR="00A75B1B" w:rsidRPr="00E55E87">
          <w:rPr>
            <w:rStyle w:val="Hyperlink"/>
          </w:rPr>
          <w:noBreakHyphen/>
          <w:t>7. Bypass capacitor test circuitry using the reed switch from the anemometer</w:t>
        </w:r>
        <w:r w:rsidR="00A75B1B">
          <w:rPr>
            <w:webHidden/>
          </w:rPr>
          <w:tab/>
        </w:r>
        <w:r w:rsidR="00A75B1B">
          <w:rPr>
            <w:webHidden/>
          </w:rPr>
          <w:fldChar w:fldCharType="begin"/>
        </w:r>
        <w:r w:rsidR="00A75B1B">
          <w:rPr>
            <w:webHidden/>
          </w:rPr>
          <w:instrText xml:space="preserve"> PAGEREF _Toc147916493 \h </w:instrText>
        </w:r>
        <w:r w:rsidR="00A75B1B">
          <w:rPr>
            <w:webHidden/>
          </w:rPr>
        </w:r>
        <w:r w:rsidR="00A75B1B">
          <w:rPr>
            <w:webHidden/>
          </w:rPr>
          <w:fldChar w:fldCharType="separate"/>
        </w:r>
        <w:r w:rsidR="00014604">
          <w:rPr>
            <w:webHidden/>
          </w:rPr>
          <w:t>25</w:t>
        </w:r>
        <w:r w:rsidR="00A75B1B">
          <w:rPr>
            <w:webHidden/>
          </w:rPr>
          <w:fldChar w:fldCharType="end"/>
        </w:r>
      </w:hyperlink>
    </w:p>
    <w:p w14:paraId="62E72387" w14:textId="43A5016A"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4" w:history="1">
        <w:r w:rsidR="00A75B1B" w:rsidRPr="00E55E87">
          <w:rPr>
            <w:rStyle w:val="Hyperlink"/>
          </w:rPr>
          <w:t>Figure 3</w:t>
        </w:r>
        <w:r w:rsidR="00A75B1B" w:rsidRPr="00E55E87">
          <w:rPr>
            <w:rStyle w:val="Hyperlink"/>
          </w:rPr>
          <w:noBreakHyphen/>
          <w:t>8. Reed switch debounced by the 68-nF bypass capacitor</w:t>
        </w:r>
        <w:r w:rsidR="00A75B1B">
          <w:rPr>
            <w:webHidden/>
          </w:rPr>
          <w:tab/>
        </w:r>
        <w:r w:rsidR="00A75B1B">
          <w:rPr>
            <w:webHidden/>
          </w:rPr>
          <w:fldChar w:fldCharType="begin"/>
        </w:r>
        <w:r w:rsidR="00A75B1B">
          <w:rPr>
            <w:webHidden/>
          </w:rPr>
          <w:instrText xml:space="preserve"> PAGEREF _Toc147916494 \h </w:instrText>
        </w:r>
        <w:r w:rsidR="00A75B1B">
          <w:rPr>
            <w:webHidden/>
          </w:rPr>
        </w:r>
        <w:r w:rsidR="00A75B1B">
          <w:rPr>
            <w:webHidden/>
          </w:rPr>
          <w:fldChar w:fldCharType="separate"/>
        </w:r>
        <w:r w:rsidR="00014604">
          <w:rPr>
            <w:webHidden/>
          </w:rPr>
          <w:t>25</w:t>
        </w:r>
        <w:r w:rsidR="00A75B1B">
          <w:rPr>
            <w:webHidden/>
          </w:rPr>
          <w:fldChar w:fldCharType="end"/>
        </w:r>
      </w:hyperlink>
    </w:p>
    <w:p w14:paraId="584AE5CE" w14:textId="63B7D44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5" w:history="1">
        <w:r w:rsidR="00A75B1B" w:rsidRPr="00E55E87">
          <w:rPr>
            <w:rStyle w:val="Hyperlink"/>
          </w:rPr>
          <w:t>Figure 3</w:t>
        </w:r>
        <w:r w:rsidR="00A75B1B" w:rsidRPr="00E55E87">
          <w:rPr>
            <w:rStyle w:val="Hyperlink"/>
          </w:rPr>
          <w:noBreakHyphen/>
          <w:t>9. Circuitry for interfacing with the anemometer</w:t>
        </w:r>
        <w:r w:rsidR="00A75B1B">
          <w:rPr>
            <w:webHidden/>
          </w:rPr>
          <w:tab/>
        </w:r>
        <w:r w:rsidR="00A75B1B">
          <w:rPr>
            <w:webHidden/>
          </w:rPr>
          <w:fldChar w:fldCharType="begin"/>
        </w:r>
        <w:r w:rsidR="00A75B1B">
          <w:rPr>
            <w:webHidden/>
          </w:rPr>
          <w:instrText xml:space="preserve"> PAGEREF _Toc147916495 \h </w:instrText>
        </w:r>
        <w:r w:rsidR="00A75B1B">
          <w:rPr>
            <w:webHidden/>
          </w:rPr>
        </w:r>
        <w:r w:rsidR="00A75B1B">
          <w:rPr>
            <w:webHidden/>
          </w:rPr>
          <w:fldChar w:fldCharType="separate"/>
        </w:r>
        <w:r w:rsidR="00014604">
          <w:rPr>
            <w:webHidden/>
          </w:rPr>
          <w:t>25</w:t>
        </w:r>
        <w:r w:rsidR="00A75B1B">
          <w:rPr>
            <w:webHidden/>
          </w:rPr>
          <w:fldChar w:fldCharType="end"/>
        </w:r>
      </w:hyperlink>
    </w:p>
    <w:p w14:paraId="4C5F0207" w14:textId="25B1DDD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6" w:history="1">
        <w:r w:rsidR="00A75B1B" w:rsidRPr="00E55E87">
          <w:rPr>
            <w:rStyle w:val="Hyperlink"/>
          </w:rPr>
          <w:t>Figure 3</w:t>
        </w:r>
        <w:r w:rsidR="00A75B1B" w:rsidRPr="00E55E87">
          <w:rPr>
            <w:rStyle w:val="Hyperlink"/>
          </w:rPr>
          <w:noBreakHyphen/>
          <w:t>10. Anemometer setup routine and interrupt service routine upon input event</w:t>
        </w:r>
        <w:r w:rsidR="00A75B1B">
          <w:rPr>
            <w:webHidden/>
          </w:rPr>
          <w:tab/>
        </w:r>
        <w:r w:rsidR="00A75B1B">
          <w:rPr>
            <w:webHidden/>
          </w:rPr>
          <w:fldChar w:fldCharType="begin"/>
        </w:r>
        <w:r w:rsidR="00A75B1B">
          <w:rPr>
            <w:webHidden/>
          </w:rPr>
          <w:instrText xml:space="preserve"> PAGEREF _Toc147916496 \h </w:instrText>
        </w:r>
        <w:r w:rsidR="00A75B1B">
          <w:rPr>
            <w:webHidden/>
          </w:rPr>
        </w:r>
        <w:r w:rsidR="00A75B1B">
          <w:rPr>
            <w:webHidden/>
          </w:rPr>
          <w:fldChar w:fldCharType="separate"/>
        </w:r>
        <w:r w:rsidR="00014604">
          <w:rPr>
            <w:webHidden/>
          </w:rPr>
          <w:t>26</w:t>
        </w:r>
        <w:r w:rsidR="00A75B1B">
          <w:rPr>
            <w:webHidden/>
          </w:rPr>
          <w:fldChar w:fldCharType="end"/>
        </w:r>
      </w:hyperlink>
    </w:p>
    <w:p w14:paraId="73DD997C" w14:textId="77CBBD3D"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7" w:history="1">
        <w:r w:rsidR="00A75B1B" w:rsidRPr="00E55E87">
          <w:rPr>
            <w:rStyle w:val="Hyperlink"/>
          </w:rPr>
          <w:t>Figure 3</w:t>
        </w:r>
        <w:r w:rsidR="00A75B1B" w:rsidRPr="00E55E87">
          <w:rPr>
            <w:rStyle w:val="Hyperlink"/>
          </w:rPr>
          <w:noBreakHyphen/>
          <w:t>11. Voltage divider circuitry with ADC module</w:t>
        </w:r>
        <w:r w:rsidR="00A75B1B">
          <w:rPr>
            <w:webHidden/>
          </w:rPr>
          <w:tab/>
        </w:r>
        <w:r w:rsidR="00A75B1B">
          <w:rPr>
            <w:webHidden/>
          </w:rPr>
          <w:fldChar w:fldCharType="begin"/>
        </w:r>
        <w:r w:rsidR="00A75B1B">
          <w:rPr>
            <w:webHidden/>
          </w:rPr>
          <w:instrText xml:space="preserve"> PAGEREF _Toc147916497 \h </w:instrText>
        </w:r>
        <w:r w:rsidR="00A75B1B">
          <w:rPr>
            <w:webHidden/>
          </w:rPr>
        </w:r>
        <w:r w:rsidR="00A75B1B">
          <w:rPr>
            <w:webHidden/>
          </w:rPr>
          <w:fldChar w:fldCharType="separate"/>
        </w:r>
        <w:r w:rsidR="00014604">
          <w:rPr>
            <w:webHidden/>
          </w:rPr>
          <w:t>27</w:t>
        </w:r>
        <w:r w:rsidR="00A75B1B">
          <w:rPr>
            <w:webHidden/>
          </w:rPr>
          <w:fldChar w:fldCharType="end"/>
        </w:r>
      </w:hyperlink>
    </w:p>
    <w:p w14:paraId="17562D2D" w14:textId="348322A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8" w:history="1">
        <w:r w:rsidR="00A75B1B" w:rsidRPr="00E55E87">
          <w:rPr>
            <w:rStyle w:val="Hyperlink"/>
          </w:rPr>
          <w:t>Figure 3</w:t>
        </w:r>
        <w:r w:rsidR="00A75B1B" w:rsidRPr="00E55E87">
          <w:rPr>
            <w:rStyle w:val="Hyperlink"/>
          </w:rPr>
          <w:noBreakHyphen/>
          <w:t>12. Derivation of the Norton equivalent of the voltage divider</w:t>
        </w:r>
        <w:r w:rsidR="00A75B1B">
          <w:rPr>
            <w:webHidden/>
          </w:rPr>
          <w:tab/>
        </w:r>
        <w:r w:rsidR="00A75B1B">
          <w:rPr>
            <w:webHidden/>
          </w:rPr>
          <w:fldChar w:fldCharType="begin"/>
        </w:r>
        <w:r w:rsidR="00A75B1B">
          <w:rPr>
            <w:webHidden/>
          </w:rPr>
          <w:instrText xml:space="preserve"> PAGEREF _Toc147916498 \h </w:instrText>
        </w:r>
        <w:r w:rsidR="00A75B1B">
          <w:rPr>
            <w:webHidden/>
          </w:rPr>
        </w:r>
        <w:r w:rsidR="00A75B1B">
          <w:rPr>
            <w:webHidden/>
          </w:rPr>
          <w:fldChar w:fldCharType="separate"/>
        </w:r>
        <w:r w:rsidR="00014604">
          <w:rPr>
            <w:webHidden/>
          </w:rPr>
          <w:t>28</w:t>
        </w:r>
        <w:r w:rsidR="00A75B1B">
          <w:rPr>
            <w:webHidden/>
          </w:rPr>
          <w:fldChar w:fldCharType="end"/>
        </w:r>
      </w:hyperlink>
    </w:p>
    <w:p w14:paraId="600FC607" w14:textId="54E9317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499" w:history="1">
        <w:r w:rsidR="00A75B1B" w:rsidRPr="00E55E87">
          <w:rPr>
            <w:rStyle w:val="Hyperlink"/>
          </w:rPr>
          <w:t>Figure 3</w:t>
        </w:r>
        <w:r w:rsidR="00A75B1B" w:rsidRPr="00E55E87">
          <w:rPr>
            <w:rStyle w:val="Hyperlink"/>
          </w:rPr>
          <w:noBreakHyphen/>
          <w:t>13. An instance of R</w:t>
        </w:r>
        <w:r w:rsidR="00A75B1B" w:rsidRPr="00E55E87">
          <w:rPr>
            <w:rStyle w:val="Hyperlink"/>
            <w:vertAlign w:val="subscript"/>
          </w:rPr>
          <w:t>external</w:t>
        </w:r>
        <w:r w:rsidR="00A75B1B" w:rsidRPr="00E55E87">
          <w:rPr>
            <w:rStyle w:val="Hyperlink"/>
          </w:rPr>
          <w:t xml:space="preserve"> = 3.0kΩ input to the voltage step-calculating sheet</w:t>
        </w:r>
        <w:r w:rsidR="00A75B1B">
          <w:rPr>
            <w:webHidden/>
          </w:rPr>
          <w:tab/>
        </w:r>
        <w:r w:rsidR="00A75B1B">
          <w:rPr>
            <w:webHidden/>
          </w:rPr>
          <w:fldChar w:fldCharType="begin"/>
        </w:r>
        <w:r w:rsidR="00A75B1B">
          <w:rPr>
            <w:webHidden/>
          </w:rPr>
          <w:instrText xml:space="preserve"> PAGEREF _Toc147916499 \h </w:instrText>
        </w:r>
        <w:r w:rsidR="00A75B1B">
          <w:rPr>
            <w:webHidden/>
          </w:rPr>
        </w:r>
        <w:r w:rsidR="00A75B1B">
          <w:rPr>
            <w:webHidden/>
          </w:rPr>
          <w:fldChar w:fldCharType="separate"/>
        </w:r>
        <w:r w:rsidR="00014604">
          <w:rPr>
            <w:webHidden/>
          </w:rPr>
          <w:t>29</w:t>
        </w:r>
        <w:r w:rsidR="00A75B1B">
          <w:rPr>
            <w:webHidden/>
          </w:rPr>
          <w:fldChar w:fldCharType="end"/>
        </w:r>
      </w:hyperlink>
    </w:p>
    <w:p w14:paraId="582CDA9A" w14:textId="50073279"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0" w:history="1">
        <w:r w:rsidR="00A75B1B" w:rsidRPr="00E55E87">
          <w:rPr>
            <w:rStyle w:val="Hyperlink"/>
          </w:rPr>
          <w:t>Figure 3</w:t>
        </w:r>
        <w:r w:rsidR="00A75B1B" w:rsidRPr="00E55E87">
          <w:rPr>
            <w:rStyle w:val="Hyperlink"/>
          </w:rPr>
          <w:noBreakHyphen/>
          <w:t>14. A noise instance captured during a test on the wind vane</w:t>
        </w:r>
        <w:r w:rsidR="00A75B1B">
          <w:rPr>
            <w:webHidden/>
          </w:rPr>
          <w:tab/>
        </w:r>
        <w:r w:rsidR="00A75B1B">
          <w:rPr>
            <w:webHidden/>
          </w:rPr>
          <w:fldChar w:fldCharType="begin"/>
        </w:r>
        <w:r w:rsidR="00A75B1B">
          <w:rPr>
            <w:webHidden/>
          </w:rPr>
          <w:instrText xml:space="preserve"> PAGEREF _Toc147916500 \h </w:instrText>
        </w:r>
        <w:r w:rsidR="00A75B1B">
          <w:rPr>
            <w:webHidden/>
          </w:rPr>
        </w:r>
        <w:r w:rsidR="00A75B1B">
          <w:rPr>
            <w:webHidden/>
          </w:rPr>
          <w:fldChar w:fldCharType="separate"/>
        </w:r>
        <w:r w:rsidR="00014604">
          <w:rPr>
            <w:webHidden/>
          </w:rPr>
          <w:t>30</w:t>
        </w:r>
        <w:r w:rsidR="00A75B1B">
          <w:rPr>
            <w:webHidden/>
          </w:rPr>
          <w:fldChar w:fldCharType="end"/>
        </w:r>
      </w:hyperlink>
    </w:p>
    <w:p w14:paraId="4BCB1A8A" w14:textId="052D130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1" w:history="1">
        <w:r w:rsidR="00A75B1B" w:rsidRPr="00E55E87">
          <w:rPr>
            <w:rStyle w:val="Hyperlink"/>
          </w:rPr>
          <w:t>Figure 3</w:t>
        </w:r>
        <w:r w:rsidR="00A75B1B" w:rsidRPr="00E55E87">
          <w:rPr>
            <w:rStyle w:val="Hyperlink"/>
          </w:rPr>
          <w:noBreakHyphen/>
          <w:t>15. Circuitry for reading the wind vane</w:t>
        </w:r>
        <w:r w:rsidR="00A75B1B">
          <w:rPr>
            <w:webHidden/>
          </w:rPr>
          <w:tab/>
        </w:r>
        <w:r w:rsidR="00A75B1B">
          <w:rPr>
            <w:webHidden/>
          </w:rPr>
          <w:fldChar w:fldCharType="begin"/>
        </w:r>
        <w:r w:rsidR="00A75B1B">
          <w:rPr>
            <w:webHidden/>
          </w:rPr>
          <w:instrText xml:space="preserve"> PAGEREF _Toc147916501 \h </w:instrText>
        </w:r>
        <w:r w:rsidR="00A75B1B">
          <w:rPr>
            <w:webHidden/>
          </w:rPr>
        </w:r>
        <w:r w:rsidR="00A75B1B">
          <w:rPr>
            <w:webHidden/>
          </w:rPr>
          <w:fldChar w:fldCharType="separate"/>
        </w:r>
        <w:r w:rsidR="00014604">
          <w:rPr>
            <w:webHidden/>
          </w:rPr>
          <w:t>31</w:t>
        </w:r>
        <w:r w:rsidR="00A75B1B">
          <w:rPr>
            <w:webHidden/>
          </w:rPr>
          <w:fldChar w:fldCharType="end"/>
        </w:r>
      </w:hyperlink>
    </w:p>
    <w:p w14:paraId="49C5FCBE" w14:textId="036F1D8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2" w:history="1">
        <w:r w:rsidR="00A75B1B" w:rsidRPr="00E55E87">
          <w:rPr>
            <w:rStyle w:val="Hyperlink"/>
          </w:rPr>
          <w:t>Figure 3</w:t>
        </w:r>
        <w:r w:rsidR="00A75B1B" w:rsidRPr="00E55E87">
          <w:rPr>
            <w:rStyle w:val="Hyperlink"/>
          </w:rPr>
          <w:noBreakHyphen/>
          <w:t>16. Frequency response of the active 11.587-kHz RC LPF</w:t>
        </w:r>
        <w:r w:rsidR="00A75B1B">
          <w:rPr>
            <w:webHidden/>
          </w:rPr>
          <w:tab/>
        </w:r>
        <w:r w:rsidR="00A75B1B">
          <w:rPr>
            <w:webHidden/>
          </w:rPr>
          <w:fldChar w:fldCharType="begin"/>
        </w:r>
        <w:r w:rsidR="00A75B1B">
          <w:rPr>
            <w:webHidden/>
          </w:rPr>
          <w:instrText xml:space="preserve"> PAGEREF _Toc147916502 \h </w:instrText>
        </w:r>
        <w:r w:rsidR="00A75B1B">
          <w:rPr>
            <w:webHidden/>
          </w:rPr>
        </w:r>
        <w:r w:rsidR="00A75B1B">
          <w:rPr>
            <w:webHidden/>
          </w:rPr>
          <w:fldChar w:fldCharType="separate"/>
        </w:r>
        <w:r w:rsidR="00014604">
          <w:rPr>
            <w:webHidden/>
          </w:rPr>
          <w:t>32</w:t>
        </w:r>
        <w:r w:rsidR="00A75B1B">
          <w:rPr>
            <w:webHidden/>
          </w:rPr>
          <w:fldChar w:fldCharType="end"/>
        </w:r>
      </w:hyperlink>
    </w:p>
    <w:p w14:paraId="4B7DF258" w14:textId="1E32F97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3" w:history="1">
        <w:r w:rsidR="00A75B1B" w:rsidRPr="00E55E87">
          <w:rPr>
            <w:rStyle w:val="Hyperlink"/>
          </w:rPr>
          <w:t>Figure 3</w:t>
        </w:r>
        <w:r w:rsidR="00A75B1B" w:rsidRPr="00E55E87">
          <w:rPr>
            <w:rStyle w:val="Hyperlink"/>
          </w:rPr>
          <w:noBreakHyphen/>
          <w:t>17. Step response of the active 11.587-kHz RC LPF</w:t>
        </w:r>
        <w:r w:rsidR="00A75B1B">
          <w:rPr>
            <w:webHidden/>
          </w:rPr>
          <w:tab/>
        </w:r>
        <w:r w:rsidR="00A75B1B">
          <w:rPr>
            <w:webHidden/>
          </w:rPr>
          <w:fldChar w:fldCharType="begin"/>
        </w:r>
        <w:r w:rsidR="00A75B1B">
          <w:rPr>
            <w:webHidden/>
          </w:rPr>
          <w:instrText xml:space="preserve"> PAGEREF _Toc147916503 \h </w:instrText>
        </w:r>
        <w:r w:rsidR="00A75B1B">
          <w:rPr>
            <w:webHidden/>
          </w:rPr>
        </w:r>
        <w:r w:rsidR="00A75B1B">
          <w:rPr>
            <w:webHidden/>
          </w:rPr>
          <w:fldChar w:fldCharType="separate"/>
        </w:r>
        <w:r w:rsidR="00014604">
          <w:rPr>
            <w:webHidden/>
          </w:rPr>
          <w:t>33</w:t>
        </w:r>
        <w:r w:rsidR="00A75B1B">
          <w:rPr>
            <w:webHidden/>
          </w:rPr>
          <w:fldChar w:fldCharType="end"/>
        </w:r>
      </w:hyperlink>
    </w:p>
    <w:p w14:paraId="39C6F455" w14:textId="04E0881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4" w:history="1">
        <w:r w:rsidR="00A75B1B" w:rsidRPr="00E55E87">
          <w:rPr>
            <w:rStyle w:val="Hyperlink"/>
          </w:rPr>
          <w:t>Figure 3</w:t>
        </w:r>
        <w:r w:rsidR="00A75B1B" w:rsidRPr="00E55E87">
          <w:rPr>
            <w:rStyle w:val="Hyperlink"/>
          </w:rPr>
          <w:noBreakHyphen/>
          <w:t>18. Circuitry for interfacing with the rain gauge</w:t>
        </w:r>
        <w:r w:rsidR="00A75B1B">
          <w:rPr>
            <w:webHidden/>
          </w:rPr>
          <w:tab/>
        </w:r>
        <w:r w:rsidR="00A75B1B">
          <w:rPr>
            <w:webHidden/>
          </w:rPr>
          <w:fldChar w:fldCharType="begin"/>
        </w:r>
        <w:r w:rsidR="00A75B1B">
          <w:rPr>
            <w:webHidden/>
          </w:rPr>
          <w:instrText xml:space="preserve"> PAGEREF _Toc147916504 \h </w:instrText>
        </w:r>
        <w:r w:rsidR="00A75B1B">
          <w:rPr>
            <w:webHidden/>
          </w:rPr>
        </w:r>
        <w:r w:rsidR="00A75B1B">
          <w:rPr>
            <w:webHidden/>
          </w:rPr>
          <w:fldChar w:fldCharType="separate"/>
        </w:r>
        <w:r w:rsidR="00014604">
          <w:rPr>
            <w:webHidden/>
          </w:rPr>
          <w:t>36</w:t>
        </w:r>
        <w:r w:rsidR="00A75B1B">
          <w:rPr>
            <w:webHidden/>
          </w:rPr>
          <w:fldChar w:fldCharType="end"/>
        </w:r>
      </w:hyperlink>
    </w:p>
    <w:p w14:paraId="20983CF8" w14:textId="4F05615E"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5" w:history="1">
        <w:r w:rsidR="00A75B1B" w:rsidRPr="00E55E87">
          <w:rPr>
            <w:rStyle w:val="Hyperlink"/>
          </w:rPr>
          <w:t>Figure 3</w:t>
        </w:r>
        <w:r w:rsidR="00A75B1B" w:rsidRPr="00E55E87">
          <w:rPr>
            <w:rStyle w:val="Hyperlink"/>
          </w:rPr>
          <w:noBreakHyphen/>
          <w:t>19. Anemometer setup routine and interrupt service routine upon input event</w:t>
        </w:r>
        <w:r w:rsidR="00A75B1B">
          <w:rPr>
            <w:webHidden/>
          </w:rPr>
          <w:tab/>
        </w:r>
        <w:r w:rsidR="00A75B1B">
          <w:rPr>
            <w:webHidden/>
          </w:rPr>
          <w:fldChar w:fldCharType="begin"/>
        </w:r>
        <w:r w:rsidR="00A75B1B">
          <w:rPr>
            <w:webHidden/>
          </w:rPr>
          <w:instrText xml:space="preserve"> PAGEREF _Toc147916505 \h </w:instrText>
        </w:r>
        <w:r w:rsidR="00A75B1B">
          <w:rPr>
            <w:webHidden/>
          </w:rPr>
        </w:r>
        <w:r w:rsidR="00A75B1B">
          <w:rPr>
            <w:webHidden/>
          </w:rPr>
          <w:fldChar w:fldCharType="separate"/>
        </w:r>
        <w:r w:rsidR="00014604">
          <w:rPr>
            <w:webHidden/>
          </w:rPr>
          <w:t>37</w:t>
        </w:r>
        <w:r w:rsidR="00A75B1B">
          <w:rPr>
            <w:webHidden/>
          </w:rPr>
          <w:fldChar w:fldCharType="end"/>
        </w:r>
      </w:hyperlink>
    </w:p>
    <w:p w14:paraId="0B67B2A4" w14:textId="5676D5A4"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6" w:history="1">
        <w:r w:rsidR="00A75B1B" w:rsidRPr="00E55E87">
          <w:rPr>
            <w:rStyle w:val="Hyperlink"/>
          </w:rPr>
          <w:t>Figure 3</w:t>
        </w:r>
        <w:r w:rsidR="00A75B1B" w:rsidRPr="00E55E87">
          <w:rPr>
            <w:rStyle w:val="Hyperlink"/>
          </w:rPr>
          <w:noBreakHyphen/>
          <w:t>20. BME280 setup for the I</w:t>
        </w:r>
        <w:r w:rsidR="00A75B1B" w:rsidRPr="00E55E87">
          <w:rPr>
            <w:rStyle w:val="Hyperlink"/>
            <w:vertAlign w:val="superscript"/>
          </w:rPr>
          <w:t>2</w:t>
        </w:r>
        <w:r w:rsidR="00A75B1B" w:rsidRPr="00E55E87">
          <w:rPr>
            <w:rStyle w:val="Hyperlink"/>
          </w:rPr>
          <w:t>C protocol</w:t>
        </w:r>
        <w:r w:rsidR="00A75B1B">
          <w:rPr>
            <w:webHidden/>
          </w:rPr>
          <w:tab/>
        </w:r>
        <w:r w:rsidR="00A75B1B">
          <w:rPr>
            <w:webHidden/>
          </w:rPr>
          <w:fldChar w:fldCharType="begin"/>
        </w:r>
        <w:r w:rsidR="00A75B1B">
          <w:rPr>
            <w:webHidden/>
          </w:rPr>
          <w:instrText xml:space="preserve"> PAGEREF _Toc147916506 \h </w:instrText>
        </w:r>
        <w:r w:rsidR="00A75B1B">
          <w:rPr>
            <w:webHidden/>
          </w:rPr>
        </w:r>
        <w:r w:rsidR="00A75B1B">
          <w:rPr>
            <w:webHidden/>
          </w:rPr>
          <w:fldChar w:fldCharType="separate"/>
        </w:r>
        <w:r w:rsidR="00014604">
          <w:rPr>
            <w:webHidden/>
          </w:rPr>
          <w:t>37</w:t>
        </w:r>
        <w:r w:rsidR="00A75B1B">
          <w:rPr>
            <w:webHidden/>
          </w:rPr>
          <w:fldChar w:fldCharType="end"/>
        </w:r>
      </w:hyperlink>
    </w:p>
    <w:p w14:paraId="243CE811" w14:textId="119C7796"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7" w:history="1">
        <w:r w:rsidR="00A75B1B" w:rsidRPr="00E55E87">
          <w:rPr>
            <w:rStyle w:val="Hyperlink"/>
          </w:rPr>
          <w:t>Figure 3</w:t>
        </w:r>
        <w:r w:rsidR="00A75B1B" w:rsidRPr="00E55E87">
          <w:rPr>
            <w:rStyle w:val="Hyperlink"/>
          </w:rPr>
          <w:noBreakHyphen/>
          <w:t>21. The concept of a DS18B20 powered via an external power supply V</w:t>
        </w:r>
        <w:r w:rsidR="00A75B1B" w:rsidRPr="00E55E87">
          <w:rPr>
            <w:rStyle w:val="Hyperlink"/>
            <w:vertAlign w:val="subscript"/>
          </w:rPr>
          <w:t>P</w:t>
        </w:r>
        <w:r w:rsidR="00A75B1B">
          <w:rPr>
            <w:webHidden/>
          </w:rPr>
          <w:tab/>
        </w:r>
        <w:r w:rsidR="00A75B1B">
          <w:rPr>
            <w:webHidden/>
          </w:rPr>
          <w:fldChar w:fldCharType="begin"/>
        </w:r>
        <w:r w:rsidR="00A75B1B">
          <w:rPr>
            <w:webHidden/>
          </w:rPr>
          <w:instrText xml:space="preserve"> PAGEREF _Toc147916507 \h </w:instrText>
        </w:r>
        <w:r w:rsidR="00A75B1B">
          <w:rPr>
            <w:webHidden/>
          </w:rPr>
        </w:r>
        <w:r w:rsidR="00A75B1B">
          <w:rPr>
            <w:webHidden/>
          </w:rPr>
          <w:fldChar w:fldCharType="separate"/>
        </w:r>
        <w:r w:rsidR="00014604">
          <w:rPr>
            <w:webHidden/>
          </w:rPr>
          <w:t>39</w:t>
        </w:r>
        <w:r w:rsidR="00A75B1B">
          <w:rPr>
            <w:webHidden/>
          </w:rPr>
          <w:fldChar w:fldCharType="end"/>
        </w:r>
      </w:hyperlink>
    </w:p>
    <w:p w14:paraId="4F9F8747" w14:textId="51D452D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8" w:history="1">
        <w:r w:rsidR="00A75B1B" w:rsidRPr="00E55E87">
          <w:rPr>
            <w:rStyle w:val="Hyperlink"/>
          </w:rPr>
          <w:t>Figure 3</w:t>
        </w:r>
        <w:r w:rsidR="00A75B1B" w:rsidRPr="00E55E87">
          <w:rPr>
            <w:rStyle w:val="Hyperlink"/>
          </w:rPr>
          <w:noBreakHyphen/>
          <w:t>22. Final circuitry for interfacing the DS18B20 with the microcontroller</w:t>
        </w:r>
        <w:r w:rsidR="00A75B1B">
          <w:rPr>
            <w:webHidden/>
          </w:rPr>
          <w:tab/>
        </w:r>
        <w:r w:rsidR="00A75B1B">
          <w:rPr>
            <w:webHidden/>
          </w:rPr>
          <w:fldChar w:fldCharType="begin"/>
        </w:r>
        <w:r w:rsidR="00A75B1B">
          <w:rPr>
            <w:webHidden/>
          </w:rPr>
          <w:instrText xml:space="preserve"> PAGEREF _Toc147916508 \h </w:instrText>
        </w:r>
        <w:r w:rsidR="00A75B1B">
          <w:rPr>
            <w:webHidden/>
          </w:rPr>
        </w:r>
        <w:r w:rsidR="00A75B1B">
          <w:rPr>
            <w:webHidden/>
          </w:rPr>
          <w:fldChar w:fldCharType="separate"/>
        </w:r>
        <w:r w:rsidR="00014604">
          <w:rPr>
            <w:webHidden/>
          </w:rPr>
          <w:t>40</w:t>
        </w:r>
        <w:r w:rsidR="00A75B1B">
          <w:rPr>
            <w:webHidden/>
          </w:rPr>
          <w:fldChar w:fldCharType="end"/>
        </w:r>
      </w:hyperlink>
    </w:p>
    <w:p w14:paraId="361583FD" w14:textId="41DA1302"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09" w:history="1">
        <w:r w:rsidR="00A75B1B" w:rsidRPr="00E55E87">
          <w:rPr>
            <w:rStyle w:val="Hyperlink"/>
          </w:rPr>
          <w:t>Figure 3</w:t>
        </w:r>
        <w:r w:rsidR="00A75B1B" w:rsidRPr="00E55E87">
          <w:rPr>
            <w:rStyle w:val="Hyperlink"/>
          </w:rPr>
          <w:noBreakHyphen/>
          <w:t>23. Setup and reading routines for DS18B20</w:t>
        </w:r>
        <w:r w:rsidR="00A75B1B">
          <w:rPr>
            <w:webHidden/>
          </w:rPr>
          <w:tab/>
        </w:r>
        <w:r w:rsidR="00A75B1B">
          <w:rPr>
            <w:webHidden/>
          </w:rPr>
          <w:fldChar w:fldCharType="begin"/>
        </w:r>
        <w:r w:rsidR="00A75B1B">
          <w:rPr>
            <w:webHidden/>
          </w:rPr>
          <w:instrText xml:space="preserve"> PAGEREF _Toc147916509 \h </w:instrText>
        </w:r>
        <w:r w:rsidR="00A75B1B">
          <w:rPr>
            <w:webHidden/>
          </w:rPr>
        </w:r>
        <w:r w:rsidR="00A75B1B">
          <w:rPr>
            <w:webHidden/>
          </w:rPr>
          <w:fldChar w:fldCharType="separate"/>
        </w:r>
        <w:r w:rsidR="00014604">
          <w:rPr>
            <w:webHidden/>
          </w:rPr>
          <w:t>42</w:t>
        </w:r>
        <w:r w:rsidR="00A75B1B">
          <w:rPr>
            <w:webHidden/>
          </w:rPr>
          <w:fldChar w:fldCharType="end"/>
        </w:r>
      </w:hyperlink>
    </w:p>
    <w:p w14:paraId="7275488A" w14:textId="418B7F5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0" w:history="1">
        <w:r w:rsidR="00A75B1B" w:rsidRPr="00E55E87">
          <w:rPr>
            <w:rStyle w:val="Hyperlink"/>
          </w:rPr>
          <w:t>Figure 3</w:t>
        </w:r>
        <w:r w:rsidR="00A75B1B" w:rsidRPr="00E55E87">
          <w:rPr>
            <w:rStyle w:val="Hyperlink"/>
          </w:rPr>
          <w:noBreakHyphen/>
          <w:t>24. Hardware setup for SX1278 LoRa module</w:t>
        </w:r>
        <w:r w:rsidR="00A75B1B">
          <w:rPr>
            <w:webHidden/>
          </w:rPr>
          <w:tab/>
        </w:r>
        <w:r w:rsidR="00A75B1B">
          <w:rPr>
            <w:webHidden/>
          </w:rPr>
          <w:fldChar w:fldCharType="begin"/>
        </w:r>
        <w:r w:rsidR="00A75B1B">
          <w:rPr>
            <w:webHidden/>
          </w:rPr>
          <w:instrText xml:space="preserve"> PAGEREF _Toc147916510 \h </w:instrText>
        </w:r>
        <w:r w:rsidR="00A75B1B">
          <w:rPr>
            <w:webHidden/>
          </w:rPr>
        </w:r>
        <w:r w:rsidR="00A75B1B">
          <w:rPr>
            <w:webHidden/>
          </w:rPr>
          <w:fldChar w:fldCharType="separate"/>
        </w:r>
        <w:r w:rsidR="00014604">
          <w:rPr>
            <w:webHidden/>
          </w:rPr>
          <w:t>43</w:t>
        </w:r>
        <w:r w:rsidR="00A75B1B">
          <w:rPr>
            <w:webHidden/>
          </w:rPr>
          <w:fldChar w:fldCharType="end"/>
        </w:r>
      </w:hyperlink>
    </w:p>
    <w:p w14:paraId="186CC8DA" w14:textId="02D6CEAE"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1" w:history="1">
        <w:r w:rsidR="00A75B1B" w:rsidRPr="00E55E87">
          <w:rPr>
            <w:rStyle w:val="Hyperlink"/>
          </w:rPr>
          <w:t>Figure 3</w:t>
        </w:r>
        <w:r w:rsidR="00A75B1B" w:rsidRPr="00E55E87">
          <w:rPr>
            <w:rStyle w:val="Hyperlink"/>
          </w:rPr>
          <w:noBreakHyphen/>
          <w:t>25. SX1278 software setup and message-handling routines</w:t>
        </w:r>
        <w:r w:rsidR="00A75B1B">
          <w:rPr>
            <w:webHidden/>
          </w:rPr>
          <w:tab/>
        </w:r>
        <w:r w:rsidR="00A75B1B">
          <w:rPr>
            <w:webHidden/>
          </w:rPr>
          <w:fldChar w:fldCharType="begin"/>
        </w:r>
        <w:r w:rsidR="00A75B1B">
          <w:rPr>
            <w:webHidden/>
          </w:rPr>
          <w:instrText xml:space="preserve"> PAGEREF _Toc147916511 \h </w:instrText>
        </w:r>
        <w:r w:rsidR="00A75B1B">
          <w:rPr>
            <w:webHidden/>
          </w:rPr>
        </w:r>
        <w:r w:rsidR="00A75B1B">
          <w:rPr>
            <w:webHidden/>
          </w:rPr>
          <w:fldChar w:fldCharType="separate"/>
        </w:r>
        <w:r w:rsidR="00014604">
          <w:rPr>
            <w:webHidden/>
          </w:rPr>
          <w:t>46</w:t>
        </w:r>
        <w:r w:rsidR="00A75B1B">
          <w:rPr>
            <w:webHidden/>
          </w:rPr>
          <w:fldChar w:fldCharType="end"/>
        </w:r>
      </w:hyperlink>
    </w:p>
    <w:p w14:paraId="20620A45" w14:textId="3CDA780D"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2" w:history="1">
        <w:r w:rsidR="00A75B1B" w:rsidRPr="00E55E87">
          <w:rPr>
            <w:rStyle w:val="Hyperlink"/>
          </w:rPr>
          <w:t>Figure 3</w:t>
        </w:r>
        <w:r w:rsidR="00A75B1B" w:rsidRPr="00E55E87">
          <w:rPr>
            <w:rStyle w:val="Hyperlink"/>
          </w:rPr>
          <w:noBreakHyphen/>
          <w:t>26. Hardware setup with the DS3231SN RTC module</w:t>
        </w:r>
        <w:r w:rsidR="00A75B1B">
          <w:rPr>
            <w:webHidden/>
          </w:rPr>
          <w:tab/>
        </w:r>
        <w:r w:rsidR="00A75B1B">
          <w:rPr>
            <w:webHidden/>
          </w:rPr>
          <w:fldChar w:fldCharType="begin"/>
        </w:r>
        <w:r w:rsidR="00A75B1B">
          <w:rPr>
            <w:webHidden/>
          </w:rPr>
          <w:instrText xml:space="preserve"> PAGEREF _Toc147916512 \h </w:instrText>
        </w:r>
        <w:r w:rsidR="00A75B1B">
          <w:rPr>
            <w:webHidden/>
          </w:rPr>
        </w:r>
        <w:r w:rsidR="00A75B1B">
          <w:rPr>
            <w:webHidden/>
          </w:rPr>
          <w:fldChar w:fldCharType="separate"/>
        </w:r>
        <w:r w:rsidR="00014604">
          <w:rPr>
            <w:webHidden/>
          </w:rPr>
          <w:t>47</w:t>
        </w:r>
        <w:r w:rsidR="00A75B1B">
          <w:rPr>
            <w:webHidden/>
          </w:rPr>
          <w:fldChar w:fldCharType="end"/>
        </w:r>
      </w:hyperlink>
    </w:p>
    <w:p w14:paraId="6C30BFF2" w14:textId="3BBC600B"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3" w:history="1">
        <w:r w:rsidR="00A75B1B" w:rsidRPr="00E55E87">
          <w:rPr>
            <w:rStyle w:val="Hyperlink"/>
          </w:rPr>
          <w:t>Figure 3</w:t>
        </w:r>
        <w:r w:rsidR="00A75B1B" w:rsidRPr="00E55E87">
          <w:rPr>
            <w:rStyle w:val="Hyperlink"/>
          </w:rPr>
          <w:noBreakHyphen/>
          <w:t>27. Physical pin connections of the microSD card module with the microcontroller</w:t>
        </w:r>
        <w:r w:rsidR="00A75B1B">
          <w:rPr>
            <w:webHidden/>
          </w:rPr>
          <w:tab/>
        </w:r>
        <w:r w:rsidR="00A75B1B">
          <w:rPr>
            <w:webHidden/>
          </w:rPr>
          <w:fldChar w:fldCharType="begin"/>
        </w:r>
        <w:r w:rsidR="00A75B1B">
          <w:rPr>
            <w:webHidden/>
          </w:rPr>
          <w:instrText xml:space="preserve"> PAGEREF _Toc147916513 \h </w:instrText>
        </w:r>
        <w:r w:rsidR="00A75B1B">
          <w:rPr>
            <w:webHidden/>
          </w:rPr>
        </w:r>
        <w:r w:rsidR="00A75B1B">
          <w:rPr>
            <w:webHidden/>
          </w:rPr>
          <w:fldChar w:fldCharType="separate"/>
        </w:r>
        <w:r w:rsidR="00014604">
          <w:rPr>
            <w:webHidden/>
          </w:rPr>
          <w:t>50</w:t>
        </w:r>
        <w:r w:rsidR="00A75B1B">
          <w:rPr>
            <w:webHidden/>
          </w:rPr>
          <w:fldChar w:fldCharType="end"/>
        </w:r>
      </w:hyperlink>
    </w:p>
    <w:p w14:paraId="2540A0AD" w14:textId="2E12BD6F"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4" w:history="1">
        <w:r w:rsidR="00A75B1B" w:rsidRPr="00E55E87">
          <w:rPr>
            <w:rStyle w:val="Hyperlink"/>
          </w:rPr>
          <w:t>Figure 3</w:t>
        </w:r>
        <w:r w:rsidR="00A75B1B" w:rsidRPr="00E55E87">
          <w:rPr>
            <w:rStyle w:val="Hyperlink"/>
          </w:rPr>
          <w:noBreakHyphen/>
          <w:t>28. Power supply input for the station and the voltage regulating unit</w:t>
        </w:r>
        <w:r w:rsidR="00A75B1B">
          <w:rPr>
            <w:webHidden/>
          </w:rPr>
          <w:tab/>
        </w:r>
        <w:r w:rsidR="00A75B1B">
          <w:rPr>
            <w:webHidden/>
          </w:rPr>
          <w:fldChar w:fldCharType="begin"/>
        </w:r>
        <w:r w:rsidR="00A75B1B">
          <w:rPr>
            <w:webHidden/>
          </w:rPr>
          <w:instrText xml:space="preserve"> PAGEREF _Toc147916514 \h </w:instrText>
        </w:r>
        <w:r w:rsidR="00A75B1B">
          <w:rPr>
            <w:webHidden/>
          </w:rPr>
        </w:r>
        <w:r w:rsidR="00A75B1B">
          <w:rPr>
            <w:webHidden/>
          </w:rPr>
          <w:fldChar w:fldCharType="separate"/>
        </w:r>
        <w:r w:rsidR="00014604">
          <w:rPr>
            <w:webHidden/>
          </w:rPr>
          <w:t>51</w:t>
        </w:r>
        <w:r w:rsidR="00A75B1B">
          <w:rPr>
            <w:webHidden/>
          </w:rPr>
          <w:fldChar w:fldCharType="end"/>
        </w:r>
      </w:hyperlink>
    </w:p>
    <w:p w14:paraId="3B60C6C5" w14:textId="5B1186B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5" w:history="1">
        <w:r w:rsidR="00A75B1B" w:rsidRPr="00E55E87">
          <w:rPr>
            <w:rStyle w:val="Hyperlink"/>
          </w:rPr>
          <w:t>Figure 3</w:t>
        </w:r>
        <w:r w:rsidR="00A75B1B" w:rsidRPr="00E55E87">
          <w:rPr>
            <w:rStyle w:val="Hyperlink"/>
          </w:rPr>
          <w:noBreakHyphen/>
          <w:t>29. Observed output of the LM317 circuitry in Figure 3</w:t>
        </w:r>
        <w:r w:rsidR="00A75B1B" w:rsidRPr="00E55E87">
          <w:rPr>
            <w:rStyle w:val="Hyperlink"/>
          </w:rPr>
          <w:noBreakHyphen/>
          <w:t xml:space="preserve">28 with </w:t>
        </w:r>
        <m:oMath>
          <m:r>
            <w:rPr>
              <w:rStyle w:val="Hyperlink"/>
              <w:rFonts w:ascii="Cambria Math" w:hAnsi="Cambria Math"/>
            </w:rPr>
            <m:t>Vin=+8.4V</m:t>
          </m:r>
        </m:oMath>
        <w:r w:rsidR="00A75B1B">
          <w:rPr>
            <w:webHidden/>
          </w:rPr>
          <w:tab/>
        </w:r>
        <w:r w:rsidR="00A75B1B">
          <w:rPr>
            <w:webHidden/>
          </w:rPr>
          <w:fldChar w:fldCharType="begin"/>
        </w:r>
        <w:r w:rsidR="00A75B1B">
          <w:rPr>
            <w:webHidden/>
          </w:rPr>
          <w:instrText xml:space="preserve"> PAGEREF _Toc147916515 \h </w:instrText>
        </w:r>
        <w:r w:rsidR="00A75B1B">
          <w:rPr>
            <w:webHidden/>
          </w:rPr>
        </w:r>
        <w:r w:rsidR="00A75B1B">
          <w:rPr>
            <w:webHidden/>
          </w:rPr>
          <w:fldChar w:fldCharType="separate"/>
        </w:r>
        <w:r w:rsidR="00014604">
          <w:rPr>
            <w:webHidden/>
          </w:rPr>
          <w:t>52</w:t>
        </w:r>
        <w:r w:rsidR="00A75B1B">
          <w:rPr>
            <w:webHidden/>
          </w:rPr>
          <w:fldChar w:fldCharType="end"/>
        </w:r>
      </w:hyperlink>
    </w:p>
    <w:p w14:paraId="0AB636B5" w14:textId="356850C7"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6" w:history="1">
        <w:r w:rsidR="00A75B1B" w:rsidRPr="00E55E87">
          <w:rPr>
            <w:rStyle w:val="Hyperlink"/>
          </w:rPr>
          <w:t>Figure 3</w:t>
        </w:r>
        <w:r w:rsidR="00A75B1B" w:rsidRPr="00E55E87">
          <w:rPr>
            <w:rStyle w:val="Hyperlink"/>
          </w:rPr>
          <w:noBreakHyphen/>
          <w:t>30. Hardware setup for the gateway</w:t>
        </w:r>
        <w:r w:rsidR="00A75B1B">
          <w:rPr>
            <w:webHidden/>
          </w:rPr>
          <w:tab/>
        </w:r>
        <w:r w:rsidR="00A75B1B">
          <w:rPr>
            <w:webHidden/>
          </w:rPr>
          <w:fldChar w:fldCharType="begin"/>
        </w:r>
        <w:r w:rsidR="00A75B1B">
          <w:rPr>
            <w:webHidden/>
          </w:rPr>
          <w:instrText xml:space="preserve"> PAGEREF _Toc147916516 \h </w:instrText>
        </w:r>
        <w:r w:rsidR="00A75B1B">
          <w:rPr>
            <w:webHidden/>
          </w:rPr>
        </w:r>
        <w:r w:rsidR="00A75B1B">
          <w:rPr>
            <w:webHidden/>
          </w:rPr>
          <w:fldChar w:fldCharType="separate"/>
        </w:r>
        <w:r w:rsidR="00014604">
          <w:rPr>
            <w:webHidden/>
          </w:rPr>
          <w:t>53</w:t>
        </w:r>
        <w:r w:rsidR="00A75B1B">
          <w:rPr>
            <w:webHidden/>
          </w:rPr>
          <w:fldChar w:fldCharType="end"/>
        </w:r>
      </w:hyperlink>
    </w:p>
    <w:p w14:paraId="0B5D67A4" w14:textId="6E25D7A5"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7" w:history="1">
        <w:r w:rsidR="00A75B1B" w:rsidRPr="00E55E87">
          <w:rPr>
            <w:rStyle w:val="Hyperlink"/>
          </w:rPr>
          <w:t>Figure 3</w:t>
        </w:r>
        <w:r w:rsidR="00A75B1B" w:rsidRPr="00E55E87">
          <w:rPr>
            <w:rStyle w:val="Hyperlink"/>
          </w:rPr>
          <w:noBreakHyphen/>
          <w:t>31. ThingSpeak channel’s “API Keys” tab</w:t>
        </w:r>
        <w:r w:rsidR="00A75B1B">
          <w:rPr>
            <w:webHidden/>
          </w:rPr>
          <w:tab/>
        </w:r>
        <w:r w:rsidR="00A75B1B">
          <w:rPr>
            <w:webHidden/>
          </w:rPr>
          <w:fldChar w:fldCharType="begin"/>
        </w:r>
        <w:r w:rsidR="00A75B1B">
          <w:rPr>
            <w:webHidden/>
          </w:rPr>
          <w:instrText xml:space="preserve"> PAGEREF _Toc147916517 \h </w:instrText>
        </w:r>
        <w:r w:rsidR="00A75B1B">
          <w:rPr>
            <w:webHidden/>
          </w:rPr>
        </w:r>
        <w:r w:rsidR="00A75B1B">
          <w:rPr>
            <w:webHidden/>
          </w:rPr>
          <w:fldChar w:fldCharType="separate"/>
        </w:r>
        <w:r w:rsidR="00014604">
          <w:rPr>
            <w:webHidden/>
          </w:rPr>
          <w:t>55</w:t>
        </w:r>
        <w:r w:rsidR="00A75B1B">
          <w:rPr>
            <w:webHidden/>
          </w:rPr>
          <w:fldChar w:fldCharType="end"/>
        </w:r>
      </w:hyperlink>
    </w:p>
    <w:p w14:paraId="195DC6A9" w14:textId="6560C35C"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8" w:history="1">
        <w:r w:rsidR="00A75B1B" w:rsidRPr="00E55E87">
          <w:rPr>
            <w:rStyle w:val="Hyperlink"/>
          </w:rPr>
          <w:t>Figure 3</w:t>
        </w:r>
        <w:r w:rsidR="00A75B1B" w:rsidRPr="00E55E87">
          <w:rPr>
            <w:rStyle w:val="Hyperlink"/>
          </w:rPr>
          <w:noBreakHyphen/>
          <w:t>32. Gateway setup and loop routines</w:t>
        </w:r>
        <w:r w:rsidR="00A75B1B">
          <w:rPr>
            <w:webHidden/>
          </w:rPr>
          <w:tab/>
        </w:r>
        <w:r w:rsidR="00A75B1B">
          <w:rPr>
            <w:webHidden/>
          </w:rPr>
          <w:fldChar w:fldCharType="begin"/>
        </w:r>
        <w:r w:rsidR="00A75B1B">
          <w:rPr>
            <w:webHidden/>
          </w:rPr>
          <w:instrText xml:space="preserve"> PAGEREF _Toc147916518 \h </w:instrText>
        </w:r>
        <w:r w:rsidR="00A75B1B">
          <w:rPr>
            <w:webHidden/>
          </w:rPr>
        </w:r>
        <w:r w:rsidR="00A75B1B">
          <w:rPr>
            <w:webHidden/>
          </w:rPr>
          <w:fldChar w:fldCharType="separate"/>
        </w:r>
        <w:r w:rsidR="00014604">
          <w:rPr>
            <w:webHidden/>
          </w:rPr>
          <w:t>57</w:t>
        </w:r>
        <w:r w:rsidR="00A75B1B">
          <w:rPr>
            <w:webHidden/>
          </w:rPr>
          <w:fldChar w:fldCharType="end"/>
        </w:r>
      </w:hyperlink>
    </w:p>
    <w:p w14:paraId="3D9B1132" w14:textId="70952F1A"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19" w:history="1">
        <w:r w:rsidR="00A75B1B" w:rsidRPr="00E55E87">
          <w:rPr>
            <w:rStyle w:val="Hyperlink"/>
          </w:rPr>
          <w:t>Figure 4</w:t>
        </w:r>
        <w:r w:rsidR="00A75B1B" w:rsidRPr="00E55E87">
          <w:rPr>
            <w:rStyle w:val="Hyperlink"/>
          </w:rPr>
          <w:noBreakHyphen/>
          <w:t xml:space="preserve">1. Axial Fan Module MFP107 by TecQuipment </w:t>
        </w:r>
        <w:r w:rsidR="00A75B1B">
          <w:rPr>
            <w:webHidden/>
          </w:rPr>
          <w:tab/>
        </w:r>
        <w:r w:rsidR="00A75B1B">
          <w:rPr>
            <w:webHidden/>
          </w:rPr>
          <w:fldChar w:fldCharType="begin"/>
        </w:r>
        <w:r w:rsidR="00A75B1B">
          <w:rPr>
            <w:webHidden/>
          </w:rPr>
          <w:instrText xml:space="preserve"> PAGEREF _Toc147916519 \h </w:instrText>
        </w:r>
        <w:r w:rsidR="00A75B1B">
          <w:rPr>
            <w:webHidden/>
          </w:rPr>
        </w:r>
        <w:r w:rsidR="00A75B1B">
          <w:rPr>
            <w:webHidden/>
          </w:rPr>
          <w:fldChar w:fldCharType="separate"/>
        </w:r>
        <w:r w:rsidR="00014604">
          <w:rPr>
            <w:webHidden/>
          </w:rPr>
          <w:t>60</w:t>
        </w:r>
        <w:r w:rsidR="00A75B1B">
          <w:rPr>
            <w:webHidden/>
          </w:rPr>
          <w:fldChar w:fldCharType="end"/>
        </w:r>
      </w:hyperlink>
    </w:p>
    <w:p w14:paraId="00EF6FCD" w14:textId="082AD76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0" w:history="1">
        <w:r w:rsidR="00A75B1B" w:rsidRPr="00E55E87">
          <w:rPr>
            <w:rStyle w:val="Hyperlink"/>
          </w:rPr>
          <w:t>Figure 4</w:t>
        </w:r>
        <w:r w:rsidR="00A75B1B" w:rsidRPr="00E55E87">
          <w:rPr>
            <w:rStyle w:val="Hyperlink"/>
          </w:rPr>
          <w:noBreakHyphen/>
          <w:t xml:space="preserve">2. Near-linear association  </w:t>
        </w:r>
        <w:r w:rsidR="00A75B1B">
          <w:rPr>
            <w:rStyle w:val="Hyperlink"/>
          </w:rPr>
          <w:br/>
        </w:r>
        <w:r w:rsidR="00A75B1B" w:rsidRPr="00E55E87">
          <w:rPr>
            <w:rStyle w:val="Hyperlink"/>
          </w:rPr>
          <w:t>between the anemometer’s and the Axial Fan Module’s wind speeds</w:t>
        </w:r>
        <w:r w:rsidR="00A75B1B">
          <w:rPr>
            <w:webHidden/>
          </w:rPr>
          <w:tab/>
        </w:r>
        <w:r w:rsidR="00A75B1B">
          <w:rPr>
            <w:webHidden/>
          </w:rPr>
          <w:fldChar w:fldCharType="begin"/>
        </w:r>
        <w:r w:rsidR="00A75B1B">
          <w:rPr>
            <w:webHidden/>
          </w:rPr>
          <w:instrText xml:space="preserve"> PAGEREF _Toc147916520 \h </w:instrText>
        </w:r>
        <w:r w:rsidR="00A75B1B">
          <w:rPr>
            <w:webHidden/>
          </w:rPr>
        </w:r>
        <w:r w:rsidR="00A75B1B">
          <w:rPr>
            <w:webHidden/>
          </w:rPr>
          <w:fldChar w:fldCharType="separate"/>
        </w:r>
        <w:r w:rsidR="00014604">
          <w:rPr>
            <w:webHidden/>
          </w:rPr>
          <w:t>62</w:t>
        </w:r>
        <w:r w:rsidR="00A75B1B">
          <w:rPr>
            <w:webHidden/>
          </w:rPr>
          <w:fldChar w:fldCharType="end"/>
        </w:r>
      </w:hyperlink>
    </w:p>
    <w:p w14:paraId="7CA0CDA2" w14:textId="6ACFCFAB"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1" w:history="1">
        <w:r w:rsidR="00A75B1B" w:rsidRPr="00E55E87">
          <w:rPr>
            <w:rStyle w:val="Hyperlink"/>
          </w:rPr>
          <w:t>Figure 4</w:t>
        </w:r>
        <w:r w:rsidR="00A75B1B" w:rsidRPr="00E55E87">
          <w:rPr>
            <w:rStyle w:val="Hyperlink"/>
          </w:rPr>
          <w:noBreakHyphen/>
          <w:t>3. Wind speed factors by the read wind speed from the anemometer</w:t>
        </w:r>
        <w:r w:rsidR="00A75B1B">
          <w:rPr>
            <w:webHidden/>
          </w:rPr>
          <w:tab/>
        </w:r>
        <w:r w:rsidR="00A75B1B">
          <w:rPr>
            <w:webHidden/>
          </w:rPr>
          <w:fldChar w:fldCharType="begin"/>
        </w:r>
        <w:r w:rsidR="00A75B1B">
          <w:rPr>
            <w:webHidden/>
          </w:rPr>
          <w:instrText xml:space="preserve"> PAGEREF _Toc147916521 \h </w:instrText>
        </w:r>
        <w:r w:rsidR="00A75B1B">
          <w:rPr>
            <w:webHidden/>
          </w:rPr>
        </w:r>
        <w:r w:rsidR="00A75B1B">
          <w:rPr>
            <w:webHidden/>
          </w:rPr>
          <w:fldChar w:fldCharType="separate"/>
        </w:r>
        <w:r w:rsidR="00014604">
          <w:rPr>
            <w:webHidden/>
          </w:rPr>
          <w:t>62</w:t>
        </w:r>
        <w:r w:rsidR="00A75B1B">
          <w:rPr>
            <w:webHidden/>
          </w:rPr>
          <w:fldChar w:fldCharType="end"/>
        </w:r>
      </w:hyperlink>
    </w:p>
    <w:p w14:paraId="3FFDA89A" w14:textId="6D09327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2" w:history="1">
        <w:r w:rsidR="00A75B1B" w:rsidRPr="00E55E87">
          <w:rPr>
            <w:rStyle w:val="Hyperlink"/>
          </w:rPr>
          <w:t>Figure 4</w:t>
        </w:r>
        <w:r w:rsidR="00A75B1B" w:rsidRPr="00E55E87">
          <w:rPr>
            <w:rStyle w:val="Hyperlink"/>
          </w:rPr>
          <w:noBreakHyphen/>
          <w:t>4. Curve Fitting result for N = 1</w:t>
        </w:r>
        <w:r w:rsidR="00A75B1B">
          <w:rPr>
            <w:webHidden/>
          </w:rPr>
          <w:tab/>
        </w:r>
        <w:r w:rsidR="00A75B1B">
          <w:rPr>
            <w:webHidden/>
          </w:rPr>
          <w:fldChar w:fldCharType="begin"/>
        </w:r>
        <w:r w:rsidR="00A75B1B">
          <w:rPr>
            <w:webHidden/>
          </w:rPr>
          <w:instrText xml:space="preserve"> PAGEREF _Toc147916522 \h </w:instrText>
        </w:r>
        <w:r w:rsidR="00A75B1B">
          <w:rPr>
            <w:webHidden/>
          </w:rPr>
        </w:r>
        <w:r w:rsidR="00A75B1B">
          <w:rPr>
            <w:webHidden/>
          </w:rPr>
          <w:fldChar w:fldCharType="separate"/>
        </w:r>
        <w:r w:rsidR="00014604">
          <w:rPr>
            <w:webHidden/>
          </w:rPr>
          <w:t>64</w:t>
        </w:r>
        <w:r w:rsidR="00A75B1B">
          <w:rPr>
            <w:webHidden/>
          </w:rPr>
          <w:fldChar w:fldCharType="end"/>
        </w:r>
      </w:hyperlink>
    </w:p>
    <w:p w14:paraId="0139FEC8" w14:textId="3DC06F1C"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3" w:history="1">
        <w:r w:rsidR="00A75B1B" w:rsidRPr="00E55E87">
          <w:rPr>
            <w:rStyle w:val="Hyperlink"/>
          </w:rPr>
          <w:t>Figure 4</w:t>
        </w:r>
        <w:r w:rsidR="00A75B1B" w:rsidRPr="00E55E87">
          <w:rPr>
            <w:rStyle w:val="Hyperlink"/>
          </w:rPr>
          <w:noBreakHyphen/>
          <w:t>5. Curve Fitting result for N = 2</w:t>
        </w:r>
        <w:r w:rsidR="00A75B1B">
          <w:rPr>
            <w:webHidden/>
          </w:rPr>
          <w:tab/>
        </w:r>
        <w:r w:rsidR="00A75B1B">
          <w:rPr>
            <w:webHidden/>
          </w:rPr>
          <w:fldChar w:fldCharType="begin"/>
        </w:r>
        <w:r w:rsidR="00A75B1B">
          <w:rPr>
            <w:webHidden/>
          </w:rPr>
          <w:instrText xml:space="preserve"> PAGEREF _Toc147916523 \h </w:instrText>
        </w:r>
        <w:r w:rsidR="00A75B1B">
          <w:rPr>
            <w:webHidden/>
          </w:rPr>
        </w:r>
        <w:r w:rsidR="00A75B1B">
          <w:rPr>
            <w:webHidden/>
          </w:rPr>
          <w:fldChar w:fldCharType="separate"/>
        </w:r>
        <w:r w:rsidR="00014604">
          <w:rPr>
            <w:webHidden/>
          </w:rPr>
          <w:t>65</w:t>
        </w:r>
        <w:r w:rsidR="00A75B1B">
          <w:rPr>
            <w:webHidden/>
          </w:rPr>
          <w:fldChar w:fldCharType="end"/>
        </w:r>
      </w:hyperlink>
    </w:p>
    <w:p w14:paraId="28EFE22D" w14:textId="53D20D23"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4" w:history="1">
        <w:r w:rsidR="00A75B1B" w:rsidRPr="00E55E87">
          <w:rPr>
            <w:rStyle w:val="Hyperlink"/>
          </w:rPr>
          <w:t>Figure 4</w:t>
        </w:r>
        <w:r w:rsidR="00A75B1B" w:rsidRPr="00E55E87">
          <w:rPr>
            <w:rStyle w:val="Hyperlink"/>
          </w:rPr>
          <w:noBreakHyphen/>
          <w:t>6. Curve Fitting result for N = 3</w:t>
        </w:r>
        <w:r w:rsidR="00A75B1B">
          <w:rPr>
            <w:webHidden/>
          </w:rPr>
          <w:tab/>
        </w:r>
        <w:r w:rsidR="00A75B1B">
          <w:rPr>
            <w:webHidden/>
          </w:rPr>
          <w:fldChar w:fldCharType="begin"/>
        </w:r>
        <w:r w:rsidR="00A75B1B">
          <w:rPr>
            <w:webHidden/>
          </w:rPr>
          <w:instrText xml:space="preserve"> PAGEREF _Toc147916524 \h </w:instrText>
        </w:r>
        <w:r w:rsidR="00A75B1B">
          <w:rPr>
            <w:webHidden/>
          </w:rPr>
        </w:r>
        <w:r w:rsidR="00A75B1B">
          <w:rPr>
            <w:webHidden/>
          </w:rPr>
          <w:fldChar w:fldCharType="separate"/>
        </w:r>
        <w:r w:rsidR="00014604">
          <w:rPr>
            <w:webHidden/>
          </w:rPr>
          <w:t>66</w:t>
        </w:r>
        <w:r w:rsidR="00A75B1B">
          <w:rPr>
            <w:webHidden/>
          </w:rPr>
          <w:fldChar w:fldCharType="end"/>
        </w:r>
      </w:hyperlink>
    </w:p>
    <w:p w14:paraId="15C48F93" w14:textId="36FAE40F"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5" w:history="1">
        <w:r w:rsidR="00A75B1B" w:rsidRPr="00E55E87">
          <w:rPr>
            <w:rStyle w:val="Hyperlink"/>
          </w:rPr>
          <w:t>Figure 4</w:t>
        </w:r>
        <w:r w:rsidR="00A75B1B" w:rsidRPr="00E55E87">
          <w:rPr>
            <w:rStyle w:val="Hyperlink"/>
          </w:rPr>
          <w:noBreakHyphen/>
          <w:t>7. Number of correct and bad readings when sampling from the voltage divider</w:t>
        </w:r>
        <w:r w:rsidR="00A75B1B">
          <w:rPr>
            <w:webHidden/>
          </w:rPr>
          <w:tab/>
        </w:r>
        <w:r w:rsidR="00A75B1B">
          <w:rPr>
            <w:webHidden/>
          </w:rPr>
          <w:fldChar w:fldCharType="begin"/>
        </w:r>
        <w:r w:rsidR="00A75B1B">
          <w:rPr>
            <w:webHidden/>
          </w:rPr>
          <w:instrText xml:space="preserve"> PAGEREF _Toc147916525 \h </w:instrText>
        </w:r>
        <w:r w:rsidR="00A75B1B">
          <w:rPr>
            <w:webHidden/>
          </w:rPr>
        </w:r>
        <w:r w:rsidR="00A75B1B">
          <w:rPr>
            <w:webHidden/>
          </w:rPr>
          <w:fldChar w:fldCharType="separate"/>
        </w:r>
        <w:r w:rsidR="00014604">
          <w:rPr>
            <w:webHidden/>
          </w:rPr>
          <w:t>67</w:t>
        </w:r>
        <w:r w:rsidR="00A75B1B">
          <w:rPr>
            <w:webHidden/>
          </w:rPr>
          <w:fldChar w:fldCharType="end"/>
        </w:r>
      </w:hyperlink>
    </w:p>
    <w:p w14:paraId="30C4B45C" w14:textId="2F8996D2"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6" w:history="1">
        <w:r w:rsidR="00A75B1B" w:rsidRPr="00E55E87">
          <w:rPr>
            <w:rStyle w:val="Hyperlink"/>
          </w:rPr>
          <w:t>Figure 4</w:t>
        </w:r>
        <w:r w:rsidR="00A75B1B" w:rsidRPr="00E55E87">
          <w:rPr>
            <w:rStyle w:val="Hyperlink"/>
          </w:rPr>
          <w:noBreakHyphen/>
          <w:t xml:space="preserve">8. Number of correct and bad readings </w:t>
        </w:r>
        <w:r w:rsidR="00A75B1B">
          <w:rPr>
            <w:rStyle w:val="Hyperlink"/>
          </w:rPr>
          <w:br/>
        </w:r>
        <w:r w:rsidR="00A75B1B" w:rsidRPr="00E55E87">
          <w:rPr>
            <w:rStyle w:val="Hyperlink"/>
          </w:rPr>
          <w:t>when sampling from the passive 11.587-kHz LPF</w:t>
        </w:r>
        <w:r w:rsidR="00A75B1B">
          <w:rPr>
            <w:webHidden/>
          </w:rPr>
          <w:tab/>
        </w:r>
        <w:r w:rsidR="00A75B1B">
          <w:rPr>
            <w:webHidden/>
          </w:rPr>
          <w:fldChar w:fldCharType="begin"/>
        </w:r>
        <w:r w:rsidR="00A75B1B">
          <w:rPr>
            <w:webHidden/>
          </w:rPr>
          <w:instrText xml:space="preserve"> PAGEREF _Toc147916526 \h </w:instrText>
        </w:r>
        <w:r w:rsidR="00A75B1B">
          <w:rPr>
            <w:webHidden/>
          </w:rPr>
        </w:r>
        <w:r w:rsidR="00A75B1B">
          <w:rPr>
            <w:webHidden/>
          </w:rPr>
          <w:fldChar w:fldCharType="separate"/>
        </w:r>
        <w:r w:rsidR="00014604">
          <w:rPr>
            <w:webHidden/>
          </w:rPr>
          <w:t>69</w:t>
        </w:r>
        <w:r w:rsidR="00A75B1B">
          <w:rPr>
            <w:webHidden/>
          </w:rPr>
          <w:fldChar w:fldCharType="end"/>
        </w:r>
      </w:hyperlink>
    </w:p>
    <w:p w14:paraId="0548073A" w14:textId="5F86AEE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7" w:history="1">
        <w:r w:rsidR="00A75B1B" w:rsidRPr="00E55E87">
          <w:rPr>
            <w:rStyle w:val="Hyperlink"/>
          </w:rPr>
          <w:t>Figure 4</w:t>
        </w:r>
        <w:r w:rsidR="00A75B1B" w:rsidRPr="00E55E87">
          <w:rPr>
            <w:rStyle w:val="Hyperlink"/>
          </w:rPr>
          <w:noBreakHyphen/>
          <w:t>9. Op-Amp setup for the voltage buffer test</w:t>
        </w:r>
        <w:r w:rsidR="00A75B1B">
          <w:rPr>
            <w:webHidden/>
          </w:rPr>
          <w:tab/>
        </w:r>
        <w:r w:rsidR="00A75B1B">
          <w:rPr>
            <w:webHidden/>
          </w:rPr>
          <w:fldChar w:fldCharType="begin"/>
        </w:r>
        <w:r w:rsidR="00A75B1B">
          <w:rPr>
            <w:webHidden/>
          </w:rPr>
          <w:instrText xml:space="preserve"> PAGEREF _Toc147916527 \h </w:instrText>
        </w:r>
        <w:r w:rsidR="00A75B1B">
          <w:rPr>
            <w:webHidden/>
          </w:rPr>
        </w:r>
        <w:r w:rsidR="00A75B1B">
          <w:rPr>
            <w:webHidden/>
          </w:rPr>
          <w:fldChar w:fldCharType="separate"/>
        </w:r>
        <w:r w:rsidR="00014604">
          <w:rPr>
            <w:webHidden/>
          </w:rPr>
          <w:t>70</w:t>
        </w:r>
        <w:r w:rsidR="00A75B1B">
          <w:rPr>
            <w:webHidden/>
          </w:rPr>
          <w:fldChar w:fldCharType="end"/>
        </w:r>
      </w:hyperlink>
    </w:p>
    <w:p w14:paraId="3749F714" w14:textId="201CABC0"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8" w:history="1">
        <w:r w:rsidR="00A75B1B" w:rsidRPr="00E55E87">
          <w:rPr>
            <w:rStyle w:val="Hyperlink"/>
          </w:rPr>
          <w:t>Figure 4</w:t>
        </w:r>
        <w:r w:rsidR="00A75B1B" w:rsidRPr="00E55E87">
          <w:rPr>
            <w:rStyle w:val="Hyperlink"/>
          </w:rPr>
          <w:noBreakHyphen/>
          <w:t xml:space="preserve">10. Number of correct and bad readings </w:t>
        </w:r>
        <w:r w:rsidR="00A75B1B">
          <w:rPr>
            <w:rStyle w:val="Hyperlink"/>
          </w:rPr>
          <w:br/>
        </w:r>
        <w:r w:rsidR="00A75B1B" w:rsidRPr="00E55E87">
          <w:rPr>
            <w:rStyle w:val="Hyperlink"/>
          </w:rPr>
          <w:t>when sampling from an active 11.587-kHz LPF using a CA3140EZ Op-Amp</w:t>
        </w:r>
        <w:r w:rsidR="00A75B1B">
          <w:rPr>
            <w:webHidden/>
          </w:rPr>
          <w:tab/>
        </w:r>
        <w:r w:rsidR="00A75B1B">
          <w:rPr>
            <w:webHidden/>
          </w:rPr>
          <w:fldChar w:fldCharType="begin"/>
        </w:r>
        <w:r w:rsidR="00A75B1B">
          <w:rPr>
            <w:webHidden/>
          </w:rPr>
          <w:instrText xml:space="preserve"> PAGEREF _Toc147916528 \h </w:instrText>
        </w:r>
        <w:r w:rsidR="00A75B1B">
          <w:rPr>
            <w:webHidden/>
          </w:rPr>
        </w:r>
        <w:r w:rsidR="00A75B1B">
          <w:rPr>
            <w:webHidden/>
          </w:rPr>
          <w:fldChar w:fldCharType="separate"/>
        </w:r>
        <w:r w:rsidR="00014604">
          <w:rPr>
            <w:webHidden/>
          </w:rPr>
          <w:t>70</w:t>
        </w:r>
        <w:r w:rsidR="00A75B1B">
          <w:rPr>
            <w:webHidden/>
          </w:rPr>
          <w:fldChar w:fldCharType="end"/>
        </w:r>
      </w:hyperlink>
    </w:p>
    <w:p w14:paraId="2B988289" w14:textId="18398B19"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29" w:history="1">
        <w:r w:rsidR="00A75B1B" w:rsidRPr="00E55E87">
          <w:rPr>
            <w:rStyle w:val="Hyperlink"/>
          </w:rPr>
          <w:t>Figure 4</w:t>
        </w:r>
        <w:r w:rsidR="00A75B1B" w:rsidRPr="00E55E87">
          <w:rPr>
            <w:rStyle w:val="Hyperlink"/>
          </w:rPr>
          <w:noBreakHyphen/>
          <w:t xml:space="preserve">11. Number of correct and bad readings </w:t>
        </w:r>
        <w:r w:rsidR="00A75B1B">
          <w:rPr>
            <w:rStyle w:val="Hyperlink"/>
          </w:rPr>
          <w:br/>
        </w:r>
        <w:r w:rsidR="00A75B1B" w:rsidRPr="00E55E87">
          <w:rPr>
            <w:rStyle w:val="Hyperlink"/>
          </w:rPr>
          <w:t>when sampling from an active 11.587-kHz LPF using a MCP6002-I/P Op-Amp</w:t>
        </w:r>
        <w:r w:rsidR="00A75B1B">
          <w:rPr>
            <w:webHidden/>
          </w:rPr>
          <w:tab/>
        </w:r>
        <w:r w:rsidR="00A75B1B">
          <w:rPr>
            <w:webHidden/>
          </w:rPr>
          <w:fldChar w:fldCharType="begin"/>
        </w:r>
        <w:r w:rsidR="00A75B1B">
          <w:rPr>
            <w:webHidden/>
          </w:rPr>
          <w:instrText xml:space="preserve"> PAGEREF _Toc147916529 \h </w:instrText>
        </w:r>
        <w:r w:rsidR="00A75B1B">
          <w:rPr>
            <w:webHidden/>
          </w:rPr>
        </w:r>
        <w:r w:rsidR="00A75B1B">
          <w:rPr>
            <w:webHidden/>
          </w:rPr>
          <w:fldChar w:fldCharType="separate"/>
        </w:r>
        <w:r w:rsidR="00014604">
          <w:rPr>
            <w:webHidden/>
          </w:rPr>
          <w:t>71</w:t>
        </w:r>
        <w:r w:rsidR="00A75B1B">
          <w:rPr>
            <w:webHidden/>
          </w:rPr>
          <w:fldChar w:fldCharType="end"/>
        </w:r>
      </w:hyperlink>
    </w:p>
    <w:p w14:paraId="14D48FD9" w14:textId="16C66D45"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0" w:history="1">
        <w:r w:rsidR="00A75B1B" w:rsidRPr="00E55E87">
          <w:rPr>
            <w:rStyle w:val="Hyperlink"/>
          </w:rPr>
          <w:t>Figure 4</w:t>
        </w:r>
        <w:r w:rsidR="00A75B1B" w:rsidRPr="00E55E87">
          <w:rPr>
            <w:rStyle w:val="Hyperlink"/>
          </w:rPr>
          <w:noBreakHyphen/>
          <w:t>12. Final wind vane test result from the exact circuitry as Figure 3</w:t>
        </w:r>
        <w:r w:rsidR="00A75B1B" w:rsidRPr="00E55E87">
          <w:rPr>
            <w:rStyle w:val="Hyperlink"/>
          </w:rPr>
          <w:noBreakHyphen/>
          <w:t>15</w:t>
        </w:r>
        <w:r w:rsidR="00A75B1B">
          <w:rPr>
            <w:webHidden/>
          </w:rPr>
          <w:tab/>
        </w:r>
        <w:r w:rsidR="00A75B1B">
          <w:rPr>
            <w:webHidden/>
          </w:rPr>
          <w:fldChar w:fldCharType="begin"/>
        </w:r>
        <w:r w:rsidR="00A75B1B">
          <w:rPr>
            <w:webHidden/>
          </w:rPr>
          <w:instrText xml:space="preserve"> PAGEREF _Toc147916530 \h </w:instrText>
        </w:r>
        <w:r w:rsidR="00A75B1B">
          <w:rPr>
            <w:webHidden/>
          </w:rPr>
        </w:r>
        <w:r w:rsidR="00A75B1B">
          <w:rPr>
            <w:webHidden/>
          </w:rPr>
          <w:fldChar w:fldCharType="separate"/>
        </w:r>
        <w:r w:rsidR="00014604">
          <w:rPr>
            <w:webHidden/>
          </w:rPr>
          <w:t>72</w:t>
        </w:r>
        <w:r w:rsidR="00A75B1B">
          <w:rPr>
            <w:webHidden/>
          </w:rPr>
          <w:fldChar w:fldCharType="end"/>
        </w:r>
      </w:hyperlink>
    </w:p>
    <w:p w14:paraId="399F35A6" w14:textId="1448FA41"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1" w:history="1">
        <w:r w:rsidR="00A75B1B" w:rsidRPr="00E55E87">
          <w:rPr>
            <w:rStyle w:val="Hyperlink"/>
          </w:rPr>
          <w:t>Figure 4</w:t>
        </w:r>
        <w:r w:rsidR="00A75B1B" w:rsidRPr="00E55E87">
          <w:rPr>
            <w:rStyle w:val="Hyperlink"/>
          </w:rPr>
          <w:noBreakHyphen/>
          <w:t>13. The mini digital scale used in rain gauge test</w:t>
        </w:r>
        <w:r w:rsidR="00A75B1B">
          <w:rPr>
            <w:webHidden/>
          </w:rPr>
          <w:tab/>
        </w:r>
        <w:r w:rsidR="00A75B1B">
          <w:rPr>
            <w:webHidden/>
          </w:rPr>
          <w:fldChar w:fldCharType="begin"/>
        </w:r>
        <w:r w:rsidR="00A75B1B">
          <w:rPr>
            <w:webHidden/>
          </w:rPr>
          <w:instrText xml:space="preserve"> PAGEREF _Toc147916531 \h </w:instrText>
        </w:r>
        <w:r w:rsidR="00A75B1B">
          <w:rPr>
            <w:webHidden/>
          </w:rPr>
        </w:r>
        <w:r w:rsidR="00A75B1B">
          <w:rPr>
            <w:webHidden/>
          </w:rPr>
          <w:fldChar w:fldCharType="separate"/>
        </w:r>
        <w:r w:rsidR="00014604">
          <w:rPr>
            <w:webHidden/>
          </w:rPr>
          <w:t>73</w:t>
        </w:r>
        <w:r w:rsidR="00A75B1B">
          <w:rPr>
            <w:webHidden/>
          </w:rPr>
          <w:fldChar w:fldCharType="end"/>
        </w:r>
      </w:hyperlink>
    </w:p>
    <w:p w14:paraId="2BD9F587" w14:textId="1AC49C11"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2" w:history="1">
        <w:r w:rsidR="00A75B1B" w:rsidRPr="00E55E87">
          <w:rPr>
            <w:rStyle w:val="Hyperlink"/>
          </w:rPr>
          <w:t>Figure 4</w:t>
        </w:r>
        <w:r w:rsidR="00A75B1B" w:rsidRPr="00E55E87">
          <w:rPr>
            <w:rStyle w:val="Hyperlink"/>
          </w:rPr>
          <w:noBreakHyphen/>
          <w:t xml:space="preserve">14. Extech 445815 Humidity Alert II Hygro-Thermometer unit used as the reference,  </w:t>
        </w:r>
        <w:r w:rsidR="00A75B1B">
          <w:rPr>
            <w:rStyle w:val="Hyperlink"/>
          </w:rPr>
          <w:br/>
        </w:r>
        <w:r w:rsidR="00A75B1B" w:rsidRPr="00E55E87">
          <w:rPr>
            <w:rStyle w:val="Hyperlink"/>
          </w:rPr>
          <w:t>and an instance of environment parameters captured during the test</w:t>
        </w:r>
        <w:r w:rsidR="00A75B1B">
          <w:rPr>
            <w:webHidden/>
          </w:rPr>
          <w:tab/>
        </w:r>
        <w:r w:rsidR="00A75B1B">
          <w:rPr>
            <w:webHidden/>
          </w:rPr>
          <w:fldChar w:fldCharType="begin"/>
        </w:r>
        <w:r w:rsidR="00A75B1B">
          <w:rPr>
            <w:webHidden/>
          </w:rPr>
          <w:instrText xml:space="preserve"> PAGEREF _Toc147916532 \h </w:instrText>
        </w:r>
        <w:r w:rsidR="00A75B1B">
          <w:rPr>
            <w:webHidden/>
          </w:rPr>
        </w:r>
        <w:r w:rsidR="00A75B1B">
          <w:rPr>
            <w:webHidden/>
          </w:rPr>
          <w:fldChar w:fldCharType="separate"/>
        </w:r>
        <w:r w:rsidR="00014604">
          <w:rPr>
            <w:webHidden/>
          </w:rPr>
          <w:t>75</w:t>
        </w:r>
        <w:r w:rsidR="00A75B1B">
          <w:rPr>
            <w:webHidden/>
          </w:rPr>
          <w:fldChar w:fldCharType="end"/>
        </w:r>
      </w:hyperlink>
    </w:p>
    <w:p w14:paraId="63ACF5D0" w14:textId="41B4016D"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3" w:history="1">
        <w:r w:rsidR="00A75B1B" w:rsidRPr="00E55E87">
          <w:rPr>
            <w:rStyle w:val="Hyperlink"/>
          </w:rPr>
          <w:t>Figure 4</w:t>
        </w:r>
        <w:r w:rsidR="00A75B1B" w:rsidRPr="00E55E87">
          <w:rPr>
            <w:rStyle w:val="Hyperlink"/>
          </w:rPr>
          <w:noBreakHyphen/>
          <w:t>15. Temperature readings from the compound test</w:t>
        </w:r>
        <w:r w:rsidR="00A75B1B">
          <w:rPr>
            <w:webHidden/>
          </w:rPr>
          <w:tab/>
        </w:r>
        <w:r w:rsidR="00A75B1B">
          <w:rPr>
            <w:webHidden/>
          </w:rPr>
          <w:fldChar w:fldCharType="begin"/>
        </w:r>
        <w:r w:rsidR="00A75B1B">
          <w:rPr>
            <w:webHidden/>
          </w:rPr>
          <w:instrText xml:space="preserve"> PAGEREF _Toc147916533 \h </w:instrText>
        </w:r>
        <w:r w:rsidR="00A75B1B">
          <w:rPr>
            <w:webHidden/>
          </w:rPr>
        </w:r>
        <w:r w:rsidR="00A75B1B">
          <w:rPr>
            <w:webHidden/>
          </w:rPr>
          <w:fldChar w:fldCharType="separate"/>
        </w:r>
        <w:r w:rsidR="00014604">
          <w:rPr>
            <w:webHidden/>
          </w:rPr>
          <w:t>76</w:t>
        </w:r>
        <w:r w:rsidR="00A75B1B">
          <w:rPr>
            <w:webHidden/>
          </w:rPr>
          <w:fldChar w:fldCharType="end"/>
        </w:r>
      </w:hyperlink>
    </w:p>
    <w:p w14:paraId="7D5F081F" w14:textId="05DFDE0D"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4" w:history="1">
        <w:r w:rsidR="00A75B1B" w:rsidRPr="00E55E87">
          <w:rPr>
            <w:rStyle w:val="Hyperlink"/>
          </w:rPr>
          <w:t>Figure 4</w:t>
        </w:r>
        <w:r w:rsidR="00A75B1B" w:rsidRPr="00E55E87">
          <w:rPr>
            <w:rStyle w:val="Hyperlink"/>
          </w:rPr>
          <w:noBreakHyphen/>
          <w:t>16. Humidity readings from the compound test</w:t>
        </w:r>
        <w:r w:rsidR="00A75B1B">
          <w:rPr>
            <w:webHidden/>
          </w:rPr>
          <w:tab/>
        </w:r>
        <w:r w:rsidR="00A75B1B">
          <w:rPr>
            <w:webHidden/>
          </w:rPr>
          <w:fldChar w:fldCharType="begin"/>
        </w:r>
        <w:r w:rsidR="00A75B1B">
          <w:rPr>
            <w:webHidden/>
          </w:rPr>
          <w:instrText xml:space="preserve"> PAGEREF _Toc147916534 \h </w:instrText>
        </w:r>
        <w:r w:rsidR="00A75B1B">
          <w:rPr>
            <w:webHidden/>
          </w:rPr>
        </w:r>
        <w:r w:rsidR="00A75B1B">
          <w:rPr>
            <w:webHidden/>
          </w:rPr>
          <w:fldChar w:fldCharType="separate"/>
        </w:r>
        <w:r w:rsidR="00014604">
          <w:rPr>
            <w:webHidden/>
          </w:rPr>
          <w:t>76</w:t>
        </w:r>
        <w:r w:rsidR="00A75B1B">
          <w:rPr>
            <w:webHidden/>
          </w:rPr>
          <w:fldChar w:fldCharType="end"/>
        </w:r>
      </w:hyperlink>
    </w:p>
    <w:p w14:paraId="41C78C1E" w14:textId="20855FE9"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5" w:history="1">
        <w:r w:rsidR="00A75B1B" w:rsidRPr="00E55E87">
          <w:rPr>
            <w:rStyle w:val="Hyperlink"/>
          </w:rPr>
          <w:t>Figure 4</w:t>
        </w:r>
        <w:r w:rsidR="00A75B1B" w:rsidRPr="00E55E87">
          <w:rPr>
            <w:rStyle w:val="Hyperlink"/>
          </w:rPr>
          <w:noBreakHyphen/>
          <w:t>17. Barometric pressure readings from the compound test</w:t>
        </w:r>
        <w:r w:rsidR="00A75B1B">
          <w:rPr>
            <w:webHidden/>
          </w:rPr>
          <w:tab/>
        </w:r>
        <w:r w:rsidR="00A75B1B">
          <w:rPr>
            <w:webHidden/>
          </w:rPr>
          <w:fldChar w:fldCharType="begin"/>
        </w:r>
        <w:r w:rsidR="00A75B1B">
          <w:rPr>
            <w:webHidden/>
          </w:rPr>
          <w:instrText xml:space="preserve"> PAGEREF _Toc147916535 \h </w:instrText>
        </w:r>
        <w:r w:rsidR="00A75B1B">
          <w:rPr>
            <w:webHidden/>
          </w:rPr>
        </w:r>
        <w:r w:rsidR="00A75B1B">
          <w:rPr>
            <w:webHidden/>
          </w:rPr>
          <w:fldChar w:fldCharType="separate"/>
        </w:r>
        <w:r w:rsidR="00014604">
          <w:rPr>
            <w:webHidden/>
          </w:rPr>
          <w:t>77</w:t>
        </w:r>
        <w:r w:rsidR="00A75B1B">
          <w:rPr>
            <w:webHidden/>
          </w:rPr>
          <w:fldChar w:fldCharType="end"/>
        </w:r>
      </w:hyperlink>
    </w:p>
    <w:p w14:paraId="1F57224F" w14:textId="6FD45B1A"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6" w:history="1">
        <w:r w:rsidR="00A75B1B" w:rsidRPr="00E55E87">
          <w:rPr>
            <w:rStyle w:val="Hyperlink"/>
          </w:rPr>
          <w:t>Figure 4</w:t>
        </w:r>
        <w:r w:rsidR="00A75B1B" w:rsidRPr="00E55E87">
          <w:rPr>
            <w:rStyle w:val="Hyperlink"/>
          </w:rPr>
          <w:noBreakHyphen/>
          <w:t>18. Channel settings on ThingSpeak for LoRa connectivity and server test</w:t>
        </w:r>
        <w:r w:rsidR="00A75B1B">
          <w:rPr>
            <w:webHidden/>
          </w:rPr>
          <w:tab/>
        </w:r>
        <w:r w:rsidR="00A75B1B">
          <w:rPr>
            <w:webHidden/>
          </w:rPr>
          <w:fldChar w:fldCharType="begin"/>
        </w:r>
        <w:r w:rsidR="00A75B1B">
          <w:rPr>
            <w:webHidden/>
          </w:rPr>
          <w:instrText xml:space="preserve"> PAGEREF _Toc147916536 \h </w:instrText>
        </w:r>
        <w:r w:rsidR="00A75B1B">
          <w:rPr>
            <w:webHidden/>
          </w:rPr>
        </w:r>
        <w:r w:rsidR="00A75B1B">
          <w:rPr>
            <w:webHidden/>
          </w:rPr>
          <w:fldChar w:fldCharType="separate"/>
        </w:r>
        <w:r w:rsidR="00014604">
          <w:rPr>
            <w:webHidden/>
          </w:rPr>
          <w:t>78</w:t>
        </w:r>
        <w:r w:rsidR="00A75B1B">
          <w:rPr>
            <w:webHidden/>
          </w:rPr>
          <w:fldChar w:fldCharType="end"/>
        </w:r>
      </w:hyperlink>
    </w:p>
    <w:p w14:paraId="6CCBE825" w14:textId="68884036"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7" w:history="1">
        <w:r w:rsidR="00A75B1B" w:rsidRPr="00E55E87">
          <w:rPr>
            <w:rStyle w:val="Hyperlink"/>
          </w:rPr>
          <w:t>Figure 4</w:t>
        </w:r>
        <w:r w:rsidR="00A75B1B" w:rsidRPr="00E55E87">
          <w:rPr>
            <w:rStyle w:val="Hyperlink"/>
          </w:rPr>
          <w:noBreakHyphen/>
          <w:t>19. Private view of the server test channel on ThingSpeak</w:t>
        </w:r>
        <w:r w:rsidR="00A75B1B">
          <w:rPr>
            <w:webHidden/>
          </w:rPr>
          <w:tab/>
        </w:r>
        <w:r w:rsidR="00A75B1B">
          <w:rPr>
            <w:webHidden/>
          </w:rPr>
          <w:fldChar w:fldCharType="begin"/>
        </w:r>
        <w:r w:rsidR="00A75B1B">
          <w:rPr>
            <w:webHidden/>
          </w:rPr>
          <w:instrText xml:space="preserve"> PAGEREF _Toc147916537 \h </w:instrText>
        </w:r>
        <w:r w:rsidR="00A75B1B">
          <w:rPr>
            <w:webHidden/>
          </w:rPr>
        </w:r>
        <w:r w:rsidR="00A75B1B">
          <w:rPr>
            <w:webHidden/>
          </w:rPr>
          <w:fldChar w:fldCharType="separate"/>
        </w:r>
        <w:r w:rsidR="00014604">
          <w:rPr>
            <w:webHidden/>
          </w:rPr>
          <w:t>79</w:t>
        </w:r>
        <w:r w:rsidR="00A75B1B">
          <w:rPr>
            <w:webHidden/>
          </w:rPr>
          <w:fldChar w:fldCharType="end"/>
        </w:r>
      </w:hyperlink>
    </w:p>
    <w:p w14:paraId="6595BD2A" w14:textId="78D0FAA1"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8" w:history="1">
        <w:r w:rsidR="00A75B1B" w:rsidRPr="00E55E87">
          <w:rPr>
            <w:rStyle w:val="Hyperlink"/>
          </w:rPr>
          <w:t>Figure 4</w:t>
        </w:r>
        <w:r w:rsidR="00A75B1B" w:rsidRPr="00E55E87">
          <w:rPr>
            <w:rStyle w:val="Hyperlink"/>
          </w:rPr>
          <w:noBreakHyphen/>
          <w:t>20. Example of Chart Option window on ThingSpeak</w:t>
        </w:r>
        <w:r w:rsidR="00A75B1B">
          <w:rPr>
            <w:webHidden/>
          </w:rPr>
          <w:tab/>
        </w:r>
        <w:r w:rsidR="00A75B1B">
          <w:rPr>
            <w:webHidden/>
          </w:rPr>
          <w:fldChar w:fldCharType="begin"/>
        </w:r>
        <w:r w:rsidR="00A75B1B">
          <w:rPr>
            <w:webHidden/>
          </w:rPr>
          <w:instrText xml:space="preserve"> PAGEREF _Toc147916538 \h </w:instrText>
        </w:r>
        <w:r w:rsidR="00A75B1B">
          <w:rPr>
            <w:webHidden/>
          </w:rPr>
        </w:r>
        <w:r w:rsidR="00A75B1B">
          <w:rPr>
            <w:webHidden/>
          </w:rPr>
          <w:fldChar w:fldCharType="separate"/>
        </w:r>
        <w:r w:rsidR="00014604">
          <w:rPr>
            <w:webHidden/>
          </w:rPr>
          <w:t>80</w:t>
        </w:r>
        <w:r w:rsidR="00A75B1B">
          <w:rPr>
            <w:webHidden/>
          </w:rPr>
          <w:fldChar w:fldCharType="end"/>
        </w:r>
      </w:hyperlink>
    </w:p>
    <w:p w14:paraId="3C86D97D" w14:textId="228EFEB5"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39" w:history="1">
        <w:r w:rsidR="00A75B1B" w:rsidRPr="00E55E87">
          <w:rPr>
            <w:rStyle w:val="Hyperlink"/>
          </w:rPr>
          <w:t>Figure 4</w:t>
        </w:r>
        <w:r w:rsidR="00A75B1B" w:rsidRPr="00E55E87">
          <w:rPr>
            <w:rStyle w:val="Hyperlink"/>
          </w:rPr>
          <w:noBreakHyphen/>
          <w:t>21. LoRa Range Test – logged locations of LoRa transmissions by the node</w:t>
        </w:r>
        <w:r w:rsidR="00A75B1B">
          <w:rPr>
            <w:webHidden/>
          </w:rPr>
          <w:tab/>
        </w:r>
        <w:r w:rsidR="00A75B1B">
          <w:rPr>
            <w:webHidden/>
          </w:rPr>
          <w:fldChar w:fldCharType="begin"/>
        </w:r>
        <w:r w:rsidR="00A75B1B">
          <w:rPr>
            <w:webHidden/>
          </w:rPr>
          <w:instrText xml:space="preserve"> PAGEREF _Toc147916539 \h </w:instrText>
        </w:r>
        <w:r w:rsidR="00A75B1B">
          <w:rPr>
            <w:webHidden/>
          </w:rPr>
        </w:r>
        <w:r w:rsidR="00A75B1B">
          <w:rPr>
            <w:webHidden/>
          </w:rPr>
          <w:fldChar w:fldCharType="separate"/>
        </w:r>
        <w:r w:rsidR="00014604">
          <w:rPr>
            <w:webHidden/>
          </w:rPr>
          <w:t>81</w:t>
        </w:r>
        <w:r w:rsidR="00A75B1B">
          <w:rPr>
            <w:webHidden/>
          </w:rPr>
          <w:fldChar w:fldCharType="end"/>
        </w:r>
      </w:hyperlink>
    </w:p>
    <w:p w14:paraId="1C525319" w14:textId="1831D808" w:rsidR="00A75B1B"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916540" w:history="1">
        <w:r w:rsidR="00A75B1B" w:rsidRPr="00E55E87">
          <w:rPr>
            <w:rStyle w:val="Hyperlink"/>
          </w:rPr>
          <w:t>Figure 4</w:t>
        </w:r>
        <w:r w:rsidR="00A75B1B" w:rsidRPr="00E55E87">
          <w:rPr>
            <w:rStyle w:val="Hyperlink"/>
          </w:rPr>
          <w:noBreakHyphen/>
          <w:t>22. RSSI and SNR of the gateway displayed on ThingSpeak</w:t>
        </w:r>
        <w:r w:rsidR="00A75B1B">
          <w:rPr>
            <w:webHidden/>
          </w:rPr>
          <w:tab/>
        </w:r>
        <w:r w:rsidR="00A75B1B">
          <w:rPr>
            <w:webHidden/>
          </w:rPr>
          <w:fldChar w:fldCharType="begin"/>
        </w:r>
        <w:r w:rsidR="00A75B1B">
          <w:rPr>
            <w:webHidden/>
          </w:rPr>
          <w:instrText xml:space="preserve"> PAGEREF _Toc147916540 \h </w:instrText>
        </w:r>
        <w:r w:rsidR="00A75B1B">
          <w:rPr>
            <w:webHidden/>
          </w:rPr>
        </w:r>
        <w:r w:rsidR="00A75B1B">
          <w:rPr>
            <w:webHidden/>
          </w:rPr>
          <w:fldChar w:fldCharType="separate"/>
        </w:r>
        <w:r w:rsidR="00014604">
          <w:rPr>
            <w:webHidden/>
          </w:rPr>
          <w:t>83</w:t>
        </w:r>
        <w:r w:rsidR="00A75B1B">
          <w:rPr>
            <w:webHidden/>
          </w:rPr>
          <w:fldChar w:fldCharType="end"/>
        </w:r>
      </w:hyperlink>
    </w:p>
    <w:p w14:paraId="76C412C1" w14:textId="1D4AB2E3"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724AE1">
      <w:pPr>
        <w:pStyle w:val="Heading1"/>
      </w:pPr>
      <w:bookmarkStart w:id="5" w:name="_Toc148601759"/>
      <w:r w:rsidRPr="00B2564A">
        <w:lastRenderedPageBreak/>
        <w:t>LIST OF TABLES</w:t>
      </w:r>
      <w:bookmarkEnd w:id="5"/>
    </w:p>
    <w:p w14:paraId="28B9D588" w14:textId="77777777" w:rsidR="006A1FFC" w:rsidRPr="00B2564A" w:rsidRDefault="006A1FFC" w:rsidP="006A1FFC"/>
    <w:p w14:paraId="239014C6" w14:textId="728D8B48" w:rsidR="0064710E"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7609010" w:history="1">
        <w:r w:rsidR="0064710E" w:rsidRPr="00977FC6">
          <w:rPr>
            <w:rStyle w:val="Hyperlink"/>
          </w:rPr>
          <w:t>Table 2</w:t>
        </w:r>
        <w:r w:rsidR="0064710E" w:rsidRPr="00977FC6">
          <w:rPr>
            <w:rStyle w:val="Hyperlink"/>
          </w:rPr>
          <w:noBreakHyphen/>
          <w:t xml:space="preserve">1. Wind directions by resistor values </w:t>
        </w:r>
        <w:r w:rsidR="0064710E">
          <w:rPr>
            <w:webHidden/>
          </w:rPr>
          <w:tab/>
        </w:r>
        <w:r w:rsidR="0064710E">
          <w:rPr>
            <w:webHidden/>
          </w:rPr>
          <w:fldChar w:fldCharType="begin"/>
        </w:r>
        <w:r w:rsidR="0064710E">
          <w:rPr>
            <w:webHidden/>
          </w:rPr>
          <w:instrText xml:space="preserve"> PAGEREF _Toc147609010 \h </w:instrText>
        </w:r>
        <w:r w:rsidR="0064710E">
          <w:rPr>
            <w:webHidden/>
          </w:rPr>
        </w:r>
        <w:r w:rsidR="0064710E">
          <w:rPr>
            <w:webHidden/>
          </w:rPr>
          <w:fldChar w:fldCharType="separate"/>
        </w:r>
        <w:r w:rsidR="00014604">
          <w:rPr>
            <w:webHidden/>
          </w:rPr>
          <w:t>7</w:t>
        </w:r>
        <w:r w:rsidR="0064710E">
          <w:rPr>
            <w:webHidden/>
          </w:rPr>
          <w:fldChar w:fldCharType="end"/>
        </w:r>
      </w:hyperlink>
    </w:p>
    <w:p w14:paraId="6979BEE7" w14:textId="1C90ED61"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1" w:history="1">
        <w:r w:rsidR="0064710E" w:rsidRPr="00977FC6">
          <w:rPr>
            <w:rStyle w:val="Hyperlink"/>
          </w:rPr>
          <w:t>Table 2</w:t>
        </w:r>
        <w:r w:rsidR="0064710E" w:rsidRPr="00977FC6">
          <w:rPr>
            <w:rStyle w:val="Hyperlink"/>
          </w:rPr>
          <w:noBreakHyphen/>
          <w:t xml:space="preserve">3. BME280 setup parameters </w:t>
        </w:r>
        <w:r w:rsidR="0064710E">
          <w:rPr>
            <w:webHidden/>
          </w:rPr>
          <w:tab/>
        </w:r>
        <w:r w:rsidR="0064710E">
          <w:rPr>
            <w:webHidden/>
          </w:rPr>
          <w:fldChar w:fldCharType="begin"/>
        </w:r>
        <w:r w:rsidR="0064710E">
          <w:rPr>
            <w:webHidden/>
          </w:rPr>
          <w:instrText xml:space="preserve"> PAGEREF _Toc147609011 \h </w:instrText>
        </w:r>
        <w:r w:rsidR="0064710E">
          <w:rPr>
            <w:webHidden/>
          </w:rPr>
        </w:r>
        <w:r w:rsidR="0064710E">
          <w:rPr>
            <w:webHidden/>
          </w:rPr>
          <w:fldChar w:fldCharType="separate"/>
        </w:r>
        <w:r w:rsidR="00014604">
          <w:rPr>
            <w:webHidden/>
          </w:rPr>
          <w:t>9</w:t>
        </w:r>
        <w:r w:rsidR="0064710E">
          <w:rPr>
            <w:webHidden/>
          </w:rPr>
          <w:fldChar w:fldCharType="end"/>
        </w:r>
      </w:hyperlink>
    </w:p>
    <w:p w14:paraId="7E9D8EFD" w14:textId="438F076A"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2" w:history="1">
        <w:r w:rsidR="0064710E" w:rsidRPr="00977FC6">
          <w:rPr>
            <w:rStyle w:val="Hyperlink"/>
          </w:rPr>
          <w:t>Table 2</w:t>
        </w:r>
        <w:r w:rsidR="0064710E" w:rsidRPr="00977FC6">
          <w:rPr>
            <w:rStyle w:val="Hyperlink"/>
          </w:rPr>
          <w:noBreakHyphen/>
          <w:t xml:space="preserve">4. Comparison of different available wireless communication technologies for IoT  </w:t>
        </w:r>
        <w:r w:rsidR="002B0907">
          <w:rPr>
            <w:rStyle w:val="Hyperlink"/>
          </w:rPr>
          <w:br/>
        </w:r>
        <w:r w:rsidR="0064710E" w:rsidRPr="00977FC6">
          <w:rPr>
            <w:rStyle w:val="Hyperlink"/>
          </w:rPr>
          <w:t xml:space="preserve">in Vietnam </w:t>
        </w:r>
        <w:r w:rsidR="0064710E">
          <w:rPr>
            <w:webHidden/>
          </w:rPr>
          <w:tab/>
        </w:r>
        <w:r w:rsidR="0064710E">
          <w:rPr>
            <w:webHidden/>
          </w:rPr>
          <w:fldChar w:fldCharType="begin"/>
        </w:r>
        <w:r w:rsidR="0064710E">
          <w:rPr>
            <w:webHidden/>
          </w:rPr>
          <w:instrText xml:space="preserve"> PAGEREF _Toc147609012 \h </w:instrText>
        </w:r>
        <w:r w:rsidR="0064710E">
          <w:rPr>
            <w:webHidden/>
          </w:rPr>
        </w:r>
        <w:r w:rsidR="0064710E">
          <w:rPr>
            <w:webHidden/>
          </w:rPr>
          <w:fldChar w:fldCharType="separate"/>
        </w:r>
        <w:r w:rsidR="00014604">
          <w:rPr>
            <w:webHidden/>
          </w:rPr>
          <w:t>11</w:t>
        </w:r>
        <w:r w:rsidR="0064710E">
          <w:rPr>
            <w:webHidden/>
          </w:rPr>
          <w:fldChar w:fldCharType="end"/>
        </w:r>
      </w:hyperlink>
    </w:p>
    <w:p w14:paraId="7D836F66" w14:textId="1323C771"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3" w:history="1">
        <w:r w:rsidR="0064710E" w:rsidRPr="00977FC6">
          <w:rPr>
            <w:rStyle w:val="Hyperlink"/>
          </w:rPr>
          <w:t>Table 3</w:t>
        </w:r>
        <w:r w:rsidR="0064710E" w:rsidRPr="00977FC6">
          <w:rPr>
            <w:rStyle w:val="Hyperlink"/>
          </w:rPr>
          <w:noBreakHyphen/>
          <w:t>1. Choosing bypass capacitor value based on available resistors from 30k</w:t>
        </w:r>
        <w:r w:rsidR="0064710E" w:rsidRPr="00977FC6">
          <w:rPr>
            <w:rStyle w:val="Hyperlink"/>
            <w:rFonts w:cs="Times New Roman"/>
          </w:rPr>
          <w:t>Ω to 50</w:t>
        </w:r>
        <w:r w:rsidR="0064710E" w:rsidRPr="00977FC6">
          <w:rPr>
            <w:rStyle w:val="Hyperlink"/>
          </w:rPr>
          <w:t>k</w:t>
        </w:r>
        <w:r w:rsidR="0064710E" w:rsidRPr="00977FC6">
          <w:rPr>
            <w:rStyle w:val="Hyperlink"/>
            <w:rFonts w:cs="Times New Roman"/>
          </w:rPr>
          <w:t>Ω</w:t>
        </w:r>
        <w:r w:rsidR="0064710E">
          <w:rPr>
            <w:webHidden/>
          </w:rPr>
          <w:tab/>
        </w:r>
        <w:r w:rsidR="0064710E">
          <w:rPr>
            <w:webHidden/>
          </w:rPr>
          <w:fldChar w:fldCharType="begin"/>
        </w:r>
        <w:r w:rsidR="0064710E">
          <w:rPr>
            <w:webHidden/>
          </w:rPr>
          <w:instrText xml:space="preserve"> PAGEREF _Toc147609013 \h </w:instrText>
        </w:r>
        <w:r w:rsidR="0064710E">
          <w:rPr>
            <w:webHidden/>
          </w:rPr>
        </w:r>
        <w:r w:rsidR="0064710E">
          <w:rPr>
            <w:webHidden/>
          </w:rPr>
          <w:fldChar w:fldCharType="separate"/>
        </w:r>
        <w:r w:rsidR="00014604">
          <w:rPr>
            <w:webHidden/>
          </w:rPr>
          <w:t>24</w:t>
        </w:r>
        <w:r w:rsidR="0064710E">
          <w:rPr>
            <w:webHidden/>
          </w:rPr>
          <w:fldChar w:fldCharType="end"/>
        </w:r>
      </w:hyperlink>
    </w:p>
    <w:p w14:paraId="3655A70C" w14:textId="44B9A84D"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4" w:history="1">
        <w:r w:rsidR="0064710E" w:rsidRPr="00977FC6">
          <w:rPr>
            <w:rStyle w:val="Hyperlink"/>
          </w:rPr>
          <w:t>Table 3</w:t>
        </w:r>
        <w:r w:rsidR="0064710E" w:rsidRPr="00977FC6">
          <w:rPr>
            <w:rStyle w:val="Hyperlink"/>
          </w:rPr>
          <w:noBreakHyphen/>
          <w:t>2. Voltage steps of the voltage divider by R</w:t>
        </w:r>
        <w:r w:rsidR="0064710E" w:rsidRPr="00977FC6">
          <w:rPr>
            <w:rStyle w:val="Hyperlink"/>
            <w:vertAlign w:val="subscript"/>
          </w:rPr>
          <w:t>external</w:t>
        </w:r>
        <w:r w:rsidR="0064710E">
          <w:rPr>
            <w:webHidden/>
          </w:rPr>
          <w:tab/>
        </w:r>
        <w:r w:rsidR="0064710E">
          <w:rPr>
            <w:webHidden/>
          </w:rPr>
          <w:fldChar w:fldCharType="begin"/>
        </w:r>
        <w:r w:rsidR="0064710E">
          <w:rPr>
            <w:webHidden/>
          </w:rPr>
          <w:instrText xml:space="preserve"> PAGEREF _Toc147609014 \h </w:instrText>
        </w:r>
        <w:r w:rsidR="0064710E">
          <w:rPr>
            <w:webHidden/>
          </w:rPr>
        </w:r>
        <w:r w:rsidR="0064710E">
          <w:rPr>
            <w:webHidden/>
          </w:rPr>
          <w:fldChar w:fldCharType="separate"/>
        </w:r>
        <w:r w:rsidR="00014604">
          <w:rPr>
            <w:webHidden/>
          </w:rPr>
          <w:t>30</w:t>
        </w:r>
        <w:r w:rsidR="0064710E">
          <w:rPr>
            <w:webHidden/>
          </w:rPr>
          <w:fldChar w:fldCharType="end"/>
        </w:r>
      </w:hyperlink>
    </w:p>
    <w:p w14:paraId="0EF64F1B" w14:textId="7150132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5" w:history="1">
        <w:r w:rsidR="0064710E" w:rsidRPr="00977FC6">
          <w:rPr>
            <w:rStyle w:val="Hyperlink"/>
          </w:rPr>
          <w:t>Table 3</w:t>
        </w:r>
        <w:r w:rsidR="0064710E" w:rsidRPr="00977FC6">
          <w:rPr>
            <w:rStyle w:val="Hyperlink"/>
          </w:rPr>
          <w:noBreakHyphen/>
          <w:t>3. A part of the component pick-up table for the passive LPF</w:t>
        </w:r>
        <w:r w:rsidR="0064710E">
          <w:rPr>
            <w:webHidden/>
          </w:rPr>
          <w:tab/>
        </w:r>
        <w:r w:rsidR="0064710E">
          <w:rPr>
            <w:webHidden/>
          </w:rPr>
          <w:fldChar w:fldCharType="begin"/>
        </w:r>
        <w:r w:rsidR="0064710E">
          <w:rPr>
            <w:webHidden/>
          </w:rPr>
          <w:instrText xml:space="preserve"> PAGEREF _Toc147609015 \h </w:instrText>
        </w:r>
        <w:r w:rsidR="0064710E">
          <w:rPr>
            <w:webHidden/>
          </w:rPr>
        </w:r>
        <w:r w:rsidR="0064710E">
          <w:rPr>
            <w:webHidden/>
          </w:rPr>
          <w:fldChar w:fldCharType="separate"/>
        </w:r>
        <w:r w:rsidR="00014604">
          <w:rPr>
            <w:webHidden/>
          </w:rPr>
          <w:t>31</w:t>
        </w:r>
        <w:r w:rsidR="0064710E">
          <w:rPr>
            <w:webHidden/>
          </w:rPr>
          <w:fldChar w:fldCharType="end"/>
        </w:r>
      </w:hyperlink>
    </w:p>
    <w:p w14:paraId="1A4566D3" w14:textId="2519C4E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6" w:history="1">
        <w:r w:rsidR="0064710E" w:rsidRPr="00977FC6">
          <w:rPr>
            <w:rStyle w:val="Hyperlink"/>
          </w:rPr>
          <w:t>Table 3</w:t>
        </w:r>
        <w:r w:rsidR="0064710E" w:rsidRPr="00977FC6">
          <w:rPr>
            <w:rStyle w:val="Hyperlink"/>
          </w:rPr>
          <w:noBreakHyphen/>
          <w:t>4. ADC functions for wind vane reading software</w:t>
        </w:r>
        <w:r w:rsidR="0064710E">
          <w:rPr>
            <w:webHidden/>
          </w:rPr>
          <w:tab/>
        </w:r>
        <w:r w:rsidR="0064710E">
          <w:rPr>
            <w:webHidden/>
          </w:rPr>
          <w:fldChar w:fldCharType="begin"/>
        </w:r>
        <w:r w:rsidR="0064710E">
          <w:rPr>
            <w:webHidden/>
          </w:rPr>
          <w:instrText xml:space="preserve"> PAGEREF _Toc147609016 \h </w:instrText>
        </w:r>
        <w:r w:rsidR="0064710E">
          <w:rPr>
            <w:webHidden/>
          </w:rPr>
        </w:r>
        <w:r w:rsidR="0064710E">
          <w:rPr>
            <w:webHidden/>
          </w:rPr>
          <w:fldChar w:fldCharType="separate"/>
        </w:r>
        <w:r w:rsidR="00014604">
          <w:rPr>
            <w:webHidden/>
          </w:rPr>
          <w:t>35</w:t>
        </w:r>
        <w:r w:rsidR="0064710E">
          <w:rPr>
            <w:webHidden/>
          </w:rPr>
          <w:fldChar w:fldCharType="end"/>
        </w:r>
      </w:hyperlink>
    </w:p>
    <w:p w14:paraId="73865FFA" w14:textId="147B39E9"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7" w:history="1">
        <w:r w:rsidR="0064710E" w:rsidRPr="00977FC6">
          <w:rPr>
            <w:rStyle w:val="Hyperlink"/>
          </w:rPr>
          <w:t>Table 3</w:t>
        </w:r>
        <w:r w:rsidR="0064710E" w:rsidRPr="00977FC6">
          <w:rPr>
            <w:rStyle w:val="Hyperlink"/>
          </w:rPr>
          <w:noBreakHyphen/>
          <w:t xml:space="preserve">5. Methods of the </w:t>
        </w:r>
        <w:r w:rsidR="0064710E" w:rsidRPr="00977FC6">
          <w:rPr>
            <w:rStyle w:val="Hyperlink"/>
            <w:rFonts w:ascii="Consolas" w:eastAsia="Times New Roman" w:hAnsi="Consolas" w:cs="Times New Roman"/>
            <w:lang w:eastAsia="en-GB"/>
          </w:rPr>
          <w:t>OneWire</w:t>
        </w:r>
        <w:r w:rsidR="0064710E" w:rsidRPr="00977FC6">
          <w:rPr>
            <w:rStyle w:val="Hyperlink"/>
          </w:rPr>
          <w:t xml:space="preserve"> class used in the software for DS18B20</w:t>
        </w:r>
        <w:r w:rsidR="0064710E">
          <w:rPr>
            <w:webHidden/>
          </w:rPr>
          <w:tab/>
        </w:r>
        <w:r w:rsidR="0064710E">
          <w:rPr>
            <w:webHidden/>
          </w:rPr>
          <w:fldChar w:fldCharType="begin"/>
        </w:r>
        <w:r w:rsidR="0064710E">
          <w:rPr>
            <w:webHidden/>
          </w:rPr>
          <w:instrText xml:space="preserve"> PAGEREF _Toc147609017 \h </w:instrText>
        </w:r>
        <w:r w:rsidR="0064710E">
          <w:rPr>
            <w:webHidden/>
          </w:rPr>
        </w:r>
        <w:r w:rsidR="0064710E">
          <w:rPr>
            <w:webHidden/>
          </w:rPr>
          <w:fldChar w:fldCharType="separate"/>
        </w:r>
        <w:r w:rsidR="00014604">
          <w:rPr>
            <w:webHidden/>
          </w:rPr>
          <w:t>41</w:t>
        </w:r>
        <w:r w:rsidR="0064710E">
          <w:rPr>
            <w:webHidden/>
          </w:rPr>
          <w:fldChar w:fldCharType="end"/>
        </w:r>
      </w:hyperlink>
    </w:p>
    <w:p w14:paraId="051CE3EC" w14:textId="252A557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8" w:history="1">
        <w:r w:rsidR="0064710E" w:rsidRPr="00977FC6">
          <w:rPr>
            <w:rStyle w:val="Hyperlink"/>
          </w:rPr>
          <w:t>Table 3</w:t>
        </w:r>
        <w:r w:rsidR="0064710E" w:rsidRPr="00977FC6">
          <w:rPr>
            <w:rStyle w:val="Hyperlink"/>
          </w:rPr>
          <w:noBreakHyphen/>
          <w:t>6. ROM and function commands in use for the DS18B20</w:t>
        </w:r>
        <w:r w:rsidR="0064710E">
          <w:rPr>
            <w:webHidden/>
          </w:rPr>
          <w:tab/>
        </w:r>
        <w:r w:rsidR="0064710E">
          <w:rPr>
            <w:webHidden/>
          </w:rPr>
          <w:fldChar w:fldCharType="begin"/>
        </w:r>
        <w:r w:rsidR="0064710E">
          <w:rPr>
            <w:webHidden/>
          </w:rPr>
          <w:instrText xml:space="preserve"> PAGEREF _Toc147609018 \h </w:instrText>
        </w:r>
        <w:r w:rsidR="0064710E">
          <w:rPr>
            <w:webHidden/>
          </w:rPr>
        </w:r>
        <w:r w:rsidR="0064710E">
          <w:rPr>
            <w:webHidden/>
          </w:rPr>
          <w:fldChar w:fldCharType="separate"/>
        </w:r>
        <w:r w:rsidR="00014604">
          <w:rPr>
            <w:webHidden/>
          </w:rPr>
          <w:t>41</w:t>
        </w:r>
        <w:r w:rsidR="0064710E">
          <w:rPr>
            <w:webHidden/>
          </w:rPr>
          <w:fldChar w:fldCharType="end"/>
        </w:r>
      </w:hyperlink>
    </w:p>
    <w:p w14:paraId="40609001" w14:textId="4E0722A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9" w:history="1">
        <w:r w:rsidR="0064710E" w:rsidRPr="00977FC6">
          <w:rPr>
            <w:rStyle w:val="Hyperlink"/>
          </w:rPr>
          <w:t>Table 4</w:t>
        </w:r>
        <w:r w:rsidR="0064710E" w:rsidRPr="00977FC6">
          <w:rPr>
            <w:rStyle w:val="Hyperlink"/>
          </w:rPr>
          <w:noBreakHyphen/>
          <w:t>1. Anewheel of timemometer test data with the Axial Fan Module MFP107</w:t>
        </w:r>
        <w:r w:rsidR="0064710E">
          <w:rPr>
            <w:webHidden/>
          </w:rPr>
          <w:tab/>
        </w:r>
        <w:r w:rsidR="0064710E">
          <w:rPr>
            <w:webHidden/>
          </w:rPr>
          <w:fldChar w:fldCharType="begin"/>
        </w:r>
        <w:r w:rsidR="0064710E">
          <w:rPr>
            <w:webHidden/>
          </w:rPr>
          <w:instrText xml:space="preserve"> PAGEREF _Toc147609019 \h </w:instrText>
        </w:r>
        <w:r w:rsidR="0064710E">
          <w:rPr>
            <w:webHidden/>
          </w:rPr>
        </w:r>
        <w:r w:rsidR="0064710E">
          <w:rPr>
            <w:webHidden/>
          </w:rPr>
          <w:fldChar w:fldCharType="separate"/>
        </w:r>
        <w:r w:rsidR="00014604">
          <w:rPr>
            <w:webHidden/>
          </w:rPr>
          <w:t>61</w:t>
        </w:r>
        <w:r w:rsidR="0064710E">
          <w:rPr>
            <w:webHidden/>
          </w:rPr>
          <w:fldChar w:fldCharType="end"/>
        </w:r>
      </w:hyperlink>
    </w:p>
    <w:p w14:paraId="538143D7" w14:textId="19027A6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0" w:history="1">
        <w:r w:rsidR="0064710E" w:rsidRPr="00977FC6">
          <w:rPr>
            <w:rStyle w:val="Hyperlink"/>
          </w:rPr>
          <w:t>Table 4</w:t>
        </w:r>
        <w:r w:rsidR="0064710E" w:rsidRPr="00977FC6">
          <w:rPr>
            <w:rStyle w:val="Hyperlink"/>
          </w:rPr>
          <w:noBreakHyphen/>
          <w:t>2. Output by the microcontroller for the 270</w:t>
        </w:r>
        <w:r w:rsidR="0064710E" w:rsidRPr="00977FC6">
          <w:rPr>
            <w:rStyle w:val="Hyperlink"/>
            <w:rFonts w:cs="Times New Roman"/>
          </w:rPr>
          <w:t>˚</w:t>
        </w:r>
        <w:r w:rsidR="0064710E" w:rsidRPr="00977FC6">
          <w:rPr>
            <w:rStyle w:val="Hyperlink"/>
          </w:rPr>
          <w:t xml:space="preserve"> direction in the test with the passive LPF</w:t>
        </w:r>
        <w:r w:rsidR="0064710E">
          <w:rPr>
            <w:webHidden/>
          </w:rPr>
          <w:tab/>
        </w:r>
        <w:r w:rsidR="0064710E">
          <w:rPr>
            <w:webHidden/>
          </w:rPr>
          <w:fldChar w:fldCharType="begin"/>
        </w:r>
        <w:r w:rsidR="0064710E">
          <w:rPr>
            <w:webHidden/>
          </w:rPr>
          <w:instrText xml:space="preserve"> PAGEREF _Toc147609020 \h </w:instrText>
        </w:r>
        <w:r w:rsidR="0064710E">
          <w:rPr>
            <w:webHidden/>
          </w:rPr>
        </w:r>
        <w:r w:rsidR="0064710E">
          <w:rPr>
            <w:webHidden/>
          </w:rPr>
          <w:fldChar w:fldCharType="separate"/>
        </w:r>
        <w:r w:rsidR="00014604">
          <w:rPr>
            <w:webHidden/>
          </w:rPr>
          <w:t>68</w:t>
        </w:r>
        <w:r w:rsidR="0064710E">
          <w:rPr>
            <w:webHidden/>
          </w:rPr>
          <w:fldChar w:fldCharType="end"/>
        </w:r>
      </w:hyperlink>
    </w:p>
    <w:p w14:paraId="211461E7" w14:textId="3DE513E2"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1" w:history="1">
        <w:r w:rsidR="0064710E" w:rsidRPr="00977FC6">
          <w:rPr>
            <w:rStyle w:val="Hyperlink"/>
          </w:rPr>
          <w:t>Table 4</w:t>
        </w:r>
        <w:r w:rsidR="0064710E" w:rsidRPr="00977FC6">
          <w:rPr>
            <w:rStyle w:val="Hyperlink"/>
          </w:rPr>
          <w:noBreakHyphen/>
          <w:t>3. Rain gauge test with a fixed amount of water</w:t>
        </w:r>
        <w:r w:rsidR="0064710E">
          <w:rPr>
            <w:webHidden/>
          </w:rPr>
          <w:tab/>
        </w:r>
        <w:r w:rsidR="0064710E">
          <w:rPr>
            <w:webHidden/>
          </w:rPr>
          <w:fldChar w:fldCharType="begin"/>
        </w:r>
        <w:r w:rsidR="0064710E">
          <w:rPr>
            <w:webHidden/>
          </w:rPr>
          <w:instrText xml:space="preserve"> PAGEREF _Toc147609021 \h </w:instrText>
        </w:r>
        <w:r w:rsidR="0064710E">
          <w:rPr>
            <w:webHidden/>
          </w:rPr>
        </w:r>
        <w:r w:rsidR="0064710E">
          <w:rPr>
            <w:webHidden/>
          </w:rPr>
          <w:fldChar w:fldCharType="separate"/>
        </w:r>
        <w:r w:rsidR="00014604">
          <w:rPr>
            <w:webHidden/>
          </w:rPr>
          <w:t>73</w:t>
        </w:r>
        <w:r w:rsidR="0064710E">
          <w:rPr>
            <w:webHidden/>
          </w:rPr>
          <w:fldChar w:fldCharType="end"/>
        </w:r>
      </w:hyperlink>
    </w:p>
    <w:p w14:paraId="25FCA9BF" w14:textId="4FA9500D"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2" w:history="1">
        <w:r w:rsidR="0064710E" w:rsidRPr="00977FC6">
          <w:rPr>
            <w:rStyle w:val="Hyperlink"/>
          </w:rPr>
          <w:t>Table 4</w:t>
        </w:r>
        <w:r w:rsidR="0064710E" w:rsidRPr="00977FC6">
          <w:rPr>
            <w:rStyle w:val="Hyperlink"/>
          </w:rPr>
          <w:noBreakHyphen/>
          <w:t>4. Rain gauge test with different amounts of water</w:t>
        </w:r>
        <w:r w:rsidR="0064710E">
          <w:rPr>
            <w:webHidden/>
          </w:rPr>
          <w:tab/>
        </w:r>
        <w:r w:rsidR="0064710E">
          <w:rPr>
            <w:webHidden/>
          </w:rPr>
          <w:fldChar w:fldCharType="begin"/>
        </w:r>
        <w:r w:rsidR="0064710E">
          <w:rPr>
            <w:webHidden/>
          </w:rPr>
          <w:instrText xml:space="preserve"> PAGEREF _Toc147609022 \h </w:instrText>
        </w:r>
        <w:r w:rsidR="0064710E">
          <w:rPr>
            <w:webHidden/>
          </w:rPr>
        </w:r>
        <w:r w:rsidR="0064710E">
          <w:rPr>
            <w:webHidden/>
          </w:rPr>
          <w:fldChar w:fldCharType="separate"/>
        </w:r>
        <w:r w:rsidR="00014604">
          <w:rPr>
            <w:webHidden/>
          </w:rPr>
          <w:t>74</w:t>
        </w:r>
        <w:r w:rsidR="0064710E">
          <w:rPr>
            <w:webHidden/>
          </w:rPr>
          <w:fldChar w:fldCharType="end"/>
        </w:r>
      </w:hyperlink>
    </w:p>
    <w:p w14:paraId="6908BB28" w14:textId="5C04266B"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3" w:history="1">
        <w:r w:rsidR="0064710E" w:rsidRPr="00977FC6">
          <w:rPr>
            <w:rStyle w:val="Hyperlink"/>
          </w:rPr>
          <w:t>Table 4</w:t>
        </w:r>
        <w:r w:rsidR="0064710E" w:rsidRPr="00977FC6">
          <w:rPr>
            <w:rStyle w:val="Hyperlink"/>
          </w:rPr>
          <w:noBreakHyphen/>
          <w:t>5. LoRa range test result</w:t>
        </w:r>
        <w:r w:rsidR="0064710E">
          <w:rPr>
            <w:webHidden/>
          </w:rPr>
          <w:tab/>
        </w:r>
        <w:r w:rsidR="0064710E">
          <w:rPr>
            <w:webHidden/>
          </w:rPr>
          <w:fldChar w:fldCharType="begin"/>
        </w:r>
        <w:r w:rsidR="0064710E">
          <w:rPr>
            <w:webHidden/>
          </w:rPr>
          <w:instrText xml:space="preserve"> PAGEREF _Toc147609023 \h </w:instrText>
        </w:r>
        <w:r w:rsidR="0064710E">
          <w:rPr>
            <w:webHidden/>
          </w:rPr>
        </w:r>
        <w:r w:rsidR="0064710E">
          <w:rPr>
            <w:webHidden/>
          </w:rPr>
          <w:fldChar w:fldCharType="separate"/>
        </w:r>
        <w:r w:rsidR="00014604">
          <w:rPr>
            <w:webHidden/>
          </w:rPr>
          <w:t>82</w:t>
        </w:r>
        <w:r w:rsidR="0064710E">
          <w:rPr>
            <w:webHidden/>
          </w:rPr>
          <w:fldChar w:fldCharType="end"/>
        </w:r>
      </w:hyperlink>
    </w:p>
    <w:p w14:paraId="72232E5E" w14:textId="0F00E545"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724AE1">
      <w:pPr>
        <w:pStyle w:val="Heading1"/>
      </w:pPr>
      <w:bookmarkStart w:id="6" w:name="_Toc148601760"/>
      <w:r w:rsidRPr="00B2564A">
        <w:lastRenderedPageBreak/>
        <w:t>ABBREVIATIONS</w:t>
      </w:r>
      <w:bookmarkEnd w:id="6"/>
    </w:p>
    <w:p w14:paraId="0BBAB72E" w14:textId="77777777" w:rsidR="00F904B4" w:rsidRDefault="00F904B4" w:rsidP="00235903"/>
    <w:tbl>
      <w:tblPr>
        <w:tblW w:w="8926" w:type="dxa"/>
        <w:tblLook w:val="04A0" w:firstRow="1" w:lastRow="0" w:firstColumn="1" w:lastColumn="0" w:noHBand="0" w:noVBand="1"/>
      </w:tblPr>
      <w:tblGrid>
        <w:gridCol w:w="1323"/>
        <w:gridCol w:w="7603"/>
      </w:tblGrid>
      <w:tr w:rsidR="00972113" w:rsidRPr="00972113" w14:paraId="31276D18" w14:textId="77777777" w:rsidTr="008C04BC">
        <w:trPr>
          <w:trHeight w:val="315"/>
        </w:trPr>
        <w:tc>
          <w:tcPr>
            <w:tcW w:w="1323" w:type="dxa"/>
            <w:shd w:val="clear" w:color="auto" w:fill="auto"/>
            <w:noWrap/>
            <w:vAlign w:val="bottom"/>
            <w:hideMark/>
          </w:tcPr>
          <w:p w14:paraId="64C871D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GDP </w:t>
            </w:r>
          </w:p>
        </w:tc>
        <w:tc>
          <w:tcPr>
            <w:tcW w:w="7603" w:type="dxa"/>
            <w:shd w:val="clear" w:color="auto" w:fill="auto"/>
            <w:noWrap/>
            <w:vAlign w:val="bottom"/>
            <w:hideMark/>
          </w:tcPr>
          <w:p w14:paraId="78C4CE3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ross Domestic Product</w:t>
            </w:r>
          </w:p>
        </w:tc>
      </w:tr>
      <w:tr w:rsidR="00972113" w:rsidRPr="00972113" w14:paraId="25FB1E3E" w14:textId="77777777" w:rsidTr="008C04BC">
        <w:trPr>
          <w:trHeight w:val="315"/>
        </w:trPr>
        <w:tc>
          <w:tcPr>
            <w:tcW w:w="1323" w:type="dxa"/>
            <w:shd w:val="clear" w:color="auto" w:fill="auto"/>
            <w:noWrap/>
            <w:vAlign w:val="bottom"/>
            <w:hideMark/>
          </w:tcPr>
          <w:p w14:paraId="509101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1-wire</w:t>
            </w:r>
          </w:p>
        </w:tc>
        <w:tc>
          <w:tcPr>
            <w:tcW w:w="7603" w:type="dxa"/>
            <w:shd w:val="clear" w:color="auto" w:fill="auto"/>
            <w:noWrap/>
            <w:vAlign w:val="bottom"/>
            <w:hideMark/>
          </w:tcPr>
          <w:p w14:paraId="65E8907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ne Wire</w:t>
            </w:r>
          </w:p>
        </w:tc>
      </w:tr>
      <w:tr w:rsidR="00972113" w:rsidRPr="00972113" w14:paraId="1B329B4E" w14:textId="77777777" w:rsidTr="008C04BC">
        <w:trPr>
          <w:trHeight w:val="315"/>
        </w:trPr>
        <w:tc>
          <w:tcPr>
            <w:tcW w:w="1323" w:type="dxa"/>
            <w:shd w:val="clear" w:color="auto" w:fill="auto"/>
            <w:noWrap/>
            <w:vAlign w:val="bottom"/>
            <w:hideMark/>
          </w:tcPr>
          <w:p w14:paraId="2DC3F16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DC</w:t>
            </w:r>
          </w:p>
        </w:tc>
        <w:tc>
          <w:tcPr>
            <w:tcW w:w="7603" w:type="dxa"/>
            <w:shd w:val="clear" w:color="auto" w:fill="auto"/>
            <w:noWrap/>
            <w:vAlign w:val="bottom"/>
            <w:hideMark/>
          </w:tcPr>
          <w:p w14:paraId="51112E8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nalogue-to-Digital Converter</w:t>
            </w:r>
          </w:p>
        </w:tc>
      </w:tr>
      <w:tr w:rsidR="00972113" w:rsidRPr="00972113" w14:paraId="2EA6D169" w14:textId="77777777" w:rsidTr="008C04BC">
        <w:trPr>
          <w:trHeight w:val="315"/>
        </w:trPr>
        <w:tc>
          <w:tcPr>
            <w:tcW w:w="1323" w:type="dxa"/>
            <w:shd w:val="clear" w:color="auto" w:fill="auto"/>
            <w:noWrap/>
            <w:vAlign w:val="bottom"/>
            <w:hideMark/>
          </w:tcPr>
          <w:p w14:paraId="7F7CC3E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SV</w:t>
            </w:r>
          </w:p>
        </w:tc>
        <w:tc>
          <w:tcPr>
            <w:tcW w:w="7603" w:type="dxa"/>
            <w:shd w:val="clear" w:color="auto" w:fill="auto"/>
            <w:noWrap/>
            <w:vAlign w:val="bottom"/>
            <w:hideMark/>
          </w:tcPr>
          <w:p w14:paraId="707409B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mma-Separated Values</w:t>
            </w:r>
          </w:p>
        </w:tc>
      </w:tr>
      <w:tr w:rsidR="00972113" w:rsidRPr="00972113" w14:paraId="4070E088" w14:textId="77777777" w:rsidTr="008C04BC">
        <w:trPr>
          <w:trHeight w:val="315"/>
        </w:trPr>
        <w:tc>
          <w:tcPr>
            <w:tcW w:w="1323" w:type="dxa"/>
            <w:shd w:val="clear" w:color="auto" w:fill="auto"/>
            <w:noWrap/>
            <w:vAlign w:val="bottom"/>
            <w:hideMark/>
          </w:tcPr>
          <w:p w14:paraId="50BC67B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MA</w:t>
            </w:r>
          </w:p>
        </w:tc>
        <w:tc>
          <w:tcPr>
            <w:tcW w:w="7603" w:type="dxa"/>
            <w:shd w:val="clear" w:color="auto" w:fill="auto"/>
            <w:noWrap/>
            <w:vAlign w:val="bottom"/>
            <w:hideMark/>
          </w:tcPr>
          <w:p w14:paraId="66E37E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irect Memory Access</w:t>
            </w:r>
          </w:p>
        </w:tc>
      </w:tr>
      <w:tr w:rsidR="00972113" w:rsidRPr="00972113" w14:paraId="1DF3265C" w14:textId="77777777" w:rsidTr="008C04BC">
        <w:trPr>
          <w:trHeight w:val="315"/>
        </w:trPr>
        <w:tc>
          <w:tcPr>
            <w:tcW w:w="1323" w:type="dxa"/>
            <w:shd w:val="clear" w:color="auto" w:fill="auto"/>
            <w:noWrap/>
            <w:vAlign w:val="bottom"/>
            <w:hideMark/>
          </w:tcPr>
          <w:p w14:paraId="4562A0B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SR</w:t>
            </w:r>
          </w:p>
        </w:tc>
        <w:tc>
          <w:tcPr>
            <w:tcW w:w="7603" w:type="dxa"/>
            <w:shd w:val="clear" w:color="auto" w:fill="auto"/>
            <w:noWrap/>
            <w:vAlign w:val="bottom"/>
            <w:hideMark/>
          </w:tcPr>
          <w:p w14:paraId="73BC681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quivalent Serial Resistor</w:t>
            </w:r>
          </w:p>
        </w:tc>
      </w:tr>
      <w:tr w:rsidR="00972113" w:rsidRPr="00972113" w14:paraId="092FDA49" w14:textId="77777777" w:rsidTr="008C04BC">
        <w:trPr>
          <w:trHeight w:val="315"/>
        </w:trPr>
        <w:tc>
          <w:tcPr>
            <w:tcW w:w="1323" w:type="dxa"/>
            <w:shd w:val="clear" w:color="auto" w:fill="auto"/>
            <w:noWrap/>
            <w:vAlign w:val="bottom"/>
            <w:hideMark/>
          </w:tcPr>
          <w:p w14:paraId="14135AC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IO</w:t>
            </w:r>
          </w:p>
        </w:tc>
        <w:tc>
          <w:tcPr>
            <w:tcW w:w="7603" w:type="dxa"/>
            <w:shd w:val="clear" w:color="auto" w:fill="auto"/>
            <w:noWrap/>
            <w:vAlign w:val="bottom"/>
            <w:hideMark/>
          </w:tcPr>
          <w:p w14:paraId="458E8FC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eneral Purpose Input/Output</w:t>
            </w:r>
          </w:p>
        </w:tc>
      </w:tr>
      <w:tr w:rsidR="00972113" w:rsidRPr="00972113" w14:paraId="613C9C19" w14:textId="77777777" w:rsidTr="008C04BC">
        <w:trPr>
          <w:trHeight w:val="315"/>
        </w:trPr>
        <w:tc>
          <w:tcPr>
            <w:tcW w:w="1323" w:type="dxa"/>
            <w:shd w:val="clear" w:color="auto" w:fill="auto"/>
            <w:noWrap/>
            <w:vAlign w:val="bottom"/>
            <w:hideMark/>
          </w:tcPr>
          <w:p w14:paraId="0BD5CD1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S</w:t>
            </w:r>
          </w:p>
        </w:tc>
        <w:tc>
          <w:tcPr>
            <w:tcW w:w="7603" w:type="dxa"/>
            <w:shd w:val="clear" w:color="auto" w:fill="auto"/>
            <w:vAlign w:val="center"/>
            <w:hideMark/>
          </w:tcPr>
          <w:p w14:paraId="242958B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lobal Positioning System</w:t>
            </w:r>
          </w:p>
        </w:tc>
      </w:tr>
      <w:tr w:rsidR="00972113" w:rsidRPr="00972113" w14:paraId="66433C36" w14:textId="77777777" w:rsidTr="008C04BC">
        <w:trPr>
          <w:trHeight w:val="315"/>
        </w:trPr>
        <w:tc>
          <w:tcPr>
            <w:tcW w:w="1323" w:type="dxa"/>
            <w:shd w:val="clear" w:color="auto" w:fill="auto"/>
            <w:noWrap/>
            <w:vAlign w:val="bottom"/>
            <w:hideMark/>
          </w:tcPr>
          <w:p w14:paraId="6D3D597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L</w:t>
            </w:r>
          </w:p>
        </w:tc>
        <w:tc>
          <w:tcPr>
            <w:tcW w:w="7603" w:type="dxa"/>
            <w:shd w:val="clear" w:color="auto" w:fill="auto"/>
            <w:noWrap/>
            <w:vAlign w:val="bottom"/>
            <w:hideMark/>
          </w:tcPr>
          <w:p w14:paraId="659D7FF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rdware Abstract Layer</w:t>
            </w:r>
          </w:p>
        </w:tc>
      </w:tr>
      <w:tr w:rsidR="00972113" w:rsidRPr="00972113" w14:paraId="3F8DAFDB" w14:textId="77777777" w:rsidTr="008C04BC">
        <w:trPr>
          <w:trHeight w:val="375"/>
        </w:trPr>
        <w:tc>
          <w:tcPr>
            <w:tcW w:w="1323" w:type="dxa"/>
            <w:shd w:val="clear" w:color="auto" w:fill="auto"/>
            <w:noWrap/>
            <w:vAlign w:val="bottom"/>
            <w:hideMark/>
          </w:tcPr>
          <w:p w14:paraId="3C69CBC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w:t>
            </w:r>
            <w:r w:rsidRPr="00972113">
              <w:rPr>
                <w:rFonts w:eastAsia="Times New Roman" w:cs="Times New Roman"/>
                <w:noProof w:val="0"/>
                <w:szCs w:val="24"/>
                <w:vertAlign w:val="superscript"/>
                <w:lang w:eastAsia="en-GB"/>
              </w:rPr>
              <w:t>2</w:t>
            </w:r>
            <w:r w:rsidRPr="00972113">
              <w:rPr>
                <w:rFonts w:eastAsia="Times New Roman" w:cs="Times New Roman"/>
                <w:noProof w:val="0"/>
                <w:szCs w:val="24"/>
                <w:lang w:eastAsia="en-GB"/>
              </w:rPr>
              <w:t>C</w:t>
            </w:r>
          </w:p>
        </w:tc>
        <w:tc>
          <w:tcPr>
            <w:tcW w:w="7603" w:type="dxa"/>
            <w:shd w:val="clear" w:color="auto" w:fill="auto"/>
            <w:noWrap/>
            <w:vAlign w:val="bottom"/>
            <w:hideMark/>
          </w:tcPr>
          <w:p w14:paraId="41BB0A7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Integrated Circuit</w:t>
            </w:r>
          </w:p>
        </w:tc>
      </w:tr>
      <w:tr w:rsidR="00972113" w:rsidRPr="00972113" w14:paraId="71343173" w14:textId="77777777" w:rsidTr="008C04BC">
        <w:trPr>
          <w:trHeight w:val="315"/>
        </w:trPr>
        <w:tc>
          <w:tcPr>
            <w:tcW w:w="1323" w:type="dxa"/>
            <w:shd w:val="clear" w:color="auto" w:fill="auto"/>
            <w:noWrap/>
            <w:vAlign w:val="bottom"/>
            <w:hideMark/>
          </w:tcPr>
          <w:p w14:paraId="39A02D9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C</w:t>
            </w:r>
          </w:p>
        </w:tc>
        <w:tc>
          <w:tcPr>
            <w:tcW w:w="7603" w:type="dxa"/>
            <w:shd w:val="clear" w:color="auto" w:fill="auto"/>
            <w:noWrap/>
            <w:vAlign w:val="bottom"/>
            <w:hideMark/>
          </w:tcPr>
          <w:p w14:paraId="5102BDB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Circuit</w:t>
            </w:r>
          </w:p>
        </w:tc>
      </w:tr>
      <w:tr w:rsidR="00972113" w:rsidRPr="00972113" w14:paraId="5A621677" w14:textId="77777777" w:rsidTr="008C04BC">
        <w:trPr>
          <w:trHeight w:val="315"/>
        </w:trPr>
        <w:tc>
          <w:tcPr>
            <w:tcW w:w="1323" w:type="dxa"/>
            <w:shd w:val="clear" w:color="auto" w:fill="auto"/>
            <w:noWrap/>
            <w:vAlign w:val="bottom"/>
            <w:hideMark/>
          </w:tcPr>
          <w:p w14:paraId="7A59F6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DE</w:t>
            </w:r>
          </w:p>
        </w:tc>
        <w:tc>
          <w:tcPr>
            <w:tcW w:w="7603" w:type="dxa"/>
            <w:shd w:val="clear" w:color="auto" w:fill="auto"/>
            <w:noWrap/>
            <w:vAlign w:val="bottom"/>
            <w:hideMark/>
          </w:tcPr>
          <w:p w14:paraId="6845D7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Development Environment</w:t>
            </w:r>
          </w:p>
        </w:tc>
      </w:tr>
      <w:tr w:rsidR="00972113" w:rsidRPr="00972113" w14:paraId="1DF15011" w14:textId="77777777" w:rsidTr="008C04BC">
        <w:trPr>
          <w:trHeight w:val="315"/>
        </w:trPr>
        <w:tc>
          <w:tcPr>
            <w:tcW w:w="1323" w:type="dxa"/>
            <w:shd w:val="clear" w:color="auto" w:fill="auto"/>
            <w:noWrap/>
            <w:vAlign w:val="bottom"/>
            <w:hideMark/>
          </w:tcPr>
          <w:p w14:paraId="0004BD7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oT</w:t>
            </w:r>
          </w:p>
        </w:tc>
        <w:tc>
          <w:tcPr>
            <w:tcW w:w="7603" w:type="dxa"/>
            <w:shd w:val="clear" w:color="auto" w:fill="auto"/>
            <w:noWrap/>
            <w:vAlign w:val="bottom"/>
            <w:hideMark/>
          </w:tcPr>
          <w:p w14:paraId="50E5E0E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net of Things</w:t>
            </w:r>
          </w:p>
        </w:tc>
      </w:tr>
      <w:tr w:rsidR="00972113" w:rsidRPr="00972113" w14:paraId="256328F4" w14:textId="77777777" w:rsidTr="008C04BC">
        <w:trPr>
          <w:trHeight w:val="315"/>
        </w:trPr>
        <w:tc>
          <w:tcPr>
            <w:tcW w:w="1323" w:type="dxa"/>
            <w:shd w:val="clear" w:color="auto" w:fill="auto"/>
            <w:noWrap/>
            <w:vAlign w:val="bottom"/>
            <w:hideMark/>
          </w:tcPr>
          <w:p w14:paraId="4D9957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D</w:t>
            </w:r>
          </w:p>
        </w:tc>
        <w:tc>
          <w:tcPr>
            <w:tcW w:w="7603" w:type="dxa"/>
            <w:shd w:val="clear" w:color="auto" w:fill="auto"/>
            <w:noWrap/>
            <w:vAlign w:val="bottom"/>
            <w:hideMark/>
          </w:tcPr>
          <w:p w14:paraId="0EB3DE4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ight-Emitting Diode</w:t>
            </w:r>
          </w:p>
        </w:tc>
      </w:tr>
      <w:tr w:rsidR="00972113" w:rsidRPr="00972113" w14:paraId="65A3BC29" w14:textId="77777777" w:rsidTr="008C04BC">
        <w:trPr>
          <w:trHeight w:val="315"/>
        </w:trPr>
        <w:tc>
          <w:tcPr>
            <w:tcW w:w="1323" w:type="dxa"/>
            <w:shd w:val="clear" w:color="auto" w:fill="auto"/>
            <w:noWrap/>
            <w:vAlign w:val="bottom"/>
            <w:hideMark/>
          </w:tcPr>
          <w:p w14:paraId="6826E6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t>
            </w:r>
          </w:p>
        </w:tc>
        <w:tc>
          <w:tcPr>
            <w:tcW w:w="7603" w:type="dxa"/>
            <w:shd w:val="clear" w:color="auto" w:fill="auto"/>
            <w:noWrap/>
            <w:vAlign w:val="bottom"/>
            <w:hideMark/>
          </w:tcPr>
          <w:p w14:paraId="375F7F4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Range</w:t>
            </w:r>
          </w:p>
        </w:tc>
      </w:tr>
      <w:tr w:rsidR="00972113" w:rsidRPr="00972113" w14:paraId="1D606E09" w14:textId="77777777" w:rsidTr="008C04BC">
        <w:trPr>
          <w:trHeight w:val="315"/>
        </w:trPr>
        <w:tc>
          <w:tcPr>
            <w:tcW w:w="1323" w:type="dxa"/>
            <w:shd w:val="clear" w:color="auto" w:fill="auto"/>
            <w:noWrap/>
            <w:vAlign w:val="bottom"/>
            <w:hideMark/>
          </w:tcPr>
          <w:p w14:paraId="55764F2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AN</w:t>
            </w:r>
          </w:p>
        </w:tc>
        <w:tc>
          <w:tcPr>
            <w:tcW w:w="7603" w:type="dxa"/>
            <w:shd w:val="clear" w:color="auto" w:fill="auto"/>
            <w:noWrap/>
            <w:vAlign w:val="bottom"/>
            <w:hideMark/>
          </w:tcPr>
          <w:p w14:paraId="36C778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 Range Wireless Area Network</w:t>
            </w:r>
          </w:p>
        </w:tc>
      </w:tr>
      <w:tr w:rsidR="00972113" w:rsidRPr="00972113" w14:paraId="121AA089" w14:textId="77777777" w:rsidTr="008C04BC">
        <w:trPr>
          <w:trHeight w:val="315"/>
        </w:trPr>
        <w:tc>
          <w:tcPr>
            <w:tcW w:w="1323" w:type="dxa"/>
            <w:shd w:val="clear" w:color="auto" w:fill="auto"/>
            <w:noWrap/>
            <w:vAlign w:val="bottom"/>
            <w:hideMark/>
          </w:tcPr>
          <w:p w14:paraId="176A0D3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PF</w:t>
            </w:r>
          </w:p>
        </w:tc>
        <w:tc>
          <w:tcPr>
            <w:tcW w:w="7603" w:type="dxa"/>
            <w:shd w:val="clear" w:color="auto" w:fill="auto"/>
            <w:noWrap/>
            <w:vAlign w:val="bottom"/>
            <w:hideMark/>
          </w:tcPr>
          <w:p w14:paraId="5A8A98F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w-pass Filter</w:t>
            </w:r>
          </w:p>
        </w:tc>
      </w:tr>
      <w:tr w:rsidR="00972113" w:rsidRPr="00972113" w14:paraId="59435ABB" w14:textId="77777777" w:rsidTr="008C04BC">
        <w:trPr>
          <w:trHeight w:val="315"/>
        </w:trPr>
        <w:tc>
          <w:tcPr>
            <w:tcW w:w="1323" w:type="dxa"/>
            <w:shd w:val="clear" w:color="auto" w:fill="auto"/>
            <w:noWrap/>
            <w:vAlign w:val="bottom"/>
            <w:hideMark/>
          </w:tcPr>
          <w:p w14:paraId="228D5DB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SB</w:t>
            </w:r>
          </w:p>
        </w:tc>
        <w:tc>
          <w:tcPr>
            <w:tcW w:w="7603" w:type="dxa"/>
            <w:shd w:val="clear" w:color="auto" w:fill="auto"/>
            <w:noWrap/>
            <w:vAlign w:val="bottom"/>
            <w:hideMark/>
          </w:tcPr>
          <w:p w14:paraId="24512D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ast Significant Bit</w:t>
            </w:r>
          </w:p>
        </w:tc>
      </w:tr>
      <w:tr w:rsidR="00972113" w:rsidRPr="00972113" w14:paraId="023C523F" w14:textId="77777777" w:rsidTr="008C04BC">
        <w:trPr>
          <w:trHeight w:val="315"/>
        </w:trPr>
        <w:tc>
          <w:tcPr>
            <w:tcW w:w="1323" w:type="dxa"/>
            <w:shd w:val="clear" w:color="auto" w:fill="auto"/>
            <w:noWrap/>
            <w:vAlign w:val="bottom"/>
            <w:hideMark/>
          </w:tcPr>
          <w:p w14:paraId="07FC928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AC</w:t>
            </w:r>
          </w:p>
        </w:tc>
        <w:tc>
          <w:tcPr>
            <w:tcW w:w="7603" w:type="dxa"/>
            <w:shd w:val="clear" w:color="auto" w:fill="auto"/>
            <w:noWrap/>
            <w:vAlign w:val="bottom"/>
            <w:hideMark/>
          </w:tcPr>
          <w:p w14:paraId="7F8DE9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dia Access Control</w:t>
            </w:r>
          </w:p>
        </w:tc>
      </w:tr>
      <w:tr w:rsidR="00972113" w:rsidRPr="00972113" w14:paraId="5A156F44" w14:textId="77777777" w:rsidTr="008C04BC">
        <w:trPr>
          <w:trHeight w:val="315"/>
        </w:trPr>
        <w:tc>
          <w:tcPr>
            <w:tcW w:w="1323" w:type="dxa"/>
            <w:shd w:val="clear" w:color="auto" w:fill="auto"/>
            <w:noWrap/>
            <w:vAlign w:val="bottom"/>
            <w:hideMark/>
          </w:tcPr>
          <w:p w14:paraId="5F2BE69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OSFET</w:t>
            </w:r>
          </w:p>
        </w:tc>
        <w:tc>
          <w:tcPr>
            <w:tcW w:w="7603" w:type="dxa"/>
            <w:shd w:val="clear" w:color="auto" w:fill="auto"/>
            <w:noWrap/>
            <w:vAlign w:val="bottom"/>
            <w:hideMark/>
          </w:tcPr>
          <w:p w14:paraId="323944E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tal-Oxide-Semiconductor Field-Effect Transistor</w:t>
            </w:r>
          </w:p>
        </w:tc>
      </w:tr>
      <w:tr w:rsidR="00972113" w:rsidRPr="00972113" w14:paraId="6742ED14" w14:textId="77777777" w:rsidTr="008C04BC">
        <w:trPr>
          <w:trHeight w:val="315"/>
        </w:trPr>
        <w:tc>
          <w:tcPr>
            <w:tcW w:w="1323" w:type="dxa"/>
            <w:shd w:val="clear" w:color="auto" w:fill="auto"/>
            <w:noWrap/>
            <w:vAlign w:val="bottom"/>
            <w:hideMark/>
          </w:tcPr>
          <w:p w14:paraId="035A6EA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FC</w:t>
            </w:r>
          </w:p>
        </w:tc>
        <w:tc>
          <w:tcPr>
            <w:tcW w:w="7603" w:type="dxa"/>
            <w:shd w:val="clear" w:color="auto" w:fill="auto"/>
            <w:noWrap/>
            <w:vAlign w:val="bottom"/>
            <w:hideMark/>
          </w:tcPr>
          <w:p w14:paraId="3F52D1A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ear Field Communication</w:t>
            </w:r>
          </w:p>
        </w:tc>
      </w:tr>
      <w:tr w:rsidR="00972113" w:rsidRPr="00972113" w14:paraId="2F44395C" w14:textId="77777777" w:rsidTr="008C04BC">
        <w:trPr>
          <w:trHeight w:val="315"/>
        </w:trPr>
        <w:tc>
          <w:tcPr>
            <w:tcW w:w="1323" w:type="dxa"/>
            <w:shd w:val="clear" w:color="auto" w:fill="auto"/>
            <w:noWrap/>
            <w:vAlign w:val="bottom"/>
            <w:hideMark/>
          </w:tcPr>
          <w:p w14:paraId="0D8E158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Amp</w:t>
            </w:r>
          </w:p>
        </w:tc>
        <w:tc>
          <w:tcPr>
            <w:tcW w:w="7603" w:type="dxa"/>
            <w:shd w:val="clear" w:color="auto" w:fill="auto"/>
            <w:noWrap/>
            <w:vAlign w:val="bottom"/>
            <w:hideMark/>
          </w:tcPr>
          <w:p w14:paraId="1EDD6A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erational Amplifier</w:t>
            </w:r>
          </w:p>
        </w:tc>
      </w:tr>
      <w:tr w:rsidR="00972113" w:rsidRPr="00972113" w14:paraId="55DC8ABF" w14:textId="77777777" w:rsidTr="008C04BC">
        <w:trPr>
          <w:trHeight w:val="315"/>
        </w:trPr>
        <w:tc>
          <w:tcPr>
            <w:tcW w:w="1323" w:type="dxa"/>
            <w:shd w:val="clear" w:color="auto" w:fill="auto"/>
            <w:noWrap/>
            <w:vAlign w:val="bottom"/>
            <w:hideMark/>
          </w:tcPr>
          <w:p w14:paraId="67593E0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CB</w:t>
            </w:r>
          </w:p>
        </w:tc>
        <w:tc>
          <w:tcPr>
            <w:tcW w:w="7603" w:type="dxa"/>
            <w:shd w:val="clear" w:color="auto" w:fill="auto"/>
            <w:noWrap/>
            <w:vAlign w:val="bottom"/>
            <w:hideMark/>
          </w:tcPr>
          <w:p w14:paraId="65ADC14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rinted Circuit Board</w:t>
            </w:r>
          </w:p>
        </w:tc>
      </w:tr>
      <w:tr w:rsidR="00972113" w:rsidRPr="00972113" w14:paraId="2C9E65C7" w14:textId="77777777" w:rsidTr="008C04BC">
        <w:trPr>
          <w:trHeight w:val="315"/>
        </w:trPr>
        <w:tc>
          <w:tcPr>
            <w:tcW w:w="1323" w:type="dxa"/>
            <w:shd w:val="clear" w:color="auto" w:fill="auto"/>
            <w:noWrap/>
            <w:vAlign w:val="bottom"/>
            <w:hideMark/>
          </w:tcPr>
          <w:p w14:paraId="08C3A5F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FID</w:t>
            </w:r>
          </w:p>
        </w:tc>
        <w:tc>
          <w:tcPr>
            <w:tcW w:w="7603" w:type="dxa"/>
            <w:shd w:val="clear" w:color="auto" w:fill="auto"/>
            <w:noWrap/>
            <w:vAlign w:val="bottom"/>
            <w:hideMark/>
          </w:tcPr>
          <w:p w14:paraId="54C1DF3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adio-Frequency Identification</w:t>
            </w:r>
          </w:p>
        </w:tc>
      </w:tr>
      <w:tr w:rsidR="00972113" w:rsidRPr="00972113" w14:paraId="4CFCA152" w14:textId="77777777" w:rsidTr="008C04BC">
        <w:trPr>
          <w:trHeight w:val="315"/>
        </w:trPr>
        <w:tc>
          <w:tcPr>
            <w:tcW w:w="1323" w:type="dxa"/>
            <w:shd w:val="clear" w:color="auto" w:fill="auto"/>
            <w:noWrap/>
            <w:vAlign w:val="bottom"/>
            <w:hideMark/>
          </w:tcPr>
          <w:p w14:paraId="53B360B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SSI</w:t>
            </w:r>
          </w:p>
        </w:tc>
        <w:tc>
          <w:tcPr>
            <w:tcW w:w="7603" w:type="dxa"/>
            <w:shd w:val="clear" w:color="auto" w:fill="auto"/>
            <w:noWrap/>
            <w:vAlign w:val="bottom"/>
            <w:hideMark/>
          </w:tcPr>
          <w:p w14:paraId="2392ACD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ceived Signal Strength Indicator</w:t>
            </w:r>
          </w:p>
        </w:tc>
      </w:tr>
      <w:tr w:rsidR="00972113" w:rsidRPr="00972113" w14:paraId="1516B0FE" w14:textId="77777777" w:rsidTr="008C04BC">
        <w:trPr>
          <w:trHeight w:val="315"/>
        </w:trPr>
        <w:tc>
          <w:tcPr>
            <w:tcW w:w="1323" w:type="dxa"/>
            <w:shd w:val="clear" w:color="auto" w:fill="auto"/>
            <w:noWrap/>
            <w:vAlign w:val="bottom"/>
            <w:hideMark/>
          </w:tcPr>
          <w:p w14:paraId="12C5A70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TC</w:t>
            </w:r>
          </w:p>
        </w:tc>
        <w:tc>
          <w:tcPr>
            <w:tcW w:w="7603" w:type="dxa"/>
            <w:shd w:val="clear" w:color="auto" w:fill="auto"/>
            <w:noWrap/>
            <w:vAlign w:val="bottom"/>
            <w:hideMark/>
          </w:tcPr>
          <w:p w14:paraId="43A467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al-time Clock</w:t>
            </w:r>
          </w:p>
        </w:tc>
      </w:tr>
      <w:tr w:rsidR="00972113" w:rsidRPr="00972113" w14:paraId="78AA1D1A" w14:textId="77777777" w:rsidTr="008C04BC">
        <w:trPr>
          <w:trHeight w:val="315"/>
        </w:trPr>
        <w:tc>
          <w:tcPr>
            <w:tcW w:w="1323" w:type="dxa"/>
            <w:shd w:val="clear" w:color="auto" w:fill="auto"/>
            <w:noWrap/>
            <w:vAlign w:val="bottom"/>
            <w:hideMark/>
          </w:tcPr>
          <w:p w14:paraId="2290C7F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w:t>
            </w:r>
          </w:p>
        </w:tc>
        <w:tc>
          <w:tcPr>
            <w:tcW w:w="7603" w:type="dxa"/>
            <w:shd w:val="clear" w:color="auto" w:fill="auto"/>
            <w:noWrap/>
            <w:vAlign w:val="bottom"/>
            <w:hideMark/>
          </w:tcPr>
          <w:p w14:paraId="2754BB8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w:t>
            </w:r>
          </w:p>
        </w:tc>
      </w:tr>
      <w:tr w:rsidR="00972113" w:rsidRPr="00972113" w14:paraId="69B3AE3C" w14:textId="77777777" w:rsidTr="008C04BC">
        <w:trPr>
          <w:trHeight w:val="315"/>
        </w:trPr>
        <w:tc>
          <w:tcPr>
            <w:tcW w:w="1323" w:type="dxa"/>
            <w:shd w:val="clear" w:color="auto" w:fill="auto"/>
            <w:noWrap/>
            <w:vAlign w:val="bottom"/>
            <w:hideMark/>
          </w:tcPr>
          <w:p w14:paraId="312B551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IO</w:t>
            </w:r>
          </w:p>
        </w:tc>
        <w:tc>
          <w:tcPr>
            <w:tcW w:w="7603" w:type="dxa"/>
            <w:shd w:val="clear" w:color="auto" w:fill="auto"/>
            <w:noWrap/>
            <w:vAlign w:val="bottom"/>
            <w:hideMark/>
          </w:tcPr>
          <w:p w14:paraId="666C743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 Input Output</w:t>
            </w:r>
          </w:p>
        </w:tc>
      </w:tr>
      <w:tr w:rsidR="00972113" w:rsidRPr="00972113" w14:paraId="3FB1DC54" w14:textId="77777777" w:rsidTr="008C04BC">
        <w:trPr>
          <w:trHeight w:val="315"/>
        </w:trPr>
        <w:tc>
          <w:tcPr>
            <w:tcW w:w="1323" w:type="dxa"/>
            <w:shd w:val="clear" w:color="auto" w:fill="auto"/>
            <w:noWrap/>
            <w:vAlign w:val="bottom"/>
            <w:hideMark/>
          </w:tcPr>
          <w:p w14:paraId="2D30137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NR</w:t>
            </w:r>
          </w:p>
        </w:tc>
        <w:tc>
          <w:tcPr>
            <w:tcW w:w="7603" w:type="dxa"/>
            <w:shd w:val="clear" w:color="auto" w:fill="auto"/>
            <w:noWrap/>
            <w:vAlign w:val="bottom"/>
            <w:hideMark/>
          </w:tcPr>
          <w:p w14:paraId="28682DC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ignal-to-Noise Ratio</w:t>
            </w:r>
          </w:p>
        </w:tc>
      </w:tr>
      <w:tr w:rsidR="00972113" w:rsidRPr="00972113" w14:paraId="33CEAB9C" w14:textId="77777777" w:rsidTr="008C04BC">
        <w:trPr>
          <w:trHeight w:val="315"/>
        </w:trPr>
        <w:tc>
          <w:tcPr>
            <w:tcW w:w="1323" w:type="dxa"/>
            <w:shd w:val="clear" w:color="auto" w:fill="auto"/>
            <w:noWrap/>
            <w:vAlign w:val="bottom"/>
            <w:hideMark/>
          </w:tcPr>
          <w:p w14:paraId="255E47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PI</w:t>
            </w:r>
          </w:p>
        </w:tc>
        <w:tc>
          <w:tcPr>
            <w:tcW w:w="7603" w:type="dxa"/>
            <w:shd w:val="clear" w:color="auto" w:fill="auto"/>
            <w:noWrap/>
            <w:vAlign w:val="bottom"/>
            <w:hideMark/>
          </w:tcPr>
          <w:p w14:paraId="2CEDA48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Peripheral Interface</w:t>
            </w:r>
          </w:p>
        </w:tc>
      </w:tr>
      <w:tr w:rsidR="00972113" w:rsidRPr="00972113" w14:paraId="4BBDE42B" w14:textId="77777777" w:rsidTr="008C04BC">
        <w:trPr>
          <w:trHeight w:val="315"/>
        </w:trPr>
        <w:tc>
          <w:tcPr>
            <w:tcW w:w="1323" w:type="dxa"/>
            <w:shd w:val="clear" w:color="auto" w:fill="auto"/>
            <w:noWrap/>
            <w:vAlign w:val="bottom"/>
            <w:hideMark/>
          </w:tcPr>
          <w:p w14:paraId="1A9A593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WD</w:t>
            </w:r>
          </w:p>
        </w:tc>
        <w:tc>
          <w:tcPr>
            <w:tcW w:w="7603" w:type="dxa"/>
            <w:shd w:val="clear" w:color="auto" w:fill="auto"/>
            <w:noWrap/>
            <w:vAlign w:val="bottom"/>
            <w:hideMark/>
          </w:tcPr>
          <w:p w14:paraId="2E5D48C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Wire Debug</w:t>
            </w:r>
          </w:p>
        </w:tc>
      </w:tr>
      <w:tr w:rsidR="00972113" w:rsidRPr="00972113" w14:paraId="506DFBA8" w14:textId="77777777" w:rsidTr="008C04BC">
        <w:trPr>
          <w:trHeight w:val="315"/>
        </w:trPr>
        <w:tc>
          <w:tcPr>
            <w:tcW w:w="1323" w:type="dxa"/>
            <w:shd w:val="clear" w:color="auto" w:fill="auto"/>
            <w:noWrap/>
            <w:vAlign w:val="bottom"/>
            <w:hideMark/>
          </w:tcPr>
          <w:p w14:paraId="4EE7125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CXO</w:t>
            </w:r>
          </w:p>
        </w:tc>
        <w:tc>
          <w:tcPr>
            <w:tcW w:w="7603" w:type="dxa"/>
            <w:shd w:val="clear" w:color="auto" w:fill="auto"/>
            <w:noWrap/>
            <w:vAlign w:val="bottom"/>
            <w:hideMark/>
          </w:tcPr>
          <w:p w14:paraId="11B7BA2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emperature-Compensated Crystal Oscillator</w:t>
            </w:r>
          </w:p>
        </w:tc>
      </w:tr>
      <w:tr w:rsidR="00972113" w:rsidRPr="00972113" w14:paraId="7EBB009E" w14:textId="77777777" w:rsidTr="008C04BC">
        <w:trPr>
          <w:trHeight w:val="315"/>
        </w:trPr>
        <w:tc>
          <w:tcPr>
            <w:tcW w:w="1323" w:type="dxa"/>
            <w:shd w:val="clear" w:color="auto" w:fill="auto"/>
            <w:noWrap/>
            <w:vAlign w:val="bottom"/>
            <w:hideMark/>
          </w:tcPr>
          <w:p w14:paraId="265C356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ART</w:t>
            </w:r>
          </w:p>
        </w:tc>
        <w:tc>
          <w:tcPr>
            <w:tcW w:w="7603" w:type="dxa"/>
            <w:shd w:val="clear" w:color="auto" w:fill="auto"/>
            <w:noWrap/>
            <w:vAlign w:val="bottom"/>
            <w:hideMark/>
          </w:tcPr>
          <w:p w14:paraId="3A7A3E7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Synchronous) Asynchronous Receiver-Transmitter </w:t>
            </w:r>
          </w:p>
        </w:tc>
      </w:tr>
      <w:tr w:rsidR="00972113" w:rsidRPr="00972113" w14:paraId="227BC6C2" w14:textId="77777777" w:rsidTr="008C04BC">
        <w:trPr>
          <w:trHeight w:val="315"/>
        </w:trPr>
        <w:tc>
          <w:tcPr>
            <w:tcW w:w="1323" w:type="dxa"/>
            <w:shd w:val="clear" w:color="auto" w:fill="auto"/>
            <w:noWrap/>
            <w:vAlign w:val="bottom"/>
            <w:hideMark/>
          </w:tcPr>
          <w:p w14:paraId="67139F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ART</w:t>
            </w:r>
          </w:p>
        </w:tc>
        <w:tc>
          <w:tcPr>
            <w:tcW w:w="7603" w:type="dxa"/>
            <w:shd w:val="clear" w:color="auto" w:fill="auto"/>
            <w:noWrap/>
            <w:vAlign w:val="bottom"/>
            <w:hideMark/>
          </w:tcPr>
          <w:p w14:paraId="76E3F6B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Asynchronous Receiver-Transmitter </w:t>
            </w:r>
          </w:p>
        </w:tc>
      </w:tr>
      <w:tr w:rsidR="00972113" w:rsidRPr="00972113" w14:paraId="6EA4ED67" w14:textId="77777777" w:rsidTr="008C04BC">
        <w:trPr>
          <w:trHeight w:val="315"/>
        </w:trPr>
        <w:tc>
          <w:tcPr>
            <w:tcW w:w="1323" w:type="dxa"/>
            <w:shd w:val="clear" w:color="auto" w:fill="auto"/>
            <w:noWrap/>
            <w:vAlign w:val="bottom"/>
            <w:hideMark/>
          </w:tcPr>
          <w:p w14:paraId="0184CE0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RL</w:t>
            </w:r>
          </w:p>
        </w:tc>
        <w:tc>
          <w:tcPr>
            <w:tcW w:w="7603" w:type="dxa"/>
            <w:shd w:val="clear" w:color="auto" w:fill="auto"/>
            <w:noWrap/>
            <w:vAlign w:val="bottom"/>
            <w:hideMark/>
          </w:tcPr>
          <w:p w14:paraId="5EE0BC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form Resource Locator</w:t>
            </w:r>
          </w:p>
        </w:tc>
      </w:tr>
      <w:tr w:rsidR="00972113" w:rsidRPr="00972113" w14:paraId="5050DA7A" w14:textId="77777777" w:rsidTr="008C04BC">
        <w:trPr>
          <w:trHeight w:val="315"/>
        </w:trPr>
        <w:tc>
          <w:tcPr>
            <w:tcW w:w="1323" w:type="dxa"/>
            <w:shd w:val="clear" w:color="auto" w:fill="auto"/>
            <w:noWrap/>
            <w:vAlign w:val="bottom"/>
            <w:hideMark/>
          </w:tcPr>
          <w:p w14:paraId="4834716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w:t>
            </w:r>
          </w:p>
        </w:tc>
        <w:tc>
          <w:tcPr>
            <w:tcW w:w="7603" w:type="dxa"/>
            <w:shd w:val="clear" w:color="auto" w:fill="auto"/>
            <w:noWrap/>
            <w:vAlign w:val="bottom"/>
            <w:hideMark/>
          </w:tcPr>
          <w:p w14:paraId="1EEEF5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versal Serial Bus</w:t>
            </w:r>
          </w:p>
        </w:tc>
      </w:tr>
      <w:tr w:rsidR="00972113" w:rsidRPr="00972113" w14:paraId="60310693" w14:textId="77777777" w:rsidTr="008C04BC">
        <w:trPr>
          <w:trHeight w:val="315"/>
        </w:trPr>
        <w:tc>
          <w:tcPr>
            <w:tcW w:w="1323" w:type="dxa"/>
            <w:shd w:val="clear" w:color="auto" w:fill="auto"/>
            <w:noWrap/>
            <w:vAlign w:val="bottom"/>
            <w:hideMark/>
          </w:tcPr>
          <w:p w14:paraId="48DA69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TC</w:t>
            </w:r>
          </w:p>
        </w:tc>
        <w:tc>
          <w:tcPr>
            <w:tcW w:w="7603" w:type="dxa"/>
            <w:shd w:val="clear" w:color="auto" w:fill="auto"/>
            <w:vAlign w:val="center"/>
            <w:hideMark/>
          </w:tcPr>
          <w:p w14:paraId="7E17555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ordinated Universal Time</w:t>
            </w:r>
          </w:p>
        </w:tc>
      </w:tr>
      <w:tr w:rsidR="00972113" w:rsidRPr="00972113" w14:paraId="2379A9E9" w14:textId="77777777" w:rsidTr="008C04BC">
        <w:trPr>
          <w:trHeight w:val="315"/>
        </w:trPr>
        <w:tc>
          <w:tcPr>
            <w:tcW w:w="1323" w:type="dxa"/>
            <w:shd w:val="clear" w:color="auto" w:fill="auto"/>
            <w:noWrap/>
            <w:vAlign w:val="bottom"/>
            <w:hideMark/>
          </w:tcPr>
          <w:p w14:paraId="53D622D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VC</w:t>
            </w:r>
          </w:p>
        </w:tc>
        <w:tc>
          <w:tcPr>
            <w:tcW w:w="7603" w:type="dxa"/>
            <w:shd w:val="clear" w:color="auto" w:fill="auto"/>
            <w:noWrap/>
            <w:vAlign w:val="bottom"/>
            <w:hideMark/>
          </w:tcPr>
          <w:p w14:paraId="5904AD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 Video Device Class</w:t>
            </w:r>
          </w:p>
        </w:tc>
      </w:tr>
      <w:tr w:rsidR="00972113" w:rsidRPr="00972113" w14:paraId="608612E4" w14:textId="77777777" w:rsidTr="008C04BC">
        <w:trPr>
          <w:trHeight w:val="315"/>
        </w:trPr>
        <w:tc>
          <w:tcPr>
            <w:tcW w:w="1323" w:type="dxa"/>
            <w:shd w:val="clear" w:color="auto" w:fill="auto"/>
            <w:noWrap/>
            <w:vAlign w:val="bottom"/>
            <w:hideMark/>
          </w:tcPr>
          <w:p w14:paraId="0D780CF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Fi</w:t>
            </w:r>
          </w:p>
        </w:tc>
        <w:tc>
          <w:tcPr>
            <w:tcW w:w="7603" w:type="dxa"/>
            <w:shd w:val="clear" w:color="auto" w:fill="auto"/>
            <w:noWrap/>
            <w:vAlign w:val="bottom"/>
            <w:hideMark/>
          </w:tcPr>
          <w:p w14:paraId="51951CF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reless Fidelity</w:t>
            </w:r>
          </w:p>
        </w:tc>
      </w:tr>
    </w:tbl>
    <w:p w14:paraId="69EEE528" w14:textId="6A922A52" w:rsidR="00972113" w:rsidRPr="00B2564A" w:rsidRDefault="00972113" w:rsidP="00235903">
      <w:pPr>
        <w:sectPr w:rsidR="00972113" w:rsidRPr="00B2564A" w:rsidSect="00ED36FB">
          <w:type w:val="continuous"/>
          <w:pgSz w:w="11906" w:h="16838" w:code="9"/>
          <w:pgMar w:top="1134" w:right="1134" w:bottom="1134" w:left="1134" w:header="708" w:footer="708" w:gutter="0"/>
          <w:pgNumType w:fmt="lowerRoman" w:start="1"/>
          <w:cols w:space="708"/>
          <w:docGrid w:linePitch="360"/>
        </w:sectPr>
      </w:pPr>
    </w:p>
    <w:p w14:paraId="7EE1CF28" w14:textId="494A365C" w:rsidR="00E72F59" w:rsidRPr="00B2564A" w:rsidRDefault="008C6A2B" w:rsidP="00724AE1">
      <w:pPr>
        <w:pStyle w:val="Heading1"/>
        <w:numPr>
          <w:ilvl w:val="0"/>
          <w:numId w:val="27"/>
        </w:numPr>
      </w:pPr>
      <w:bookmarkStart w:id="7" w:name="_Toc148601761"/>
      <w:r w:rsidRPr="00B2564A">
        <w:lastRenderedPageBreak/>
        <w:t>I</w:t>
      </w:r>
      <w:r w:rsidR="00E72F59" w:rsidRPr="00B2564A">
        <w:t>ntroduction</w:t>
      </w:r>
      <w:bookmarkEnd w:id="7"/>
    </w:p>
    <w:p w14:paraId="0CF6F6E4" w14:textId="000575F2" w:rsidR="00E72F59" w:rsidRDefault="00154E1C" w:rsidP="00170E6A">
      <w:pPr>
        <w:pStyle w:val="Heading2"/>
      </w:pPr>
      <w:bookmarkStart w:id="8" w:name="_Toc148601762"/>
      <w:r w:rsidRPr="00B2564A">
        <w:t>Background</w:t>
      </w:r>
      <w:bookmarkEnd w:id="8"/>
    </w:p>
    <w:p w14:paraId="6BD94E92" w14:textId="0ADABCF5" w:rsidR="00E66D83" w:rsidRDefault="00E66D83" w:rsidP="00E66D83">
      <w:pPr>
        <w:jc w:val="both"/>
      </w:pPr>
      <w:bookmarkStart w:id="9" w:name="_Ref130383562"/>
      <w:r>
        <w:t xml:space="preserve">In Vietnam, agriculture provides work to over half the population </w:t>
      </w:r>
      <w:r>
        <w:fldChar w:fldCharType="begin" w:fldLock="1"/>
      </w:r>
      <w:r>
        <w:instrText>ADDIN CSL_CITATION {"citationItems":[{"id":"ITEM-1","itemData":{"author":[{"dropping-particle":"","family":"Buttinger","given":"Joseph","non-dropping-particle":"","parse-names":false,"suffix":""},{"dropping-particle":"","family":"Hickey","given":"Gerald C.","non-dropping-particle":"","parse-names":false,"suffix":""},{"dropping-particle":"","family":"Osborne","given":"Milton Edgeworth","non-dropping-particle":"","parse-names":false,"suffix":""},{"dropping-particle":"","family":"Duiker","given":"William J.","non-dropping-particle":"","parse-names":false,"suffix":""},{"dropping-particle":"","family":"Jamieson","given":"Neil L.","non-dropping-particle":"","parse-names":false,"suffix":""},{"dropping-particle":"","family":"Turley","given":"William S.","non-dropping-particle":"","parse-names":false,"suffix":""},{"dropping-particle":"","family":"Whitworth","given":"Rob","non-dropping-particle":"","parse-names":false,"suffix":""},{"dropping-particle":"","family":"The Editors of Encyclopaedia Britannica","given":"","non-dropping-particle":"","parse-names":false,"suffix":""}],"container-title":"Encyclopaedia Britannica","id":"ITEM-1","issued":{"date-parts":[["0"]]},"title":"Agriculture, forestry, and fishing","type":"article-magazine"},"uris":["http://www.mendeley.com/documents/?uuid=76a7c4de-220b-4801-9c3a-4fee0665e0b4"]}],"mendeley":{"formattedCitation":"[1]","plainTextFormattedCitation":"[1]","previouslyFormattedCitation":"[1]"},"properties":{"noteIndex":0},"schema":"https://github.com/citation-style-language/schema/raw/master/csl-citation.json"}</w:instrText>
      </w:r>
      <w:r>
        <w:fldChar w:fldCharType="separate"/>
      </w:r>
      <w:r w:rsidRPr="00054396">
        <w:t>[1]</w:t>
      </w:r>
      <w:r>
        <w:fldChar w:fldCharType="end"/>
      </w:r>
      <w:r>
        <w:t xml:space="preserve"> and accounts for 12.56% of the Gross Domestic Product (GDP) as of 2021 </w:t>
      </w:r>
      <w:r>
        <w:fldChar w:fldCharType="begin" w:fldLock="1"/>
      </w:r>
      <w:r>
        <w:instrText>ADDIN CSL_CITATION {"citationItems":[{"id":"ITEM-1","itemData":{"URL":"https://tradingeconomics.com/vietnam/agriculture-value-added-percent-of-gdp-wb-data.html","author":[{"dropping-particle":"","family":"Trading Economics","given":"","non-dropping-particle":"","parse-names":false,"suffix":""}],"container-title":"Trading Economics","id":"ITEM-1","issued":{"date-parts":[["0"]]},"title":"Vietnam - Agriculture, Value Added (% Of GDP)","type":"webpage"},"uris":["http://www.mendeley.com/documents/?uuid=62325af2-1eed-4c71-8f40-719eed1d2314"]}],"mendeley":{"formattedCitation":"[2]","plainTextFormattedCitation":"[2]","previouslyFormattedCitation":"[2]"},"properties":{"noteIndex":0},"schema":"https://github.com/citation-style-language/schema/raw/master/csl-citation.json"}</w:instrText>
      </w:r>
      <w:r>
        <w:fldChar w:fldCharType="separate"/>
      </w:r>
      <w:r w:rsidRPr="00BB39C4">
        <w:t>[2]</w:t>
      </w:r>
      <w:r>
        <w:fldChar w:fldCharType="end"/>
      </w:r>
      <w:r>
        <w:t xml:space="preserve">. Despite experiencing a growth in agricultural productions </w:t>
      </w:r>
      <w:r>
        <w:fldChar w:fldCharType="begin" w:fldLock="1"/>
      </w:r>
      <w:r>
        <w:instrText>ADDIN CSL_CITATION {"citationItems":[{"id":"ITEM-1","itemData":{"author":[{"dropping-particle":"","family":"Nguyen","given":"Uyen","non-dropping-particle":"","parse-names":false,"suffix":""}],"container-title":"Vietnam Briefing","id":"ITEM-1","issued":{"date-parts":[["2023"]]},"title":"Vietnam’s Agricultural Sector: Rising Star in Food Production","type":"article-magazine"},"uris":["http://www.mendeley.com/documents/?uuid=b70a60bc-f273-41fd-8f72-53f40005a89f"]}],"mendeley":{"formattedCitation":"[3]","plainTextFormattedCitation":"[3]","previouslyFormattedCitation":"[3]"},"properties":{"noteIndex":0},"schema":"https://github.com/citation-style-language/schema/raw/master/csl-citation.json"}</w:instrText>
      </w:r>
      <w:r>
        <w:fldChar w:fldCharType="separate"/>
      </w:r>
      <w:r w:rsidRPr="00233B98">
        <w:t>[3]</w:t>
      </w:r>
      <w:r>
        <w:fldChar w:fldCharType="end"/>
      </w:r>
      <w:r>
        <w:t xml:space="preserve">, Vietnam still faces infrastructure limitations, particularly when it comes to applying technological advances. From 2019 to 2022, the number of installed agrometeorology station remained 29 across the 1,750 km long of land territory with no plans of addition </w:t>
      </w:r>
      <w:r>
        <w:fldChar w:fldCharType="begin" w:fldLock="1"/>
      </w:r>
      <w:r>
        <w:instrText>ADDIN CSL_CITATION {"citationItems":[{"id":"ITEM-1","itemData":{"URL":"https://www.monre.gov.vn/Pages/hien-trang-mang-luoi-quan-trac-khi-tuong-con-nhieu-kho-khan,-han-che..aspx","author":[{"dropping-particle":"","family":"Ministry of Natural Resources and Environment Vietnam","given":"","non-dropping-particle":"","parse-names":false,"suffix":""}],"container-title":"Ministry of Natural Resources and Environment Vietnam","id":"ITEM-1","issued":{"date-parts":[["2019"]]},"title":"Hiện trạng mạng lưới quan trắc khí tượng còn nhiều khó khăn, hạn chế.","type":"webpage"},"uris":["http://www.mendeley.com/documents/?uuid=ac5c4b25-6d60-4524-a06c-31b664667f76"]},{"id":"ITEM-2","itemData":{"container-title":"Vietnam Meteorological and Hydrological Administration","id":"ITEM-2","issued":{"date-parts":[["2022"]]},"title":"Trung tâm Ứng dụng công nghệ Khí tượng Thuỷ văn tiếp tục rà soát báo cáo về Đề án khí tượng nông nghiệp","type":"article-magazine"},"uris":["http://www.mendeley.com/documents/?uuid=6b73f123-44c1-49b6-b0e1-5080251bc507"]}],"mendeley":{"formattedCitation":"[4], [5]","plainTextFormattedCitation":"[4], [5]","previouslyFormattedCitation":"[4], [5]"},"properties":{"noteIndex":0},"schema":"https://github.com/citation-style-language/schema/raw/master/csl-citation.json"}</w:instrText>
      </w:r>
      <w:r>
        <w:fldChar w:fldCharType="separate"/>
      </w:r>
      <w:r w:rsidRPr="009F3741">
        <w:t>[4], [5]</w:t>
      </w:r>
      <w:r>
        <w:fldChar w:fldCharType="end"/>
      </w:r>
      <w:r>
        <w:t>.</w:t>
      </w:r>
    </w:p>
    <w:p w14:paraId="0AA82F87" w14:textId="69C247EB" w:rsidR="00E66D83" w:rsidRDefault="00E66D83" w:rsidP="00E66D83">
      <w:pPr>
        <w:jc w:val="both"/>
      </w:pPr>
      <w:r>
        <w:t xml:space="preserve">This project proposes a design of an Autonomous Wireless Agrometeorology Station </w:t>
      </w:r>
      <w:r w:rsidR="001941FF">
        <w:t xml:space="preserve">to </w:t>
      </w:r>
      <w:r w:rsidR="00C71D74">
        <w:t xml:space="preserve">help improve the state of lacking </w:t>
      </w:r>
      <w:r w:rsidR="000C114D">
        <w:t xml:space="preserve">domestic </w:t>
      </w:r>
      <w:r w:rsidR="00E95AD4">
        <w:t>technologic product in the field of cultivation</w:t>
      </w:r>
      <w:r>
        <w:t xml:space="preserve">. Should the design </w:t>
      </w:r>
      <w:r w:rsidR="00742FC9">
        <w:t>be deemed viable</w:t>
      </w:r>
      <w:r>
        <w:t>, the stations could be installed at a low cost on any terrain and monitor the meteorological parameters of interest for remote access. This design also aims at harvesting Vietnam’s natural resources of renewable energy for the expected outcome to be self-contained. As a result, the Autonomous Wireless Agrometeorology Station becomes a part of the Internet of Things (IoT) network, introducing Precision Agriculture to boost the productivity and partially relieve the stress of hard labour on the workforce.</w:t>
      </w:r>
    </w:p>
    <w:p w14:paraId="01F7A580" w14:textId="529B72E9" w:rsidR="00FF62C5" w:rsidRPr="00B2564A" w:rsidRDefault="00277822" w:rsidP="00170E6A">
      <w:pPr>
        <w:pStyle w:val="Heading2"/>
      </w:pPr>
      <w:bookmarkStart w:id="10" w:name="_Toc148601763"/>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35DAD473" w14:textId="77777777" w:rsidR="0028360B" w:rsidRPr="00B2564A" w:rsidRDefault="0028360B" w:rsidP="00C33144">
      <w:pPr>
        <w:jc w:val="both"/>
      </w:pPr>
    </w:p>
    <w:p w14:paraId="663933EF" w14:textId="04CB0EAA" w:rsidR="0098415D" w:rsidRPr="00B2564A" w:rsidRDefault="0098415D" w:rsidP="00170E6A">
      <w:pPr>
        <w:pStyle w:val="Heading2"/>
      </w:pPr>
      <w:bookmarkStart w:id="11" w:name="_Toc148601764"/>
      <w:r w:rsidRPr="00B2564A">
        <w:lastRenderedPageBreak/>
        <w:t>Thesis structure</w:t>
      </w:r>
      <w:bookmarkEnd w:id="11"/>
    </w:p>
    <w:p w14:paraId="7612007F" w14:textId="77777777" w:rsidR="00971010" w:rsidRDefault="00B67A2E" w:rsidP="00C3006D">
      <w:pPr>
        <w:jc w:val="both"/>
        <w:rPr>
          <w:rFonts w:cs="Times New Roman"/>
        </w:rPr>
      </w:pPr>
      <w:r>
        <w:rPr>
          <w:rFonts w:cs="Times New Roman"/>
        </w:rPr>
        <w:t xml:space="preserve">This thesis includes </w:t>
      </w:r>
      <w:r w:rsidR="00971010">
        <w:rPr>
          <w:rFonts w:cs="Times New Roman"/>
        </w:rPr>
        <w:t>5 main chapters listed as follows.</w:t>
      </w:r>
    </w:p>
    <w:p w14:paraId="757E93C9" w14:textId="2212CFD7" w:rsidR="00A14B44" w:rsidRPr="00A14B44" w:rsidRDefault="00971010" w:rsidP="00971010">
      <w:pPr>
        <w:pStyle w:val="ListParagraph"/>
        <w:numPr>
          <w:ilvl w:val="0"/>
          <w:numId w:val="41"/>
        </w:numPr>
        <w:ind w:left="426" w:hanging="426"/>
        <w:jc w:val="both"/>
      </w:pPr>
      <w:r>
        <w:rPr>
          <w:rFonts w:cs="Times New Roman"/>
        </w:rPr>
        <w:t>Chapter 1: Introduction</w:t>
      </w:r>
      <w:r w:rsidR="0057592F">
        <w:rPr>
          <w:rFonts w:cs="Times New Roman"/>
        </w:rPr>
        <w:t xml:space="preserve">. This chapter explores the </w:t>
      </w:r>
      <w:r w:rsidR="000B6D17">
        <w:rPr>
          <w:rFonts w:cs="Times New Roman"/>
        </w:rPr>
        <w:t>state-of-the-art of agrometeorology in Vietnam</w:t>
      </w:r>
      <w:r w:rsidR="00655C80">
        <w:rPr>
          <w:rFonts w:cs="Times New Roman"/>
        </w:rPr>
        <w:t xml:space="preserve"> </w:t>
      </w:r>
      <w:r w:rsidR="00A14B44">
        <w:rPr>
          <w:rFonts w:cs="Times New Roman"/>
        </w:rPr>
        <w:t>as the motivation for this thesis</w:t>
      </w:r>
      <w:r w:rsidR="00F51DD0">
        <w:rPr>
          <w:rFonts w:cs="Times New Roman"/>
        </w:rPr>
        <w:t>, as well as the requirements the project for this thesis must meet</w:t>
      </w:r>
      <w:r w:rsidR="00A14B44">
        <w:rPr>
          <w:rFonts w:cs="Times New Roman"/>
        </w:rPr>
        <w:t>.</w:t>
      </w:r>
    </w:p>
    <w:p w14:paraId="0EA48E5E" w14:textId="77777777" w:rsidR="00CE4045" w:rsidRPr="00CE4045" w:rsidRDefault="00A14B44" w:rsidP="00971010">
      <w:pPr>
        <w:pStyle w:val="ListParagraph"/>
        <w:numPr>
          <w:ilvl w:val="0"/>
          <w:numId w:val="41"/>
        </w:numPr>
        <w:ind w:left="426" w:hanging="426"/>
        <w:jc w:val="both"/>
      </w:pPr>
      <w:r>
        <w:rPr>
          <w:rFonts w:cs="Times New Roman"/>
        </w:rPr>
        <w:t>Chapter 2: Module overview</w:t>
      </w:r>
      <w:r w:rsidR="00277C92">
        <w:rPr>
          <w:rFonts w:cs="Times New Roman"/>
        </w:rPr>
        <w:t xml:space="preserve">. This chapter goes over the modules included </w:t>
      </w:r>
      <w:r w:rsidR="000D2233">
        <w:rPr>
          <w:rFonts w:cs="Times New Roman"/>
        </w:rPr>
        <w:t>in the design for this thesis</w:t>
      </w:r>
      <w:r w:rsidR="00B57C66">
        <w:rPr>
          <w:rFonts w:cs="Times New Roman"/>
        </w:rPr>
        <w:t>, including the theoratical aspects</w:t>
      </w:r>
      <w:r w:rsidR="003D5C5B">
        <w:rPr>
          <w:rFonts w:cs="Times New Roman"/>
        </w:rPr>
        <w:t xml:space="preserve">, the hardware, and for some part, why the modules are chosen </w:t>
      </w:r>
      <w:r w:rsidR="00CE4045">
        <w:rPr>
          <w:rFonts w:cs="Times New Roman"/>
        </w:rPr>
        <w:t>for the design.</w:t>
      </w:r>
    </w:p>
    <w:p w14:paraId="4DE8E328" w14:textId="77777777" w:rsidR="003119C5" w:rsidRPr="003119C5" w:rsidRDefault="00CE4045" w:rsidP="00971010">
      <w:pPr>
        <w:pStyle w:val="ListParagraph"/>
        <w:numPr>
          <w:ilvl w:val="0"/>
          <w:numId w:val="41"/>
        </w:numPr>
        <w:ind w:left="426" w:hanging="426"/>
        <w:jc w:val="both"/>
      </w:pPr>
      <w:r>
        <w:rPr>
          <w:rFonts w:cs="Times New Roman"/>
        </w:rPr>
        <w:t>Chapter 3. Implementation. This chapter focuses on the hardware and software design of the included modules</w:t>
      </w:r>
      <w:r w:rsidR="003119C5">
        <w:rPr>
          <w:rFonts w:cs="Times New Roman"/>
        </w:rPr>
        <w:t>.</w:t>
      </w:r>
    </w:p>
    <w:p w14:paraId="3092A7D6" w14:textId="77777777" w:rsidR="005A78CB" w:rsidRPr="005A78CB" w:rsidRDefault="003119C5" w:rsidP="00971010">
      <w:pPr>
        <w:pStyle w:val="ListParagraph"/>
        <w:numPr>
          <w:ilvl w:val="0"/>
          <w:numId w:val="41"/>
        </w:numPr>
        <w:ind w:left="426" w:hanging="426"/>
        <w:jc w:val="both"/>
      </w:pPr>
      <w:r>
        <w:rPr>
          <w:rFonts w:cs="Times New Roman"/>
        </w:rPr>
        <w:t xml:space="preserve">Chapter 4. Experimental characterisation. </w:t>
      </w:r>
      <w:r w:rsidR="00AD05D8">
        <w:rPr>
          <w:rFonts w:cs="Times New Roman"/>
        </w:rPr>
        <w:t xml:space="preserve">This chapter explores the characteristics and behaviours of the included modules </w:t>
      </w:r>
      <w:r w:rsidR="00746248">
        <w:rPr>
          <w:rFonts w:cs="Times New Roman"/>
        </w:rPr>
        <w:t xml:space="preserve">when put into operation </w:t>
      </w:r>
      <w:r w:rsidR="005A78CB">
        <w:rPr>
          <w:rFonts w:cs="Times New Roman"/>
        </w:rPr>
        <w:t>with the specific hardware and software design from Chapter 3.</w:t>
      </w:r>
    </w:p>
    <w:p w14:paraId="40A7AA55" w14:textId="629DCD1B" w:rsidR="00AF4549" w:rsidRPr="00B2564A" w:rsidRDefault="005A78CB" w:rsidP="00971010">
      <w:pPr>
        <w:pStyle w:val="ListParagraph"/>
        <w:numPr>
          <w:ilvl w:val="0"/>
          <w:numId w:val="41"/>
        </w:numPr>
        <w:ind w:left="426" w:hanging="426"/>
        <w:jc w:val="both"/>
      </w:pPr>
      <w:r>
        <w:rPr>
          <w:rFonts w:cs="Times New Roman"/>
        </w:rPr>
        <w:t xml:space="preserve">Chapter 5: Conclusion and further </w:t>
      </w:r>
      <w:r w:rsidR="00D70EBF">
        <w:rPr>
          <w:rFonts w:cs="Times New Roman"/>
        </w:rPr>
        <w:t xml:space="preserve">development. This chapter goes over the test results from Chapter 4 in general while </w:t>
      </w:r>
      <w:r w:rsidR="0002473F">
        <w:rPr>
          <w:rFonts w:cs="Times New Roman"/>
        </w:rPr>
        <w:t>proposing tasks to be done for an improved design.</w:t>
      </w:r>
      <w:r w:rsidR="00AF4549" w:rsidRPr="00971010">
        <w:rPr>
          <w:rFonts w:cs="Times New Roman"/>
        </w:rPr>
        <w:br w:type="page"/>
      </w:r>
    </w:p>
    <w:p w14:paraId="5D3E42EB" w14:textId="06E81522" w:rsidR="008D3F4B" w:rsidRPr="00B2564A" w:rsidRDefault="001E5842" w:rsidP="00724AE1">
      <w:pPr>
        <w:pStyle w:val="Heading1"/>
        <w:numPr>
          <w:ilvl w:val="0"/>
          <w:numId w:val="27"/>
        </w:numPr>
      </w:pPr>
      <w:bookmarkStart w:id="12" w:name="_Toc148601765"/>
      <w:r w:rsidRPr="00B2564A">
        <w:lastRenderedPageBreak/>
        <w:t>M</w:t>
      </w:r>
      <w:r w:rsidR="008D3F4B" w:rsidRPr="00B2564A">
        <w:t>odule overview</w:t>
      </w:r>
      <w:bookmarkEnd w:id="12"/>
    </w:p>
    <w:p w14:paraId="549715C3" w14:textId="2A1297F2" w:rsidR="00C032EE" w:rsidRPr="00B2564A" w:rsidRDefault="00C032EE" w:rsidP="00170E6A">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8601766"/>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67488A60"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6]–[10]","plainTextFormattedCitation":"[6]–[10]","previouslyFormattedCitation":"[6]–[10]"},"properties":{"noteIndex":0},"schema":"https://github.com/citation-style-language/schema/raw/master/csl-citation.json"}</w:instrText>
      </w:r>
      <w:r w:rsidR="00B3461E" w:rsidRPr="00B2564A">
        <w:rPr>
          <w:rFonts w:cs="Times New Roman"/>
          <w:szCs w:val="24"/>
        </w:rPr>
        <w:fldChar w:fldCharType="separate"/>
      </w:r>
      <w:r w:rsidR="00715E75" w:rsidRPr="00715E75">
        <w:rPr>
          <w:rFonts w:cs="Times New Roman"/>
          <w:szCs w:val="24"/>
        </w:rPr>
        <w:t>[6]–[10]</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014604">
        <w:rPr>
          <w:rFonts w:cs="Times New Roman"/>
          <w:szCs w:val="24"/>
        </w:rPr>
        <w:t>0</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7A43E4A4"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E66D83">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11]","plainTextFormattedCitation":"[11]","previouslyFormattedCitation":"[11]"},"properties":{"noteIndex":0},"schema":"https://github.com/citation-style-language/schema/raw/master/csl-citation.json"}</w:instrText>
      </w:r>
      <w:r w:rsidR="0040147F" w:rsidRPr="00B2564A">
        <w:rPr>
          <w:rFonts w:cs="Times New Roman"/>
          <w:szCs w:val="24"/>
        </w:rPr>
        <w:fldChar w:fldCharType="separate"/>
      </w:r>
      <w:r w:rsidR="00715E75" w:rsidRPr="00715E75">
        <w:rPr>
          <w:rFonts w:cs="Times New Roman"/>
          <w:szCs w:val="24"/>
        </w:rPr>
        <w:t>[11]</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014604" w:rsidRPr="00B2564A">
        <w:t xml:space="preserve">Figure </w:t>
      </w:r>
      <w:r w:rsidR="00014604">
        <w:t>2</w:t>
      </w:r>
      <w:r w:rsidR="00014604">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014604" w:rsidRPr="00B2564A">
        <w:t xml:space="preserve">Figure </w:t>
      </w:r>
      <w:r w:rsidR="00014604">
        <w:t>2</w:t>
      </w:r>
      <w:r w:rsidR="00014604">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6"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7"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35B753F3" w:rsidR="0065366E" w:rsidRPr="00B2564A" w:rsidRDefault="0065366E" w:rsidP="00236B63">
      <w:pPr>
        <w:pStyle w:val="Caption"/>
      </w:pPr>
      <w:bookmarkStart w:id="23" w:name="_Ref145240536"/>
      <w:bookmarkStart w:id="24" w:name="_Toc147916468"/>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w:t>
      </w:r>
      <w:r w:rsidR="00781143">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C9986B6" w:rsidR="00264B37" w:rsidRPr="00B2564A" w:rsidRDefault="003F69E6" w:rsidP="00236B63">
      <w:pPr>
        <w:pStyle w:val="Caption"/>
      </w:pPr>
      <w:bookmarkStart w:id="25" w:name="_Ref145241683"/>
      <w:bookmarkStart w:id="26" w:name="_Toc147916469"/>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w:t>
      </w:r>
      <w:r w:rsidR="00781143">
        <w:fldChar w:fldCharType="end"/>
      </w:r>
      <w:bookmarkEnd w:id="25"/>
      <w:r w:rsidRPr="00B2564A">
        <w:t>. The counterfeit read</w:t>
      </w:r>
      <w:r w:rsidR="004C5B12" w:rsidRPr="00B2564A">
        <w:t xml:space="preserve"> as an STM32F103 Medium Density device</w:t>
      </w:r>
      <w:r w:rsidR="00435DF0" w:rsidRPr="00B2564A">
        <w:t xml:space="preserve"> </w:t>
      </w:r>
      <w:r w:rsidR="008B139D">
        <w:br/>
      </w:r>
      <w:r w:rsidR="00435DF0" w:rsidRPr="00B2564A">
        <w:t>with a 128-KB Flash memory</w:t>
      </w:r>
      <w:bookmarkEnd w:id="26"/>
      <w:r w:rsidR="00FD6AD5" w:rsidRPr="00B2564A">
        <w:t xml:space="preserve"> </w:t>
      </w:r>
    </w:p>
    <w:p w14:paraId="0D6A7868" w14:textId="4973D559" w:rsidR="00352815" w:rsidRPr="00B2564A" w:rsidRDefault="00083F50" w:rsidP="00F52913">
      <w:pPr>
        <w:spacing w:before="240"/>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E66D83">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rPr>
          <w:rFonts w:cs="Times New Roman"/>
          <w:szCs w:val="24"/>
        </w:rPr>
        <w:instrText xml:space="preserve"> PM0075 for low-, medium-high-density and connectivity line STM32F10xxx devices </w:instrText>
      </w:r>
      <w:r w:rsidR="00E66D83">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12]–[14]","plainTextFormattedCitation":"[12]–[14]","previouslyFormattedCitation":"[12]–[14]"},"properties":{"noteIndex":0},"schema":"https://github.com/citation-style-language/schema/raw/master/csl-citation.json"}</w:instrText>
      </w:r>
      <w:r w:rsidR="0065366E" w:rsidRPr="00B2564A">
        <w:rPr>
          <w:rFonts w:cs="Times New Roman"/>
          <w:szCs w:val="24"/>
        </w:rPr>
        <w:fldChar w:fldCharType="separate"/>
      </w:r>
      <w:r w:rsidR="00715E75" w:rsidRPr="00715E75">
        <w:rPr>
          <w:rFonts w:cs="Times New Roman"/>
          <w:szCs w:val="24"/>
        </w:rPr>
        <w:t>[12]–[14]</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170E6A">
      <w:pPr>
        <w:pStyle w:val="Heading2"/>
      </w:pPr>
      <w:bookmarkStart w:id="27" w:name="_Ref145242634"/>
      <w:bookmarkStart w:id="28" w:name="_Toc148601767"/>
      <w:r w:rsidRPr="00B2564A">
        <w:t xml:space="preserve">Sensor </w:t>
      </w:r>
      <w:r w:rsidR="00480F9E" w:rsidRPr="00B2564A">
        <w:t>U</w:t>
      </w:r>
      <w:r w:rsidRPr="00B2564A">
        <w:t>nits</w:t>
      </w:r>
      <w:bookmarkEnd w:id="27"/>
      <w:bookmarkEnd w:id="28"/>
    </w:p>
    <w:p w14:paraId="45C13B5C" w14:textId="1E8C519C" w:rsidR="000853D6" w:rsidRPr="00B2564A" w:rsidRDefault="000853D6" w:rsidP="00910AF8">
      <w:pPr>
        <w:jc w:val="both"/>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5]–[17]","plainTextFormattedCitation":"[15]–[17]","previouslyFormattedCitation":"[15]–[17]"},"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5]–[17]</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8601768"/>
      <w:r w:rsidRPr="00B2564A">
        <w:t>Anemometer</w:t>
      </w:r>
      <w:bookmarkEnd w:id="29"/>
      <w:bookmarkEnd w:id="30"/>
    </w:p>
    <w:p w14:paraId="0FC02FBC" w14:textId="01539DA8"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8]","plainTextFormattedCitation":"[18]","previouslyFormattedCitation":"[18]"},"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8]</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014604">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4A4D467"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19]</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19"/>
                    <a:stretch>
                      <a:fillRect/>
                    </a:stretch>
                  </pic:blipFill>
                  <pic:spPr>
                    <a:xfrm>
                      <a:off x="0" y="0"/>
                      <a:ext cx="6120130" cy="2317750"/>
                    </a:xfrm>
                    <a:prstGeom prst="rect">
                      <a:avLst/>
                    </a:prstGeom>
                  </pic:spPr>
                </pic:pic>
              </a:graphicData>
            </a:graphic>
          </wp:inline>
        </w:drawing>
      </w:r>
    </w:p>
    <w:p w14:paraId="1A248233" w14:textId="52046C59" w:rsidR="005E7039" w:rsidRPr="00B2564A" w:rsidRDefault="007A2FFB" w:rsidP="00236B63">
      <w:pPr>
        <w:pStyle w:val="Caption"/>
        <w:rPr>
          <w:i/>
        </w:rPr>
      </w:pPr>
      <w:bookmarkStart w:id="31" w:name="_Ref130433119"/>
      <w:bookmarkStart w:id="32" w:name="_Toc147916470"/>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w:t>
      </w:r>
      <w:r w:rsidR="00781143">
        <w:fldChar w:fldCharType="end"/>
      </w:r>
      <w:bookmarkEnd w:id="31"/>
      <w:r w:rsidRPr="00B2564A">
        <w:t xml:space="preserve">. </w:t>
      </w:r>
      <w:r w:rsidR="005E7039" w:rsidRPr="00B2564A">
        <w:t>The three-cup anemometer</w:t>
      </w:r>
      <w:bookmarkEnd w:id="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1B2BFA9F">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1"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37BA8CF9"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p>
        </w:tc>
      </w:tr>
    </w:tbl>
    <w:p w14:paraId="46A6AC96" w14:textId="273911D7" w:rsidR="005E7039" w:rsidRPr="00B2564A" w:rsidRDefault="007A2FFB" w:rsidP="00236B63">
      <w:pPr>
        <w:pStyle w:val="Caption"/>
        <w:rPr>
          <w:i/>
        </w:rPr>
      </w:pPr>
      <w:bookmarkStart w:id="33" w:name="_Ref130178379"/>
      <w:bookmarkStart w:id="34" w:name="_Toc147916471"/>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4</w:t>
      </w:r>
      <w:r w:rsidR="00781143">
        <w:fldChar w:fldCharType="end"/>
      </w:r>
      <w:bookmarkEnd w:id="33"/>
      <w:r w:rsidR="005E7039" w:rsidRPr="00B2564A">
        <w:t>.</w:t>
      </w:r>
      <w:r w:rsidRPr="00B2564A">
        <w:t xml:space="preserve"> </w:t>
      </w:r>
      <w:r w:rsidR="005E7039" w:rsidRPr="00B2564A">
        <w:t>The internal reed switch of the anemometer</w:t>
      </w:r>
      <w:bookmarkEnd w:id="34"/>
    </w:p>
    <w:p w14:paraId="0337D4D5" w14:textId="296EF19B"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014604" w:rsidRPr="00B2564A">
        <w:t xml:space="preserve">Figure </w:t>
      </w:r>
      <w:r w:rsidR="00014604">
        <w:t>2</w:t>
      </w:r>
      <w:r w:rsidR="00014604">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8601769"/>
      <w:r w:rsidRPr="00B2564A">
        <w:t xml:space="preserve">Wind </w:t>
      </w:r>
      <w:r w:rsidR="00480F9E" w:rsidRPr="00B2564A">
        <w:t>V</w:t>
      </w:r>
      <w:r w:rsidRPr="00B2564A">
        <w:t>ane</w:t>
      </w:r>
      <w:bookmarkEnd w:id="35"/>
      <w:bookmarkEnd w:id="36"/>
      <w:bookmarkEnd w:id="37"/>
    </w:p>
    <w:p w14:paraId="3D1D3706" w14:textId="3C37A711"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014604" w:rsidRPr="00B2564A">
        <w:t xml:space="preserve">Figure </w:t>
      </w:r>
      <w:r w:rsidR="00014604">
        <w:t>2</w:t>
      </w:r>
      <w:r w:rsidR="00014604">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6D43BD80" w:rsidR="00656332" w:rsidRPr="00B2564A" w:rsidRDefault="00656332" w:rsidP="00236B63">
      <w:pPr>
        <w:pStyle w:val="Caption"/>
      </w:pPr>
      <w:bookmarkStart w:id="38" w:name="_Ref130041050"/>
      <w:bookmarkStart w:id="39" w:name="_Toc147916472"/>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5</w:t>
      </w:r>
      <w:r w:rsidR="00781143">
        <w:fldChar w:fldCharType="end"/>
      </w:r>
      <w:bookmarkEnd w:id="38"/>
      <w:r w:rsidRPr="00B2564A">
        <w:t xml:space="preserve">. The wind </w:t>
      </w:r>
      <w:r w:rsidR="00F92C6C" w:rsidRPr="00B2564A">
        <w:t>vane</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3"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51FABCDB">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7086DED3"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w:t>
            </w:r>
          </w:p>
        </w:tc>
      </w:tr>
    </w:tbl>
    <w:p w14:paraId="1BC02308" w14:textId="4B30F3C9" w:rsidR="00656332" w:rsidRPr="00B2564A" w:rsidRDefault="00656332" w:rsidP="00236B63">
      <w:pPr>
        <w:pStyle w:val="Caption"/>
      </w:pPr>
      <w:bookmarkStart w:id="40" w:name="_Ref130041020"/>
      <w:bookmarkStart w:id="41" w:name="_Toc147916473"/>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6</w:t>
      </w:r>
      <w:r w:rsidR="00781143">
        <w:fldChar w:fldCharType="end"/>
      </w:r>
      <w:bookmarkEnd w:id="40"/>
      <w:r w:rsidRPr="00B2564A">
        <w:t>. Electrical circuit of the wind vane</w:t>
      </w:r>
      <w:bookmarkEnd w:id="41"/>
    </w:p>
    <w:p w14:paraId="350CA22E" w14:textId="548C9443"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014604" w:rsidRPr="00B2564A">
        <w:t xml:space="preserve">Figure </w:t>
      </w:r>
      <w:r w:rsidR="00014604">
        <w:t>2</w:t>
      </w:r>
      <w:r w:rsidR="00014604">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give the direction as shown in</w:t>
      </w:r>
      <w:r w:rsidR="00005B33">
        <w:rPr>
          <w:rFonts w:cs="Times New Roman"/>
          <w:szCs w:val="24"/>
        </w:rPr>
        <w:t xml:space="preserve"> </w:t>
      </w:r>
      <w:r w:rsidR="00005B33">
        <w:rPr>
          <w:rFonts w:cs="Times New Roman"/>
          <w:szCs w:val="24"/>
        </w:rPr>
        <w:lastRenderedPageBreak/>
        <w:fldChar w:fldCharType="begin"/>
      </w:r>
      <w:r w:rsidR="00005B33">
        <w:rPr>
          <w:rFonts w:cs="Times New Roman"/>
          <w:szCs w:val="24"/>
        </w:rPr>
        <w:instrText xml:space="preserve"> REF _Ref147864778 \h </w:instrText>
      </w:r>
      <w:r w:rsidR="00005B33">
        <w:rPr>
          <w:rFonts w:cs="Times New Roman"/>
          <w:szCs w:val="24"/>
        </w:rPr>
      </w:r>
      <w:r w:rsidR="00005B33">
        <w:rPr>
          <w:rFonts w:cs="Times New Roman"/>
          <w:szCs w:val="24"/>
        </w:rPr>
        <w:fldChar w:fldCharType="separate"/>
      </w:r>
      <w:r w:rsidR="00014604">
        <w:t>Table 2</w:t>
      </w:r>
      <w:r w:rsidR="00014604">
        <w:noBreakHyphen/>
        <w:t>1</w:t>
      </w:r>
      <w:r w:rsidR="00005B33">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p w14:paraId="44F6DB5A" w14:textId="0785F4C2" w:rsidR="00F7068B" w:rsidRDefault="00F7068B" w:rsidP="00236B63">
      <w:pPr>
        <w:pStyle w:val="Caption"/>
      </w:pPr>
      <w:bookmarkStart w:id="42" w:name="_Ref147864778"/>
      <w:bookmarkStart w:id="43" w:name="_Toc147609010"/>
      <w:r>
        <w:t xml:space="preserve">Table </w:t>
      </w:r>
      <w:r>
        <w:fldChar w:fldCharType="begin"/>
      </w:r>
      <w:r>
        <w:instrText xml:space="preserve"> STYLEREF 1 \s </w:instrText>
      </w:r>
      <w:r>
        <w:fldChar w:fldCharType="separate"/>
      </w:r>
      <w:r w:rsidR="00014604">
        <w:t>2</w:t>
      </w:r>
      <w:r>
        <w:fldChar w:fldCharType="end"/>
      </w:r>
      <w:r>
        <w:noBreakHyphen/>
      </w:r>
      <w:r>
        <w:fldChar w:fldCharType="begin"/>
      </w:r>
      <w:r>
        <w:instrText xml:space="preserve"> SEQ Table \* ARABIC \s 1 </w:instrText>
      </w:r>
      <w:r>
        <w:fldChar w:fldCharType="separate"/>
      </w:r>
      <w:r w:rsidR="00014604">
        <w:t>1</w:t>
      </w:r>
      <w:r>
        <w:fldChar w:fldCharType="end"/>
      </w:r>
      <w:bookmarkEnd w:id="42"/>
      <w:r>
        <w:t xml:space="preserve">. </w:t>
      </w:r>
      <w:r w:rsidRPr="00B2564A">
        <w:t xml:space="preserve">Wind directions by resistor values </w:t>
      </w:r>
      <w:r w:rsidRPr="00B2564A">
        <w:fldChar w:fldCharType="begin" w:fldLock="1"/>
      </w:r>
      <w: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fldChar w:fldCharType="separate"/>
      </w:r>
      <w:r w:rsidRPr="00715E75">
        <w:t>[20]</w:t>
      </w:r>
      <w:bookmarkEnd w:id="43"/>
      <w:r w:rsidRPr="00B2564A">
        <w:fldChar w:fldCharType="end"/>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43DEB501" w14:textId="4134FB2B" w:rsidR="00656332" w:rsidRPr="00B2564A" w:rsidRDefault="00005B33" w:rsidP="00F7068B">
      <w:pPr>
        <w:spacing w:before="240"/>
        <w:jc w:val="both"/>
        <w:rPr>
          <w:rFonts w:cs="Times New Roman"/>
          <w:szCs w:val="24"/>
        </w:rPr>
      </w:pPr>
      <w:r>
        <w:rPr>
          <w:rFonts w:cs="Times New Roman"/>
          <w:szCs w:val="24"/>
        </w:rPr>
        <w:fldChar w:fldCharType="begin"/>
      </w:r>
      <w:r>
        <w:rPr>
          <w:rFonts w:cs="Times New Roman"/>
          <w:szCs w:val="24"/>
        </w:rPr>
        <w:instrText xml:space="preserve"> REF _Ref147864778 \h </w:instrText>
      </w:r>
      <w:r>
        <w:rPr>
          <w:rFonts w:cs="Times New Roman"/>
          <w:szCs w:val="24"/>
        </w:rPr>
      </w:r>
      <w:r>
        <w:rPr>
          <w:rFonts w:cs="Times New Roman"/>
          <w:szCs w:val="24"/>
        </w:rPr>
        <w:fldChar w:fldCharType="separate"/>
      </w:r>
      <w:r w:rsidR="00014604">
        <w:t>Table 2</w:t>
      </w:r>
      <w:r w:rsidR="00014604">
        <w:noBreakHyphen/>
        <w:t>1</w:t>
      </w:r>
      <w:r>
        <w:rPr>
          <w:rFonts w:cs="Times New Roman"/>
          <w:szCs w:val="24"/>
        </w:rPr>
        <w:fldChar w:fldCharType="end"/>
      </w:r>
      <w:r>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21]","plainTextFormattedCitation":"[21]","previouslyFormattedCitation":"[21]"},"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1]</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0]</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220FC4B9">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1CFB9C65" w:rsidR="00074D49" w:rsidRPr="00B2564A" w:rsidRDefault="00656332" w:rsidP="00236B63">
      <w:pPr>
        <w:pStyle w:val="Caption"/>
      </w:pPr>
      <w:bookmarkStart w:id="44" w:name="_Ref130041159"/>
      <w:bookmarkStart w:id="45" w:name="_Toc147916474"/>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7</w:t>
      </w:r>
      <w:r w:rsidR="00781143">
        <w:fldChar w:fldCharType="end"/>
      </w:r>
      <w:bookmarkEnd w:id="44"/>
      <w:r w:rsidRPr="00B2564A">
        <w:t>. Examples of wind vane-reading circuits</w:t>
      </w:r>
      <w:bookmarkEnd w:id="45"/>
    </w:p>
    <w:p w14:paraId="2893543B" w14:textId="30692C71" w:rsidR="003C4BC6" w:rsidRPr="00B2564A" w:rsidRDefault="003C4BC6" w:rsidP="007F5BAE">
      <w:pPr>
        <w:pStyle w:val="Heading3"/>
      </w:pPr>
      <w:bookmarkStart w:id="46" w:name="_Toc148601770"/>
      <w:r w:rsidRPr="00B2564A">
        <w:t xml:space="preserve">Rain </w:t>
      </w:r>
      <w:r w:rsidR="00480F9E" w:rsidRPr="00B2564A">
        <w:t>G</w:t>
      </w:r>
      <w:r w:rsidRPr="00B2564A">
        <w:t>auge</w:t>
      </w:r>
      <w:bookmarkEnd w:id="46"/>
    </w:p>
    <w:p w14:paraId="3C9F4A54" w14:textId="0F06E122"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014604" w:rsidRPr="00B2564A">
        <w:t xml:space="preserve">Figure </w:t>
      </w:r>
      <w:r w:rsidR="00014604">
        <w:t>2</w:t>
      </w:r>
      <w:r w:rsidR="00014604">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014604" w:rsidRPr="00B2564A">
        <w:t xml:space="preserve">Figure </w:t>
      </w:r>
      <w:r w:rsidR="00014604">
        <w:t>2</w:t>
      </w:r>
      <w:r w:rsidR="00014604">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795DC282" w:rsidR="00656332" w:rsidRPr="00B2564A" w:rsidRDefault="00656332" w:rsidP="00236B63">
      <w:pPr>
        <w:pStyle w:val="Caption"/>
      </w:pPr>
      <w:bookmarkStart w:id="47" w:name="_Ref145273404"/>
      <w:bookmarkStart w:id="48" w:name="_Toc147916475"/>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8</w:t>
      </w:r>
      <w:r w:rsidR="00781143">
        <w:fldChar w:fldCharType="end"/>
      </w:r>
      <w:bookmarkEnd w:id="47"/>
      <w:r w:rsidRPr="00B2564A">
        <w:t>. The structure of the rain gauge</w:t>
      </w:r>
      <w:r w:rsidR="00926D04" w:rsidRPr="00B2564A">
        <w:t xml:space="preserve"> </w:t>
      </w:r>
      <w:r w:rsidR="00926D0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926D04" w:rsidRPr="00B2564A">
        <w:fldChar w:fldCharType="separate"/>
      </w:r>
      <w:r w:rsidR="00715E75" w:rsidRPr="00715E75">
        <w:t>[6]</w:t>
      </w:r>
      <w:bookmarkEnd w:id="48"/>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9"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3AD48264" w:rsidR="006879DB" w:rsidRPr="00B2564A" w:rsidRDefault="006879DB" w:rsidP="00236B63">
      <w:pPr>
        <w:pStyle w:val="Caption"/>
      </w:pPr>
      <w:bookmarkStart w:id="49" w:name="_Toc147916476"/>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9</w:t>
      </w:r>
      <w:r w:rsidR="00781143">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6]</w:t>
      </w:r>
      <w:bookmarkEnd w:id="49"/>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54D29F9" w:rsidR="00D3734D" w:rsidRPr="00B2564A" w:rsidRDefault="00D3734D" w:rsidP="00236B63">
      <w:pPr>
        <w:pStyle w:val="Caption"/>
      </w:pPr>
      <w:bookmarkStart w:id="50" w:name="_Ref145635974"/>
      <w:bookmarkStart w:id="51" w:name="_Toc147916477"/>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0</w:t>
      </w:r>
      <w:r w:rsidR="00781143">
        <w:fldChar w:fldCharType="end"/>
      </w:r>
      <w:bookmarkEnd w:id="50"/>
      <w:r w:rsidRPr="00B2564A">
        <w:t>. Orifice dimensions (in mm) of the funnel</w:t>
      </w:r>
      <w:bookmarkEnd w:id="51"/>
    </w:p>
    <w:p w14:paraId="08D25C10" w14:textId="7E711D9B"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E66D83">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2]</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E66D83">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2" w:name="_Ref130171467"/>
      <w:bookmarkStart w:id="53" w:name="_Toc148601771"/>
      <w:r w:rsidRPr="00B2564A">
        <w:lastRenderedPageBreak/>
        <w:t>BME280</w:t>
      </w:r>
      <w:bookmarkEnd w:id="52"/>
      <w:bookmarkEnd w:id="53"/>
    </w:p>
    <w:p w14:paraId="6E19BDB4" w14:textId="40C689CF" w:rsidR="002F7309" w:rsidRDefault="002F7309" w:rsidP="002F7309">
      <w:pPr>
        <w:jc w:val="both"/>
        <w:rPr>
          <w:rFonts w:cs="Times New Roman"/>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E66D83">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23], [24]","plainTextFormattedCitation":"[23], [24]","previouslyFormattedCitation":"[23], [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3], [24]</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014604" w:rsidRPr="00326FF0">
        <w:t xml:space="preserve">Figure </w:t>
      </w:r>
      <w:r w:rsidR="00014604">
        <w:t>2</w:t>
      </w:r>
      <w:r w:rsidR="00014604">
        <w:noBreakHyphen/>
        <w:t>11</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1"/>
        <w:gridCol w:w="3927"/>
      </w:tblGrid>
      <w:tr w:rsidR="00925053" w14:paraId="31FB0826" w14:textId="77777777" w:rsidTr="00925053">
        <w:trPr>
          <w:jc w:val="center"/>
        </w:trPr>
        <w:tc>
          <w:tcPr>
            <w:tcW w:w="4814" w:type="dxa"/>
            <w:vAlign w:val="center"/>
          </w:tcPr>
          <w:p w14:paraId="66702100" w14:textId="3EE8A6D9" w:rsidR="00925053" w:rsidRDefault="00925053" w:rsidP="00925053">
            <w:pPr>
              <w:jc w:val="center"/>
              <w:rPr>
                <w:rFonts w:cs="Times New Roman"/>
                <w:color w:val="FF0000"/>
                <w:szCs w:val="24"/>
              </w:rPr>
            </w:pPr>
            <w:r w:rsidRPr="00B2564A">
              <w:rPr>
                <w:rFonts w:cs="Times New Roman"/>
                <w:color w:val="FF0000"/>
                <w:szCs w:val="24"/>
              </w:rPr>
              <w:drawing>
                <wp:inline distT="0" distB="0" distL="0" distR="0" wp14:anchorId="7E55AFE4" wp14:editId="37344AC4">
                  <wp:extent cx="3489395" cy="1728439"/>
                  <wp:effectExtent l="0" t="0" r="0" b="5715"/>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rotWithShape="1">
                          <a:blip r:embed="rId31"/>
                          <a:srcRect t="7867" b="10842"/>
                          <a:stretch/>
                        </pic:blipFill>
                        <pic:spPr bwMode="auto">
                          <a:xfrm>
                            <a:off x="0" y="0"/>
                            <a:ext cx="3497241" cy="1732326"/>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vAlign w:val="center"/>
          </w:tcPr>
          <w:p w14:paraId="76AEFBB3" w14:textId="7EE348B4" w:rsidR="00925053" w:rsidRDefault="00925053" w:rsidP="00925053">
            <w:pPr>
              <w:jc w:val="center"/>
              <w:rPr>
                <w:rFonts w:cs="Times New Roman"/>
                <w:color w:val="FF0000"/>
                <w:szCs w:val="24"/>
              </w:rPr>
            </w:pPr>
            <w:r>
              <w:rPr>
                <w:rFonts w:cs="Times New Roman"/>
                <w:color w:val="FF0000"/>
                <w:szCs w:val="24"/>
              </w:rPr>
              <w:drawing>
                <wp:inline distT="0" distB="0" distL="0" distR="0" wp14:anchorId="706928C9" wp14:editId="45B7168E">
                  <wp:extent cx="2051824" cy="1545305"/>
                  <wp:effectExtent l="0" t="0" r="5715" b="0"/>
                  <wp:docPr id="562182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82841" name="Picture 562182841"/>
                          <pic:cNvPicPr/>
                        </pic:nvPicPr>
                        <pic:blipFill rotWithShape="1">
                          <a:blip r:embed="rId32">
                            <a:extLst>
                              <a:ext uri="{28A0092B-C50C-407E-A947-70E740481C1C}">
                                <a14:useLocalDpi xmlns:a14="http://schemas.microsoft.com/office/drawing/2010/main" val="0"/>
                              </a:ext>
                            </a:extLst>
                          </a:blip>
                          <a:srcRect l="17331" t="8670" r="29944" b="51621"/>
                          <a:stretch/>
                        </pic:blipFill>
                        <pic:spPr bwMode="auto">
                          <a:xfrm>
                            <a:off x="0" y="0"/>
                            <a:ext cx="2092463" cy="1575912"/>
                          </a:xfrm>
                          <a:prstGeom prst="rect">
                            <a:avLst/>
                          </a:prstGeom>
                          <a:ln>
                            <a:noFill/>
                          </a:ln>
                          <a:extLst>
                            <a:ext uri="{53640926-AAD7-44D8-BBD7-CCE9431645EC}">
                              <a14:shadowObscured xmlns:a14="http://schemas.microsoft.com/office/drawing/2010/main"/>
                            </a:ext>
                          </a:extLst>
                        </pic:spPr>
                      </pic:pic>
                    </a:graphicData>
                  </a:graphic>
                </wp:inline>
              </w:drawing>
            </w:r>
          </w:p>
        </w:tc>
      </w:tr>
      <w:tr w:rsidR="00925053" w14:paraId="658CF28D" w14:textId="77777777" w:rsidTr="00925053">
        <w:trPr>
          <w:jc w:val="center"/>
        </w:trPr>
        <w:tc>
          <w:tcPr>
            <w:tcW w:w="4814" w:type="dxa"/>
            <w:vAlign w:val="center"/>
          </w:tcPr>
          <w:p w14:paraId="0674790B" w14:textId="25C6C475" w:rsidR="00925053" w:rsidRPr="00925053" w:rsidRDefault="00925053" w:rsidP="00925053">
            <w:pPr>
              <w:pStyle w:val="ListParagraph"/>
              <w:numPr>
                <w:ilvl w:val="0"/>
                <w:numId w:val="43"/>
              </w:numPr>
              <w:jc w:val="center"/>
              <w:rPr>
                <w:rFonts w:cs="Times New Roman"/>
                <w:szCs w:val="24"/>
              </w:rPr>
            </w:pPr>
            <w:r w:rsidRPr="00925053">
              <w:rPr>
                <w:rFonts w:cs="Times New Roman"/>
                <w:szCs w:val="24"/>
              </w:rPr>
              <w:t>Top view</w:t>
            </w:r>
          </w:p>
        </w:tc>
        <w:tc>
          <w:tcPr>
            <w:tcW w:w="4814" w:type="dxa"/>
            <w:vAlign w:val="center"/>
          </w:tcPr>
          <w:p w14:paraId="3D54494D" w14:textId="778144D5" w:rsidR="00925053" w:rsidRPr="00925053" w:rsidRDefault="00925053" w:rsidP="00925053">
            <w:pPr>
              <w:pStyle w:val="ListParagraph"/>
              <w:numPr>
                <w:ilvl w:val="0"/>
                <w:numId w:val="43"/>
              </w:numPr>
              <w:jc w:val="center"/>
              <w:rPr>
                <w:rFonts w:cs="Times New Roman"/>
                <w:szCs w:val="24"/>
              </w:rPr>
            </w:pPr>
            <w:r w:rsidRPr="00925053">
              <w:rPr>
                <w:rFonts w:cs="Times New Roman"/>
                <w:szCs w:val="24"/>
              </w:rPr>
              <w:t>Bottom view</w:t>
            </w:r>
          </w:p>
        </w:tc>
      </w:tr>
    </w:tbl>
    <w:p w14:paraId="1CC388F8" w14:textId="724925C7" w:rsidR="002F7309" w:rsidRPr="00326FF0" w:rsidRDefault="002F7309" w:rsidP="00236B63">
      <w:pPr>
        <w:pStyle w:val="Caption"/>
      </w:pPr>
      <w:bookmarkStart w:id="54" w:name="_Ref145299739"/>
      <w:bookmarkStart w:id="55" w:name="_Toc147916478"/>
      <w:r w:rsidRPr="00326FF0">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1</w:t>
      </w:r>
      <w:r w:rsidR="00781143">
        <w:fldChar w:fldCharType="end"/>
      </w:r>
      <w:bookmarkEnd w:id="54"/>
      <w:r w:rsidRPr="00326FF0">
        <w:t>. BME280 module with header strip</w:t>
      </w:r>
      <w:r w:rsidR="00D72F4F" w:rsidRPr="00326FF0">
        <w:t xml:space="preserve"> </w:t>
      </w:r>
      <w:r w:rsidR="003F1A2D" w:rsidRPr="00326FF0">
        <w:fldChar w:fldCharType="begin" w:fldLock="1"/>
      </w:r>
      <w:r w:rsidR="00E66D83" w:rsidRPr="00326FF0">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5]","plainTextFormattedCitation":"[25]","previouslyFormattedCitation":"[25]"},"properties":{"noteIndex":0},"schema":"https://github.com/citation-style-language/schema/raw/master/csl-citation.json"}</w:instrText>
      </w:r>
      <w:r w:rsidR="003F1A2D" w:rsidRPr="00326FF0">
        <w:fldChar w:fldCharType="separate"/>
      </w:r>
      <w:r w:rsidR="00715E75" w:rsidRPr="00326FF0">
        <w:t>[25]</w:t>
      </w:r>
      <w:bookmarkEnd w:id="55"/>
      <w:r w:rsidR="003F1A2D" w:rsidRPr="00326FF0">
        <w:fldChar w:fldCharType="end"/>
      </w:r>
    </w:p>
    <w:p w14:paraId="146A4F9D" w14:textId="0D7FA6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E66D83">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4]</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0C241260" w:rsidR="002F7309"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014604" w:rsidRPr="00326FF0">
        <w:t xml:space="preserve">Table </w:t>
      </w:r>
      <w:r w:rsidR="00014604">
        <w:t>2</w:t>
      </w:r>
      <w:r w:rsidR="00014604" w:rsidRPr="00326FF0">
        <w:noBreakHyphen/>
      </w:r>
      <w:r w:rsidR="00014604">
        <w:t>2</w:t>
      </w:r>
      <w:r w:rsidR="000A5436" w:rsidRPr="00B2564A">
        <w:rPr>
          <w:rFonts w:cs="Times New Roman"/>
          <w:szCs w:val="24"/>
        </w:rPr>
        <w:fldChar w:fldCharType="end"/>
      </w:r>
      <w:r w:rsidRPr="00B2564A">
        <w:rPr>
          <w:rFonts w:cs="Times New Roman"/>
          <w:szCs w:val="24"/>
        </w:rPr>
        <w:t>.</w:t>
      </w:r>
    </w:p>
    <w:p w14:paraId="1762E04C" w14:textId="77777777" w:rsidR="00FD3D49" w:rsidRDefault="00FD3D49" w:rsidP="008340BD">
      <w:pPr>
        <w:widowControl w:val="0"/>
        <w:autoSpaceDE w:val="0"/>
        <w:autoSpaceDN w:val="0"/>
        <w:adjustRightInd w:val="0"/>
        <w:spacing w:line="240" w:lineRule="auto"/>
        <w:jc w:val="both"/>
        <w:rPr>
          <w:rFonts w:cs="Times New Roman"/>
          <w:szCs w:val="24"/>
        </w:rPr>
      </w:pPr>
    </w:p>
    <w:p w14:paraId="713B5B94" w14:textId="77777777" w:rsidR="00925053" w:rsidRDefault="00925053" w:rsidP="008340BD">
      <w:pPr>
        <w:widowControl w:val="0"/>
        <w:autoSpaceDE w:val="0"/>
        <w:autoSpaceDN w:val="0"/>
        <w:adjustRightInd w:val="0"/>
        <w:spacing w:line="240" w:lineRule="auto"/>
        <w:jc w:val="both"/>
        <w:rPr>
          <w:rFonts w:cs="Times New Roman"/>
          <w:szCs w:val="24"/>
        </w:rPr>
      </w:pPr>
    </w:p>
    <w:p w14:paraId="01B3E216" w14:textId="77777777" w:rsidR="003F30AA" w:rsidRDefault="003F30AA" w:rsidP="008340BD">
      <w:pPr>
        <w:widowControl w:val="0"/>
        <w:autoSpaceDE w:val="0"/>
        <w:autoSpaceDN w:val="0"/>
        <w:adjustRightInd w:val="0"/>
        <w:spacing w:line="240" w:lineRule="auto"/>
        <w:jc w:val="both"/>
        <w:rPr>
          <w:rFonts w:cs="Times New Roman"/>
          <w:szCs w:val="24"/>
        </w:rPr>
      </w:pPr>
    </w:p>
    <w:p w14:paraId="12493D7C" w14:textId="77777777" w:rsidR="003F30AA" w:rsidRPr="00B2564A" w:rsidRDefault="003F30AA" w:rsidP="008340BD">
      <w:pPr>
        <w:widowControl w:val="0"/>
        <w:autoSpaceDE w:val="0"/>
        <w:autoSpaceDN w:val="0"/>
        <w:adjustRightInd w:val="0"/>
        <w:spacing w:line="240" w:lineRule="auto"/>
        <w:jc w:val="both"/>
        <w:rPr>
          <w:rFonts w:cs="Times New Roman"/>
          <w:szCs w:val="24"/>
        </w:rPr>
      </w:pPr>
    </w:p>
    <w:p w14:paraId="6F14D12D" w14:textId="67C627E1" w:rsidR="002F7309" w:rsidRPr="00326FF0" w:rsidRDefault="00E3027C" w:rsidP="00236B63">
      <w:pPr>
        <w:pStyle w:val="Caption"/>
      </w:pPr>
      <w:bookmarkStart w:id="56" w:name="_Ref130178607"/>
      <w:bookmarkStart w:id="57" w:name="_Toc147609011"/>
      <w:bookmarkStart w:id="58" w:name="_Toc130048819"/>
      <w:r w:rsidRPr="00326FF0">
        <w:t xml:space="preserve">Table </w:t>
      </w:r>
      <w:r w:rsidR="00F7068B" w:rsidRPr="00326FF0">
        <w:fldChar w:fldCharType="begin"/>
      </w:r>
      <w:r w:rsidR="00F7068B" w:rsidRPr="00326FF0">
        <w:instrText xml:space="preserve"> STYLEREF 1 \s </w:instrText>
      </w:r>
      <w:r w:rsidR="00F7068B" w:rsidRPr="00326FF0">
        <w:fldChar w:fldCharType="separate"/>
      </w:r>
      <w:r w:rsidR="00014604">
        <w:t>2</w:t>
      </w:r>
      <w:r w:rsidR="00F7068B" w:rsidRPr="00326FF0">
        <w:fldChar w:fldCharType="end"/>
      </w:r>
      <w:r w:rsidR="00F7068B" w:rsidRPr="00326FF0">
        <w:noBreakHyphen/>
      </w:r>
      <w:r w:rsidR="00F7068B" w:rsidRPr="00326FF0">
        <w:fldChar w:fldCharType="begin"/>
      </w:r>
      <w:r w:rsidR="00F7068B" w:rsidRPr="00326FF0">
        <w:instrText xml:space="preserve"> SEQ Table \* ARABIC \s 1 </w:instrText>
      </w:r>
      <w:r w:rsidR="00F7068B" w:rsidRPr="00326FF0">
        <w:fldChar w:fldCharType="separate"/>
      </w:r>
      <w:r w:rsidR="00014604">
        <w:t>2</w:t>
      </w:r>
      <w:r w:rsidR="00F7068B" w:rsidRPr="00326FF0">
        <w:fldChar w:fldCharType="end"/>
      </w:r>
      <w:bookmarkEnd w:id="56"/>
      <w:r w:rsidR="002F7309" w:rsidRPr="00326FF0">
        <w:t xml:space="preserve">. BME280 setup parameters </w:t>
      </w:r>
      <w:r w:rsidR="002F7309" w:rsidRPr="00326FF0">
        <w:fldChar w:fldCharType="begin" w:fldLock="1"/>
      </w:r>
      <w:r w:rsidR="00E66D83" w:rsidRPr="00326FF0">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2F7309" w:rsidRPr="00326FF0">
        <w:fldChar w:fldCharType="separate"/>
      </w:r>
      <w:bookmarkEnd w:id="58"/>
      <w:r w:rsidR="00715E75" w:rsidRPr="00326FF0">
        <w:t>[24]</w:t>
      </w:r>
      <w:bookmarkEnd w:id="57"/>
      <w:r w:rsidR="002F7309" w:rsidRPr="00326FF0">
        <w:fldChar w:fldCharType="end"/>
      </w:r>
    </w:p>
    <w:tbl>
      <w:tblPr>
        <w:tblStyle w:val="TableGrid"/>
        <w:tblW w:w="0" w:type="auto"/>
        <w:tblInd w:w="704" w:type="dxa"/>
        <w:tblLook w:val="04A0" w:firstRow="1" w:lastRow="0" w:firstColumn="1" w:lastColumn="0" w:noHBand="0" w:noVBand="1"/>
      </w:tblPr>
      <w:tblGrid>
        <w:gridCol w:w="3256"/>
        <w:gridCol w:w="5103"/>
      </w:tblGrid>
      <w:tr w:rsidR="00F7068B" w:rsidRPr="00B2564A" w14:paraId="7748A6DA" w14:textId="77777777" w:rsidTr="00215FAE">
        <w:tc>
          <w:tcPr>
            <w:tcW w:w="3256" w:type="dxa"/>
            <w:vAlign w:val="center"/>
          </w:tcPr>
          <w:p w14:paraId="558A7557" w14:textId="77777777" w:rsidR="00F7068B" w:rsidRPr="00B2564A" w:rsidRDefault="00F7068B" w:rsidP="00215FAE">
            <w:pPr>
              <w:widowControl w:val="0"/>
              <w:autoSpaceDE w:val="0"/>
              <w:autoSpaceDN w:val="0"/>
              <w:adjustRightInd w:val="0"/>
              <w:jc w:val="center"/>
              <w:rPr>
                <w:rFonts w:cs="Times New Roman"/>
                <w:szCs w:val="24"/>
              </w:rPr>
            </w:pPr>
            <w:r w:rsidRPr="00B2564A">
              <w:rPr>
                <w:rFonts w:cs="Times New Roman"/>
                <w:szCs w:val="24"/>
              </w:rPr>
              <w:lastRenderedPageBreak/>
              <w:t>Parameter</w:t>
            </w:r>
          </w:p>
        </w:tc>
        <w:tc>
          <w:tcPr>
            <w:tcW w:w="5103" w:type="dxa"/>
            <w:vAlign w:val="center"/>
          </w:tcPr>
          <w:p w14:paraId="3BC45DA0" w14:textId="77777777" w:rsidR="00F7068B" w:rsidRPr="00B2564A" w:rsidRDefault="00F7068B" w:rsidP="00215FAE">
            <w:pPr>
              <w:widowControl w:val="0"/>
              <w:autoSpaceDE w:val="0"/>
              <w:autoSpaceDN w:val="0"/>
              <w:adjustRightInd w:val="0"/>
              <w:jc w:val="center"/>
              <w:rPr>
                <w:rFonts w:cs="Times New Roman"/>
                <w:szCs w:val="24"/>
              </w:rPr>
            </w:pPr>
            <w:r w:rsidRPr="00B2564A">
              <w:rPr>
                <w:rFonts w:cs="Times New Roman"/>
                <w:szCs w:val="24"/>
              </w:rPr>
              <w:t>Valid values</w:t>
            </w:r>
          </w:p>
        </w:tc>
      </w:tr>
      <w:tr w:rsidR="00F7068B" w:rsidRPr="00B2564A" w14:paraId="0C2D5EEF" w14:textId="77777777" w:rsidTr="00215FAE">
        <w:tc>
          <w:tcPr>
            <w:tcW w:w="3256" w:type="dxa"/>
            <w:vAlign w:val="center"/>
          </w:tcPr>
          <w:p w14:paraId="3935F055"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6551BF86"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leep mode, Normal mode, Forced mode</w:t>
            </w:r>
          </w:p>
        </w:tc>
      </w:tr>
      <w:tr w:rsidR="00F7068B" w:rsidRPr="00B2564A" w14:paraId="35BACF7E" w14:textId="77777777" w:rsidTr="00215FAE">
        <w:tc>
          <w:tcPr>
            <w:tcW w:w="3256" w:type="dxa"/>
            <w:vAlign w:val="center"/>
          </w:tcPr>
          <w:p w14:paraId="439FB5D7"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610FC9BA"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F7068B" w:rsidRPr="00B2564A" w14:paraId="141769E2" w14:textId="77777777" w:rsidTr="00215FAE">
        <w:tc>
          <w:tcPr>
            <w:tcW w:w="3256" w:type="dxa"/>
            <w:vAlign w:val="center"/>
          </w:tcPr>
          <w:p w14:paraId="5AB6F654"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3814E163" w14:textId="77777777" w:rsidR="00F7068B" w:rsidRPr="00B2564A" w:rsidRDefault="00F7068B" w:rsidP="00215FAE">
            <w:pPr>
              <w:widowControl w:val="0"/>
              <w:autoSpaceDE w:val="0"/>
              <w:autoSpaceDN w:val="0"/>
              <w:adjustRightInd w:val="0"/>
              <w:rPr>
                <w:rFonts w:cs="Times New Roman"/>
                <w:szCs w:val="24"/>
              </w:rPr>
            </w:pPr>
          </w:p>
        </w:tc>
      </w:tr>
      <w:tr w:rsidR="00F7068B" w:rsidRPr="00B2564A" w14:paraId="5CCD13B7" w14:textId="77777777" w:rsidTr="00215FAE">
        <w:tc>
          <w:tcPr>
            <w:tcW w:w="3256" w:type="dxa"/>
            <w:vAlign w:val="center"/>
          </w:tcPr>
          <w:p w14:paraId="6145D18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4E84EEE1" w14:textId="77777777" w:rsidR="00F7068B" w:rsidRPr="00B2564A" w:rsidRDefault="00F7068B" w:rsidP="00215FAE">
            <w:pPr>
              <w:widowControl w:val="0"/>
              <w:autoSpaceDE w:val="0"/>
              <w:autoSpaceDN w:val="0"/>
              <w:adjustRightInd w:val="0"/>
              <w:rPr>
                <w:rFonts w:cs="Times New Roman"/>
                <w:szCs w:val="24"/>
              </w:rPr>
            </w:pPr>
          </w:p>
        </w:tc>
      </w:tr>
      <w:tr w:rsidR="00F7068B" w:rsidRPr="00B2564A" w14:paraId="1960C257" w14:textId="77777777" w:rsidTr="00215FAE">
        <w:tc>
          <w:tcPr>
            <w:tcW w:w="3256" w:type="dxa"/>
            <w:vAlign w:val="center"/>
          </w:tcPr>
          <w:p w14:paraId="427A357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6562C65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F7068B" w:rsidRPr="00B2564A" w14:paraId="15069EB9" w14:textId="77777777" w:rsidTr="00215FAE">
        <w:tc>
          <w:tcPr>
            <w:tcW w:w="3256" w:type="dxa"/>
            <w:vAlign w:val="center"/>
          </w:tcPr>
          <w:p w14:paraId="300C544E"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640AFFD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0.5, 10, 20, 62.5, 125, 250, 500, 1000</w:t>
            </w:r>
          </w:p>
        </w:tc>
      </w:tr>
    </w:tbl>
    <w:p w14:paraId="0DE6424E" w14:textId="77777777" w:rsidR="00F7068B" w:rsidRPr="00F7068B" w:rsidRDefault="00F7068B" w:rsidP="00F7068B"/>
    <w:p w14:paraId="1FA49F20" w14:textId="2F9A97AA" w:rsidR="00A47219" w:rsidRPr="00B2564A" w:rsidRDefault="00A47219" w:rsidP="007F5BAE">
      <w:pPr>
        <w:pStyle w:val="Heading3"/>
      </w:pPr>
      <w:bookmarkStart w:id="59" w:name="_Ref130171484"/>
      <w:bookmarkStart w:id="60" w:name="_Toc148601772"/>
      <w:r w:rsidRPr="00B2564A">
        <w:t>DS18B20</w:t>
      </w:r>
      <w:bookmarkEnd w:id="59"/>
      <w:bookmarkEnd w:id="60"/>
    </w:p>
    <w:p w14:paraId="15A491AC" w14:textId="752659B3"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6], [28]–[30]","plainTextFormattedCitation":"[26], [28]–[30]","previouslyFormattedCitation":"[26], [28]–[3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 [28]–[30]</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E66D83">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31]","plainTextFormattedCitation":"[31]","previouslyFormattedCitation":"[31]"},"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1]</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E66D83">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32], [33]","plainTextFormattedCitation":"[32], [33]","previouslyFormattedCitation":"[32], [33]"},"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2], [33]</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3"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73953A91" w:rsidR="002F7309" w:rsidRPr="00B2564A" w:rsidRDefault="002F7309" w:rsidP="00236B63">
      <w:pPr>
        <w:pStyle w:val="Caption"/>
        <w:rPr>
          <w:i/>
        </w:rPr>
      </w:pPr>
      <w:bookmarkStart w:id="61" w:name="_Toc147916479"/>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2</w:t>
      </w:r>
      <w:r w:rsidR="00781143">
        <w:fldChar w:fldCharType="end"/>
      </w:r>
      <w:r w:rsidRPr="00B2564A">
        <w:t>. DS18B20 hardware</w:t>
      </w:r>
      <w:bookmarkEnd w:id="61"/>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lastRenderedPageBreak/>
        <w:t>Minimum thermometer error: ±0.5 ℃ (from -10 ℃ to +85 ℃)</w:t>
      </w:r>
    </w:p>
    <w:p w14:paraId="73168D3F" w14:textId="25BF1000" w:rsidR="001D44C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E66D83">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4], [35]","plainTextFormattedCitation":"[34], [35]","previouslyFormattedCitation":"[34], [35]"},"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4], [35]</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014604" w:rsidRPr="00B2564A">
        <w:rPr>
          <w:rFonts w:cs="Times New Roman"/>
          <w:color w:val="000000" w:themeColor="text1"/>
          <w:szCs w:val="24"/>
        </w:rPr>
        <w:t xml:space="preserve">Figure </w:t>
      </w:r>
      <w:r w:rsidR="00014604">
        <w:rPr>
          <w:rFonts w:cs="Times New Roman"/>
          <w:color w:val="000000" w:themeColor="text1"/>
          <w:szCs w:val="24"/>
        </w:rPr>
        <w:t>2</w:t>
      </w:r>
      <w:r w:rsidR="00014604">
        <w:rPr>
          <w:rFonts w:cs="Times New Roman"/>
          <w:color w:val="000000" w:themeColor="text1"/>
          <w:szCs w:val="24"/>
        </w:rPr>
        <w:noBreakHyphen/>
        <w:t>13</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014604" w:rsidRPr="00B2564A">
        <w:rPr>
          <w:rFonts w:cs="Times New Roman"/>
          <w:color w:val="000000" w:themeColor="text1"/>
          <w:szCs w:val="24"/>
        </w:rPr>
        <w:t xml:space="preserve">Figure </w:t>
      </w:r>
      <w:r w:rsidR="00014604">
        <w:rPr>
          <w:rFonts w:cs="Times New Roman"/>
          <w:color w:val="000000" w:themeColor="text1"/>
          <w:szCs w:val="24"/>
        </w:rPr>
        <w:t>2</w:t>
      </w:r>
      <w:r w:rsidR="00014604">
        <w:rPr>
          <w:rFonts w:cs="Times New Roman"/>
          <w:color w:val="000000" w:themeColor="text1"/>
          <w:szCs w:val="24"/>
        </w:rPr>
        <w:noBreakHyphen/>
        <w:t>13</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014604" w:rsidRPr="00B2564A">
        <w:rPr>
          <w:rFonts w:cs="Times New Roman"/>
          <w:color w:val="000000" w:themeColor="text1"/>
          <w:szCs w:val="24"/>
        </w:rPr>
        <w:t xml:space="preserve">Figure </w:t>
      </w:r>
      <w:r w:rsidR="00014604">
        <w:rPr>
          <w:rFonts w:cs="Times New Roman"/>
          <w:color w:val="000000" w:themeColor="text1"/>
          <w:szCs w:val="24"/>
        </w:rPr>
        <w:t>2</w:t>
      </w:r>
      <w:r w:rsidR="00014604">
        <w:rPr>
          <w:rFonts w:cs="Times New Roman"/>
          <w:color w:val="000000" w:themeColor="text1"/>
          <w:szCs w:val="24"/>
        </w:rPr>
        <w:noBreakHyphen/>
        <w:t>13</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873AD2">
            <w:pPr>
              <w:spacing w:before="240" w:after="0" w:line="240" w:lineRule="auto"/>
              <w:jc w:val="center"/>
              <w:textAlignment w:val="baseline"/>
              <w:rPr>
                <w:rFonts w:cs="Times New Roman"/>
                <w:color w:val="000000" w:themeColor="text1"/>
                <w:szCs w:val="24"/>
              </w:rPr>
            </w:pPr>
            <w:r w:rsidRPr="00B2564A">
              <w:rPr>
                <w:rFonts w:cs="Times New Roman"/>
                <w:color w:val="000000" w:themeColor="text1"/>
                <w:szCs w:val="24"/>
              </w:rPr>
              <w:drawing>
                <wp:inline distT="0" distB="0" distL="0" distR="0" wp14:anchorId="6EA39C5D" wp14:editId="75719937">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873AD2">
            <w:pPr>
              <w:spacing w:before="240"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191FD66B">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6"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7C71142C">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7"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D60911">
        <w:trPr>
          <w:trHeight w:val="300"/>
          <w:jc w:val="center"/>
        </w:trPr>
        <w:tc>
          <w:tcPr>
            <w:tcW w:w="4620" w:type="dxa"/>
            <w:shd w:val="clear" w:color="auto" w:fill="auto"/>
            <w:hideMark/>
          </w:tcPr>
          <w:p w14:paraId="56E0F416" w14:textId="77777777" w:rsidR="002F7309" w:rsidRPr="00B2564A" w:rsidRDefault="002F7309" w:rsidP="00D60911">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6619D3C7" w:rsidR="002F7309" w:rsidRPr="00B2564A" w:rsidRDefault="002F7309" w:rsidP="00F35A0E">
      <w:pPr>
        <w:spacing w:before="240"/>
        <w:jc w:val="center"/>
        <w:rPr>
          <w:color w:val="000000" w:themeColor="text1"/>
        </w:rPr>
      </w:pPr>
      <w:bookmarkStart w:id="62" w:name="_Ref130039950"/>
      <w:bookmarkStart w:id="63" w:name="_Toc147916480"/>
      <w:r w:rsidRPr="00B2564A">
        <w:rPr>
          <w:rFonts w:cs="Times New Roman"/>
          <w:color w:val="000000" w:themeColor="text1"/>
          <w:szCs w:val="24"/>
        </w:rPr>
        <w:t xml:space="preserve">Figure </w:t>
      </w:r>
      <w:r w:rsidR="00781143">
        <w:rPr>
          <w:rFonts w:cs="Times New Roman"/>
          <w:color w:val="000000" w:themeColor="text1"/>
          <w:szCs w:val="24"/>
        </w:rPr>
        <w:fldChar w:fldCharType="begin"/>
      </w:r>
      <w:r w:rsidR="00781143">
        <w:rPr>
          <w:rFonts w:cs="Times New Roman"/>
          <w:color w:val="000000" w:themeColor="text1"/>
          <w:szCs w:val="24"/>
        </w:rPr>
        <w:instrText xml:space="preserve"> STYLEREF 1 \s </w:instrText>
      </w:r>
      <w:r w:rsidR="00781143">
        <w:rPr>
          <w:rFonts w:cs="Times New Roman"/>
          <w:color w:val="000000" w:themeColor="text1"/>
          <w:szCs w:val="24"/>
        </w:rPr>
        <w:fldChar w:fldCharType="separate"/>
      </w:r>
      <w:r w:rsidR="00014604">
        <w:rPr>
          <w:rFonts w:cs="Times New Roman"/>
          <w:color w:val="000000" w:themeColor="text1"/>
          <w:szCs w:val="24"/>
        </w:rPr>
        <w:t>2</w:t>
      </w:r>
      <w:r w:rsidR="00781143">
        <w:rPr>
          <w:rFonts w:cs="Times New Roman"/>
          <w:color w:val="000000" w:themeColor="text1"/>
          <w:szCs w:val="24"/>
        </w:rPr>
        <w:fldChar w:fldCharType="end"/>
      </w:r>
      <w:r w:rsidR="00781143">
        <w:rPr>
          <w:rFonts w:cs="Times New Roman"/>
          <w:color w:val="000000" w:themeColor="text1"/>
          <w:szCs w:val="24"/>
        </w:rPr>
        <w:noBreakHyphen/>
      </w:r>
      <w:r w:rsidR="00781143">
        <w:rPr>
          <w:rFonts w:cs="Times New Roman"/>
          <w:color w:val="000000" w:themeColor="text1"/>
          <w:szCs w:val="24"/>
        </w:rPr>
        <w:fldChar w:fldCharType="begin"/>
      </w:r>
      <w:r w:rsidR="00781143">
        <w:rPr>
          <w:rFonts w:cs="Times New Roman"/>
          <w:color w:val="000000" w:themeColor="text1"/>
          <w:szCs w:val="24"/>
        </w:rPr>
        <w:instrText xml:space="preserve"> SEQ Figure \* ARABIC \s 1 </w:instrText>
      </w:r>
      <w:r w:rsidR="00781143">
        <w:rPr>
          <w:rFonts w:cs="Times New Roman"/>
          <w:color w:val="000000" w:themeColor="text1"/>
          <w:szCs w:val="24"/>
        </w:rPr>
        <w:fldChar w:fldCharType="separate"/>
      </w:r>
      <w:r w:rsidR="00014604">
        <w:rPr>
          <w:rFonts w:cs="Times New Roman"/>
          <w:color w:val="000000" w:themeColor="text1"/>
          <w:szCs w:val="24"/>
        </w:rPr>
        <w:t>13</w:t>
      </w:r>
      <w:r w:rsidR="00781143">
        <w:rPr>
          <w:rFonts w:cs="Times New Roman"/>
          <w:color w:val="000000" w:themeColor="text1"/>
          <w:szCs w:val="24"/>
        </w:rPr>
        <w:fldChar w:fldCharType="end"/>
      </w:r>
      <w:bookmarkEnd w:id="62"/>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E66D8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6], [27]","plainTextFormattedCitation":"[6], [27]","previouslyFormattedCitation":"[6], [27]"},"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r w:rsidR="00715E75" w:rsidRPr="00715E75">
        <w:rPr>
          <w:rFonts w:eastAsia="Times New Roman" w:cs="Times New Roman"/>
          <w:color w:val="000000" w:themeColor="text1"/>
          <w:szCs w:val="24"/>
          <w:lang w:eastAsia="en-GB"/>
        </w:rPr>
        <w:t>[6], [27]</w:t>
      </w:r>
      <w:bookmarkEnd w:id="63"/>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170E6A">
      <w:pPr>
        <w:pStyle w:val="Heading2"/>
      </w:pPr>
      <w:bookmarkStart w:id="64" w:name="_Toc148601773"/>
      <w:r w:rsidRPr="00B2564A">
        <w:t xml:space="preserve">SX1278 for </w:t>
      </w:r>
      <w:r w:rsidR="00D37AC1" w:rsidRPr="00B2564A">
        <w:t>Wireless Communication</w:t>
      </w:r>
      <w:bookmarkEnd w:id="64"/>
    </w:p>
    <w:p w14:paraId="389ED06D" w14:textId="20B3548C" w:rsidR="00CB385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p w14:paraId="6AA9B428" w14:textId="77777777" w:rsidR="00873AD2" w:rsidRDefault="00873AD2" w:rsidP="00CB385A">
      <w:pPr>
        <w:jc w:val="both"/>
        <w:rPr>
          <w:color w:val="000000" w:themeColor="text1"/>
        </w:rPr>
      </w:pPr>
    </w:p>
    <w:p w14:paraId="150E58B1" w14:textId="77777777" w:rsidR="00873AD2" w:rsidRPr="00B2564A" w:rsidRDefault="00873AD2" w:rsidP="00CB385A">
      <w:pPr>
        <w:jc w:val="both"/>
        <w:rPr>
          <w:color w:val="000000" w:themeColor="text1"/>
        </w:rPr>
      </w:pPr>
    </w:p>
    <w:p w14:paraId="2125FFAA" w14:textId="1F11B06F" w:rsidR="00CB385A" w:rsidRDefault="00CB385A" w:rsidP="00236B63">
      <w:pPr>
        <w:pStyle w:val="Caption"/>
      </w:pPr>
      <w:bookmarkStart w:id="65" w:name="_Toc147609012"/>
      <w:r w:rsidRPr="00B2564A">
        <w:t xml:space="preserve">Table </w:t>
      </w:r>
      <w:r w:rsidR="00F7068B">
        <w:fldChar w:fldCharType="begin"/>
      </w:r>
      <w:r w:rsidR="00F7068B">
        <w:instrText xml:space="preserve"> STYLEREF 1 \s </w:instrText>
      </w:r>
      <w:r w:rsidR="00F7068B">
        <w:fldChar w:fldCharType="separate"/>
      </w:r>
      <w:r w:rsidR="00014604">
        <w:t>2</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3</w:t>
      </w:r>
      <w:r w:rsidR="00F7068B">
        <w:fldChar w:fldCharType="end"/>
      </w:r>
      <w:r w:rsidRPr="00B2564A">
        <w:t xml:space="preserve">. Comparison of different </w:t>
      </w:r>
      <w:r w:rsidR="000A3703">
        <w:t xml:space="preserve">available </w:t>
      </w:r>
      <w:r w:rsidRPr="00B2564A">
        <w:t xml:space="preserve">wireless communication technologies for IoT </w:t>
      </w:r>
      <w:r w:rsidR="00A96BA6">
        <w:br/>
      </w:r>
      <w:r w:rsidR="00D40C9F" w:rsidRPr="00B2564A">
        <w:t>i</w:t>
      </w:r>
      <w:r w:rsidRPr="00B2564A">
        <w:t xml:space="preserve">n Vietnam </w:t>
      </w:r>
      <w:r w:rsidRPr="00B2564A">
        <w:fldChar w:fldCharType="begin" w:fldLock="1"/>
      </w:r>
      <w:r w:rsidR="00E66D8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6]–[40]","plainTextFormattedCitation":"[36]–[40]","previouslyFormattedCitation":"[36]–[40]"},"properties":{"noteIndex":0},"schema":"https://github.com/citation-style-language/schema/raw/master/csl-citation.json"}</w:instrText>
      </w:r>
      <w:r w:rsidRPr="00B2564A">
        <w:fldChar w:fldCharType="separate"/>
      </w:r>
      <w:r w:rsidR="00715E75" w:rsidRPr="00715E75">
        <w:t>[36]–[40]</w:t>
      </w:r>
      <w:bookmarkEnd w:id="65"/>
      <w:r w:rsidRPr="00B2564A">
        <w:fldChar w:fldCharType="end"/>
      </w:r>
    </w:p>
    <w:tbl>
      <w:tblPr>
        <w:tblStyle w:val="TableGrid"/>
        <w:tblW w:w="0" w:type="auto"/>
        <w:jc w:val="center"/>
        <w:tblLook w:val="04A0" w:firstRow="1" w:lastRow="0" w:firstColumn="1" w:lastColumn="0" w:noHBand="0" w:noVBand="1"/>
      </w:tblPr>
      <w:tblGrid>
        <w:gridCol w:w="3256"/>
        <w:gridCol w:w="1842"/>
        <w:gridCol w:w="1914"/>
        <w:gridCol w:w="2338"/>
      </w:tblGrid>
      <w:tr w:rsidR="00F7068B" w:rsidRPr="00B2564A" w14:paraId="7B95900B" w14:textId="77777777" w:rsidTr="00215FAE">
        <w:trPr>
          <w:jc w:val="center"/>
        </w:trPr>
        <w:tc>
          <w:tcPr>
            <w:tcW w:w="3256" w:type="dxa"/>
            <w:vAlign w:val="center"/>
          </w:tcPr>
          <w:p w14:paraId="43E8F62C" w14:textId="77777777" w:rsidR="00F7068B" w:rsidRPr="00B2564A" w:rsidRDefault="00F7068B" w:rsidP="00215FAE">
            <w:pPr>
              <w:jc w:val="center"/>
              <w:rPr>
                <w:color w:val="000000" w:themeColor="text1"/>
              </w:rPr>
            </w:pPr>
            <w:r w:rsidRPr="00B2564A">
              <w:rPr>
                <w:color w:val="000000" w:themeColor="text1"/>
              </w:rPr>
              <w:lastRenderedPageBreak/>
              <w:t>Technology</w:t>
            </w:r>
          </w:p>
        </w:tc>
        <w:tc>
          <w:tcPr>
            <w:tcW w:w="1842" w:type="dxa"/>
            <w:vAlign w:val="center"/>
          </w:tcPr>
          <w:p w14:paraId="5B38C302" w14:textId="77777777" w:rsidR="00F7068B" w:rsidRPr="00B2564A" w:rsidRDefault="00F7068B" w:rsidP="00215FA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2B9E1971" w14:textId="77777777" w:rsidR="00F7068B" w:rsidRPr="00B2564A" w:rsidRDefault="00F7068B" w:rsidP="00215FAE">
            <w:pPr>
              <w:jc w:val="center"/>
              <w:rPr>
                <w:color w:val="000000" w:themeColor="text1"/>
              </w:rPr>
            </w:pPr>
            <w:r w:rsidRPr="00B2564A">
              <w:rPr>
                <w:color w:val="000000" w:themeColor="text1"/>
              </w:rPr>
              <w:t>Maximum coverage</w:t>
            </w:r>
          </w:p>
        </w:tc>
        <w:tc>
          <w:tcPr>
            <w:tcW w:w="2338" w:type="dxa"/>
            <w:vAlign w:val="center"/>
          </w:tcPr>
          <w:p w14:paraId="6B42C53C" w14:textId="77777777" w:rsidR="00F7068B" w:rsidRPr="00B2564A" w:rsidRDefault="00F7068B" w:rsidP="00215FAE">
            <w:pPr>
              <w:jc w:val="center"/>
              <w:rPr>
                <w:color w:val="000000" w:themeColor="text1"/>
              </w:rPr>
            </w:pPr>
            <w:r w:rsidRPr="00B2564A">
              <w:rPr>
                <w:color w:val="000000" w:themeColor="text1"/>
              </w:rPr>
              <w:t>Power consumption</w:t>
            </w:r>
          </w:p>
        </w:tc>
      </w:tr>
      <w:tr w:rsidR="00F7068B" w:rsidRPr="00B2564A" w14:paraId="4D5A3F45" w14:textId="77777777" w:rsidTr="00215FAE">
        <w:trPr>
          <w:jc w:val="center"/>
        </w:trPr>
        <w:tc>
          <w:tcPr>
            <w:tcW w:w="3256" w:type="dxa"/>
            <w:vAlign w:val="center"/>
          </w:tcPr>
          <w:p w14:paraId="33C402F0" w14:textId="77777777" w:rsidR="00F7068B" w:rsidRPr="00B2564A" w:rsidRDefault="00F7068B" w:rsidP="00215FAE">
            <w:pPr>
              <w:jc w:val="center"/>
              <w:rPr>
                <w:color w:val="000000" w:themeColor="text1"/>
              </w:rPr>
            </w:pPr>
            <w:r w:rsidRPr="00B2564A">
              <w:rPr>
                <w:color w:val="000000" w:themeColor="text1"/>
              </w:rPr>
              <w:t>Wireless Fidelity (Wi-Fi)</w:t>
            </w:r>
          </w:p>
        </w:tc>
        <w:tc>
          <w:tcPr>
            <w:tcW w:w="1842" w:type="dxa"/>
            <w:vAlign w:val="center"/>
          </w:tcPr>
          <w:p w14:paraId="01B17E4B" w14:textId="77777777" w:rsidR="00F7068B" w:rsidRPr="00B2564A" w:rsidRDefault="00F7068B" w:rsidP="00215FAE">
            <w:pPr>
              <w:jc w:val="center"/>
              <w:rPr>
                <w:color w:val="000000" w:themeColor="text1"/>
              </w:rPr>
            </w:pPr>
            <w:r w:rsidRPr="00B2564A">
              <w:rPr>
                <w:color w:val="000000" w:themeColor="text1"/>
              </w:rPr>
              <w:t>93.38 Mbps</w:t>
            </w:r>
          </w:p>
        </w:tc>
        <w:tc>
          <w:tcPr>
            <w:tcW w:w="1914" w:type="dxa"/>
            <w:vAlign w:val="center"/>
          </w:tcPr>
          <w:p w14:paraId="1146B334" w14:textId="77777777" w:rsidR="00F7068B" w:rsidRPr="00B2564A" w:rsidRDefault="00F7068B" w:rsidP="00215FAE">
            <w:pPr>
              <w:jc w:val="center"/>
              <w:rPr>
                <w:color w:val="000000" w:themeColor="text1"/>
              </w:rPr>
            </w:pPr>
            <w:r w:rsidRPr="00B2564A">
              <w:rPr>
                <w:color w:val="000000" w:themeColor="text1"/>
              </w:rPr>
              <w:t>90 m</w:t>
            </w:r>
          </w:p>
        </w:tc>
        <w:tc>
          <w:tcPr>
            <w:tcW w:w="2338" w:type="dxa"/>
            <w:vAlign w:val="center"/>
          </w:tcPr>
          <w:p w14:paraId="60558EF5" w14:textId="77777777" w:rsidR="00F7068B" w:rsidRPr="00B2564A" w:rsidRDefault="00F7068B" w:rsidP="00215FAE">
            <w:pPr>
              <w:jc w:val="center"/>
              <w:rPr>
                <w:color w:val="000000" w:themeColor="text1"/>
              </w:rPr>
            </w:pPr>
            <w:r w:rsidRPr="00B2564A">
              <w:rPr>
                <w:color w:val="000000" w:themeColor="text1"/>
              </w:rPr>
              <w:t>Medium to high</w:t>
            </w:r>
          </w:p>
        </w:tc>
      </w:tr>
      <w:tr w:rsidR="00F7068B" w:rsidRPr="00B2564A" w14:paraId="1F61BE7A" w14:textId="77777777" w:rsidTr="00215FAE">
        <w:trPr>
          <w:jc w:val="center"/>
        </w:trPr>
        <w:tc>
          <w:tcPr>
            <w:tcW w:w="3256" w:type="dxa"/>
            <w:vAlign w:val="center"/>
          </w:tcPr>
          <w:p w14:paraId="1A3A13FC" w14:textId="77777777" w:rsidR="00F7068B" w:rsidRPr="00B2564A" w:rsidRDefault="00F7068B" w:rsidP="00215FAE">
            <w:pPr>
              <w:jc w:val="center"/>
              <w:rPr>
                <w:color w:val="000000" w:themeColor="text1"/>
              </w:rPr>
            </w:pPr>
            <w:r w:rsidRPr="00B2564A">
              <w:rPr>
                <w:color w:val="000000" w:themeColor="text1"/>
              </w:rPr>
              <w:t>Bluetooth</w:t>
            </w:r>
          </w:p>
        </w:tc>
        <w:tc>
          <w:tcPr>
            <w:tcW w:w="1842" w:type="dxa"/>
            <w:vAlign w:val="center"/>
          </w:tcPr>
          <w:p w14:paraId="411D5CD3" w14:textId="77777777" w:rsidR="00F7068B" w:rsidRPr="00B2564A" w:rsidRDefault="00F7068B" w:rsidP="00215FAE">
            <w:pPr>
              <w:jc w:val="center"/>
              <w:rPr>
                <w:color w:val="000000" w:themeColor="text1"/>
              </w:rPr>
            </w:pPr>
            <w:r w:rsidRPr="00B2564A">
              <w:rPr>
                <w:color w:val="000000" w:themeColor="text1"/>
              </w:rPr>
              <w:t>1 – 3 Mbps</w:t>
            </w:r>
          </w:p>
        </w:tc>
        <w:tc>
          <w:tcPr>
            <w:tcW w:w="1914" w:type="dxa"/>
            <w:vAlign w:val="center"/>
          </w:tcPr>
          <w:p w14:paraId="1E7EDFEC" w14:textId="77777777" w:rsidR="00F7068B" w:rsidRPr="00B2564A" w:rsidRDefault="00F7068B" w:rsidP="00215FAE">
            <w:pPr>
              <w:jc w:val="center"/>
              <w:rPr>
                <w:color w:val="000000" w:themeColor="text1"/>
              </w:rPr>
            </w:pPr>
            <w:r w:rsidRPr="00B2564A">
              <w:rPr>
                <w:color w:val="000000" w:themeColor="text1"/>
              </w:rPr>
              <w:t>100 m</w:t>
            </w:r>
          </w:p>
        </w:tc>
        <w:tc>
          <w:tcPr>
            <w:tcW w:w="2338" w:type="dxa"/>
            <w:vAlign w:val="center"/>
          </w:tcPr>
          <w:p w14:paraId="04612F57"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0D1F9970" w14:textId="77777777" w:rsidTr="00215FAE">
        <w:trPr>
          <w:jc w:val="center"/>
        </w:trPr>
        <w:tc>
          <w:tcPr>
            <w:tcW w:w="3256" w:type="dxa"/>
            <w:vAlign w:val="center"/>
          </w:tcPr>
          <w:p w14:paraId="03D505B2" w14:textId="77777777" w:rsidR="00F7068B" w:rsidRPr="00B2564A" w:rsidRDefault="00F7068B" w:rsidP="00215FAE">
            <w:pPr>
              <w:jc w:val="center"/>
              <w:rPr>
                <w:color w:val="000000" w:themeColor="text1"/>
              </w:rPr>
            </w:pPr>
            <w:r w:rsidRPr="00B2564A">
              <w:rPr>
                <w:color w:val="000000" w:themeColor="text1"/>
              </w:rPr>
              <w:t>Cellular network</w:t>
            </w:r>
          </w:p>
        </w:tc>
        <w:tc>
          <w:tcPr>
            <w:tcW w:w="1842" w:type="dxa"/>
            <w:vAlign w:val="center"/>
          </w:tcPr>
          <w:p w14:paraId="1E483A0F" w14:textId="77777777" w:rsidR="00F7068B" w:rsidRPr="00B2564A" w:rsidRDefault="00F7068B" w:rsidP="00215FAE">
            <w:pPr>
              <w:jc w:val="center"/>
              <w:rPr>
                <w:color w:val="000000" w:themeColor="text1"/>
              </w:rPr>
            </w:pPr>
            <w:r w:rsidRPr="00B2564A">
              <w:rPr>
                <w:color w:val="000000" w:themeColor="text1"/>
              </w:rPr>
              <w:t>18.27 Mbps</w:t>
            </w:r>
          </w:p>
        </w:tc>
        <w:tc>
          <w:tcPr>
            <w:tcW w:w="1914" w:type="dxa"/>
            <w:vAlign w:val="center"/>
          </w:tcPr>
          <w:p w14:paraId="53E8145C" w14:textId="77777777" w:rsidR="00F7068B" w:rsidRPr="00B2564A" w:rsidRDefault="00F7068B" w:rsidP="00215FAE">
            <w:pPr>
              <w:jc w:val="center"/>
              <w:rPr>
                <w:color w:val="000000" w:themeColor="text1"/>
              </w:rPr>
            </w:pPr>
            <w:r w:rsidRPr="00B2564A">
              <w:rPr>
                <w:color w:val="000000" w:themeColor="text1"/>
              </w:rPr>
              <w:t>Several kilometres</w:t>
            </w:r>
          </w:p>
        </w:tc>
        <w:tc>
          <w:tcPr>
            <w:tcW w:w="2338" w:type="dxa"/>
            <w:vAlign w:val="center"/>
          </w:tcPr>
          <w:p w14:paraId="0961EF22" w14:textId="77777777" w:rsidR="00F7068B" w:rsidRPr="00B2564A" w:rsidRDefault="00F7068B" w:rsidP="00215FAE">
            <w:pPr>
              <w:jc w:val="center"/>
              <w:rPr>
                <w:color w:val="000000" w:themeColor="text1"/>
              </w:rPr>
            </w:pPr>
            <w:r w:rsidRPr="00B2564A">
              <w:rPr>
                <w:color w:val="000000" w:themeColor="text1"/>
              </w:rPr>
              <w:t>Medium to high</w:t>
            </w:r>
          </w:p>
        </w:tc>
      </w:tr>
      <w:tr w:rsidR="00F7068B" w:rsidRPr="00B2564A" w14:paraId="279ADE02" w14:textId="77777777" w:rsidTr="00215FAE">
        <w:trPr>
          <w:jc w:val="center"/>
        </w:trPr>
        <w:tc>
          <w:tcPr>
            <w:tcW w:w="3256" w:type="dxa"/>
            <w:vAlign w:val="center"/>
          </w:tcPr>
          <w:p w14:paraId="104E0601" w14:textId="77777777" w:rsidR="00F7068B" w:rsidRPr="00B2564A" w:rsidRDefault="00F7068B" w:rsidP="00215FAE">
            <w:pPr>
              <w:jc w:val="center"/>
              <w:rPr>
                <w:color w:val="000000" w:themeColor="text1"/>
              </w:rPr>
            </w:pPr>
            <w:r w:rsidRPr="00B2564A">
              <w:rPr>
                <w:color w:val="000000" w:themeColor="text1"/>
              </w:rPr>
              <w:t>LoRa</w:t>
            </w:r>
          </w:p>
        </w:tc>
        <w:tc>
          <w:tcPr>
            <w:tcW w:w="1842" w:type="dxa"/>
            <w:vAlign w:val="center"/>
          </w:tcPr>
          <w:p w14:paraId="1C48FD34" w14:textId="77777777" w:rsidR="00F7068B" w:rsidRPr="00B2564A" w:rsidRDefault="00F7068B" w:rsidP="00215FAE">
            <w:pPr>
              <w:jc w:val="center"/>
              <w:rPr>
                <w:color w:val="000000" w:themeColor="text1"/>
              </w:rPr>
            </w:pPr>
            <w:r w:rsidRPr="00B2564A">
              <w:rPr>
                <w:color w:val="000000" w:themeColor="text1"/>
              </w:rPr>
              <w:t>37.5 kbps</w:t>
            </w:r>
          </w:p>
        </w:tc>
        <w:tc>
          <w:tcPr>
            <w:tcW w:w="1914" w:type="dxa"/>
            <w:vAlign w:val="center"/>
          </w:tcPr>
          <w:p w14:paraId="37266724" w14:textId="77777777" w:rsidR="00F7068B" w:rsidRPr="00B2564A" w:rsidRDefault="00F7068B" w:rsidP="00215FAE">
            <w:pPr>
              <w:jc w:val="center"/>
              <w:rPr>
                <w:color w:val="000000" w:themeColor="text1"/>
              </w:rPr>
            </w:pPr>
            <w:r w:rsidRPr="00B2564A">
              <w:rPr>
                <w:color w:val="000000" w:themeColor="text1"/>
              </w:rPr>
              <w:t>Several kilometres</w:t>
            </w:r>
          </w:p>
        </w:tc>
        <w:tc>
          <w:tcPr>
            <w:tcW w:w="2338" w:type="dxa"/>
            <w:vAlign w:val="center"/>
          </w:tcPr>
          <w:p w14:paraId="574FB335"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15D08339" w14:textId="77777777" w:rsidTr="00215FAE">
        <w:trPr>
          <w:jc w:val="center"/>
        </w:trPr>
        <w:tc>
          <w:tcPr>
            <w:tcW w:w="3256" w:type="dxa"/>
            <w:vAlign w:val="center"/>
          </w:tcPr>
          <w:p w14:paraId="7B43BFD3" w14:textId="77777777" w:rsidR="00F7068B" w:rsidRPr="00B2564A" w:rsidRDefault="00F7068B" w:rsidP="00215FAE">
            <w:pPr>
              <w:jc w:val="center"/>
              <w:rPr>
                <w:color w:val="000000" w:themeColor="text1"/>
              </w:rPr>
            </w:pPr>
            <w:r w:rsidRPr="00B2564A">
              <w:rPr>
                <w:color w:val="000000" w:themeColor="text1"/>
              </w:rPr>
              <w:t>Zigbee</w:t>
            </w:r>
          </w:p>
        </w:tc>
        <w:tc>
          <w:tcPr>
            <w:tcW w:w="1842" w:type="dxa"/>
            <w:vAlign w:val="center"/>
          </w:tcPr>
          <w:p w14:paraId="7122FE55" w14:textId="77777777" w:rsidR="00F7068B" w:rsidRPr="00B2564A" w:rsidRDefault="00F7068B" w:rsidP="00215FAE">
            <w:pPr>
              <w:jc w:val="center"/>
              <w:rPr>
                <w:color w:val="000000" w:themeColor="text1"/>
              </w:rPr>
            </w:pPr>
            <w:r w:rsidRPr="00B2564A">
              <w:rPr>
                <w:color w:val="000000" w:themeColor="text1"/>
              </w:rPr>
              <w:t>250 kbps</w:t>
            </w:r>
          </w:p>
        </w:tc>
        <w:tc>
          <w:tcPr>
            <w:tcW w:w="1914" w:type="dxa"/>
            <w:vAlign w:val="center"/>
          </w:tcPr>
          <w:p w14:paraId="6683E64F" w14:textId="77777777" w:rsidR="00F7068B" w:rsidRPr="00B2564A" w:rsidRDefault="00F7068B" w:rsidP="00215FAE">
            <w:pPr>
              <w:jc w:val="center"/>
              <w:rPr>
                <w:color w:val="000000" w:themeColor="text1"/>
              </w:rPr>
            </w:pPr>
            <w:r w:rsidRPr="00B2564A">
              <w:rPr>
                <w:color w:val="000000" w:themeColor="text1"/>
              </w:rPr>
              <w:t>50 m</w:t>
            </w:r>
          </w:p>
        </w:tc>
        <w:tc>
          <w:tcPr>
            <w:tcW w:w="2338" w:type="dxa"/>
            <w:vAlign w:val="center"/>
          </w:tcPr>
          <w:p w14:paraId="6D274009"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3497C97B" w14:textId="77777777" w:rsidTr="00215FAE">
        <w:trPr>
          <w:jc w:val="center"/>
        </w:trPr>
        <w:tc>
          <w:tcPr>
            <w:tcW w:w="3256" w:type="dxa"/>
            <w:vAlign w:val="center"/>
          </w:tcPr>
          <w:p w14:paraId="7B46CF2F" w14:textId="77777777" w:rsidR="00F7068B" w:rsidRPr="00B2564A" w:rsidRDefault="00F7068B" w:rsidP="00215FAE">
            <w:pPr>
              <w:jc w:val="center"/>
              <w:rPr>
                <w:color w:val="000000" w:themeColor="text1"/>
              </w:rPr>
            </w:pPr>
            <w:r w:rsidRPr="00B2564A">
              <w:rPr>
                <w:color w:val="000000" w:themeColor="text1"/>
              </w:rPr>
              <w:t>Near Field Communication (NFC)</w:t>
            </w:r>
          </w:p>
        </w:tc>
        <w:tc>
          <w:tcPr>
            <w:tcW w:w="1842" w:type="dxa"/>
            <w:vAlign w:val="center"/>
          </w:tcPr>
          <w:p w14:paraId="66874817" w14:textId="77777777" w:rsidR="00F7068B" w:rsidRPr="00B2564A" w:rsidRDefault="00F7068B" w:rsidP="00215FAE">
            <w:pPr>
              <w:jc w:val="center"/>
              <w:rPr>
                <w:color w:val="000000" w:themeColor="text1"/>
              </w:rPr>
            </w:pPr>
            <w:r w:rsidRPr="00B2564A">
              <w:rPr>
                <w:color w:val="000000" w:themeColor="text1"/>
              </w:rPr>
              <w:t>424 kbps</w:t>
            </w:r>
          </w:p>
        </w:tc>
        <w:tc>
          <w:tcPr>
            <w:tcW w:w="1914" w:type="dxa"/>
            <w:vAlign w:val="center"/>
          </w:tcPr>
          <w:p w14:paraId="6EE58AAC" w14:textId="77777777" w:rsidR="00F7068B" w:rsidRPr="00B2564A" w:rsidRDefault="00F7068B" w:rsidP="00215FAE">
            <w:pPr>
              <w:jc w:val="center"/>
              <w:rPr>
                <w:color w:val="000000" w:themeColor="text1"/>
              </w:rPr>
            </w:pPr>
            <w:r w:rsidRPr="00B2564A">
              <w:rPr>
                <w:color w:val="000000" w:themeColor="text1"/>
              </w:rPr>
              <w:t>10 cm</w:t>
            </w:r>
          </w:p>
        </w:tc>
        <w:tc>
          <w:tcPr>
            <w:tcW w:w="2338" w:type="dxa"/>
            <w:vAlign w:val="center"/>
          </w:tcPr>
          <w:p w14:paraId="7705CD09"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6A6D057E" w14:textId="77777777" w:rsidTr="00215FAE">
        <w:trPr>
          <w:jc w:val="center"/>
        </w:trPr>
        <w:tc>
          <w:tcPr>
            <w:tcW w:w="3256" w:type="dxa"/>
            <w:vAlign w:val="center"/>
          </w:tcPr>
          <w:p w14:paraId="3E194D39" w14:textId="77777777" w:rsidR="00F7068B" w:rsidRPr="00B2564A" w:rsidRDefault="00F7068B" w:rsidP="00215FAE">
            <w:pPr>
              <w:jc w:val="center"/>
              <w:rPr>
                <w:color w:val="000000" w:themeColor="text1"/>
              </w:rPr>
            </w:pPr>
            <w:r w:rsidRPr="00B2564A">
              <w:rPr>
                <w:color w:val="000000" w:themeColor="text1"/>
              </w:rPr>
              <w:t>Radio-frequency Identification (RFID)</w:t>
            </w:r>
          </w:p>
        </w:tc>
        <w:tc>
          <w:tcPr>
            <w:tcW w:w="1842" w:type="dxa"/>
            <w:vAlign w:val="center"/>
          </w:tcPr>
          <w:p w14:paraId="6BB45FDE" w14:textId="77777777" w:rsidR="00F7068B" w:rsidRPr="00B2564A" w:rsidRDefault="00F7068B" w:rsidP="00215FAE">
            <w:pPr>
              <w:jc w:val="center"/>
              <w:rPr>
                <w:color w:val="000000" w:themeColor="text1"/>
              </w:rPr>
            </w:pPr>
            <w:r w:rsidRPr="00B2564A">
              <w:rPr>
                <w:color w:val="000000" w:themeColor="text1"/>
              </w:rPr>
              <w:t>424 kbps</w:t>
            </w:r>
          </w:p>
        </w:tc>
        <w:tc>
          <w:tcPr>
            <w:tcW w:w="1914" w:type="dxa"/>
            <w:vAlign w:val="center"/>
          </w:tcPr>
          <w:p w14:paraId="01CEB187" w14:textId="77777777" w:rsidR="00F7068B" w:rsidRPr="00B2564A" w:rsidRDefault="00F7068B" w:rsidP="00215FAE">
            <w:pPr>
              <w:jc w:val="center"/>
              <w:rPr>
                <w:color w:val="000000" w:themeColor="text1"/>
              </w:rPr>
            </w:pPr>
            <w:r w:rsidRPr="00B2564A">
              <w:rPr>
                <w:color w:val="000000" w:themeColor="text1"/>
              </w:rPr>
              <w:t>10 cm</w:t>
            </w:r>
          </w:p>
        </w:tc>
        <w:tc>
          <w:tcPr>
            <w:tcW w:w="2338" w:type="dxa"/>
            <w:vAlign w:val="center"/>
          </w:tcPr>
          <w:p w14:paraId="717D2E7A" w14:textId="77777777" w:rsidR="00F7068B" w:rsidRPr="00B2564A" w:rsidRDefault="00F7068B" w:rsidP="00215FAE">
            <w:pPr>
              <w:jc w:val="center"/>
              <w:rPr>
                <w:color w:val="000000" w:themeColor="text1"/>
              </w:rPr>
            </w:pPr>
            <w:r w:rsidRPr="00B2564A">
              <w:rPr>
                <w:color w:val="000000" w:themeColor="text1"/>
              </w:rPr>
              <w:t>Low</w:t>
            </w:r>
          </w:p>
        </w:tc>
      </w:tr>
    </w:tbl>
    <w:p w14:paraId="49CDD46E" w14:textId="1ACC4198" w:rsidR="00CB385A" w:rsidRPr="00B2564A" w:rsidRDefault="00CB385A" w:rsidP="000A3703">
      <w:pPr>
        <w:spacing w:before="240"/>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E66D83">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41]","plainTextFormattedCitation":"[41]","previouslyFormattedCitation":"[41]"},"properties":{"noteIndex":0},"schema":"https://github.com/citation-style-language/schema/raw/master/csl-citation.json"}</w:instrText>
      </w:r>
      <w:r w:rsidRPr="00B2564A">
        <w:fldChar w:fldCharType="separate"/>
      </w:r>
      <w:r w:rsidR="00715E75" w:rsidRPr="00715E75">
        <w:t>[41]</w:t>
      </w:r>
      <w:r w:rsidRPr="00B2564A">
        <w:fldChar w:fldCharType="end"/>
      </w:r>
      <w:r w:rsidRPr="00B2564A">
        <w:t xml:space="preserve">. </w:t>
      </w:r>
    </w:p>
    <w:p w14:paraId="785B5839" w14:textId="3BAD343B" w:rsidR="00CB385A" w:rsidRPr="00B2564A" w:rsidRDefault="00CB385A" w:rsidP="00CB385A">
      <w:pPr>
        <w:jc w:val="both"/>
      </w:pPr>
      <w:r w:rsidRPr="00B2564A">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E66D83">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42]","plainTextFormattedCitation":"[42]","previouslyFormattedCitation":"[42]"},"properties":{"noteIndex":0},"schema":"https://github.com/citation-style-language/schema/raw/master/csl-citation.json"}</w:instrText>
      </w:r>
      <w:r w:rsidRPr="00B2564A">
        <w:fldChar w:fldCharType="separate"/>
      </w:r>
      <w:r w:rsidR="00715E75" w:rsidRPr="00715E75">
        <w:t>[42]</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E66D83">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3]","plainTextFormattedCitation":"[43]","previouslyFormattedCitation":"[43]"},"properties":{"noteIndex":0},"schema":"https://github.com/citation-style-language/schema/raw/master/csl-citation.json"}</w:instrText>
      </w:r>
      <w:r w:rsidRPr="00B2564A">
        <w:fldChar w:fldCharType="separate"/>
      </w:r>
      <w:r w:rsidR="00715E75" w:rsidRPr="00715E75">
        <w:t>[43]</w:t>
      </w:r>
      <w:r w:rsidRPr="00B2564A">
        <w:fldChar w:fldCharType="end"/>
      </w:r>
      <w:r w:rsidRPr="00B2564A">
        <w:t>, so Bluetooth remains an option. Only NFC and RFID technologies are invalid since they are applicable for only short-range communications.</w:t>
      </w:r>
    </w:p>
    <w:p w14:paraId="635481DC" w14:textId="3670E02E"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E66D83">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4]","plainTextFormattedCitation":"[44]","previouslyFormattedCitation":"[44]"},"properties":{"noteIndex":0},"schema":"https://github.com/citation-style-language/schema/raw/master/csl-citation.json"}</w:instrText>
      </w:r>
      <w:r w:rsidRPr="00B2564A">
        <w:fldChar w:fldCharType="separate"/>
      </w:r>
      <w:r w:rsidR="00715E75" w:rsidRPr="00715E75">
        <w:t>[44]</w:t>
      </w:r>
      <w:r w:rsidRPr="00B2564A">
        <w:fldChar w:fldCharType="end"/>
      </w:r>
      <w:r w:rsidRPr="00B2564A">
        <w:t>. That leaves LoRa and Zigbee the remaining choices for wireless communications.</w:t>
      </w:r>
    </w:p>
    <w:p w14:paraId="3C06B834" w14:textId="4F544431"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E66D83">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5], [46]","plainTextFormattedCitation":"[45], [46]","previouslyFormattedCitation":"[45], [46]"},"properties":{"noteIndex":0},"schema":"https://github.com/citation-style-language/schema/raw/master/csl-citation.json"}</w:instrText>
      </w:r>
      <w:r w:rsidRPr="00B2564A">
        <w:fldChar w:fldCharType="separate"/>
      </w:r>
      <w:r w:rsidR="00715E75" w:rsidRPr="00715E75">
        <w:t>[45], [46]</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lastRenderedPageBreak/>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8"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0DC5CB34" w:rsidR="00CB385A" w:rsidRPr="00B2564A" w:rsidRDefault="00CB385A" w:rsidP="00236B63">
      <w:pPr>
        <w:pStyle w:val="Caption"/>
      </w:pPr>
      <w:bookmarkStart w:id="66" w:name="_Toc147916481"/>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4</w:t>
      </w:r>
      <w:r w:rsidR="00781143">
        <w:fldChar w:fldCharType="end"/>
      </w:r>
      <w:r w:rsidRPr="00B2564A">
        <w:t>. SX1278 LoRa module in test</w:t>
      </w:r>
      <w:bookmarkEnd w:id="66"/>
    </w:p>
    <w:p w14:paraId="091F76F6" w14:textId="28D28AA5"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E66D8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47]</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170E6A">
      <w:pPr>
        <w:pStyle w:val="Heading2"/>
      </w:pPr>
      <w:bookmarkStart w:id="67" w:name="_Toc148601774"/>
      <w:r w:rsidRPr="00B2564A">
        <w:t xml:space="preserve">Other </w:t>
      </w:r>
      <w:r w:rsidR="00480F9E" w:rsidRPr="00B2564A">
        <w:t>M</w:t>
      </w:r>
      <w:r w:rsidRPr="00B2564A">
        <w:t>odules</w:t>
      </w:r>
      <w:bookmarkEnd w:id="67"/>
    </w:p>
    <w:p w14:paraId="68E0D2CA" w14:textId="0EC7F3C5" w:rsidR="005306C9" w:rsidRPr="00B2564A" w:rsidRDefault="005306C9" w:rsidP="007F5BAE">
      <w:pPr>
        <w:pStyle w:val="Heading3"/>
      </w:pPr>
      <w:bookmarkStart w:id="68" w:name="_Toc148601775"/>
      <w:r w:rsidRPr="00B2564A">
        <w:t>DS3231</w:t>
      </w:r>
      <w:bookmarkEnd w:id="68"/>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48289C20"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8]","plainTextFormattedCitation":"[48]","previouslyFormattedCitation":"[48]"},"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8]</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9]","plainTextFormattedCitation":"[49]","previouslyFormattedCitation":"[49]"},"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9]</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014604" w:rsidRPr="00B2564A">
        <w:t xml:space="preserve">Figure </w:t>
      </w:r>
      <w:r w:rsidR="00014604">
        <w:t>2</w:t>
      </w:r>
      <w:r w:rsidR="00014604">
        <w:noBreakHyphen/>
        <w:t>15</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lastRenderedPageBreak/>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9"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22D62311" w:rsidR="00996DA6" w:rsidRPr="00B2564A" w:rsidRDefault="00BB5D83" w:rsidP="00236B63">
      <w:pPr>
        <w:pStyle w:val="Caption"/>
      </w:pPr>
      <w:bookmarkStart w:id="69" w:name="_Ref130178846"/>
      <w:bookmarkStart w:id="70" w:name="_Toc147916482"/>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5</w:t>
      </w:r>
      <w:r w:rsidR="00781143">
        <w:fldChar w:fldCharType="end"/>
      </w:r>
      <w:bookmarkEnd w:id="69"/>
      <w:r w:rsidR="00996DA6" w:rsidRPr="00B2564A">
        <w:t>. DS3231SN pinout module</w:t>
      </w:r>
      <w:bookmarkEnd w:id="70"/>
    </w:p>
    <w:p w14:paraId="40381428" w14:textId="08F4B0C1"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E66D8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50]","plainTextFormattedCitation":"[50]","previouslyFormattedCitation":"[50]"},"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50]</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0B9DC04B" w14:textId="3CB5EA2F" w:rsidR="000F7288" w:rsidRPr="00105975" w:rsidRDefault="00996DA6" w:rsidP="0028360B">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30124479" w14:textId="77777777" w:rsidR="00105975" w:rsidRPr="0028360B" w:rsidRDefault="00105975" w:rsidP="00105975">
      <w:pPr>
        <w:pStyle w:val="ListParagraph"/>
        <w:rPr>
          <w:color w:val="000000" w:themeColor="text1"/>
        </w:rPr>
      </w:pPr>
    </w:p>
    <w:p w14:paraId="38983FBD" w14:textId="71E11110" w:rsidR="00BF68CF" w:rsidRPr="00B2564A" w:rsidRDefault="00D728A2" w:rsidP="007F5BAE">
      <w:pPr>
        <w:pStyle w:val="Heading3"/>
      </w:pPr>
      <w:bookmarkStart w:id="71" w:name="_Toc148601776"/>
      <w:r w:rsidRPr="00B2564A">
        <w:t>microSD Card</w:t>
      </w:r>
      <w:bookmarkEnd w:id="71"/>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lastRenderedPageBreak/>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23DD6CC5" w:rsidR="00D4423D" w:rsidRPr="00B2564A" w:rsidRDefault="00D4423D" w:rsidP="00236B63">
      <w:pPr>
        <w:pStyle w:val="Caption"/>
      </w:pPr>
      <w:bookmarkStart w:id="72" w:name="_Toc147916483"/>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6</w:t>
      </w:r>
      <w:r w:rsidR="00781143">
        <w:fldChar w:fldCharType="end"/>
      </w:r>
      <w:r w:rsidRPr="00B2564A">
        <w:t xml:space="preserve">. </w:t>
      </w:r>
      <w:r w:rsidR="005F0863" w:rsidRPr="00B2564A">
        <w:t xml:space="preserve">microSD card module from Thegioiic </w:t>
      </w:r>
      <w:r w:rsidR="005F0863" w:rsidRPr="00B2564A">
        <w:fldChar w:fldCharType="begin" w:fldLock="1"/>
      </w:r>
      <w:r w:rsidR="00E66D83">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51]","plainTextFormattedCitation":"[51]","previouslyFormattedCitation":"[51]"},"properties":{"noteIndex":0},"schema":"https://github.com/citation-style-language/schema/raw/master/csl-citation.json"}</w:instrText>
      </w:r>
      <w:r w:rsidR="005F0863" w:rsidRPr="00B2564A">
        <w:fldChar w:fldCharType="separate"/>
      </w:r>
      <w:r w:rsidR="00715E75" w:rsidRPr="00715E75">
        <w:t>[51]</w:t>
      </w:r>
      <w:bookmarkEnd w:id="72"/>
      <w:r w:rsidR="005F0863" w:rsidRPr="00B2564A">
        <w:fldChar w:fldCharType="end"/>
      </w:r>
    </w:p>
    <w:p w14:paraId="68199507" w14:textId="44086CD4" w:rsidR="005306C9" w:rsidRPr="00B2564A" w:rsidRDefault="00480F9E" w:rsidP="007F5BAE">
      <w:pPr>
        <w:pStyle w:val="Heading3"/>
      </w:pPr>
      <w:bookmarkStart w:id="73" w:name="_Ref130171391"/>
      <w:bookmarkStart w:id="74" w:name="_Toc148601777"/>
      <w:r w:rsidRPr="00B2564A">
        <w:t>Analog</w:t>
      </w:r>
      <w:r w:rsidR="00815CB9" w:rsidRPr="00B2564A">
        <w:t>ue</w:t>
      </w:r>
      <w:r w:rsidRPr="00B2564A">
        <w:t xml:space="preserve"> Low-pass Filter</w:t>
      </w:r>
      <w:bookmarkEnd w:id="73"/>
      <w:r w:rsidR="00815CB9" w:rsidRPr="00B2564A">
        <w:t xml:space="preserve"> (LPF)</w:t>
      </w:r>
      <w:bookmarkEnd w:id="74"/>
    </w:p>
    <w:p w14:paraId="32B19BD4" w14:textId="77A73937"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E66D8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52], [53]","plainTextFormattedCitation":"[52], [53]","previouslyFormattedCitation":"[52], [53]"},"properties":{"noteIndex":0},"schema":"https://github.com/citation-style-language/schema/raw/master/csl-citation.json"}</w:instrText>
      </w:r>
      <w:r w:rsidR="00372D2E" w:rsidRPr="00B2564A">
        <w:rPr>
          <w:rFonts w:cs="Times New Roman"/>
          <w:szCs w:val="24"/>
        </w:rPr>
        <w:fldChar w:fldCharType="separate"/>
      </w:r>
      <w:r w:rsidR="00715E75" w:rsidRPr="00715E75">
        <w:rPr>
          <w:rFonts w:cs="Times New Roman"/>
          <w:szCs w:val="24"/>
        </w:rPr>
        <w:t>[52], [53]</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014604" w:rsidRPr="00B2564A">
        <w:t xml:space="preserve">Figure </w:t>
      </w:r>
      <w:r w:rsidR="00014604">
        <w:t>2</w:t>
      </w:r>
      <w:r w:rsidR="00014604">
        <w:noBreakHyphen/>
        <w:t>17</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FCD1A45">
            <wp:extent cx="3261994" cy="24581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282012" cy="2473277"/>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59E617E9" w:rsidR="00372D2E" w:rsidRPr="00B2564A" w:rsidRDefault="00372D2E" w:rsidP="00236B63">
      <w:pPr>
        <w:pStyle w:val="Caption"/>
        <w:rPr>
          <w:i/>
        </w:rPr>
      </w:pPr>
      <w:bookmarkStart w:id="75" w:name="_Ref145299532"/>
      <w:bookmarkStart w:id="76" w:name="_Toc147916484"/>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7</w:t>
      </w:r>
      <w:r w:rsidR="00781143">
        <w:fldChar w:fldCharType="end"/>
      </w:r>
      <w:bookmarkEnd w:id="75"/>
      <w:r w:rsidRPr="00B2564A">
        <w:t xml:space="preserve">. Passive first-order RC </w:t>
      </w:r>
      <w:r w:rsidR="00815CB9" w:rsidRPr="00B2564A">
        <w:t>LPF</w:t>
      </w:r>
      <w:r w:rsidRPr="00B2564A">
        <w:t xml:space="preserve"> circuit</w:t>
      </w:r>
      <w:bookmarkEnd w:id="76"/>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B2564A">
        <w:rPr>
          <w:rFonts w:eastAsiaTheme="minorEastAsia" w:cs="Times New Roman"/>
          <w:szCs w:val="24"/>
        </w:rPr>
        <w:t>.</w:t>
      </w:r>
    </w:p>
    <w:p w14:paraId="48F748E7" w14:textId="0C108715" w:rsidR="00372D2E" w:rsidRPr="00B2564A" w:rsidRDefault="00372D2E" w:rsidP="006F379A">
      <w:pPr>
        <w:jc w:val="both"/>
        <w:rPr>
          <w:rFonts w:eastAsiaTheme="minorEastAsia" w:cs="Times New Roman"/>
          <w:szCs w:val="24"/>
        </w:rPr>
      </w:pPr>
      <w:r w:rsidRPr="00B2564A">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4]","plainTextFormattedCitation":"[54]","previouslyFormattedCitation":"[54]"},"properties":{"noteIndex":0},"schema":"https://github.com/citation-style-language/schema/raw/master/csl-citation.json"}</w:instrText>
      </w:r>
      <w:r w:rsidRPr="00B2564A">
        <w:rPr>
          <w:rFonts w:eastAsiaTheme="minorEastAsia" w:cs="Times New Roman"/>
          <w:szCs w:val="24"/>
        </w:rPr>
        <w:fldChar w:fldCharType="separate"/>
      </w:r>
      <w:r w:rsidR="00715E75" w:rsidRPr="00715E75">
        <w:rPr>
          <w:rFonts w:eastAsiaTheme="minorEastAsia" w:cs="Times New Roman"/>
          <w:szCs w:val="24"/>
        </w:rPr>
        <w:t>[54]</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8C04BC">
          <w:footerReference w:type="default" r:id="rId42"/>
          <w:type w:val="continuous"/>
          <w:pgSz w:w="11906" w:h="16838" w:code="9"/>
          <w:pgMar w:top="1134" w:right="1134" w:bottom="1134" w:left="1134" w:header="708" w:footer="708" w:gutter="0"/>
          <w:pgNumType w:start="1"/>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105975">
      <w:pPr>
        <w:jc w:val="center"/>
        <w:rPr>
          <w:rFonts w:eastAsiaTheme="minorEastAsia" w:cs="Times New Roman"/>
          <w:color w:val="FF0000"/>
          <w:szCs w:val="24"/>
        </w:rPr>
      </w:pPr>
      <w:r w:rsidRPr="00B2564A">
        <w:rPr>
          <w:color w:val="FF0000"/>
        </w:rPr>
        <w:drawing>
          <wp:inline distT="0" distB="0" distL="0" distR="0" wp14:anchorId="23A3A574" wp14:editId="42CBD448">
            <wp:extent cx="9058153"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317628" cy="3605608"/>
                    </a:xfrm>
                    <a:prstGeom prst="rect">
                      <a:avLst/>
                    </a:prstGeom>
                  </pic:spPr>
                </pic:pic>
              </a:graphicData>
            </a:graphic>
          </wp:inline>
        </w:drawing>
      </w:r>
    </w:p>
    <w:p w14:paraId="7E60090A" w14:textId="28A0677A" w:rsidR="00E2675C" w:rsidRPr="00B2564A" w:rsidRDefault="00372D2E" w:rsidP="00C3354D">
      <w:pPr>
        <w:ind w:left="360"/>
        <w:jc w:val="center"/>
        <w:rPr>
          <w:rFonts w:eastAsiaTheme="minorEastAsia" w:cs="Times New Roman"/>
          <w:szCs w:val="24"/>
        </w:rPr>
        <w:sectPr w:rsidR="00E2675C" w:rsidRPr="00B2564A"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7" w:name="_Toc147916485"/>
      <w:r w:rsidRPr="00B2564A">
        <w:rPr>
          <w:rFonts w:cs="Times New Roman"/>
          <w:szCs w:val="24"/>
        </w:rPr>
        <w:t xml:space="preserve">Figure </w:t>
      </w:r>
      <w:r w:rsidR="00781143">
        <w:rPr>
          <w:rFonts w:cs="Times New Roman"/>
          <w:szCs w:val="24"/>
        </w:rPr>
        <w:fldChar w:fldCharType="begin"/>
      </w:r>
      <w:r w:rsidR="00781143">
        <w:rPr>
          <w:rFonts w:cs="Times New Roman"/>
          <w:szCs w:val="24"/>
        </w:rPr>
        <w:instrText xml:space="preserve"> STYLEREF 1 \s </w:instrText>
      </w:r>
      <w:r w:rsidR="00781143">
        <w:rPr>
          <w:rFonts w:cs="Times New Roman"/>
          <w:szCs w:val="24"/>
        </w:rPr>
        <w:fldChar w:fldCharType="separate"/>
      </w:r>
      <w:r w:rsidR="00014604">
        <w:rPr>
          <w:rFonts w:cs="Times New Roman"/>
          <w:szCs w:val="24"/>
        </w:rPr>
        <w:t>2</w:t>
      </w:r>
      <w:r w:rsidR="00781143">
        <w:rPr>
          <w:rFonts w:cs="Times New Roman"/>
          <w:szCs w:val="24"/>
        </w:rPr>
        <w:fldChar w:fldCharType="end"/>
      </w:r>
      <w:r w:rsidR="00781143">
        <w:rPr>
          <w:rFonts w:cs="Times New Roman"/>
          <w:szCs w:val="24"/>
        </w:rPr>
        <w:noBreakHyphen/>
      </w:r>
      <w:r w:rsidR="00781143">
        <w:rPr>
          <w:rFonts w:cs="Times New Roman"/>
          <w:szCs w:val="24"/>
        </w:rPr>
        <w:fldChar w:fldCharType="begin"/>
      </w:r>
      <w:r w:rsidR="00781143">
        <w:rPr>
          <w:rFonts w:cs="Times New Roman"/>
          <w:szCs w:val="24"/>
        </w:rPr>
        <w:instrText xml:space="preserve"> SEQ Figure \* ARABIC \s 1 </w:instrText>
      </w:r>
      <w:r w:rsidR="00781143">
        <w:rPr>
          <w:rFonts w:cs="Times New Roman"/>
          <w:szCs w:val="24"/>
        </w:rPr>
        <w:fldChar w:fldCharType="separate"/>
      </w:r>
      <w:r w:rsidR="00014604">
        <w:rPr>
          <w:rFonts w:cs="Times New Roman"/>
          <w:szCs w:val="24"/>
        </w:rPr>
        <w:t>18</w:t>
      </w:r>
      <w:r w:rsidR="00781143">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bookmarkEnd w:id="77"/>
      <w:r w:rsidR="003127D3" w:rsidRPr="00B2564A">
        <w:rPr>
          <w:rFonts w:eastAsiaTheme="minorEastAsia" w:cs="Times New Roman"/>
          <w:szCs w:val="24"/>
        </w:rPr>
        <w:t xml:space="preserve"> </w:t>
      </w:r>
    </w:p>
    <w:p w14:paraId="46CD17F4" w14:textId="444DE21B" w:rsidR="004C2261" w:rsidRPr="00170E6A" w:rsidRDefault="004C2261" w:rsidP="00170E6A">
      <w:pPr>
        <w:pStyle w:val="Heading2"/>
      </w:pPr>
      <w:bookmarkStart w:id="78" w:name="_Ref130182363"/>
      <w:bookmarkStart w:id="79" w:name="_Toc148601778"/>
      <w:r w:rsidRPr="00170E6A">
        <w:lastRenderedPageBreak/>
        <w:t xml:space="preserve">System </w:t>
      </w:r>
      <w:r w:rsidR="00696419" w:rsidRPr="00170E6A">
        <w:t>P</w:t>
      </w:r>
      <w:r w:rsidRPr="00170E6A">
        <w:t>owering</w:t>
      </w:r>
      <w:bookmarkEnd w:id="78"/>
      <w:bookmarkEnd w:id="79"/>
    </w:p>
    <w:p w14:paraId="5DCE4107" w14:textId="15FCD7F9" w:rsidR="00B06190" w:rsidRPr="00B06190" w:rsidRDefault="005B1533" w:rsidP="00C87EAA">
      <w:pPr>
        <w:jc w:val="both"/>
      </w:pPr>
      <w:r>
        <w:t>Since t</w:t>
      </w:r>
      <w:r w:rsidR="0016603B">
        <w:t>h</w:t>
      </w:r>
      <w:r>
        <w:t>e Autonomous Wireless Agrometeorology Station is expected to operate off-grid, there requires an</w:t>
      </w:r>
      <w:r w:rsidR="003F57F6">
        <w:t xml:space="preserve"> independent power source. By concept, a solar panel backed by Lithium-Ion batteries is to be included</w:t>
      </w:r>
      <w:r w:rsidR="00261314">
        <w:t>. However, due to the limitations of the project (</w:t>
      </w:r>
      <w:r w:rsidR="00790C71">
        <w:t xml:space="preserve">i.e., </w:t>
      </w:r>
      <w:r w:rsidR="009125B0">
        <w:t xml:space="preserve">the </w:t>
      </w:r>
      <w:r w:rsidR="001169FE">
        <w:t xml:space="preserve">12-week time limit for the thesis, and </w:t>
      </w:r>
      <w:r w:rsidR="00755D8A">
        <w:t xml:space="preserve">the </w:t>
      </w:r>
      <w:r w:rsidR="004E3F6E">
        <w:t xml:space="preserve">shortage of </w:t>
      </w:r>
      <w:r w:rsidR="0049602A">
        <w:t>supplies for desired hardware)</w:t>
      </w:r>
      <w:r w:rsidR="0015024D">
        <w:t xml:space="preserve">, </w:t>
      </w:r>
      <w:r w:rsidR="002C7BAE">
        <w:t xml:space="preserve">it is decided that the power unit </w:t>
      </w:r>
      <w:r w:rsidR="00997A0A">
        <w:t>for the Station is to be left out to further developments.</w:t>
      </w:r>
      <w:r w:rsidR="00FD1697">
        <w:t xml:space="preserve"> As a result, the current design of the Autonomous Wireless Agrometeorology Station </w:t>
      </w:r>
      <w:r w:rsidR="00F31485">
        <w:t xml:space="preserve">takes </w:t>
      </w:r>
      <w:r w:rsidR="007B6678">
        <w:t xml:space="preserve">in any voltage input up to </w:t>
      </w:r>
      <w:r w:rsidR="00044CD6">
        <w:t xml:space="preserve">+37V and regulates for +3.3V </w:t>
      </w:r>
      <w:r w:rsidR="00C87EAA">
        <w:t>to power its main system.</w:t>
      </w:r>
    </w:p>
    <w:p w14:paraId="01B92E3B" w14:textId="7AD16694" w:rsidR="004C2261" w:rsidRPr="00B2564A" w:rsidRDefault="004C2261" w:rsidP="00170E6A">
      <w:pPr>
        <w:pStyle w:val="Heading2"/>
      </w:pPr>
      <w:bookmarkStart w:id="80" w:name="_Ref130346514"/>
      <w:bookmarkStart w:id="81" w:name="_Toc148601779"/>
      <w:r w:rsidRPr="00B2564A">
        <w:t>Server</w:t>
      </w:r>
      <w:bookmarkEnd w:id="80"/>
      <w:bookmarkEnd w:id="81"/>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798D5376"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5670B7" w:rsidRPr="00B2564A">
        <w:fldChar w:fldCharType="separate"/>
      </w:r>
      <w:r w:rsidR="00715E75" w:rsidRPr="00715E75">
        <w:t>[6]</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4E82FE33" w:rsidR="008D3F4B" w:rsidRPr="00B2564A" w:rsidRDefault="00D3734D" w:rsidP="00236B63">
      <w:pPr>
        <w:pStyle w:val="Caption"/>
      </w:pPr>
      <w:bookmarkStart w:id="82" w:name="_Ref145543552"/>
      <w:bookmarkStart w:id="83" w:name="_Toc147916486"/>
      <w:r w:rsidRPr="00B2564A">
        <w:t xml:space="preserve">Figure </w:t>
      </w:r>
      <w:r w:rsidR="00781143">
        <w:fldChar w:fldCharType="begin"/>
      </w:r>
      <w:r w:rsidR="00781143">
        <w:instrText xml:space="preserve"> STYLEREF 1 \s </w:instrText>
      </w:r>
      <w:r w:rsidR="00781143">
        <w:fldChar w:fldCharType="separate"/>
      </w:r>
      <w:r w:rsidR="00014604">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9</w:t>
      </w:r>
      <w:r w:rsidR="00781143">
        <w:fldChar w:fldCharType="end"/>
      </w:r>
      <w:bookmarkEnd w:id="82"/>
      <w:r w:rsidRPr="00B2564A">
        <w:t xml:space="preserve">. The nodeMCU ESP8266 used at the server side of the project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bookmarkEnd w:id="83"/>
      <w:r w:rsidRPr="00B2564A">
        <w:fldChar w:fldCharType="end"/>
      </w:r>
      <w:r w:rsidR="008D3F4B" w:rsidRPr="00B2564A">
        <w:br w:type="page"/>
      </w:r>
    </w:p>
    <w:p w14:paraId="6514D5CA" w14:textId="4E120BE3" w:rsidR="0018250F" w:rsidRPr="00B2564A" w:rsidRDefault="00E75E87" w:rsidP="00724AE1">
      <w:pPr>
        <w:pStyle w:val="Heading1"/>
        <w:numPr>
          <w:ilvl w:val="0"/>
          <w:numId w:val="27"/>
        </w:numPr>
      </w:pPr>
      <w:bookmarkStart w:id="84" w:name="_Ref145643396"/>
      <w:bookmarkStart w:id="85" w:name="_Toc148601780"/>
      <w:r w:rsidRPr="00B2564A">
        <w:lastRenderedPageBreak/>
        <w:t>Implementa</w:t>
      </w:r>
      <w:r w:rsidR="005630C8" w:rsidRPr="00B2564A">
        <w:t>t</w:t>
      </w:r>
      <w:r w:rsidRPr="00B2564A">
        <w:t>io</w:t>
      </w:r>
      <w:r w:rsidR="0018250F" w:rsidRPr="00B2564A">
        <w:t>n</w:t>
      </w:r>
      <w:bookmarkEnd w:id="84"/>
      <w:bookmarkEnd w:id="85"/>
    </w:p>
    <w:p w14:paraId="0677D682" w14:textId="2FA29777" w:rsidR="00913DD3" w:rsidRPr="00B2564A" w:rsidRDefault="00732CD4" w:rsidP="00170E6A">
      <w:pPr>
        <w:pStyle w:val="Heading2"/>
      </w:pPr>
      <w:bookmarkStart w:id="86" w:name="_Toc148601781"/>
      <w:r w:rsidRPr="00B2564A">
        <w:t>STM32F103C8T6 Microcontroller</w:t>
      </w:r>
      <w:bookmarkEnd w:id="86"/>
    </w:p>
    <w:p w14:paraId="5360DBF6" w14:textId="66E21ABA"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014604">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014604" w:rsidRPr="00B2564A">
        <w:t xml:space="preserve">Figure </w:t>
      </w:r>
      <w:r w:rsidR="00014604">
        <w:t>2</w:t>
      </w:r>
      <w:r w:rsidR="00014604">
        <w:noBreakHyphen/>
        <w:t>1</w:t>
      </w:r>
      <w:r w:rsidR="00EC4810" w:rsidRPr="00B2564A">
        <w:fldChar w:fldCharType="end"/>
      </w:r>
      <w:r w:rsidR="002C5047" w:rsidRPr="00B2564A">
        <w:t xml:space="preserve">) with all the necessary components for its peripherals. </w:t>
      </w:r>
      <w:r w:rsidR="00D566B8">
        <w:rPr>
          <w:rFonts w:cs="Times New Roman"/>
          <w:szCs w:val="24"/>
        </w:rPr>
        <w:t>Therefore, t</w:t>
      </w:r>
      <w:r w:rsidR="00FB5DAF" w:rsidRPr="00B2564A">
        <w:rPr>
          <w:rFonts w:cs="Times New Roman"/>
          <w:szCs w:val="24"/>
        </w:rPr>
        <w:t xml:space="preserve">he </w:t>
      </w:r>
      <w:r w:rsidR="00046E1D" w:rsidRPr="00B2564A">
        <w:rPr>
          <w:rFonts w:cs="Times New Roman"/>
          <w:szCs w:val="24"/>
        </w:rPr>
        <w:t xml:space="preserve">board is </w:t>
      </w:r>
      <w:r w:rsidR="00D566B8">
        <w:rPr>
          <w:rFonts w:cs="Times New Roman"/>
          <w:szCs w:val="24"/>
        </w:rPr>
        <w:t>directly</w:t>
      </w:r>
      <w:r w:rsidR="00046E1D" w:rsidRPr="00B2564A">
        <w:rPr>
          <w:rFonts w:cs="Times New Roman"/>
          <w:szCs w:val="24"/>
        </w:rPr>
        <w:t xml:space="preserve"> implemented with all the </w:t>
      </w:r>
      <w:r w:rsidR="00FD1DEE">
        <w:rPr>
          <w:rFonts w:cs="Times New Roman"/>
          <w:szCs w:val="24"/>
        </w:rPr>
        <w:t>bus</w:t>
      </w:r>
      <w:r w:rsidR="008574D5">
        <w:rPr>
          <w:rFonts w:cs="Times New Roman"/>
          <w:szCs w:val="24"/>
        </w:rPr>
        <w:t>es</w:t>
      </w:r>
      <w:r w:rsidR="00D13540">
        <w:rPr>
          <w:rFonts w:cs="Times New Roman"/>
          <w:szCs w:val="24"/>
        </w:rPr>
        <w:t xml:space="preserve"> </w:t>
      </w:r>
      <w:r w:rsidR="00046E1D" w:rsidRPr="00B2564A">
        <w:rPr>
          <w:rFonts w:cs="Times New Roman"/>
          <w:szCs w:val="24"/>
        </w:rPr>
        <w:t>shown in</w:t>
      </w:r>
      <w:r w:rsidR="008574D5">
        <w:rPr>
          <w:rFonts w:cs="Times New Roman"/>
          <w:szCs w:val="24"/>
        </w:rPr>
        <w:t xml:space="preserve"> </w:t>
      </w:r>
      <w:r w:rsidR="008574D5">
        <w:rPr>
          <w:rFonts w:cs="Times New Roman"/>
          <w:szCs w:val="24"/>
        </w:rPr>
        <w:fldChar w:fldCharType="begin"/>
      </w:r>
      <w:r w:rsidR="008574D5">
        <w:rPr>
          <w:rFonts w:cs="Times New Roman"/>
          <w:szCs w:val="24"/>
        </w:rPr>
        <w:instrText xml:space="preserve"> REF _Ref145280831 \h </w:instrText>
      </w:r>
      <w:r w:rsidR="008574D5">
        <w:rPr>
          <w:rFonts w:cs="Times New Roman"/>
          <w:szCs w:val="24"/>
        </w:rPr>
      </w:r>
      <w:r w:rsidR="008574D5">
        <w:rPr>
          <w:rFonts w:cs="Times New Roman"/>
          <w:szCs w:val="24"/>
        </w:rPr>
        <w:fldChar w:fldCharType="separate"/>
      </w:r>
      <w:r w:rsidR="00014604" w:rsidRPr="00B2564A">
        <w:t xml:space="preserve">Figure </w:t>
      </w:r>
      <w:r w:rsidR="00014604">
        <w:t>3</w:t>
      </w:r>
      <w:r w:rsidR="00014604">
        <w:noBreakHyphen/>
        <w:t>2</w:t>
      </w:r>
      <w:r w:rsidR="008574D5">
        <w:rPr>
          <w:rFonts w:cs="Times New Roman"/>
          <w:szCs w:val="24"/>
        </w:rPr>
        <w:fldChar w:fldCharType="end"/>
      </w:r>
      <w:r w:rsidR="001429E7">
        <w:rPr>
          <w:rFonts w:cs="Times New Roman"/>
          <w:szCs w:val="24"/>
        </w:rPr>
        <w:t>. In turn,</w:t>
      </w:r>
      <w:r w:rsidR="00B03DAA">
        <w:rPr>
          <w:rFonts w:cs="Times New Roman"/>
          <w:szCs w:val="24"/>
        </w:rPr>
        <w:t xml:space="preserve"> the Agrometeorology Station </w:t>
      </w:r>
      <w:r w:rsidR="00D757E9">
        <w:rPr>
          <w:rFonts w:cs="Times New Roman"/>
          <w:szCs w:val="24"/>
        </w:rPr>
        <w:t>i</w:t>
      </w:r>
      <w:r w:rsidR="00C94803">
        <w:rPr>
          <w:rFonts w:cs="Times New Roman"/>
          <w:szCs w:val="24"/>
        </w:rPr>
        <w:t xml:space="preserve">s made up </w:t>
      </w:r>
      <w:r w:rsidR="008574D5">
        <w:rPr>
          <w:rFonts w:cs="Times New Roman"/>
          <w:szCs w:val="24"/>
        </w:rPr>
        <w:t xml:space="preserve">of the connections depicted in </w:t>
      </w:r>
      <w:r w:rsidR="008574D5">
        <w:rPr>
          <w:rFonts w:cs="Times New Roman"/>
          <w:szCs w:val="24"/>
        </w:rPr>
        <w:fldChar w:fldCharType="begin"/>
      </w:r>
      <w:r w:rsidR="008574D5">
        <w:rPr>
          <w:rFonts w:cs="Times New Roman"/>
          <w:szCs w:val="24"/>
        </w:rPr>
        <w:instrText xml:space="preserve"> REF _Ref145281544 \h </w:instrText>
      </w:r>
      <w:r w:rsidR="008574D5">
        <w:rPr>
          <w:rFonts w:cs="Times New Roman"/>
          <w:szCs w:val="24"/>
        </w:rPr>
      </w:r>
      <w:r w:rsidR="008574D5">
        <w:rPr>
          <w:rFonts w:cs="Times New Roman"/>
          <w:szCs w:val="24"/>
        </w:rPr>
        <w:fldChar w:fldCharType="separate"/>
      </w:r>
      <w:r w:rsidR="00014604" w:rsidRPr="00B2564A">
        <w:t xml:space="preserve">Figure </w:t>
      </w:r>
      <w:r w:rsidR="00014604">
        <w:t>3</w:t>
      </w:r>
      <w:r w:rsidR="00014604">
        <w:noBreakHyphen/>
        <w:t>3</w:t>
      </w:r>
      <w:r w:rsidR="008574D5">
        <w:rPr>
          <w:rFonts w:cs="Times New Roman"/>
          <w:szCs w:val="24"/>
        </w:rPr>
        <w:fldChar w:fldCharType="end"/>
      </w:r>
      <w:r w:rsidR="00223824">
        <w:rPr>
          <w:rFonts w:cs="Times New Roman"/>
          <w:szCs w:val="24"/>
        </w:rPr>
        <w:t xml:space="preserve">, whose components are to be explored in </w:t>
      </w:r>
      <w:r w:rsidR="000D33F7">
        <w:rPr>
          <w:rFonts w:cs="Times New Roman"/>
          <w:szCs w:val="24"/>
        </w:rPr>
        <w:t>this Chapter</w:t>
      </w:r>
      <w:r w:rsidR="009B3CDC">
        <w:rPr>
          <w:rFonts w:cs="Times New Roman"/>
          <w:szCs w:val="24"/>
        </w:rPr>
        <w:t xml:space="preserve"> </w:t>
      </w:r>
      <w:r w:rsidR="009B3CDC">
        <w:rPr>
          <w:rFonts w:cs="Times New Roman"/>
          <w:szCs w:val="24"/>
        </w:rPr>
        <w:fldChar w:fldCharType="begin"/>
      </w:r>
      <w:r w:rsidR="009B3CDC">
        <w:rPr>
          <w:rFonts w:cs="Times New Roman"/>
          <w:szCs w:val="24"/>
        </w:rPr>
        <w:instrText xml:space="preserve"> REF _Ref145643396 \r \h </w:instrText>
      </w:r>
      <w:r w:rsidR="009B3CDC">
        <w:rPr>
          <w:rFonts w:cs="Times New Roman"/>
          <w:szCs w:val="24"/>
        </w:rPr>
      </w:r>
      <w:r w:rsidR="009B3CDC">
        <w:rPr>
          <w:rFonts w:cs="Times New Roman"/>
          <w:szCs w:val="24"/>
        </w:rPr>
        <w:fldChar w:fldCharType="separate"/>
      </w:r>
      <w:r w:rsidR="00014604">
        <w:rPr>
          <w:rFonts w:cs="Times New Roman"/>
          <w:szCs w:val="24"/>
        </w:rPr>
        <w:t>3</w:t>
      </w:r>
      <w:r w:rsidR="009B3CDC">
        <w:rPr>
          <w:rFonts w:cs="Times New Roman"/>
          <w:szCs w:val="24"/>
        </w:rPr>
        <w:fldChar w:fldCharType="end"/>
      </w:r>
      <w:r w:rsidR="008574D5">
        <w:rPr>
          <w:rFonts w:cs="Times New Roman"/>
          <w:szCs w:val="24"/>
        </w:rPr>
        <w:t>.</w:t>
      </w:r>
    </w:p>
    <w:p w14:paraId="6586A532" w14:textId="40CDFF35"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033E26">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1669E3" w:rsidRPr="00B2564A">
        <w:rPr>
          <w:rFonts w:cs="Times New Roman"/>
          <w:szCs w:val="24"/>
        </w:rPr>
        <w:fldChar w:fldCharType="separate"/>
      </w:r>
      <w:r w:rsidR="00C61C23" w:rsidRPr="00C61C23">
        <w:rPr>
          <w:rFonts w:cs="Times New Roman"/>
          <w:szCs w:val="24"/>
        </w:rPr>
        <w:t>[55]</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2457704B"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014604">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D72932">
      <w:pPr>
        <w:shd w:val="clear" w:color="auto" w:fill="FFFFFF"/>
        <w:spacing w:line="285" w:lineRule="atLeast"/>
        <w:jc w:val="both"/>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685DFD6D" w14:textId="77777777" w:rsidR="003F3424" w:rsidRDefault="00241913" w:rsidP="00D72932">
      <w:pPr>
        <w:shd w:val="clear" w:color="auto" w:fill="FFFFFF"/>
        <w:spacing w:line="285" w:lineRule="atLeast"/>
        <w:jc w:val="both"/>
        <w:rPr>
          <w:rFonts w:cs="Times New Roman"/>
          <w:szCs w:val="24"/>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p>
    <w:p w14:paraId="427BA83B" w14:textId="6B78E93B" w:rsidR="0020660D" w:rsidRPr="00B2564A" w:rsidRDefault="003F3424" w:rsidP="00D72932">
      <w:pPr>
        <w:shd w:val="clear" w:color="auto" w:fill="FFFFFF"/>
        <w:spacing w:line="285" w:lineRule="atLeast"/>
        <w:jc w:val="both"/>
        <w:rPr>
          <w:rFonts w:ascii="Consolas" w:eastAsia="Times New Roman" w:hAnsi="Consolas" w:cs="Times New Roman"/>
          <w:color w:val="000000"/>
          <w:sz w:val="21"/>
          <w:szCs w:val="21"/>
          <w:lang w:eastAsia="en-GB"/>
        </w:rPr>
      </w:pPr>
      <w:r>
        <w:rPr>
          <w:rFonts w:cs="Times New Roman"/>
          <w:szCs w:val="24"/>
        </w:rPr>
        <w:t xml:space="preserve">After the microcontroller is properly set </w:t>
      </w:r>
      <w:r w:rsidR="00A404FB">
        <w:rPr>
          <w:rFonts w:cs="Times New Roman"/>
          <w:szCs w:val="24"/>
        </w:rPr>
        <w:t xml:space="preserve">up, its software is built following </w:t>
      </w:r>
      <w:r w:rsidR="00A0004B">
        <w:rPr>
          <w:rFonts w:cs="Times New Roman"/>
          <w:szCs w:val="24"/>
        </w:rPr>
        <w:fldChar w:fldCharType="begin"/>
      </w:r>
      <w:r w:rsidR="00A0004B">
        <w:rPr>
          <w:rFonts w:cs="Times New Roman"/>
          <w:szCs w:val="24"/>
        </w:rPr>
        <w:instrText xml:space="preserve"> REF _Ref147844112 \h </w:instrText>
      </w:r>
      <w:r w:rsidR="00D72932">
        <w:rPr>
          <w:rFonts w:cs="Times New Roman"/>
          <w:szCs w:val="24"/>
        </w:rPr>
        <w:instrText xml:space="preserve"> \* MERGEFORMAT </w:instrText>
      </w:r>
      <w:r w:rsidR="00A0004B">
        <w:rPr>
          <w:rFonts w:cs="Times New Roman"/>
          <w:szCs w:val="24"/>
        </w:rPr>
      </w:r>
      <w:r w:rsidR="00A0004B">
        <w:rPr>
          <w:rFonts w:cs="Times New Roman"/>
          <w:szCs w:val="24"/>
        </w:rPr>
        <w:fldChar w:fldCharType="separate"/>
      </w:r>
      <w:r w:rsidR="00014604">
        <w:t>Figure 3</w:t>
      </w:r>
      <w:r w:rsidR="00014604">
        <w:noBreakHyphen/>
        <w:t>4</w:t>
      </w:r>
      <w:r w:rsidR="00A0004B">
        <w:rPr>
          <w:rFonts w:cs="Times New Roman"/>
          <w:szCs w:val="24"/>
        </w:rPr>
        <w:fldChar w:fldCharType="end"/>
      </w:r>
      <w:r w:rsidR="00D9647F">
        <w:rPr>
          <w:rFonts w:cs="Times New Roman"/>
          <w:szCs w:val="24"/>
        </w:rPr>
        <w:t>. All the software dependencies for the connected modules</w:t>
      </w:r>
      <w:r w:rsidR="00D72932">
        <w:rPr>
          <w:rFonts w:cs="Times New Roman"/>
          <w:szCs w:val="24"/>
        </w:rPr>
        <w:t xml:space="preserve"> are written as depicted throughout Section </w:t>
      </w:r>
      <w:r w:rsidR="00D72932">
        <w:rPr>
          <w:rFonts w:cs="Times New Roman"/>
          <w:szCs w:val="24"/>
        </w:rPr>
        <w:fldChar w:fldCharType="begin"/>
      </w:r>
      <w:r w:rsidR="00D72932">
        <w:rPr>
          <w:rFonts w:cs="Times New Roman"/>
          <w:szCs w:val="24"/>
        </w:rPr>
        <w:instrText xml:space="preserve"> REF _Ref145643396 \r \h </w:instrText>
      </w:r>
      <w:r w:rsidR="00D72932">
        <w:rPr>
          <w:rFonts w:cs="Times New Roman"/>
          <w:szCs w:val="24"/>
        </w:rPr>
      </w:r>
      <w:r w:rsidR="00D72932">
        <w:rPr>
          <w:rFonts w:cs="Times New Roman"/>
          <w:szCs w:val="24"/>
        </w:rPr>
        <w:fldChar w:fldCharType="separate"/>
      </w:r>
      <w:r w:rsidR="00014604">
        <w:rPr>
          <w:rFonts w:cs="Times New Roman"/>
          <w:szCs w:val="24"/>
        </w:rPr>
        <w:t>3</w:t>
      </w:r>
      <w:r w:rsidR="00D72932">
        <w:rPr>
          <w:rFonts w:cs="Times New Roman"/>
          <w:szCs w:val="24"/>
        </w:rPr>
        <w:fldChar w:fldCharType="end"/>
      </w:r>
      <w:r w:rsidR="00D72932">
        <w:rPr>
          <w:rFonts w:cs="Times New Roman"/>
          <w:szCs w:val="24"/>
        </w:rPr>
        <w:t>.</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1">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18DCAED9" w:rsidR="004B17E9" w:rsidRPr="00B2564A" w:rsidRDefault="00944345" w:rsidP="00236B63">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87" w:name="_Toc147916487"/>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w:t>
      </w:r>
      <w:r w:rsidR="00781143">
        <w:fldChar w:fldCharType="end"/>
      </w:r>
      <w:r w:rsidRPr="00B2564A">
        <w:t xml:space="preserve">. The schematic of the STM32F103C8T6-housed Blue Pill board </w:t>
      </w:r>
      <w:r w:rsidRPr="00B2564A">
        <w:fldChar w:fldCharType="begin" w:fldLock="1"/>
      </w:r>
      <w:r w:rsidR="00E66D83">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12]","plainTextFormattedCitation":"[12]","previouslyFormattedCitation":"[12]"},"properties":{"noteIndex":0},"schema":"https://github.com/citation-style-language/schema/raw/master/csl-citation.json"}</w:instrText>
      </w:r>
      <w:r w:rsidRPr="00B2564A">
        <w:fldChar w:fldCharType="separate"/>
      </w:r>
      <w:r w:rsidR="00715E75" w:rsidRPr="00715E75">
        <w:t>[12]</w:t>
      </w:r>
      <w:bookmarkEnd w:id="87"/>
      <w:r w:rsidRPr="00B2564A">
        <w:fldChar w:fldCharType="end"/>
      </w:r>
    </w:p>
    <w:p w14:paraId="411716BB" w14:textId="7E6311E8" w:rsidR="00944345" w:rsidRPr="00B2564A" w:rsidRDefault="008574D5" w:rsidP="00944345">
      <w:pPr>
        <w:keepNext/>
        <w:jc w:val="center"/>
      </w:pPr>
      <w:r>
        <w:lastRenderedPageBreak/>
        <w:drawing>
          <wp:inline distT="0" distB="0" distL="0" distR="0" wp14:anchorId="39B2F0E3" wp14:editId="20CFF4D5">
            <wp:extent cx="5579758" cy="5498275"/>
            <wp:effectExtent l="0" t="0" r="1905" b="7620"/>
            <wp:docPr id="183912267" name="Picture 183912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9805" name=""/>
                    <pic:cNvPicPr/>
                  </pic:nvPicPr>
                  <pic:blipFill>
                    <a:blip r:embed="rId52"/>
                    <a:stretch>
                      <a:fillRect/>
                    </a:stretch>
                  </pic:blipFill>
                  <pic:spPr>
                    <a:xfrm>
                      <a:off x="0" y="0"/>
                      <a:ext cx="5588579" cy="5506967"/>
                    </a:xfrm>
                    <a:prstGeom prst="rect">
                      <a:avLst/>
                    </a:prstGeom>
                  </pic:spPr>
                </pic:pic>
              </a:graphicData>
            </a:graphic>
          </wp:inline>
        </w:drawing>
      </w:r>
    </w:p>
    <w:p w14:paraId="45B22827" w14:textId="3E7C01DC" w:rsidR="0020660D" w:rsidRPr="00B2564A" w:rsidRDefault="00944345" w:rsidP="00236B63">
      <w:pPr>
        <w:pStyle w:val="Caption"/>
      </w:pPr>
      <w:bookmarkStart w:id="88" w:name="_Ref145280831"/>
      <w:bookmarkStart w:id="89" w:name="_Toc147916488"/>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w:t>
      </w:r>
      <w:r w:rsidR="00781143">
        <w:fldChar w:fldCharType="end"/>
      </w:r>
      <w:bookmarkEnd w:id="88"/>
      <w:r w:rsidRPr="00B2564A">
        <w:t xml:space="preserve">. </w:t>
      </w:r>
      <w:r w:rsidR="008574D5" w:rsidRPr="00B2564A">
        <w:t>Bus connections with the Blue Pill board</w:t>
      </w:r>
      <w:bookmarkEnd w:id="89"/>
      <w:r w:rsidR="00D071C4" w:rsidRPr="00B2564A">
        <w:t xml:space="preserve"> </w:t>
      </w:r>
    </w:p>
    <w:p w14:paraId="5DAAB994" w14:textId="77777777" w:rsidR="00427336" w:rsidRPr="00B2564A" w:rsidRDefault="00427336">
      <w:pPr>
        <w:sectPr w:rsidR="00427336" w:rsidRPr="00B2564A" w:rsidSect="008574D5">
          <w:pgSz w:w="11906" w:h="16838" w:code="9"/>
          <w:pgMar w:top="1134" w:right="1185" w:bottom="1134" w:left="1134" w:header="709" w:footer="709" w:gutter="0"/>
          <w:cols w:space="708"/>
          <w:docGrid w:linePitch="360"/>
        </w:sectPr>
      </w:pPr>
    </w:p>
    <w:p w14:paraId="184ACFCD" w14:textId="1DBBA5F2" w:rsidR="006707F9" w:rsidRPr="00B2564A" w:rsidRDefault="00A35DF7" w:rsidP="00427336">
      <w:pPr>
        <w:jc w:val="center"/>
      </w:pPr>
      <w:r>
        <w:lastRenderedPageBreak/>
        <w:drawing>
          <wp:inline distT="0" distB="0" distL="0" distR="0" wp14:anchorId="42DA0191" wp14:editId="709229AE">
            <wp:extent cx="8486775" cy="5086350"/>
            <wp:effectExtent l="0" t="0" r="9525" b="0"/>
            <wp:docPr id="1015722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22799" name="Picture 1015722799"/>
                    <pic:cNvPicPr/>
                  </pic:nvPicPr>
                  <pic:blipFill>
                    <a:blip r:embed="rId53">
                      <a:extLst>
                        <a:ext uri="{28A0092B-C50C-407E-A947-70E740481C1C}">
                          <a14:useLocalDpi xmlns:a14="http://schemas.microsoft.com/office/drawing/2010/main" val="0"/>
                        </a:ext>
                      </a:extLst>
                    </a:blip>
                    <a:stretch>
                      <a:fillRect/>
                    </a:stretch>
                  </pic:blipFill>
                  <pic:spPr>
                    <a:xfrm>
                      <a:off x="0" y="0"/>
                      <a:ext cx="8486775" cy="5086350"/>
                    </a:xfrm>
                    <a:prstGeom prst="rect">
                      <a:avLst/>
                    </a:prstGeom>
                  </pic:spPr>
                </pic:pic>
              </a:graphicData>
            </a:graphic>
          </wp:inline>
        </w:drawing>
      </w:r>
    </w:p>
    <w:p w14:paraId="136C541C" w14:textId="3EAE7591" w:rsidR="00644F47" w:rsidRDefault="006707F9" w:rsidP="00236B63">
      <w:pPr>
        <w:pStyle w:val="Caption"/>
      </w:pPr>
      <w:bookmarkStart w:id="90" w:name="_Ref145281544"/>
      <w:bookmarkStart w:id="91" w:name="_Toc147916489"/>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w:t>
      </w:r>
      <w:r w:rsidR="00781143">
        <w:fldChar w:fldCharType="end"/>
      </w:r>
      <w:bookmarkEnd w:id="90"/>
      <w:r w:rsidRPr="00B2564A">
        <w:t xml:space="preserve">. </w:t>
      </w:r>
      <w:r w:rsidR="00215983">
        <w:t xml:space="preserve">Block diagram </w:t>
      </w:r>
      <w:r w:rsidR="001B522C">
        <w:t>of the current design for the Autonomous Wireless Agrometeorology Station</w:t>
      </w:r>
      <w:bookmarkEnd w:id="91"/>
    </w:p>
    <w:p w14:paraId="318A06D7" w14:textId="77777777" w:rsidR="00215983" w:rsidRDefault="00215983" w:rsidP="008E0880">
      <w:pPr>
        <w:keepNext/>
        <w:sectPr w:rsidR="00215983" w:rsidSect="00215983">
          <w:pgSz w:w="16838" w:h="11906" w:orient="landscape" w:code="9"/>
          <w:pgMar w:top="1134" w:right="1134" w:bottom="1185" w:left="1134" w:header="709" w:footer="709" w:gutter="0"/>
          <w:cols w:space="708"/>
          <w:docGrid w:linePitch="360"/>
        </w:sectPr>
      </w:pPr>
    </w:p>
    <w:p w14:paraId="1D105EB8" w14:textId="77777777" w:rsidR="008D4A1B" w:rsidRDefault="008D4A1B" w:rsidP="008D4A1B">
      <w:pPr>
        <w:keepNext/>
        <w:jc w:val="center"/>
      </w:pPr>
      <w:r w:rsidRPr="008D4A1B">
        <w:lastRenderedPageBreak/>
        <w:drawing>
          <wp:inline distT="0" distB="0" distL="0" distR="0" wp14:anchorId="29D9367F" wp14:editId="116D9292">
            <wp:extent cx="4788426" cy="6767513"/>
            <wp:effectExtent l="0" t="0" r="6985" b="3810"/>
            <wp:docPr id="6" name="Picture 5">
              <a:extLst xmlns:a="http://schemas.openxmlformats.org/drawingml/2006/main">
                <a:ext uri="{FF2B5EF4-FFF2-40B4-BE49-F238E27FC236}">
                  <a16:creationId xmlns:a16="http://schemas.microsoft.com/office/drawing/2014/main" id="{E1BEBB46-3E23-D646-5C60-433B01D94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BEBB46-3E23-D646-5C60-433B01D9436A}"/>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788426" cy="6767513"/>
                    </a:xfrm>
                    <a:prstGeom prst="rect">
                      <a:avLst/>
                    </a:prstGeom>
                  </pic:spPr>
                </pic:pic>
              </a:graphicData>
            </a:graphic>
          </wp:inline>
        </w:drawing>
      </w:r>
    </w:p>
    <w:p w14:paraId="65D7ED6F" w14:textId="07803142" w:rsidR="00020B2B" w:rsidRDefault="008D4A1B" w:rsidP="00236B63">
      <w:pPr>
        <w:pStyle w:val="Caption"/>
      </w:pPr>
      <w:bookmarkStart w:id="92" w:name="_Ref147844112"/>
      <w:bookmarkStart w:id="93" w:name="_Toc147916490"/>
      <w:r>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4</w:t>
      </w:r>
      <w:r w:rsidR="00781143">
        <w:fldChar w:fldCharType="end"/>
      </w:r>
      <w:bookmarkEnd w:id="92"/>
      <w:r>
        <w:t xml:space="preserve">. </w:t>
      </w:r>
      <w:r w:rsidR="00735C54">
        <w:t>General software flow built for the Autonomous Wireless Agrometeorology Station</w:t>
      </w:r>
      <w:bookmarkEnd w:id="93"/>
    </w:p>
    <w:p w14:paraId="2FDDBF75" w14:textId="7CBBE7FA" w:rsidR="007B7111" w:rsidRPr="00020B2B" w:rsidRDefault="00020B2B" w:rsidP="00020B2B">
      <w:pPr>
        <w:rPr>
          <w:iCs/>
          <w:szCs w:val="18"/>
        </w:rPr>
      </w:pPr>
      <w:r>
        <w:br w:type="page"/>
      </w:r>
    </w:p>
    <w:p w14:paraId="6B272978" w14:textId="6E06FAD3" w:rsidR="00B02572" w:rsidRPr="00B2564A" w:rsidRDefault="006E33FC" w:rsidP="00170E6A">
      <w:pPr>
        <w:pStyle w:val="Heading2"/>
      </w:pPr>
      <w:bookmarkStart w:id="94" w:name="_Toc148601782"/>
      <w:r w:rsidRPr="00B2564A">
        <w:lastRenderedPageBreak/>
        <w:t>Sensor units</w:t>
      </w:r>
      <w:bookmarkEnd w:id="94"/>
    </w:p>
    <w:p w14:paraId="1CA1E17F" w14:textId="506930C8" w:rsidR="006E33FC" w:rsidRPr="00B2564A" w:rsidRDefault="000E1195" w:rsidP="007F5BAE">
      <w:pPr>
        <w:pStyle w:val="Heading3"/>
      </w:pPr>
      <w:r w:rsidRPr="00B2564A">
        <w:t xml:space="preserve"> </w:t>
      </w:r>
      <w:bookmarkStart w:id="95" w:name="_Toc148601783"/>
      <w:r w:rsidR="006E33FC" w:rsidRPr="00B2564A">
        <w:t>Anemometer</w:t>
      </w:r>
      <w:bookmarkEnd w:id="95"/>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1BB2900E"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014604">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014604">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014604" w:rsidRPr="00B2564A">
        <w:t xml:space="preserve">Figure </w:t>
      </w:r>
      <w:r w:rsidR="00014604">
        <w:t>3</w:t>
      </w:r>
      <w:r w:rsidR="00014604">
        <w:noBreakHyphen/>
        <w:t>5</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drawing>
          <wp:inline distT="0" distB="0" distL="0" distR="0" wp14:anchorId="54B39D58" wp14:editId="481C302D">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1D6E78F5" w:rsidR="009C1FB7" w:rsidRPr="00B2564A" w:rsidRDefault="009C1FB7" w:rsidP="00236B63">
      <w:pPr>
        <w:pStyle w:val="Caption"/>
      </w:pPr>
      <w:bookmarkStart w:id="96" w:name="_Ref130039666"/>
      <w:bookmarkStart w:id="97" w:name="_Toc147916491"/>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5</w:t>
      </w:r>
      <w:r w:rsidR="00781143">
        <w:fldChar w:fldCharType="end"/>
      </w:r>
      <w:bookmarkEnd w:id="96"/>
      <w:r w:rsidRPr="00B2564A">
        <w:t>. Circuitry for testing the anemometer in ideal conditions</w:t>
      </w:r>
      <w:bookmarkEnd w:id="97"/>
    </w:p>
    <w:p w14:paraId="016C2A07" w14:textId="2565FD13"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014604" w:rsidRPr="00B2564A">
        <w:t xml:space="preserve">Figure </w:t>
      </w:r>
      <w:r w:rsidR="00014604">
        <w:t>3</w:t>
      </w:r>
      <w:r w:rsidR="00014604">
        <w:noBreakHyphen/>
        <w:t>5</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3D71A898"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033E26">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6]","plainTextFormattedCitation":"[56]","previouslyFormattedCitation":"[56]"},"properties":{"noteIndex":0},"schema":"https://github.com/citation-style-language/schema/raw/master/csl-citation.json"}</w:instrText>
      </w:r>
      <w:r w:rsidRPr="00B2564A">
        <w:fldChar w:fldCharType="separate"/>
      </w:r>
      <w:r w:rsidR="00C61C23" w:rsidRPr="00C61C23">
        <w:t>[56]</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08EEB7A3" w:rsidR="00EB5474" w:rsidRPr="00B2564A" w:rsidRDefault="0060655F" w:rsidP="00EB5474">
      <w:r w:rsidRPr="00B2564A">
        <w:t xml:space="preserve">In </w:t>
      </w:r>
      <w:r w:rsidRPr="00B2564A">
        <w:fldChar w:fldCharType="begin" w:fldLock="1"/>
      </w:r>
      <w:r w:rsidR="004A37D4">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7]","plainTextFormattedCitation":"[57]","previouslyFormattedCitation":"[6], [57]"},"properties":{"noteIndex":0},"schema":"https://github.com/citation-style-language/schema/raw/master/csl-citation.json"}</w:instrText>
      </w:r>
      <w:r w:rsidRPr="00B2564A">
        <w:fldChar w:fldCharType="separate"/>
      </w:r>
      <w:r w:rsidR="004A37D4" w:rsidRPr="004A37D4">
        <w:t>[57]</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014604" w:rsidRPr="00B2564A">
        <w:t xml:space="preserve">Figure </w:t>
      </w:r>
      <w:r w:rsidR="00014604">
        <w:t>3</w:t>
      </w:r>
      <w:r w:rsidR="00014604">
        <w:noBreakHyphen/>
        <w:t>6</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lastRenderedPageBreak/>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4C9F6715" w:rsidR="009C1FB7" w:rsidRPr="00B2564A" w:rsidRDefault="009C1FB7" w:rsidP="00236B63">
      <w:pPr>
        <w:pStyle w:val="Caption"/>
      </w:pPr>
      <w:bookmarkStart w:id="98" w:name="_Ref130039690"/>
      <w:bookmarkStart w:id="99" w:name="_Toc147916492"/>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6</w:t>
      </w:r>
      <w:r w:rsidR="00781143">
        <w:fldChar w:fldCharType="end"/>
      </w:r>
      <w:bookmarkEnd w:id="98"/>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AB3A5A" w:rsidRPr="00B2564A">
        <w:fldChar w:fldCharType="separate"/>
      </w:r>
      <w:r w:rsidR="00715E75" w:rsidRPr="00715E75">
        <w:t>[6]</w:t>
      </w:r>
      <w:bookmarkEnd w:id="99"/>
      <w:r w:rsidR="00AB3A5A" w:rsidRPr="00B2564A">
        <w:fldChar w:fldCharType="end"/>
      </w:r>
    </w:p>
    <w:p w14:paraId="69C2A89E" w14:textId="569ABA34" w:rsidR="001A1678" w:rsidRPr="00B2564A" w:rsidRDefault="001A1678" w:rsidP="001A1678">
      <w:pPr>
        <w:jc w:val="both"/>
      </w:pPr>
      <w:r w:rsidRPr="00B2564A">
        <w:t xml:space="preserve">The solution to a such problem is the implementation of either a LPF to filter out the noise </w:t>
      </w:r>
      <w:r w:rsidRPr="00B2564A">
        <w:fldChar w:fldCharType="begin" w:fldLock="1"/>
      </w:r>
      <w:r w:rsidR="00033E26">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7]","plainTextFormattedCitation":"[57]","previouslyFormattedCitation":"[57]"},"properties":{"noteIndex":0},"schema":"https://github.com/citation-style-language/schema/raw/master/csl-citation.json"}</w:instrText>
      </w:r>
      <w:r w:rsidRPr="00B2564A">
        <w:fldChar w:fldCharType="separate"/>
      </w:r>
      <w:r w:rsidR="00C61C23" w:rsidRPr="00C61C23">
        <w:t>[57]</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033E26">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8]","plainTextFormattedCitation":"[58]","previouslyFormattedCitation":"[58]"},"properties":{"noteIndex":0},"schema":"https://github.com/citation-style-language/schema/raw/master/csl-citation.json"}</w:instrText>
      </w:r>
      <w:r w:rsidRPr="00B2564A">
        <w:fldChar w:fldCharType="separate"/>
      </w:r>
      <w:r w:rsidR="00C61C23" w:rsidRPr="00C61C23">
        <w:t>[58]</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7EE2EDB8"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014604" w:rsidRPr="00B2564A">
        <w:t xml:space="preserve">Table </w:t>
      </w:r>
      <w:r w:rsidR="00014604">
        <w:t>3</w:t>
      </w:r>
      <w:r w:rsidR="00014604">
        <w:noBreakHyphen/>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p w14:paraId="6A7351F0" w14:textId="15100825" w:rsidR="001A1678" w:rsidRPr="00B2564A" w:rsidRDefault="001A1678" w:rsidP="00236B63">
      <w:pPr>
        <w:pStyle w:val="Caption"/>
      </w:pPr>
      <w:bookmarkStart w:id="100" w:name="_Ref141434729"/>
      <w:bookmarkStart w:id="101" w:name="_Toc147609013"/>
      <w:r w:rsidRPr="00B2564A">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1</w:t>
      </w:r>
      <w:r w:rsidR="00F7068B">
        <w:fldChar w:fldCharType="end"/>
      </w:r>
      <w:bookmarkEnd w:id="100"/>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1"/>
    </w:p>
    <w:tbl>
      <w:tblPr>
        <w:tblStyle w:val="TableGrid"/>
        <w:tblW w:w="0" w:type="auto"/>
        <w:jc w:val="center"/>
        <w:tblLook w:val="04A0" w:firstRow="1" w:lastRow="0" w:firstColumn="1" w:lastColumn="0" w:noHBand="0" w:noVBand="1"/>
      </w:tblPr>
      <w:tblGrid>
        <w:gridCol w:w="2122"/>
        <w:gridCol w:w="2976"/>
        <w:gridCol w:w="2977"/>
      </w:tblGrid>
      <w:tr w:rsidR="00787A36" w:rsidRPr="00B2564A" w14:paraId="2467F6FB" w14:textId="77777777" w:rsidTr="00215FAE">
        <w:trPr>
          <w:jc w:val="center"/>
        </w:trPr>
        <w:tc>
          <w:tcPr>
            <w:tcW w:w="2122" w:type="dxa"/>
          </w:tcPr>
          <w:p w14:paraId="3CF4355B" w14:textId="77777777" w:rsidR="00787A36" w:rsidRPr="00B2564A" w:rsidRDefault="00787A36" w:rsidP="00215FAE">
            <w:pPr>
              <w:jc w:val="center"/>
            </w:pPr>
            <w:r w:rsidRPr="00B2564A">
              <w:t>Real resistor value</w:t>
            </w:r>
          </w:p>
        </w:tc>
        <w:tc>
          <w:tcPr>
            <w:tcW w:w="2976" w:type="dxa"/>
          </w:tcPr>
          <w:p w14:paraId="7FAFB14E" w14:textId="77777777" w:rsidR="00787A36" w:rsidRPr="00B2564A" w:rsidRDefault="00787A36" w:rsidP="00215FAE">
            <w:pPr>
              <w:jc w:val="center"/>
            </w:pPr>
            <w:r w:rsidRPr="00B2564A">
              <w:t>Calculated capacitor value</w:t>
            </w:r>
          </w:p>
        </w:tc>
        <w:tc>
          <w:tcPr>
            <w:tcW w:w="2977" w:type="dxa"/>
          </w:tcPr>
          <w:p w14:paraId="123207F5" w14:textId="77777777" w:rsidR="00787A36" w:rsidRPr="00B2564A" w:rsidRDefault="00787A36" w:rsidP="00215FAE">
            <w:pPr>
              <w:jc w:val="center"/>
            </w:pPr>
            <w:r w:rsidRPr="00B2564A">
              <w:t>Closest real capacitor value</w:t>
            </w:r>
          </w:p>
        </w:tc>
      </w:tr>
      <w:tr w:rsidR="00787A36" w:rsidRPr="00B2564A" w14:paraId="2669087F" w14:textId="77777777" w:rsidTr="00215FAE">
        <w:trPr>
          <w:jc w:val="center"/>
        </w:trPr>
        <w:tc>
          <w:tcPr>
            <w:tcW w:w="2122" w:type="dxa"/>
          </w:tcPr>
          <w:p w14:paraId="437ABEC5" w14:textId="77777777" w:rsidR="00787A36" w:rsidRPr="00B2564A" w:rsidRDefault="00787A36" w:rsidP="00215FAE">
            <w:pPr>
              <w:jc w:val="center"/>
            </w:pPr>
            <w:r w:rsidRPr="00B2564A">
              <w:t>30k</w:t>
            </w:r>
            <w:r w:rsidRPr="00B2564A">
              <w:rPr>
                <w:rFonts w:cs="Times New Roman"/>
              </w:rPr>
              <w:t>Ω</w:t>
            </w:r>
          </w:p>
        </w:tc>
        <w:tc>
          <w:tcPr>
            <w:tcW w:w="2976" w:type="dxa"/>
          </w:tcPr>
          <w:p w14:paraId="56F55F43" w14:textId="77777777" w:rsidR="00787A36" w:rsidRPr="00B2564A" w:rsidRDefault="00787A36" w:rsidP="00215FAE">
            <w:pPr>
              <w:jc w:val="center"/>
            </w:pPr>
            <w:r w:rsidRPr="00B2564A">
              <w:t>75.00nF</w:t>
            </w:r>
          </w:p>
        </w:tc>
        <w:tc>
          <w:tcPr>
            <w:tcW w:w="2977" w:type="dxa"/>
          </w:tcPr>
          <w:p w14:paraId="1E54630F" w14:textId="77777777" w:rsidR="00787A36" w:rsidRPr="00B2564A" w:rsidRDefault="00787A36" w:rsidP="00215FAE">
            <w:pPr>
              <w:jc w:val="center"/>
            </w:pPr>
            <w:r w:rsidRPr="00B2564A">
              <w:t>82nF</w:t>
            </w:r>
          </w:p>
        </w:tc>
      </w:tr>
      <w:tr w:rsidR="00787A36" w:rsidRPr="00B2564A" w14:paraId="2E90E2BD" w14:textId="77777777" w:rsidTr="00215FAE">
        <w:trPr>
          <w:jc w:val="center"/>
        </w:trPr>
        <w:tc>
          <w:tcPr>
            <w:tcW w:w="2122" w:type="dxa"/>
          </w:tcPr>
          <w:p w14:paraId="2677C602" w14:textId="77777777" w:rsidR="00787A36" w:rsidRPr="00B2564A" w:rsidRDefault="00787A36" w:rsidP="00215FAE">
            <w:pPr>
              <w:jc w:val="center"/>
            </w:pPr>
            <w:r w:rsidRPr="00B2564A">
              <w:t>33k</w:t>
            </w:r>
            <w:r w:rsidRPr="00B2564A">
              <w:rPr>
                <w:rFonts w:cs="Times New Roman"/>
              </w:rPr>
              <w:t>Ω</w:t>
            </w:r>
          </w:p>
        </w:tc>
        <w:tc>
          <w:tcPr>
            <w:tcW w:w="2976" w:type="dxa"/>
          </w:tcPr>
          <w:p w14:paraId="5BF3F458" w14:textId="77777777" w:rsidR="00787A36" w:rsidRPr="00B2564A" w:rsidRDefault="00787A36" w:rsidP="00215FAE">
            <w:pPr>
              <w:jc w:val="center"/>
            </w:pPr>
            <w:r w:rsidRPr="00B2564A">
              <w:t>68.18nF</w:t>
            </w:r>
          </w:p>
        </w:tc>
        <w:tc>
          <w:tcPr>
            <w:tcW w:w="2977" w:type="dxa"/>
          </w:tcPr>
          <w:p w14:paraId="38F1C7F5" w14:textId="77777777" w:rsidR="00787A36" w:rsidRPr="00B2564A" w:rsidRDefault="00787A36" w:rsidP="00215FAE">
            <w:pPr>
              <w:jc w:val="center"/>
            </w:pPr>
            <w:r w:rsidRPr="00B2564A">
              <w:t>68nF</w:t>
            </w:r>
          </w:p>
        </w:tc>
      </w:tr>
      <w:tr w:rsidR="00787A36" w:rsidRPr="00B2564A" w14:paraId="75D917FC" w14:textId="77777777" w:rsidTr="00215FAE">
        <w:trPr>
          <w:jc w:val="center"/>
        </w:trPr>
        <w:tc>
          <w:tcPr>
            <w:tcW w:w="2122" w:type="dxa"/>
          </w:tcPr>
          <w:p w14:paraId="0757333F" w14:textId="77777777" w:rsidR="00787A36" w:rsidRPr="00B2564A" w:rsidRDefault="00787A36" w:rsidP="00215FAE">
            <w:pPr>
              <w:jc w:val="center"/>
            </w:pPr>
            <w:r w:rsidRPr="00B2564A">
              <w:t>36k</w:t>
            </w:r>
            <w:r w:rsidRPr="00B2564A">
              <w:rPr>
                <w:rFonts w:cs="Times New Roman"/>
              </w:rPr>
              <w:t>Ω</w:t>
            </w:r>
          </w:p>
        </w:tc>
        <w:tc>
          <w:tcPr>
            <w:tcW w:w="2976" w:type="dxa"/>
          </w:tcPr>
          <w:p w14:paraId="3755AF69" w14:textId="77777777" w:rsidR="00787A36" w:rsidRPr="00B2564A" w:rsidRDefault="00787A36" w:rsidP="00215FAE">
            <w:pPr>
              <w:jc w:val="center"/>
            </w:pPr>
            <w:r w:rsidRPr="00B2564A">
              <w:t>62.50nF</w:t>
            </w:r>
          </w:p>
        </w:tc>
        <w:tc>
          <w:tcPr>
            <w:tcW w:w="2977" w:type="dxa"/>
          </w:tcPr>
          <w:p w14:paraId="6D371979" w14:textId="77777777" w:rsidR="00787A36" w:rsidRPr="00B2564A" w:rsidRDefault="00787A36" w:rsidP="00215FAE">
            <w:pPr>
              <w:jc w:val="center"/>
            </w:pPr>
            <w:r w:rsidRPr="00B2564A">
              <w:t>68nF</w:t>
            </w:r>
          </w:p>
        </w:tc>
      </w:tr>
      <w:tr w:rsidR="00787A36" w:rsidRPr="00B2564A" w14:paraId="39B096EA" w14:textId="77777777" w:rsidTr="00215FAE">
        <w:trPr>
          <w:jc w:val="center"/>
        </w:trPr>
        <w:tc>
          <w:tcPr>
            <w:tcW w:w="2122" w:type="dxa"/>
          </w:tcPr>
          <w:p w14:paraId="247A2771" w14:textId="77777777" w:rsidR="00787A36" w:rsidRPr="00B2564A" w:rsidRDefault="00787A36" w:rsidP="00215FAE">
            <w:pPr>
              <w:jc w:val="center"/>
            </w:pPr>
            <w:r w:rsidRPr="00B2564A">
              <w:t>39k</w:t>
            </w:r>
            <w:r w:rsidRPr="00B2564A">
              <w:rPr>
                <w:rFonts w:cs="Times New Roman"/>
              </w:rPr>
              <w:t>Ω</w:t>
            </w:r>
          </w:p>
        </w:tc>
        <w:tc>
          <w:tcPr>
            <w:tcW w:w="2976" w:type="dxa"/>
          </w:tcPr>
          <w:p w14:paraId="7D47EE7E" w14:textId="77777777" w:rsidR="00787A36" w:rsidRPr="00B2564A" w:rsidRDefault="00787A36" w:rsidP="00215FAE">
            <w:pPr>
              <w:jc w:val="center"/>
            </w:pPr>
            <w:r w:rsidRPr="00B2564A">
              <w:t>57.69nF</w:t>
            </w:r>
          </w:p>
        </w:tc>
        <w:tc>
          <w:tcPr>
            <w:tcW w:w="2977" w:type="dxa"/>
          </w:tcPr>
          <w:p w14:paraId="4B954CD0" w14:textId="77777777" w:rsidR="00787A36" w:rsidRPr="00B2564A" w:rsidRDefault="00787A36" w:rsidP="00215FAE">
            <w:pPr>
              <w:jc w:val="center"/>
            </w:pPr>
            <w:r w:rsidRPr="00B2564A">
              <w:t>56nF</w:t>
            </w:r>
          </w:p>
        </w:tc>
      </w:tr>
      <w:tr w:rsidR="00787A36" w:rsidRPr="00B2564A" w14:paraId="32E2BD21" w14:textId="77777777" w:rsidTr="00215FAE">
        <w:trPr>
          <w:jc w:val="center"/>
        </w:trPr>
        <w:tc>
          <w:tcPr>
            <w:tcW w:w="2122" w:type="dxa"/>
          </w:tcPr>
          <w:p w14:paraId="469A5032" w14:textId="77777777" w:rsidR="00787A36" w:rsidRPr="00B2564A" w:rsidRDefault="00787A36" w:rsidP="00215FAE">
            <w:pPr>
              <w:jc w:val="center"/>
            </w:pPr>
            <w:r w:rsidRPr="00B2564A">
              <w:t>47k</w:t>
            </w:r>
            <w:r w:rsidRPr="00B2564A">
              <w:rPr>
                <w:rFonts w:cs="Times New Roman"/>
              </w:rPr>
              <w:t>Ω</w:t>
            </w:r>
          </w:p>
        </w:tc>
        <w:tc>
          <w:tcPr>
            <w:tcW w:w="2976" w:type="dxa"/>
          </w:tcPr>
          <w:p w14:paraId="2903690E" w14:textId="77777777" w:rsidR="00787A36" w:rsidRPr="00B2564A" w:rsidRDefault="00787A36" w:rsidP="00215FAE">
            <w:pPr>
              <w:jc w:val="center"/>
            </w:pPr>
            <w:r w:rsidRPr="00B2564A">
              <w:t>47.87nF</w:t>
            </w:r>
          </w:p>
        </w:tc>
        <w:tc>
          <w:tcPr>
            <w:tcW w:w="2977" w:type="dxa"/>
          </w:tcPr>
          <w:p w14:paraId="02E1FE3B" w14:textId="77777777" w:rsidR="00787A36" w:rsidRPr="00B2564A" w:rsidRDefault="00787A36" w:rsidP="00215FAE">
            <w:pPr>
              <w:keepNext/>
              <w:jc w:val="center"/>
            </w:pPr>
            <w:r w:rsidRPr="00B2564A">
              <w:t>47nF</w:t>
            </w:r>
          </w:p>
        </w:tc>
      </w:tr>
    </w:tbl>
    <w:p w14:paraId="651B5B79" w14:textId="1FA90F46" w:rsidR="001A1678" w:rsidRPr="00B2564A" w:rsidRDefault="001A1678" w:rsidP="00787A36">
      <w:pPr>
        <w:spacing w:before="240"/>
      </w:pPr>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014604" w:rsidRPr="00B2564A">
        <w:t xml:space="preserve">Figure </w:t>
      </w:r>
      <w:r w:rsidR="00014604">
        <w:t>3</w:t>
      </w:r>
      <w:r w:rsidR="00014604">
        <w:noBreakHyphen/>
        <w:t>7</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014604" w:rsidRPr="00B2564A">
        <w:t xml:space="preserve">Figure </w:t>
      </w:r>
      <w:r w:rsidR="00014604">
        <w:t>3</w:t>
      </w:r>
      <w:r w:rsidR="00014604">
        <w:noBreakHyphen/>
        <w:t>8</w:t>
      </w:r>
      <w:r w:rsidR="00BD2D2E" w:rsidRPr="00B2564A">
        <w:fldChar w:fldCharType="end"/>
      </w:r>
      <w:r w:rsidRPr="00B2564A">
        <w:t xml:space="preserve"> are consistent with the findings 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lastRenderedPageBreak/>
        <w:drawing>
          <wp:inline distT="0" distB="0" distL="0" distR="0" wp14:anchorId="1C17096D" wp14:editId="70B4187C">
            <wp:extent cx="2178685" cy="2395856"/>
            <wp:effectExtent l="0" t="0" r="0" b="444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18399" cy="2439529"/>
                    </a:xfrm>
                    <a:prstGeom prst="rect">
                      <a:avLst/>
                    </a:prstGeom>
                  </pic:spPr>
                </pic:pic>
              </a:graphicData>
            </a:graphic>
          </wp:inline>
        </w:drawing>
      </w:r>
    </w:p>
    <w:p w14:paraId="2767730A" w14:textId="73BE3863" w:rsidR="00AB3A5A" w:rsidRPr="00B2564A" w:rsidRDefault="00BD2D2E" w:rsidP="00236B63">
      <w:pPr>
        <w:pStyle w:val="Caption"/>
      </w:pPr>
      <w:bookmarkStart w:id="102" w:name="_Ref145283290"/>
      <w:bookmarkStart w:id="103" w:name="_Toc147916493"/>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7</w:t>
      </w:r>
      <w:r w:rsidR="00781143">
        <w:fldChar w:fldCharType="end"/>
      </w:r>
      <w:bookmarkEnd w:id="102"/>
      <w:r w:rsidRPr="00B2564A">
        <w:t>. Bypass capacitor test circuitry using the reed switch from the anemometer</w:t>
      </w:r>
      <w:bookmarkEnd w:id="103"/>
    </w:p>
    <w:p w14:paraId="735AC688" w14:textId="77777777" w:rsidR="00BD2D2E" w:rsidRPr="00B2564A" w:rsidRDefault="00BD2D2E" w:rsidP="00236B63">
      <w:pPr>
        <w:pStyle w:val="Caption"/>
      </w:pPr>
      <w:bookmarkStart w:id="104" w:name="_Ref141436790"/>
      <w:r w:rsidRPr="00B2564A">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017C5964" w:rsidR="00BD2D2E" w:rsidRPr="00B2564A" w:rsidRDefault="00BD2D2E" w:rsidP="00BD2D2E">
      <w:pPr>
        <w:jc w:val="center"/>
      </w:pPr>
      <w:bookmarkStart w:id="105" w:name="_Ref145283147"/>
      <w:bookmarkStart w:id="106" w:name="_Toc147916494"/>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8</w:t>
      </w:r>
      <w:r w:rsidR="00781143">
        <w:fldChar w:fldCharType="end"/>
      </w:r>
      <w:bookmarkEnd w:id="104"/>
      <w:bookmarkEnd w:id="105"/>
      <w:r w:rsidRPr="00B2564A">
        <w:t>. Reed switch debounced by the 68-nF bypass capacitor</w:t>
      </w:r>
      <w:bookmarkEnd w:id="106"/>
    </w:p>
    <w:p w14:paraId="5F331739" w14:textId="108051A6" w:rsidR="001E182F" w:rsidRPr="00B2564A" w:rsidRDefault="00F427A8" w:rsidP="006240D5">
      <w:pPr>
        <w:keepNext/>
        <w:spacing w:before="240" w:after="0"/>
        <w:jc w:val="center"/>
      </w:pPr>
      <w:r w:rsidRPr="00B2564A">
        <w:drawing>
          <wp:inline distT="0" distB="0" distL="0" distR="0" wp14:anchorId="25C90354" wp14:editId="6CA38DF3">
            <wp:extent cx="2157750" cy="2603500"/>
            <wp:effectExtent l="0" t="0" r="0" b="635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189020" cy="2641230"/>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462DB9F1" w:rsidR="001E182F" w:rsidRPr="00B2564A" w:rsidRDefault="001E182F" w:rsidP="00236B63">
      <w:pPr>
        <w:pStyle w:val="Caption"/>
      </w:pPr>
      <w:bookmarkStart w:id="107" w:name="_Toc147916495"/>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9</w:t>
      </w:r>
      <w:r w:rsidR="00781143">
        <w:fldChar w:fldCharType="end"/>
      </w:r>
      <w:r w:rsidRPr="00B2564A">
        <w:t xml:space="preserve">. </w:t>
      </w:r>
      <w:r w:rsidR="003E2FB8" w:rsidRPr="00B2564A">
        <w:t>Circuitry for interfacing with the anemometer</w:t>
      </w:r>
      <w:bookmarkEnd w:id="107"/>
    </w:p>
    <w:p w14:paraId="5EED948E" w14:textId="77777777" w:rsidR="00655164" w:rsidRPr="00B2564A" w:rsidRDefault="00655164" w:rsidP="007F5BAE">
      <w:pPr>
        <w:pStyle w:val="Heading4"/>
      </w:pPr>
      <w:r w:rsidRPr="00B2564A">
        <w:lastRenderedPageBreak/>
        <w:t>Software design</w:t>
      </w:r>
    </w:p>
    <w:p w14:paraId="0EF60EE4" w14:textId="1EAC1912" w:rsidR="007E515A" w:rsidRPr="00B2564A" w:rsidRDefault="00194EE5" w:rsidP="007E515A">
      <w:pPr>
        <w:jc w:val="both"/>
        <w:rPr>
          <w:rFonts w:eastAsiaTheme="minorEastAsia"/>
        </w:rPr>
      </w:pPr>
      <w:r>
        <w:t xml:space="preserve">It is </w:t>
      </w:r>
      <w:r w:rsidR="007E515A" w:rsidRPr="00B2564A">
        <w:t>determine</w:t>
      </w:r>
      <w:r>
        <w:t>d</w:t>
      </w:r>
      <w:r w:rsidR="007E515A" w:rsidRPr="00B2564A">
        <w:t xml:space="preserve">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7E515A" w:rsidRPr="00B2564A">
        <w:rPr>
          <w:rFonts w:eastAsiaTheme="minorEastAsia"/>
        </w:rPr>
        <w:t xml:space="preserve">, where </w:t>
      </w:r>
      <m:oMath>
        <m:r>
          <w:rPr>
            <w:rFonts w:ascii="Cambria Math" w:eastAsiaTheme="minorEastAsia" w:hAnsi="Cambria Math"/>
          </w:rPr>
          <m:t>n</m:t>
        </m:r>
      </m:oMath>
      <w:r w:rsidR="007E515A" w:rsidRPr="00B2564A">
        <w:rPr>
          <w:rFonts w:eastAsiaTheme="minorEastAsia"/>
        </w:rPr>
        <w:t xml:space="preserve"> is the number of pulses over a period </w:t>
      </w:r>
      <m:oMath>
        <m:r>
          <w:rPr>
            <w:rFonts w:ascii="Cambria Math" w:eastAsiaTheme="minorEastAsia" w:hAnsi="Cambria Math"/>
          </w:rPr>
          <m:t>T</m:t>
        </m:r>
      </m:oMath>
      <w:r w:rsidR="007E515A" w:rsidRPr="00B2564A">
        <w:rPr>
          <w:rFonts w:eastAsiaTheme="minorEastAsia"/>
        </w:rPr>
        <w:t xml:space="preserve"> detected from the anemometer by the microcontroller, and </w:t>
      </w:r>
      <m:oMath>
        <m:r>
          <w:rPr>
            <w:rFonts w:ascii="Cambria Math" w:eastAsiaTheme="minorEastAsia" w:hAnsi="Cambria Math"/>
          </w:rPr>
          <m:t>R</m:t>
        </m:r>
      </m:oMath>
      <w:r w:rsidR="007E515A" w:rsidRPr="00B2564A">
        <w:rPr>
          <w:rFonts w:eastAsiaTheme="minorEastAsia"/>
        </w:rPr>
        <w:t xml:space="preserve"> is “the radius from the pivot to the edge of a cup” </w:t>
      </w:r>
      <w:r w:rsidR="007E515A" w:rsidRPr="00B2564A">
        <w:rPr>
          <w:rFonts w:eastAsiaTheme="minorEastAsia"/>
        </w:rPr>
        <w:fldChar w:fldCharType="begin" w:fldLock="1"/>
      </w:r>
      <w:r w:rsidR="00033E26">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6], [59]","plainTextFormattedCitation":"[6], [59]","previouslyFormattedCitation":"[6], [59]"},"properties":{"noteIndex":0},"schema":"https://github.com/citation-style-language/schema/raw/master/csl-citation.json"}</w:instrText>
      </w:r>
      <w:r w:rsidR="007E515A" w:rsidRPr="00B2564A">
        <w:rPr>
          <w:rFonts w:eastAsiaTheme="minorEastAsia"/>
        </w:rPr>
        <w:fldChar w:fldCharType="separate"/>
      </w:r>
      <w:r w:rsidR="00C61C23" w:rsidRPr="00C61C23">
        <w:rPr>
          <w:rFonts w:eastAsiaTheme="minorEastAsia"/>
        </w:rPr>
        <w:t>[6], [59]</w:t>
      </w:r>
      <w:r w:rsidR="007E515A" w:rsidRPr="00B2564A">
        <w:rPr>
          <w:rFonts w:eastAsiaTheme="minorEastAsia"/>
        </w:rPr>
        <w:fldChar w:fldCharType="end"/>
      </w:r>
      <w:r w:rsidR="007E515A"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007E515A" w:rsidRPr="00B2564A">
        <w:rPr>
          <w:rFonts w:eastAsiaTheme="minorEastAsia"/>
        </w:rPr>
        <w:t xml:space="preserve"> as demostrated by </w:t>
      </w:r>
      <w:r w:rsidR="007E515A" w:rsidRPr="00B2564A">
        <w:rPr>
          <w:rFonts w:eastAsiaTheme="minorEastAsia"/>
        </w:rPr>
        <w:fldChar w:fldCharType="begin" w:fldLock="1"/>
      </w:r>
      <w:r w:rsidR="00E66D83">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007E515A" w:rsidRPr="00B2564A">
        <w:rPr>
          <w:rFonts w:eastAsiaTheme="minorEastAsia"/>
        </w:rPr>
        <w:fldChar w:fldCharType="separate"/>
      </w:r>
      <w:r w:rsidR="00715E75" w:rsidRPr="00715E75">
        <w:rPr>
          <w:rFonts w:eastAsiaTheme="minorEastAsia"/>
        </w:rPr>
        <w:t>[19]</w:t>
      </w:r>
      <w:r w:rsidR="007E515A" w:rsidRPr="00B2564A">
        <w:rPr>
          <w:rFonts w:eastAsiaTheme="minorEastAsia"/>
        </w:rPr>
        <w:fldChar w:fldCharType="end"/>
      </w:r>
      <w:r w:rsidR="007E515A"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007E515A"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014604">
        <w:rPr>
          <w:rFonts w:eastAsiaTheme="minorEastAsia"/>
        </w:rPr>
        <w:t>4.1</w:t>
      </w:r>
      <w:r w:rsidR="004027FA" w:rsidRPr="00B2564A">
        <w:rPr>
          <w:rFonts w:eastAsiaTheme="minorEastAsia"/>
        </w:rPr>
        <w:fldChar w:fldCharType="end"/>
      </w:r>
      <w:r w:rsidR="007E515A"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3B052CCB" w:rsidR="00C6796E" w:rsidRPr="00B2564A" w:rsidRDefault="00A96DE7" w:rsidP="00236B63">
      <w:pPr>
        <w:pStyle w:val="Caption"/>
      </w:pPr>
      <w:bookmarkStart w:id="108" w:name="_Toc147916496"/>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0</w:t>
      </w:r>
      <w:r w:rsidR="00781143">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08"/>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28C1C2DB" w:rsidR="00CB71B9" w:rsidRPr="00B2564A" w:rsidRDefault="00DF0EFB" w:rsidP="00DA555D">
      <w:pPr>
        <w:shd w:val="clear" w:color="auto" w:fill="FFFFFF"/>
        <w:spacing w:before="240" w:line="285" w:lineRule="atLeast"/>
        <w:jc w:val="both"/>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75BF725" w14:textId="29A557AC" w:rsidR="00910233" w:rsidRPr="00B2564A" w:rsidRDefault="002C1776" w:rsidP="00DA555D">
      <w:pPr>
        <w:shd w:val="clear" w:color="auto" w:fill="FFFFFF"/>
        <w:spacing w:before="240" w:line="285" w:lineRule="atLeast"/>
        <w:jc w:val="both"/>
        <w:rPr>
          <w:rFonts w:eastAsiaTheme="minorEastAsia"/>
        </w:rPr>
      </w:pPr>
      <w:r w:rsidRPr="00B2564A">
        <w:rPr>
          <w:rFonts w:eastAsiaTheme="minorEastAsia"/>
        </w:rPr>
        <w:lastRenderedPageBreak/>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014604" w:rsidRPr="00B2564A">
        <w:t xml:space="preserve">Figure </w:t>
      </w:r>
      <w:r w:rsidR="00014604">
        <w:t>2</w:t>
      </w:r>
      <w:r w:rsidR="00014604">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033E26">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60]","plainTextFormattedCitation":"[60]","previouslyFormattedCitation":"[60]"},"properties":{"noteIndex":0},"schema":"https://github.com/citation-style-language/schema/raw/master/csl-citation.json"}</w:instrText>
      </w:r>
      <w:r w:rsidR="000C74D6" w:rsidRPr="00B2564A">
        <w:rPr>
          <w:rFonts w:eastAsiaTheme="minorEastAsia"/>
        </w:rPr>
        <w:fldChar w:fldCharType="separate"/>
      </w:r>
      <w:r w:rsidR="00C61C23" w:rsidRPr="00C61C23">
        <w:rPr>
          <w:rFonts w:eastAsiaTheme="minorEastAsia"/>
        </w:rPr>
        <w:t>[60]</w:t>
      </w:r>
      <w:r w:rsidR="000C74D6" w:rsidRPr="00B2564A">
        <w:rPr>
          <w:rFonts w:eastAsiaTheme="minorEastAsia"/>
        </w:rPr>
        <w:fldChar w:fldCharType="end"/>
      </w:r>
      <w:r w:rsidR="000C74D6" w:rsidRPr="00B2564A">
        <w:rPr>
          <w:rFonts w:eastAsiaTheme="minorEastAsia"/>
        </w:rPr>
        <w:t>.</w:t>
      </w:r>
    </w:p>
    <w:p w14:paraId="1CD27C87" w14:textId="23F2559E" w:rsidR="003B7D67" w:rsidRPr="00B2564A" w:rsidRDefault="003B7D67" w:rsidP="007F5BAE">
      <w:pPr>
        <w:pStyle w:val="Heading3"/>
      </w:pPr>
      <w:bookmarkStart w:id="109" w:name="_Toc148601784"/>
      <w:r w:rsidRPr="00B2564A">
        <w:t>Wind Vane</w:t>
      </w:r>
      <w:bookmarkEnd w:id="109"/>
    </w:p>
    <w:p w14:paraId="06626DDC" w14:textId="77777777" w:rsidR="00902FCA" w:rsidRPr="00B2564A" w:rsidRDefault="00902FCA" w:rsidP="007F5BAE">
      <w:pPr>
        <w:pStyle w:val="Heading4"/>
      </w:pPr>
      <w:bookmarkStart w:id="110" w:name="_Ref145605419"/>
      <w:r w:rsidRPr="00B2564A">
        <w:t>Hardware dependencies</w:t>
      </w:r>
      <w:bookmarkEnd w:id="110"/>
    </w:p>
    <w:p w14:paraId="7B79B003" w14:textId="2A18D58A" w:rsidR="00902FCA" w:rsidRPr="00B2564A" w:rsidRDefault="00902FCA" w:rsidP="00902FCA">
      <w:pPr>
        <w:pStyle w:val="Heading5"/>
        <w:spacing w:after="240"/>
      </w:pPr>
      <w:bookmarkStart w:id="111" w:name="_Ref145605441"/>
      <w:r w:rsidRPr="00B2564A">
        <w:t>Voltage divider</w:t>
      </w:r>
      <w:bookmarkEnd w:id="111"/>
    </w:p>
    <w:p w14:paraId="6489CFC0" w14:textId="5E66EDEC"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014604">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2633DD63" w:rsidR="00E54AF0" w:rsidRPr="00B2564A" w:rsidRDefault="00E54AF0" w:rsidP="00E54AF0">
      <w:pPr>
        <w:jc w:val="both"/>
      </w:pPr>
      <w:r w:rsidRPr="00B2564A">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014604" w:rsidRPr="00B2564A">
        <w:t xml:space="preserve">Figure </w:t>
      </w:r>
      <w:r w:rsidR="00014604">
        <w:t>2</w:t>
      </w:r>
      <w:r w:rsidR="00014604">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7C8D3436"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014604" w:rsidRPr="00B2564A">
        <w:t xml:space="preserve">Figure </w:t>
      </w:r>
      <w:r w:rsidR="00014604">
        <w:t>3</w:t>
      </w:r>
      <w:r w:rsidR="00014604">
        <w:noBreakHyphen/>
        <w:t>11</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2ED0FCE4" w:rsidR="00E54AF0" w:rsidRPr="00B2564A" w:rsidRDefault="00433B6F" w:rsidP="00236B63">
      <w:pPr>
        <w:pStyle w:val="Caption"/>
      </w:pPr>
      <w:bookmarkStart w:id="112" w:name="_Ref145283675"/>
      <w:bookmarkStart w:id="113" w:name="_Toc147916497"/>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1</w:t>
      </w:r>
      <w:r w:rsidR="00781143">
        <w:fldChar w:fldCharType="end"/>
      </w:r>
      <w:bookmarkEnd w:id="112"/>
      <w:r w:rsidRPr="00B2564A">
        <w:t>. Voltage divider circuitry with ADC module</w:t>
      </w:r>
      <w:bookmarkEnd w:id="113"/>
    </w:p>
    <w:p w14:paraId="4750844E" w14:textId="44F38CD7"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014604" w:rsidRPr="00B2564A">
        <w:t xml:space="preserve">Figure </w:t>
      </w:r>
      <w:r w:rsidR="00014604">
        <w:t>3</w:t>
      </w:r>
      <w:r w:rsidR="00014604">
        <w:noBreakHyphen/>
        <w:t>12</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000000" w:rsidP="00236B63">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0E4CA9E1" w:rsidR="00E54AF0" w:rsidRPr="00B2564A" w:rsidRDefault="00E54AF0" w:rsidP="00D00990">
            <w:pPr>
              <w:jc w:val="center"/>
            </w:pPr>
            <w:r w:rsidRPr="00B2564A">
              <w:t>(</w:t>
            </w:r>
            <w:fldSimple w:instr=" SEQ Eq \* MERGEFORMAT ">
              <w:r w:rsidR="00014604">
                <w:t>1</w:t>
              </w:r>
            </w:fldSimple>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5EF61004"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033E26">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61]","plainTextFormattedCitation":"[61]","previouslyFormattedCitation":"[61]"},"properties":{"noteIndex":0},"schema":"https://github.com/citation-style-language/schema/raw/master/csl-citation.json"}</w:instrText>
      </w:r>
      <w:r w:rsidRPr="00B2564A">
        <w:rPr>
          <w:rFonts w:eastAsiaTheme="minorEastAsia"/>
        </w:rPr>
        <w:fldChar w:fldCharType="separate"/>
      </w:r>
      <w:r w:rsidR="00C61C23" w:rsidRPr="00C61C23">
        <w:rPr>
          <w:rFonts w:eastAsiaTheme="minorEastAsia"/>
        </w:rPr>
        <w:t>[61]</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46CCD68B" w:rsidR="00E54AF0" w:rsidRPr="00B2564A" w:rsidRDefault="00E54AF0" w:rsidP="00D00990">
            <w:pPr>
              <w:jc w:val="center"/>
            </w:pPr>
            <w:r w:rsidRPr="00B2564A">
              <w:t>(</w:t>
            </w:r>
            <w:bookmarkStart w:id="114" w:name="StepResponse"/>
            <w:r w:rsidRPr="00B2564A">
              <w:fldChar w:fldCharType="begin"/>
            </w:r>
            <w:r w:rsidRPr="00B2564A">
              <w:instrText xml:space="preserve"> SEQ Eq \* MERGEFORMAT </w:instrText>
            </w:r>
            <w:r w:rsidRPr="00B2564A">
              <w:fldChar w:fldCharType="separate"/>
            </w:r>
            <w:r w:rsidR="00014604">
              <w:t>2</w:t>
            </w:r>
            <w:r w:rsidRPr="00B2564A">
              <w:fldChar w:fldCharType="end"/>
            </w:r>
            <w:bookmarkEnd w:id="114"/>
            <w:r w:rsidRPr="00B2564A">
              <w:t>)</w:t>
            </w:r>
          </w:p>
        </w:tc>
      </w:tr>
    </w:tbl>
    <w:p w14:paraId="3C547B70" w14:textId="108F3B6B"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014604">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014604">
        <w:t>2</w:t>
      </w:r>
      <w:r w:rsidRPr="00B2564A">
        <w:rPr>
          <w:rFonts w:eastAsiaTheme="minorEastAsia"/>
        </w:rPr>
        <w:fldChar w:fldCharType="end"/>
      </w:r>
      <w:r w:rsidRPr="00B2564A">
        <w:rPr>
          <w:rFonts w:eastAsiaTheme="minorEastAsia"/>
        </w:rPr>
        <w:t>):</w:t>
      </w:r>
    </w:p>
    <w:p w14:paraId="10104A09"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drawing>
          <wp:inline distT="0" distB="0" distL="0" distR="0" wp14:anchorId="1E33324F" wp14:editId="25A09B38">
            <wp:extent cx="5248893" cy="3515674"/>
            <wp:effectExtent l="0" t="0" r="9525" b="889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276939" cy="3534459"/>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37C90DE3" w:rsidR="00E54AF0" w:rsidRPr="00B2564A" w:rsidRDefault="00E54AF0" w:rsidP="00236B63">
      <w:pPr>
        <w:pStyle w:val="Caption"/>
      </w:pPr>
      <w:bookmarkStart w:id="115" w:name="_Ref142079043"/>
      <w:bookmarkStart w:id="116" w:name="_Toc147916498"/>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2</w:t>
      </w:r>
      <w:r w:rsidR="00781143">
        <w:fldChar w:fldCharType="end"/>
      </w:r>
      <w:bookmarkEnd w:id="115"/>
      <w:r w:rsidRPr="00B2564A">
        <w:t>. Derivation of the Norton equivalent of the voltage divider</w:t>
      </w:r>
      <w:bookmarkEnd w:id="116"/>
    </w:p>
    <w:p w14:paraId="21267058" w14:textId="2EBA36C7" w:rsidR="00E54AF0" w:rsidRPr="00B2564A" w:rsidRDefault="00E54AF0" w:rsidP="00E54AF0">
      <w:pPr>
        <w:jc w:val="both"/>
      </w:pPr>
      <w:r w:rsidRPr="00B2564A">
        <w:t xml:space="preserve">According to the capacitor charging voltage curve shown in </w:t>
      </w:r>
      <w:r w:rsidRPr="00B2564A">
        <w:fldChar w:fldCharType="begin" w:fldLock="1"/>
      </w:r>
      <w:r w:rsidR="00033E26">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62]","plainTextFormattedCitation":"[62]","previouslyFormattedCitation":"[62]"},"properties":{"noteIndex":0},"schema":"https://github.com/citation-style-language/schema/raw/master/csl-citation.json"}</w:instrText>
      </w:r>
      <w:r w:rsidRPr="00B2564A">
        <w:fldChar w:fldCharType="separate"/>
      </w:r>
      <w:r w:rsidR="00C61C23" w:rsidRPr="00C61C23">
        <w:t>[62]</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Pr="00B2564A">
        <w:fldChar w:fldCharType="separate"/>
      </w:r>
      <w:r w:rsidR="00715E75" w:rsidRPr="00715E75">
        <w:t>[13]</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lastRenderedPageBreak/>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2DE0A54F"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Pr="00B2564A">
        <w:fldChar w:fldCharType="separate"/>
      </w:r>
      <w:r w:rsidR="00C61C23" w:rsidRPr="00C61C23">
        <w:t>[55]</w:t>
      </w:r>
      <w:r w:rsidRPr="00B2564A">
        <w:fldChar w:fldCharType="end"/>
      </w:r>
      <w:r w:rsidRPr="00B2564A">
        <w:t xml:space="preserve">. Furthermore,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the internal sample and hold capacitor of the ADC module is guaranteed to be 8pF by design. By substituing the wind vane internal resistance values from</w:t>
      </w:r>
      <w:r w:rsidR="00DA3FF9">
        <w:t xml:space="preserve"> </w:t>
      </w:r>
      <w:r w:rsidR="00DA3FF9">
        <w:fldChar w:fldCharType="begin"/>
      </w:r>
      <w:r w:rsidR="00DA3FF9">
        <w:instrText xml:space="preserve"> REF _Ref147864778 \h </w:instrText>
      </w:r>
      <w:r w:rsidR="00DA3FF9">
        <w:fldChar w:fldCharType="separate"/>
      </w:r>
      <w:r w:rsidR="00014604">
        <w:t>Table 2</w:t>
      </w:r>
      <w:r w:rsidR="00014604">
        <w:noBreakHyphen/>
        <w:t>1</w:t>
      </w:r>
      <w:r w:rsidR="00DA3FF9">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597CFFB8" w:rsidR="00E54AF0" w:rsidRPr="00B2564A" w:rsidRDefault="00E54AF0" w:rsidP="00236B63">
      <w:pPr>
        <w:pStyle w:val="Caption"/>
      </w:pPr>
      <w:bookmarkStart w:id="117" w:name="_Ref145605768"/>
      <w:bookmarkStart w:id="118" w:name="_Toc147916499"/>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3</w:t>
      </w:r>
      <w:r w:rsidR="00781143">
        <w:fldChar w:fldCharType="end"/>
      </w:r>
      <w:bookmarkEnd w:id="117"/>
      <w:r w:rsidRPr="00B2564A">
        <w:t>. An instance of R</w:t>
      </w:r>
      <w:r w:rsidRPr="00B2564A">
        <w:rPr>
          <w:vertAlign w:val="subscript"/>
        </w:rPr>
        <w:t>external</w:t>
      </w:r>
      <w:r w:rsidRPr="00B2564A">
        <w:t xml:space="preserve"> = 3.0kΩ input to the voltage step-calculating sheet</w:t>
      </w:r>
      <w:bookmarkEnd w:id="118"/>
    </w:p>
    <w:p w14:paraId="0A90D18B" w14:textId="526C21C2"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014604" w:rsidRPr="00B2564A">
        <w:t xml:space="preserve">Table </w:t>
      </w:r>
      <w:r w:rsidR="00014604">
        <w:t>3</w:t>
      </w:r>
      <w:r w:rsidR="00014604">
        <w:noBreakHyphen/>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014604" w:rsidRPr="00B2564A">
        <w:t xml:space="preserve">Table </w:t>
      </w:r>
      <w:r w:rsidR="00014604">
        <w:t>3</w:t>
      </w:r>
      <w:r w:rsidR="00014604">
        <w:noBreakHyphen/>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p w14:paraId="033DCAFA" w14:textId="08C8945B" w:rsidR="00286A33" w:rsidRDefault="00FC5EB9" w:rsidP="00236B63">
      <w:pPr>
        <w:pStyle w:val="Caption"/>
        <w:rPr>
          <w:vertAlign w:val="subscript"/>
        </w:rPr>
      </w:pPr>
      <w:bookmarkStart w:id="119" w:name="_Ref145283914"/>
      <w:bookmarkStart w:id="120" w:name="_Toc147609014"/>
      <w:r w:rsidRPr="00B2564A">
        <w:lastRenderedPageBreak/>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2</w:t>
      </w:r>
      <w:r w:rsidR="00F7068B">
        <w:fldChar w:fldCharType="end"/>
      </w:r>
      <w:bookmarkEnd w:id="119"/>
      <w:r w:rsidRPr="00B2564A">
        <w:t>. Voltage steps of the voltage divider by R</w:t>
      </w:r>
      <w:r w:rsidRPr="00B2564A">
        <w:rPr>
          <w:vertAlign w:val="subscript"/>
        </w:rPr>
        <w:t>external</w:t>
      </w:r>
      <w:bookmarkEnd w:id="120"/>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787A36" w:rsidRPr="00B2564A" w14:paraId="1AD9D76D" w14:textId="77777777" w:rsidTr="00215FAE">
        <w:trPr>
          <w:trHeight w:val="315"/>
          <w:jc w:val="center"/>
        </w:trPr>
        <w:tc>
          <w:tcPr>
            <w:tcW w:w="2689" w:type="dxa"/>
            <w:shd w:val="clear" w:color="auto" w:fill="auto"/>
            <w:noWrap/>
            <w:vAlign w:val="center"/>
            <w:hideMark/>
          </w:tcPr>
          <w:p w14:paraId="63B72576" w14:textId="77777777" w:rsidR="00787A36" w:rsidRPr="00B2564A" w:rsidRDefault="00787A36" w:rsidP="00215FAE">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04250267" w14:textId="77777777" w:rsidR="00787A36" w:rsidRPr="00B2564A" w:rsidRDefault="00787A36" w:rsidP="00215FAE">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787A36" w:rsidRPr="00B2564A" w14:paraId="6CFD9545" w14:textId="77777777" w:rsidTr="00215FAE">
        <w:trPr>
          <w:trHeight w:val="315"/>
          <w:jc w:val="center"/>
        </w:trPr>
        <w:tc>
          <w:tcPr>
            <w:tcW w:w="2689" w:type="dxa"/>
            <w:shd w:val="clear" w:color="auto" w:fill="auto"/>
            <w:noWrap/>
            <w:vAlign w:val="center"/>
            <w:hideMark/>
          </w:tcPr>
          <w:p w14:paraId="322A384E"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18BEDBA9"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787A36" w:rsidRPr="00B2564A" w14:paraId="74A79F12" w14:textId="77777777" w:rsidTr="00215FAE">
        <w:trPr>
          <w:trHeight w:val="315"/>
          <w:jc w:val="center"/>
        </w:trPr>
        <w:tc>
          <w:tcPr>
            <w:tcW w:w="2689" w:type="dxa"/>
            <w:shd w:val="clear" w:color="auto" w:fill="auto"/>
            <w:noWrap/>
            <w:vAlign w:val="center"/>
            <w:hideMark/>
          </w:tcPr>
          <w:p w14:paraId="57545EB8"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5AC28CF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787A36" w:rsidRPr="00B2564A" w14:paraId="1FD56866" w14:textId="77777777" w:rsidTr="00215FAE">
        <w:trPr>
          <w:trHeight w:val="315"/>
          <w:jc w:val="center"/>
        </w:trPr>
        <w:tc>
          <w:tcPr>
            <w:tcW w:w="2689" w:type="dxa"/>
            <w:shd w:val="clear" w:color="auto" w:fill="auto"/>
            <w:noWrap/>
            <w:vAlign w:val="center"/>
            <w:hideMark/>
          </w:tcPr>
          <w:p w14:paraId="5D8E7B9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3E2801AF"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787A36" w:rsidRPr="00B2564A" w14:paraId="73A3B7F9" w14:textId="77777777" w:rsidTr="00215FAE">
        <w:trPr>
          <w:trHeight w:val="315"/>
          <w:jc w:val="center"/>
        </w:trPr>
        <w:tc>
          <w:tcPr>
            <w:tcW w:w="2689" w:type="dxa"/>
            <w:shd w:val="clear" w:color="auto" w:fill="auto"/>
            <w:noWrap/>
            <w:vAlign w:val="center"/>
            <w:hideMark/>
          </w:tcPr>
          <w:p w14:paraId="5912D204"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420FCFC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787A36" w:rsidRPr="00B2564A" w14:paraId="2066D226" w14:textId="77777777" w:rsidTr="00215FAE">
        <w:trPr>
          <w:trHeight w:val="315"/>
          <w:jc w:val="center"/>
        </w:trPr>
        <w:tc>
          <w:tcPr>
            <w:tcW w:w="2689" w:type="dxa"/>
            <w:shd w:val="clear" w:color="auto" w:fill="auto"/>
            <w:noWrap/>
            <w:vAlign w:val="center"/>
            <w:hideMark/>
          </w:tcPr>
          <w:p w14:paraId="6AD5B6C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23D0E82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787A36" w:rsidRPr="00B2564A" w14:paraId="389101C5" w14:textId="77777777" w:rsidTr="00215FAE">
        <w:trPr>
          <w:trHeight w:val="315"/>
          <w:jc w:val="center"/>
        </w:trPr>
        <w:tc>
          <w:tcPr>
            <w:tcW w:w="2689" w:type="dxa"/>
            <w:shd w:val="clear" w:color="auto" w:fill="auto"/>
            <w:noWrap/>
            <w:vAlign w:val="center"/>
            <w:hideMark/>
          </w:tcPr>
          <w:p w14:paraId="2398B534"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346C449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787A36" w:rsidRPr="00B2564A" w14:paraId="34EDC045" w14:textId="77777777" w:rsidTr="00215FAE">
        <w:trPr>
          <w:trHeight w:val="315"/>
          <w:jc w:val="center"/>
        </w:trPr>
        <w:tc>
          <w:tcPr>
            <w:tcW w:w="2689" w:type="dxa"/>
            <w:shd w:val="clear" w:color="auto" w:fill="auto"/>
            <w:noWrap/>
            <w:vAlign w:val="center"/>
            <w:hideMark/>
          </w:tcPr>
          <w:p w14:paraId="2DFDA80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7723D6A0"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787A36" w:rsidRPr="00B2564A" w14:paraId="3FEF14A0" w14:textId="77777777" w:rsidTr="00215FAE">
        <w:trPr>
          <w:trHeight w:val="315"/>
          <w:jc w:val="center"/>
        </w:trPr>
        <w:tc>
          <w:tcPr>
            <w:tcW w:w="2689" w:type="dxa"/>
            <w:shd w:val="clear" w:color="auto" w:fill="auto"/>
            <w:noWrap/>
            <w:vAlign w:val="center"/>
            <w:hideMark/>
          </w:tcPr>
          <w:p w14:paraId="1FF5F28E"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3967031C"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787A36" w:rsidRPr="00B2564A" w14:paraId="6F701BBA" w14:textId="77777777" w:rsidTr="00215FAE">
        <w:trPr>
          <w:trHeight w:val="315"/>
          <w:jc w:val="center"/>
        </w:trPr>
        <w:tc>
          <w:tcPr>
            <w:tcW w:w="2689" w:type="dxa"/>
            <w:shd w:val="clear" w:color="auto" w:fill="auto"/>
            <w:noWrap/>
            <w:vAlign w:val="center"/>
            <w:hideMark/>
          </w:tcPr>
          <w:p w14:paraId="51F7149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8K</w:t>
            </w:r>
          </w:p>
        </w:tc>
        <w:tc>
          <w:tcPr>
            <w:tcW w:w="2976" w:type="dxa"/>
            <w:shd w:val="clear" w:color="auto" w:fill="auto"/>
            <w:noWrap/>
            <w:vAlign w:val="center"/>
            <w:hideMark/>
          </w:tcPr>
          <w:p w14:paraId="0EDDD63A"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787A36" w:rsidRPr="00B2564A" w14:paraId="7BA1A5C0" w14:textId="77777777" w:rsidTr="00215FAE">
        <w:trPr>
          <w:trHeight w:val="315"/>
          <w:jc w:val="center"/>
        </w:trPr>
        <w:tc>
          <w:tcPr>
            <w:tcW w:w="2689" w:type="dxa"/>
            <w:shd w:val="clear" w:color="auto" w:fill="auto"/>
            <w:noWrap/>
            <w:vAlign w:val="center"/>
            <w:hideMark/>
          </w:tcPr>
          <w:p w14:paraId="3AE4924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6DCD64D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787A36" w:rsidRPr="00B2564A" w14:paraId="4F6464E2" w14:textId="77777777" w:rsidTr="00215FAE">
        <w:trPr>
          <w:trHeight w:val="315"/>
          <w:jc w:val="center"/>
        </w:trPr>
        <w:tc>
          <w:tcPr>
            <w:tcW w:w="2689" w:type="dxa"/>
            <w:shd w:val="clear" w:color="auto" w:fill="auto"/>
            <w:noWrap/>
            <w:vAlign w:val="center"/>
            <w:hideMark/>
          </w:tcPr>
          <w:p w14:paraId="0360B27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2FAB082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787A36" w:rsidRPr="00B2564A" w14:paraId="60C1ADE0" w14:textId="77777777" w:rsidTr="00215FAE">
        <w:trPr>
          <w:trHeight w:val="315"/>
          <w:jc w:val="center"/>
        </w:trPr>
        <w:tc>
          <w:tcPr>
            <w:tcW w:w="2689" w:type="dxa"/>
            <w:shd w:val="clear" w:color="auto" w:fill="auto"/>
            <w:noWrap/>
            <w:vAlign w:val="center"/>
            <w:hideMark/>
          </w:tcPr>
          <w:p w14:paraId="597F0C1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9FFADF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787A36" w:rsidRPr="00B2564A" w14:paraId="529FEED2" w14:textId="77777777" w:rsidTr="00215FAE">
        <w:trPr>
          <w:trHeight w:val="315"/>
          <w:jc w:val="center"/>
        </w:trPr>
        <w:tc>
          <w:tcPr>
            <w:tcW w:w="2689" w:type="dxa"/>
            <w:shd w:val="clear" w:color="auto" w:fill="auto"/>
            <w:noWrap/>
            <w:vAlign w:val="center"/>
            <w:hideMark/>
          </w:tcPr>
          <w:p w14:paraId="01385FCB"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6ABF940F"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787A36" w:rsidRPr="004948A6" w14:paraId="2002F6C4" w14:textId="77777777" w:rsidTr="00215FAE">
        <w:trPr>
          <w:trHeight w:val="315"/>
          <w:jc w:val="center"/>
        </w:trPr>
        <w:tc>
          <w:tcPr>
            <w:tcW w:w="2689" w:type="dxa"/>
            <w:shd w:val="clear" w:color="auto" w:fill="auto"/>
            <w:noWrap/>
            <w:vAlign w:val="center"/>
            <w:hideMark/>
          </w:tcPr>
          <w:p w14:paraId="5C99DEC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1603849B" w14:textId="77777777" w:rsidR="00787A36" w:rsidRPr="00B2564A" w:rsidRDefault="00787A36" w:rsidP="00215FAE">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6FCDAD18" w14:textId="6B456BDA"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06C55EBE">
            <wp:extent cx="3235573" cy="26289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301446" cy="2682422"/>
                    </a:xfrm>
                    <a:prstGeom prst="rect">
                      <a:avLst/>
                    </a:prstGeom>
                  </pic:spPr>
                </pic:pic>
              </a:graphicData>
            </a:graphic>
          </wp:inline>
        </w:drawing>
      </w:r>
    </w:p>
    <w:p w14:paraId="2AE18267" w14:textId="29195983" w:rsidR="00D61A64" w:rsidRPr="00B2564A" w:rsidRDefault="00D61A64" w:rsidP="00236B63">
      <w:pPr>
        <w:pStyle w:val="Caption"/>
        <w:rPr>
          <w:rFonts w:cs="Times New Roman"/>
          <w:szCs w:val="24"/>
        </w:rPr>
      </w:pPr>
      <w:bookmarkStart w:id="121" w:name="_Ref145297817"/>
      <w:bookmarkStart w:id="122" w:name="_Toc147916500"/>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4</w:t>
      </w:r>
      <w:r w:rsidR="00781143">
        <w:fldChar w:fldCharType="end"/>
      </w:r>
      <w:bookmarkEnd w:id="121"/>
      <w:r w:rsidRPr="00B2564A">
        <w:t>. A noise instance captured during a test on the wind vane</w:t>
      </w:r>
      <w:bookmarkEnd w:id="122"/>
    </w:p>
    <w:p w14:paraId="539B6F64" w14:textId="16A64DEA"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476425" w:rsidRPr="00B2564A">
        <w:fldChar w:fldCharType="separate"/>
      </w:r>
      <w:r w:rsidR="00715E75" w:rsidRPr="00715E75">
        <w:t>[13]</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DE31D7" w:rsidRPr="00B2564A">
        <w:fldChar w:fldCharType="separate"/>
      </w:r>
      <w:r w:rsidR="00715E75" w:rsidRPr="00715E75">
        <w:t>[13]</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A12E91" w:rsidRPr="00B2564A">
        <w:fldChar w:fldCharType="separate"/>
      </w:r>
      <w:r w:rsidR="00C61C23" w:rsidRPr="00C61C23">
        <w:t>[55]</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033E26">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3]","plainTextFormattedCitation":"[63]","previouslyFormattedCitation":"[63]"},"properties":{"noteIndex":0},"schema":"https://github.com/citation-style-language/schema/raw/master/csl-citation.json"}</w:instrText>
      </w:r>
      <w:r w:rsidR="00D1177A" w:rsidRPr="00B2564A">
        <w:fldChar w:fldCharType="separate"/>
      </w:r>
      <w:r w:rsidR="00C61C23" w:rsidRPr="00C61C23">
        <w:t>[63]</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w:t>
      </w:r>
      <w:r w:rsidR="0017787B" w:rsidRPr="00B2564A">
        <w:lastRenderedPageBreak/>
        <w:t xml:space="preserve">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014604" w:rsidRPr="00B2564A">
        <w:t xml:space="preserve">Figure </w:t>
      </w:r>
      <w:r w:rsidR="00014604">
        <w:t>3</w:t>
      </w:r>
      <w:r w:rsidR="00014604">
        <w:noBreakHyphen/>
        <w:t>14</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014604" w:rsidRPr="00B2564A">
        <w:t xml:space="preserve">Table </w:t>
      </w:r>
      <w:r w:rsidR="00014604">
        <w:t>3</w:t>
      </w:r>
      <w:r w:rsidR="00014604">
        <w:noBreakHyphen/>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p w14:paraId="4FFF051E" w14:textId="252D9669" w:rsidR="00121747" w:rsidRDefault="00626091" w:rsidP="00236B63">
      <w:pPr>
        <w:pStyle w:val="Caption"/>
      </w:pPr>
      <w:bookmarkStart w:id="123" w:name="_Ref145421284"/>
      <w:bookmarkStart w:id="124" w:name="_Toc147609015"/>
      <w:r w:rsidRPr="00B2564A">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3</w:t>
      </w:r>
      <w:r w:rsidR="00F7068B">
        <w:fldChar w:fldCharType="end"/>
      </w:r>
      <w:bookmarkEnd w:id="123"/>
      <w:r w:rsidRPr="00B2564A">
        <w:t xml:space="preserve">. </w:t>
      </w:r>
      <w:r w:rsidR="000B3796" w:rsidRPr="00B2564A">
        <w:t>A part of the c</w:t>
      </w:r>
      <w:r w:rsidR="001554DC" w:rsidRPr="00B2564A">
        <w:t xml:space="preserve">omponent pick-up table for the </w:t>
      </w:r>
      <w:r w:rsidR="00FA0D7A" w:rsidRPr="00B2564A">
        <w:t>passive LPF</w:t>
      </w:r>
      <w:bookmarkEnd w:id="124"/>
    </w:p>
    <w:tbl>
      <w:tblPr>
        <w:tblStyle w:val="TableGrid"/>
        <w:tblW w:w="0" w:type="auto"/>
        <w:tblLook w:val="04A0" w:firstRow="1" w:lastRow="0" w:firstColumn="1" w:lastColumn="0" w:noHBand="0" w:noVBand="1"/>
      </w:tblPr>
      <w:tblGrid>
        <w:gridCol w:w="1596"/>
        <w:gridCol w:w="1596"/>
        <w:gridCol w:w="1596"/>
        <w:gridCol w:w="1596"/>
        <w:gridCol w:w="1596"/>
        <w:gridCol w:w="1597"/>
      </w:tblGrid>
      <w:tr w:rsidR="00787A36" w:rsidRPr="00B2564A" w14:paraId="7FE8D54A" w14:textId="77777777" w:rsidTr="00215FAE">
        <w:tc>
          <w:tcPr>
            <w:tcW w:w="1596" w:type="dxa"/>
          </w:tcPr>
          <w:p w14:paraId="79FD892E" w14:textId="77777777" w:rsidR="00787A36" w:rsidRPr="00B2564A" w:rsidRDefault="00787A36" w:rsidP="00215FAE">
            <w:pPr>
              <w:jc w:val="center"/>
              <w:rPr>
                <w:b/>
                <w:bCs/>
                <w:vertAlign w:val="subscript"/>
              </w:rPr>
            </w:pPr>
            <w:r w:rsidRPr="00B2564A">
              <w:rPr>
                <w:b/>
                <w:bCs/>
              </w:rPr>
              <w:t>R</w:t>
            </w:r>
            <w:r w:rsidRPr="00B2564A">
              <w:rPr>
                <w:b/>
                <w:bCs/>
                <w:vertAlign w:val="subscript"/>
              </w:rPr>
              <w:t>filter</w:t>
            </w:r>
          </w:p>
        </w:tc>
        <w:tc>
          <w:tcPr>
            <w:tcW w:w="1596" w:type="dxa"/>
          </w:tcPr>
          <w:p w14:paraId="0E849F47" w14:textId="77777777" w:rsidR="00787A36" w:rsidRPr="00B2564A" w:rsidRDefault="00787A36" w:rsidP="00215FAE">
            <w:pPr>
              <w:jc w:val="center"/>
              <w:rPr>
                <w:b/>
                <w:bCs/>
                <w:vertAlign w:val="subscript"/>
              </w:rPr>
            </w:pPr>
            <w:r w:rsidRPr="00B2564A">
              <w:rPr>
                <w:b/>
                <w:bCs/>
              </w:rPr>
              <w:t>C</w:t>
            </w:r>
            <w:r w:rsidRPr="00B2564A">
              <w:rPr>
                <w:b/>
                <w:bCs/>
                <w:vertAlign w:val="subscript"/>
              </w:rPr>
              <w:t>1</w:t>
            </w:r>
          </w:p>
        </w:tc>
        <w:tc>
          <w:tcPr>
            <w:tcW w:w="1596" w:type="dxa"/>
          </w:tcPr>
          <w:p w14:paraId="10DF1A1F" w14:textId="77777777" w:rsidR="00787A36" w:rsidRPr="00B2564A" w:rsidRDefault="00787A36" w:rsidP="00215FAE">
            <w:pPr>
              <w:jc w:val="center"/>
              <w:rPr>
                <w:b/>
                <w:bCs/>
                <w:vertAlign w:val="subscript"/>
              </w:rPr>
            </w:pPr>
            <w:r w:rsidRPr="00B2564A">
              <w:rPr>
                <w:b/>
                <w:bCs/>
              </w:rPr>
              <w:t>C</w:t>
            </w:r>
            <w:r w:rsidRPr="00B2564A">
              <w:rPr>
                <w:b/>
                <w:bCs/>
                <w:vertAlign w:val="subscript"/>
              </w:rPr>
              <w:t>2</w:t>
            </w:r>
          </w:p>
        </w:tc>
        <w:tc>
          <w:tcPr>
            <w:tcW w:w="1596" w:type="dxa"/>
          </w:tcPr>
          <w:p w14:paraId="59F9DAFF" w14:textId="77777777" w:rsidR="00787A36" w:rsidRPr="00B2564A" w:rsidRDefault="00787A36" w:rsidP="00215FAE">
            <w:pPr>
              <w:jc w:val="center"/>
              <w:rPr>
                <w:b/>
                <w:bCs/>
                <w:vertAlign w:val="subscript"/>
              </w:rPr>
            </w:pPr>
            <w:r w:rsidRPr="00B2564A">
              <w:rPr>
                <w:b/>
                <w:bCs/>
              </w:rPr>
              <w:t>C</w:t>
            </w:r>
            <w:r w:rsidRPr="00B2564A">
              <w:rPr>
                <w:b/>
                <w:bCs/>
                <w:vertAlign w:val="subscript"/>
              </w:rPr>
              <w:t>3</w:t>
            </w:r>
          </w:p>
        </w:tc>
        <w:tc>
          <w:tcPr>
            <w:tcW w:w="1596" w:type="dxa"/>
          </w:tcPr>
          <w:p w14:paraId="61534A44" w14:textId="77777777" w:rsidR="00787A36" w:rsidRPr="00B2564A" w:rsidRDefault="00787A36" w:rsidP="00215FAE">
            <w:pPr>
              <w:jc w:val="center"/>
              <w:rPr>
                <w:b/>
                <w:bCs/>
                <w:vertAlign w:val="subscript"/>
              </w:rPr>
            </w:pPr>
            <w:r w:rsidRPr="00B2564A">
              <w:rPr>
                <w:b/>
                <w:bCs/>
              </w:rPr>
              <w:t>C</w:t>
            </w:r>
            <w:r w:rsidRPr="00B2564A">
              <w:rPr>
                <w:b/>
                <w:bCs/>
                <w:vertAlign w:val="subscript"/>
              </w:rPr>
              <w:t>4</w:t>
            </w:r>
          </w:p>
        </w:tc>
        <w:tc>
          <w:tcPr>
            <w:tcW w:w="1597" w:type="dxa"/>
          </w:tcPr>
          <w:p w14:paraId="5355068B" w14:textId="77777777" w:rsidR="00787A36" w:rsidRPr="00B2564A" w:rsidRDefault="00787A36" w:rsidP="00215FAE">
            <w:pPr>
              <w:jc w:val="center"/>
              <w:rPr>
                <w:b/>
                <w:bCs/>
                <w:vertAlign w:val="subscript"/>
              </w:rPr>
            </w:pPr>
            <w:r w:rsidRPr="00B2564A">
              <w:rPr>
                <w:b/>
                <w:bCs/>
              </w:rPr>
              <w:t>f</w:t>
            </w:r>
            <w:r w:rsidRPr="00B2564A">
              <w:rPr>
                <w:b/>
                <w:bCs/>
                <w:vertAlign w:val="subscript"/>
              </w:rPr>
              <w:t>-3dB</w:t>
            </w:r>
          </w:p>
        </w:tc>
      </w:tr>
      <w:tr w:rsidR="00787A36" w:rsidRPr="00B2564A" w14:paraId="15474BB1" w14:textId="77777777" w:rsidTr="00215FAE">
        <w:tc>
          <w:tcPr>
            <w:tcW w:w="1596" w:type="dxa"/>
            <w:vMerge w:val="restart"/>
            <w:shd w:val="clear" w:color="auto" w:fill="C5E0B3" w:themeFill="accent6" w:themeFillTint="66"/>
            <w:vAlign w:val="center"/>
          </w:tcPr>
          <w:p w14:paraId="224B6D13" w14:textId="77777777" w:rsidR="00787A36" w:rsidRPr="00B2564A" w:rsidRDefault="00787A36" w:rsidP="00215FAE">
            <w:pPr>
              <w:jc w:val="center"/>
            </w:pPr>
            <w:r w:rsidRPr="00B2564A">
              <w:t xml:space="preserve">680 </w:t>
            </w:r>
            <w:r w:rsidRPr="00B2564A">
              <w:rPr>
                <w:rFonts w:cs="Times New Roman"/>
              </w:rPr>
              <w:t>Ω</w:t>
            </w:r>
          </w:p>
        </w:tc>
        <w:tc>
          <w:tcPr>
            <w:tcW w:w="1596" w:type="dxa"/>
          </w:tcPr>
          <w:p w14:paraId="42A428AD" w14:textId="77777777" w:rsidR="00787A36" w:rsidRPr="00B2564A" w:rsidRDefault="00787A36" w:rsidP="00215FAE">
            <w:pPr>
              <w:jc w:val="both"/>
            </w:pPr>
            <w:r w:rsidRPr="00B2564A">
              <w:t>10 nF</w:t>
            </w:r>
          </w:p>
        </w:tc>
        <w:tc>
          <w:tcPr>
            <w:tcW w:w="1596" w:type="dxa"/>
          </w:tcPr>
          <w:p w14:paraId="2EB94639" w14:textId="77777777" w:rsidR="00787A36" w:rsidRPr="00B2564A" w:rsidRDefault="00787A36" w:rsidP="00215FAE">
            <w:pPr>
              <w:jc w:val="both"/>
            </w:pPr>
            <w:r w:rsidRPr="00B2564A">
              <w:t>4.7 nF</w:t>
            </w:r>
          </w:p>
        </w:tc>
        <w:tc>
          <w:tcPr>
            <w:tcW w:w="1596" w:type="dxa"/>
          </w:tcPr>
          <w:p w14:paraId="14C7B63A" w14:textId="77777777" w:rsidR="00787A36" w:rsidRPr="00B2564A" w:rsidRDefault="00787A36" w:rsidP="00215FAE">
            <w:pPr>
              <w:jc w:val="both"/>
            </w:pPr>
            <w:r w:rsidRPr="00B2564A">
              <w:t>1 nF</w:t>
            </w:r>
          </w:p>
        </w:tc>
        <w:tc>
          <w:tcPr>
            <w:tcW w:w="1596" w:type="dxa"/>
          </w:tcPr>
          <w:p w14:paraId="4CA6876A" w14:textId="77777777" w:rsidR="00787A36" w:rsidRPr="00B2564A" w:rsidRDefault="00787A36" w:rsidP="00215FAE">
            <w:pPr>
              <w:jc w:val="both"/>
            </w:pPr>
          </w:p>
        </w:tc>
        <w:tc>
          <w:tcPr>
            <w:tcW w:w="1597" w:type="dxa"/>
          </w:tcPr>
          <w:p w14:paraId="2BA5DE20" w14:textId="77777777" w:rsidR="00787A36" w:rsidRPr="00B2564A" w:rsidRDefault="00787A36" w:rsidP="00215FAE">
            <w:pPr>
              <w:jc w:val="both"/>
            </w:pPr>
            <w:r w:rsidRPr="00B2564A">
              <w:t>14.908 kHz</w:t>
            </w:r>
          </w:p>
        </w:tc>
      </w:tr>
      <w:tr w:rsidR="00787A36" w:rsidRPr="00B2564A" w14:paraId="44C21DF0" w14:textId="77777777" w:rsidTr="00215FAE">
        <w:tc>
          <w:tcPr>
            <w:tcW w:w="1596" w:type="dxa"/>
            <w:vMerge/>
            <w:shd w:val="clear" w:color="auto" w:fill="C5E0B3" w:themeFill="accent6" w:themeFillTint="66"/>
          </w:tcPr>
          <w:p w14:paraId="6B2F8583" w14:textId="77777777" w:rsidR="00787A36" w:rsidRPr="00B2564A" w:rsidRDefault="00787A36" w:rsidP="00215FAE">
            <w:pPr>
              <w:jc w:val="both"/>
            </w:pPr>
          </w:p>
        </w:tc>
        <w:tc>
          <w:tcPr>
            <w:tcW w:w="1596" w:type="dxa"/>
          </w:tcPr>
          <w:p w14:paraId="1921E5FB" w14:textId="77777777" w:rsidR="00787A36" w:rsidRPr="00B2564A" w:rsidRDefault="00787A36" w:rsidP="00215FAE">
            <w:pPr>
              <w:jc w:val="both"/>
            </w:pPr>
            <w:r w:rsidRPr="00B2564A">
              <w:t>10 nF</w:t>
            </w:r>
          </w:p>
        </w:tc>
        <w:tc>
          <w:tcPr>
            <w:tcW w:w="1596" w:type="dxa"/>
          </w:tcPr>
          <w:p w14:paraId="44809D88" w14:textId="77777777" w:rsidR="00787A36" w:rsidRPr="00B2564A" w:rsidRDefault="00787A36" w:rsidP="00215FAE">
            <w:pPr>
              <w:jc w:val="both"/>
            </w:pPr>
            <w:r w:rsidRPr="00B2564A">
              <w:t>3.3 nF</w:t>
            </w:r>
          </w:p>
        </w:tc>
        <w:tc>
          <w:tcPr>
            <w:tcW w:w="1596" w:type="dxa"/>
          </w:tcPr>
          <w:p w14:paraId="152851F6" w14:textId="77777777" w:rsidR="00787A36" w:rsidRPr="00B2564A" w:rsidRDefault="00787A36" w:rsidP="00215FAE">
            <w:pPr>
              <w:jc w:val="both"/>
            </w:pPr>
            <w:r w:rsidRPr="00B2564A">
              <w:t>1 nF</w:t>
            </w:r>
          </w:p>
        </w:tc>
        <w:tc>
          <w:tcPr>
            <w:tcW w:w="1596" w:type="dxa"/>
          </w:tcPr>
          <w:p w14:paraId="46DCFEE4" w14:textId="77777777" w:rsidR="00787A36" w:rsidRPr="00B2564A" w:rsidRDefault="00787A36" w:rsidP="00215FAE">
            <w:pPr>
              <w:jc w:val="both"/>
            </w:pPr>
          </w:p>
        </w:tc>
        <w:tc>
          <w:tcPr>
            <w:tcW w:w="1597" w:type="dxa"/>
          </w:tcPr>
          <w:p w14:paraId="272B5755" w14:textId="77777777" w:rsidR="00787A36" w:rsidRPr="00B2564A" w:rsidRDefault="00787A36" w:rsidP="00215FAE">
            <w:pPr>
              <w:jc w:val="both"/>
            </w:pPr>
            <w:r w:rsidRPr="00B2564A">
              <w:t>16.367 kHz</w:t>
            </w:r>
          </w:p>
        </w:tc>
      </w:tr>
      <w:tr w:rsidR="00787A36" w:rsidRPr="00B2564A" w14:paraId="570BB5E0" w14:textId="77777777" w:rsidTr="00215FAE">
        <w:tc>
          <w:tcPr>
            <w:tcW w:w="1596" w:type="dxa"/>
            <w:vMerge/>
            <w:shd w:val="clear" w:color="auto" w:fill="C5E0B3" w:themeFill="accent6" w:themeFillTint="66"/>
          </w:tcPr>
          <w:p w14:paraId="660353A8" w14:textId="77777777" w:rsidR="00787A36" w:rsidRPr="00B2564A" w:rsidRDefault="00787A36" w:rsidP="00215FAE">
            <w:pPr>
              <w:jc w:val="both"/>
            </w:pPr>
          </w:p>
        </w:tc>
        <w:tc>
          <w:tcPr>
            <w:tcW w:w="1596" w:type="dxa"/>
          </w:tcPr>
          <w:p w14:paraId="28AD3B36" w14:textId="77777777" w:rsidR="00787A36" w:rsidRPr="00B2564A" w:rsidRDefault="00787A36" w:rsidP="00215FAE">
            <w:pPr>
              <w:jc w:val="both"/>
            </w:pPr>
            <w:r w:rsidRPr="00B2564A">
              <w:t>10 nF</w:t>
            </w:r>
          </w:p>
        </w:tc>
        <w:tc>
          <w:tcPr>
            <w:tcW w:w="1596" w:type="dxa"/>
          </w:tcPr>
          <w:p w14:paraId="18C53EAB" w14:textId="77777777" w:rsidR="00787A36" w:rsidRPr="00B2564A" w:rsidRDefault="00787A36" w:rsidP="00215FAE">
            <w:pPr>
              <w:jc w:val="both"/>
            </w:pPr>
            <w:r w:rsidRPr="00B2564A">
              <w:t>4.7 nF</w:t>
            </w:r>
          </w:p>
        </w:tc>
        <w:tc>
          <w:tcPr>
            <w:tcW w:w="1596" w:type="dxa"/>
          </w:tcPr>
          <w:p w14:paraId="6201D480" w14:textId="77777777" w:rsidR="00787A36" w:rsidRPr="00B2564A" w:rsidRDefault="00787A36" w:rsidP="00215FAE">
            <w:pPr>
              <w:jc w:val="both"/>
            </w:pPr>
            <w:r w:rsidRPr="00B2564A">
              <w:t>3.3 nF</w:t>
            </w:r>
          </w:p>
        </w:tc>
        <w:tc>
          <w:tcPr>
            <w:tcW w:w="1596" w:type="dxa"/>
          </w:tcPr>
          <w:p w14:paraId="7B421D0B" w14:textId="77777777" w:rsidR="00787A36" w:rsidRPr="00B2564A" w:rsidRDefault="00787A36" w:rsidP="00215FAE">
            <w:pPr>
              <w:jc w:val="both"/>
            </w:pPr>
            <w:r w:rsidRPr="00B2564A">
              <w:t>1 nF</w:t>
            </w:r>
          </w:p>
        </w:tc>
        <w:tc>
          <w:tcPr>
            <w:tcW w:w="1597" w:type="dxa"/>
          </w:tcPr>
          <w:p w14:paraId="32613A70" w14:textId="77777777" w:rsidR="00787A36" w:rsidRPr="00B2564A" w:rsidRDefault="00787A36" w:rsidP="00215FAE">
            <w:pPr>
              <w:jc w:val="both"/>
            </w:pPr>
            <w:r w:rsidRPr="00B2564A">
              <w:t>12.318 kHz</w:t>
            </w:r>
          </w:p>
        </w:tc>
      </w:tr>
      <w:tr w:rsidR="00787A36" w:rsidRPr="00B2564A" w14:paraId="4AD6A577" w14:textId="77777777" w:rsidTr="00215FAE">
        <w:tc>
          <w:tcPr>
            <w:tcW w:w="1596" w:type="dxa"/>
            <w:vMerge/>
            <w:shd w:val="clear" w:color="auto" w:fill="C5E0B3" w:themeFill="accent6" w:themeFillTint="66"/>
          </w:tcPr>
          <w:p w14:paraId="774D2E62" w14:textId="77777777" w:rsidR="00787A36" w:rsidRPr="00B2564A" w:rsidRDefault="00787A36" w:rsidP="00215FAE">
            <w:pPr>
              <w:jc w:val="both"/>
            </w:pPr>
          </w:p>
        </w:tc>
        <w:tc>
          <w:tcPr>
            <w:tcW w:w="1596" w:type="dxa"/>
            <w:shd w:val="clear" w:color="auto" w:fill="C5E0B3" w:themeFill="accent6" w:themeFillTint="66"/>
          </w:tcPr>
          <w:p w14:paraId="66F967E6" w14:textId="77777777" w:rsidR="00787A36" w:rsidRPr="00B2564A" w:rsidRDefault="00787A36" w:rsidP="00215FAE">
            <w:pPr>
              <w:jc w:val="both"/>
            </w:pPr>
            <w:r w:rsidRPr="00B2564A">
              <w:t>10 nF</w:t>
            </w:r>
          </w:p>
        </w:tc>
        <w:tc>
          <w:tcPr>
            <w:tcW w:w="1596" w:type="dxa"/>
            <w:shd w:val="clear" w:color="auto" w:fill="C5E0B3" w:themeFill="accent6" w:themeFillTint="66"/>
          </w:tcPr>
          <w:p w14:paraId="0913DDF7" w14:textId="77777777" w:rsidR="00787A36" w:rsidRPr="00B2564A" w:rsidRDefault="00787A36" w:rsidP="00215FAE">
            <w:pPr>
              <w:jc w:val="both"/>
            </w:pPr>
            <w:r w:rsidRPr="00B2564A">
              <w:t>4.7 nF</w:t>
            </w:r>
          </w:p>
        </w:tc>
        <w:tc>
          <w:tcPr>
            <w:tcW w:w="1596" w:type="dxa"/>
            <w:shd w:val="clear" w:color="auto" w:fill="C5E0B3" w:themeFill="accent6" w:themeFillTint="66"/>
          </w:tcPr>
          <w:p w14:paraId="5A37066D" w14:textId="77777777" w:rsidR="00787A36" w:rsidRPr="00B2564A" w:rsidRDefault="00787A36" w:rsidP="00215FAE">
            <w:pPr>
              <w:jc w:val="both"/>
            </w:pPr>
            <w:r w:rsidRPr="00B2564A">
              <w:t>3.3 nF</w:t>
            </w:r>
          </w:p>
        </w:tc>
        <w:tc>
          <w:tcPr>
            <w:tcW w:w="1596" w:type="dxa"/>
            <w:shd w:val="clear" w:color="auto" w:fill="C5E0B3" w:themeFill="accent6" w:themeFillTint="66"/>
          </w:tcPr>
          <w:p w14:paraId="0BFE5832" w14:textId="77777777" w:rsidR="00787A36" w:rsidRPr="00B2564A" w:rsidRDefault="00787A36" w:rsidP="00215FAE">
            <w:pPr>
              <w:jc w:val="both"/>
            </w:pPr>
            <w:r w:rsidRPr="00B2564A">
              <w:t>2.2 nF</w:t>
            </w:r>
          </w:p>
        </w:tc>
        <w:tc>
          <w:tcPr>
            <w:tcW w:w="1597" w:type="dxa"/>
            <w:shd w:val="clear" w:color="auto" w:fill="C5E0B3" w:themeFill="accent6" w:themeFillTint="66"/>
          </w:tcPr>
          <w:p w14:paraId="378A2C6A" w14:textId="77777777" w:rsidR="00787A36" w:rsidRPr="00B2564A" w:rsidRDefault="00787A36" w:rsidP="00215FAE">
            <w:pPr>
              <w:jc w:val="both"/>
            </w:pPr>
            <w:r w:rsidRPr="00B2564A">
              <w:t>11.587 kHz</w:t>
            </w:r>
          </w:p>
        </w:tc>
      </w:tr>
      <w:tr w:rsidR="00787A36" w:rsidRPr="00B2564A" w14:paraId="4A828B29" w14:textId="77777777" w:rsidTr="00215FAE">
        <w:tc>
          <w:tcPr>
            <w:tcW w:w="1596" w:type="dxa"/>
            <w:vMerge w:val="restart"/>
            <w:vAlign w:val="center"/>
          </w:tcPr>
          <w:p w14:paraId="2796A099" w14:textId="77777777" w:rsidR="00787A36" w:rsidRPr="00B2564A" w:rsidRDefault="00787A36" w:rsidP="00215FAE">
            <w:pPr>
              <w:jc w:val="center"/>
            </w:pPr>
            <w:r w:rsidRPr="00B2564A">
              <w:t xml:space="preserve">820 </w:t>
            </w:r>
            <w:r w:rsidRPr="00B2564A">
              <w:rPr>
                <w:rFonts w:cs="Times New Roman"/>
              </w:rPr>
              <w:t>Ω</w:t>
            </w:r>
          </w:p>
        </w:tc>
        <w:tc>
          <w:tcPr>
            <w:tcW w:w="1596" w:type="dxa"/>
          </w:tcPr>
          <w:p w14:paraId="589BC34E" w14:textId="77777777" w:rsidR="00787A36" w:rsidRPr="00B2564A" w:rsidRDefault="00787A36" w:rsidP="00215FAE">
            <w:pPr>
              <w:jc w:val="both"/>
            </w:pPr>
            <w:r w:rsidRPr="00B2564A">
              <w:t>10 nF</w:t>
            </w:r>
          </w:p>
        </w:tc>
        <w:tc>
          <w:tcPr>
            <w:tcW w:w="1596" w:type="dxa"/>
          </w:tcPr>
          <w:p w14:paraId="6AA06A3D" w14:textId="77777777" w:rsidR="00787A36" w:rsidRPr="00B2564A" w:rsidRDefault="00787A36" w:rsidP="00215FAE">
            <w:pPr>
              <w:jc w:val="both"/>
            </w:pPr>
            <w:r w:rsidRPr="00B2564A">
              <w:t>4.7 nF</w:t>
            </w:r>
          </w:p>
        </w:tc>
        <w:tc>
          <w:tcPr>
            <w:tcW w:w="1596" w:type="dxa"/>
          </w:tcPr>
          <w:p w14:paraId="27189D5F" w14:textId="77777777" w:rsidR="00787A36" w:rsidRPr="00B2564A" w:rsidRDefault="00787A36" w:rsidP="00215FAE">
            <w:pPr>
              <w:jc w:val="both"/>
            </w:pPr>
            <w:r w:rsidRPr="00B2564A">
              <w:t>1 nF</w:t>
            </w:r>
          </w:p>
        </w:tc>
        <w:tc>
          <w:tcPr>
            <w:tcW w:w="1596" w:type="dxa"/>
          </w:tcPr>
          <w:p w14:paraId="765A1EF9" w14:textId="77777777" w:rsidR="00787A36" w:rsidRPr="00B2564A" w:rsidRDefault="00787A36" w:rsidP="00215FAE">
            <w:pPr>
              <w:jc w:val="both"/>
            </w:pPr>
          </w:p>
        </w:tc>
        <w:tc>
          <w:tcPr>
            <w:tcW w:w="1597" w:type="dxa"/>
          </w:tcPr>
          <w:p w14:paraId="7A633203" w14:textId="77777777" w:rsidR="00787A36" w:rsidRPr="00B2564A" w:rsidRDefault="00787A36" w:rsidP="00215FAE">
            <w:pPr>
              <w:jc w:val="both"/>
            </w:pPr>
            <w:r w:rsidRPr="00B2564A">
              <w:t>12.363 kHz</w:t>
            </w:r>
          </w:p>
        </w:tc>
      </w:tr>
      <w:tr w:rsidR="00787A36" w:rsidRPr="00B2564A" w14:paraId="73F48252" w14:textId="77777777" w:rsidTr="00215FAE">
        <w:tc>
          <w:tcPr>
            <w:tcW w:w="1596" w:type="dxa"/>
            <w:vMerge/>
            <w:vAlign w:val="center"/>
          </w:tcPr>
          <w:p w14:paraId="0D21774B" w14:textId="77777777" w:rsidR="00787A36" w:rsidRPr="00B2564A" w:rsidRDefault="00787A36" w:rsidP="00215FAE">
            <w:pPr>
              <w:jc w:val="center"/>
            </w:pPr>
          </w:p>
        </w:tc>
        <w:tc>
          <w:tcPr>
            <w:tcW w:w="1596" w:type="dxa"/>
          </w:tcPr>
          <w:p w14:paraId="57EA3217" w14:textId="77777777" w:rsidR="00787A36" w:rsidRPr="00B2564A" w:rsidRDefault="00787A36" w:rsidP="00215FAE">
            <w:pPr>
              <w:jc w:val="both"/>
              <w:rPr>
                <w:color w:val="000000" w:themeColor="text1"/>
              </w:rPr>
            </w:pPr>
            <w:r w:rsidRPr="00B2564A">
              <w:rPr>
                <w:color w:val="000000" w:themeColor="text1"/>
              </w:rPr>
              <w:t>10 nF</w:t>
            </w:r>
          </w:p>
        </w:tc>
        <w:tc>
          <w:tcPr>
            <w:tcW w:w="1596" w:type="dxa"/>
          </w:tcPr>
          <w:p w14:paraId="4E907EE3" w14:textId="77777777" w:rsidR="00787A36" w:rsidRPr="00B2564A" w:rsidRDefault="00787A36" w:rsidP="00215FAE">
            <w:pPr>
              <w:jc w:val="both"/>
              <w:rPr>
                <w:color w:val="000000" w:themeColor="text1"/>
              </w:rPr>
            </w:pPr>
            <w:r w:rsidRPr="00B2564A">
              <w:rPr>
                <w:color w:val="000000" w:themeColor="text1"/>
              </w:rPr>
              <w:t>4.7 nF</w:t>
            </w:r>
          </w:p>
        </w:tc>
        <w:tc>
          <w:tcPr>
            <w:tcW w:w="1596" w:type="dxa"/>
          </w:tcPr>
          <w:p w14:paraId="18609ED6" w14:textId="77777777" w:rsidR="00787A36" w:rsidRPr="00B2564A" w:rsidRDefault="00787A36" w:rsidP="00215FAE">
            <w:pPr>
              <w:jc w:val="both"/>
              <w:rPr>
                <w:color w:val="000000" w:themeColor="text1"/>
              </w:rPr>
            </w:pPr>
            <w:r w:rsidRPr="00B2564A">
              <w:rPr>
                <w:color w:val="000000" w:themeColor="text1"/>
              </w:rPr>
              <w:t>2.2 nF</w:t>
            </w:r>
          </w:p>
        </w:tc>
        <w:tc>
          <w:tcPr>
            <w:tcW w:w="1596" w:type="dxa"/>
          </w:tcPr>
          <w:p w14:paraId="4DBA3F73" w14:textId="77777777" w:rsidR="00787A36" w:rsidRPr="00B2564A" w:rsidRDefault="00787A36" w:rsidP="00215FAE">
            <w:pPr>
              <w:jc w:val="both"/>
              <w:rPr>
                <w:color w:val="000000" w:themeColor="text1"/>
              </w:rPr>
            </w:pPr>
          </w:p>
        </w:tc>
        <w:tc>
          <w:tcPr>
            <w:tcW w:w="1597" w:type="dxa"/>
          </w:tcPr>
          <w:p w14:paraId="7D20F218" w14:textId="77777777" w:rsidR="00787A36" w:rsidRPr="00B2564A" w:rsidRDefault="00787A36" w:rsidP="00215FAE">
            <w:pPr>
              <w:jc w:val="both"/>
              <w:rPr>
                <w:color w:val="000000" w:themeColor="text1"/>
              </w:rPr>
            </w:pPr>
            <w:r w:rsidRPr="00B2564A">
              <w:rPr>
                <w:color w:val="000000" w:themeColor="text1"/>
              </w:rPr>
              <w:t>11.485 kHz</w:t>
            </w:r>
          </w:p>
        </w:tc>
      </w:tr>
      <w:tr w:rsidR="00787A36" w:rsidRPr="00B2564A" w14:paraId="6CA9C454" w14:textId="77777777" w:rsidTr="00215FAE">
        <w:tc>
          <w:tcPr>
            <w:tcW w:w="1596" w:type="dxa"/>
            <w:vMerge/>
            <w:vAlign w:val="center"/>
          </w:tcPr>
          <w:p w14:paraId="06386A85" w14:textId="77777777" w:rsidR="00787A36" w:rsidRPr="00B2564A" w:rsidRDefault="00787A36" w:rsidP="00215FAE">
            <w:pPr>
              <w:jc w:val="center"/>
            </w:pPr>
          </w:p>
        </w:tc>
        <w:tc>
          <w:tcPr>
            <w:tcW w:w="1596" w:type="dxa"/>
          </w:tcPr>
          <w:p w14:paraId="3D5B24FE" w14:textId="77777777" w:rsidR="00787A36" w:rsidRPr="00B2564A" w:rsidRDefault="00787A36" w:rsidP="00215FAE">
            <w:pPr>
              <w:jc w:val="both"/>
            </w:pPr>
            <w:r w:rsidRPr="00B2564A">
              <w:t>10 nF</w:t>
            </w:r>
          </w:p>
        </w:tc>
        <w:tc>
          <w:tcPr>
            <w:tcW w:w="1596" w:type="dxa"/>
          </w:tcPr>
          <w:p w14:paraId="6CA6F259" w14:textId="77777777" w:rsidR="00787A36" w:rsidRPr="00B2564A" w:rsidRDefault="00787A36" w:rsidP="00215FAE">
            <w:pPr>
              <w:jc w:val="both"/>
            </w:pPr>
            <w:r w:rsidRPr="00B2564A">
              <w:t>4.7 nF</w:t>
            </w:r>
          </w:p>
        </w:tc>
        <w:tc>
          <w:tcPr>
            <w:tcW w:w="1596" w:type="dxa"/>
          </w:tcPr>
          <w:p w14:paraId="5BAC2483" w14:textId="77777777" w:rsidR="00787A36" w:rsidRPr="00B2564A" w:rsidRDefault="00787A36" w:rsidP="00215FAE">
            <w:pPr>
              <w:jc w:val="both"/>
            </w:pPr>
            <w:r w:rsidRPr="00B2564A">
              <w:t>3.3 nF</w:t>
            </w:r>
          </w:p>
        </w:tc>
        <w:tc>
          <w:tcPr>
            <w:tcW w:w="1596" w:type="dxa"/>
          </w:tcPr>
          <w:p w14:paraId="760189E2" w14:textId="77777777" w:rsidR="00787A36" w:rsidRPr="00B2564A" w:rsidRDefault="00787A36" w:rsidP="00215FAE">
            <w:pPr>
              <w:jc w:val="both"/>
            </w:pPr>
          </w:p>
        </w:tc>
        <w:tc>
          <w:tcPr>
            <w:tcW w:w="1597" w:type="dxa"/>
          </w:tcPr>
          <w:p w14:paraId="34138A34" w14:textId="77777777" w:rsidR="00787A36" w:rsidRPr="00B2564A" w:rsidRDefault="00787A36" w:rsidP="00215FAE">
            <w:pPr>
              <w:jc w:val="both"/>
            </w:pPr>
            <w:r w:rsidRPr="00B2564A">
              <w:t>10.783 kHz</w:t>
            </w:r>
          </w:p>
        </w:tc>
      </w:tr>
      <w:tr w:rsidR="00787A36" w:rsidRPr="00B2564A" w14:paraId="27881805" w14:textId="77777777" w:rsidTr="00215FAE">
        <w:tc>
          <w:tcPr>
            <w:tcW w:w="1596" w:type="dxa"/>
            <w:vMerge w:val="restart"/>
            <w:vAlign w:val="center"/>
          </w:tcPr>
          <w:p w14:paraId="47DDC9BE" w14:textId="77777777" w:rsidR="00787A36" w:rsidRPr="00B2564A" w:rsidRDefault="00787A36" w:rsidP="00215FAE">
            <w:pPr>
              <w:jc w:val="center"/>
            </w:pPr>
            <w:r w:rsidRPr="00B2564A">
              <w:t>1 k</w:t>
            </w:r>
            <w:r w:rsidRPr="00B2564A">
              <w:rPr>
                <w:rFonts w:cs="Times New Roman"/>
              </w:rPr>
              <w:t>Ω</w:t>
            </w:r>
          </w:p>
        </w:tc>
        <w:tc>
          <w:tcPr>
            <w:tcW w:w="1596" w:type="dxa"/>
          </w:tcPr>
          <w:p w14:paraId="22916859" w14:textId="77777777" w:rsidR="00787A36" w:rsidRPr="00B2564A" w:rsidRDefault="00787A36" w:rsidP="00215FAE">
            <w:pPr>
              <w:jc w:val="both"/>
            </w:pPr>
            <w:r w:rsidRPr="00B2564A">
              <w:t>10 nF</w:t>
            </w:r>
          </w:p>
        </w:tc>
        <w:tc>
          <w:tcPr>
            <w:tcW w:w="1596" w:type="dxa"/>
          </w:tcPr>
          <w:p w14:paraId="3F5CEE81" w14:textId="77777777" w:rsidR="00787A36" w:rsidRPr="00B2564A" w:rsidRDefault="00787A36" w:rsidP="00215FAE">
            <w:pPr>
              <w:jc w:val="both"/>
            </w:pPr>
            <w:r w:rsidRPr="00B2564A">
              <w:t>4.7 nF</w:t>
            </w:r>
          </w:p>
        </w:tc>
        <w:tc>
          <w:tcPr>
            <w:tcW w:w="1596" w:type="dxa"/>
          </w:tcPr>
          <w:p w14:paraId="6B36B256" w14:textId="77777777" w:rsidR="00787A36" w:rsidRPr="00B2564A" w:rsidRDefault="00787A36" w:rsidP="00215FAE">
            <w:pPr>
              <w:jc w:val="both"/>
            </w:pPr>
            <w:r w:rsidRPr="00B2564A">
              <w:t>1 nF</w:t>
            </w:r>
          </w:p>
        </w:tc>
        <w:tc>
          <w:tcPr>
            <w:tcW w:w="1596" w:type="dxa"/>
          </w:tcPr>
          <w:p w14:paraId="2C648787" w14:textId="77777777" w:rsidR="00787A36" w:rsidRPr="00B2564A" w:rsidRDefault="00787A36" w:rsidP="00215FAE">
            <w:pPr>
              <w:jc w:val="both"/>
            </w:pPr>
          </w:p>
        </w:tc>
        <w:tc>
          <w:tcPr>
            <w:tcW w:w="1597" w:type="dxa"/>
          </w:tcPr>
          <w:p w14:paraId="27B00A4E" w14:textId="77777777" w:rsidR="00787A36" w:rsidRPr="00B2564A" w:rsidRDefault="00787A36" w:rsidP="00215FAE">
            <w:pPr>
              <w:jc w:val="both"/>
            </w:pPr>
            <w:r w:rsidRPr="00B2564A">
              <w:t>10.137 kHz</w:t>
            </w:r>
          </w:p>
        </w:tc>
      </w:tr>
      <w:tr w:rsidR="00787A36" w:rsidRPr="00B2564A" w14:paraId="09C4FBC9" w14:textId="77777777" w:rsidTr="00215FAE">
        <w:tc>
          <w:tcPr>
            <w:tcW w:w="1596" w:type="dxa"/>
            <w:vMerge/>
          </w:tcPr>
          <w:p w14:paraId="2B0E4ECF" w14:textId="77777777" w:rsidR="00787A36" w:rsidRPr="00B2564A" w:rsidRDefault="00787A36" w:rsidP="00215FAE">
            <w:pPr>
              <w:jc w:val="both"/>
            </w:pPr>
          </w:p>
        </w:tc>
        <w:tc>
          <w:tcPr>
            <w:tcW w:w="1596" w:type="dxa"/>
          </w:tcPr>
          <w:p w14:paraId="5EF2309E" w14:textId="77777777" w:rsidR="00787A36" w:rsidRPr="00B2564A" w:rsidRDefault="00787A36" w:rsidP="00215FAE">
            <w:pPr>
              <w:jc w:val="both"/>
            </w:pPr>
            <w:r w:rsidRPr="00B2564A">
              <w:t>10 nF</w:t>
            </w:r>
          </w:p>
        </w:tc>
        <w:tc>
          <w:tcPr>
            <w:tcW w:w="1596" w:type="dxa"/>
          </w:tcPr>
          <w:p w14:paraId="0C3FF9F0" w14:textId="77777777" w:rsidR="00787A36" w:rsidRPr="00B2564A" w:rsidRDefault="00787A36" w:rsidP="00215FAE">
            <w:pPr>
              <w:jc w:val="both"/>
            </w:pPr>
            <w:r w:rsidRPr="00B2564A">
              <w:t>3.3 nF</w:t>
            </w:r>
          </w:p>
        </w:tc>
        <w:tc>
          <w:tcPr>
            <w:tcW w:w="1596" w:type="dxa"/>
          </w:tcPr>
          <w:p w14:paraId="0D642C2E" w14:textId="77777777" w:rsidR="00787A36" w:rsidRPr="00B2564A" w:rsidRDefault="00787A36" w:rsidP="00215FAE">
            <w:pPr>
              <w:jc w:val="both"/>
            </w:pPr>
            <w:r w:rsidRPr="00B2564A">
              <w:t>1 nF</w:t>
            </w:r>
          </w:p>
        </w:tc>
        <w:tc>
          <w:tcPr>
            <w:tcW w:w="1596" w:type="dxa"/>
          </w:tcPr>
          <w:p w14:paraId="56FF98D5" w14:textId="77777777" w:rsidR="00787A36" w:rsidRPr="00B2564A" w:rsidRDefault="00787A36" w:rsidP="00215FAE">
            <w:pPr>
              <w:jc w:val="both"/>
            </w:pPr>
          </w:p>
        </w:tc>
        <w:tc>
          <w:tcPr>
            <w:tcW w:w="1597" w:type="dxa"/>
          </w:tcPr>
          <w:p w14:paraId="2696FF18" w14:textId="77777777" w:rsidR="00787A36" w:rsidRPr="00B2564A" w:rsidRDefault="00787A36" w:rsidP="00215FAE">
            <w:pPr>
              <w:jc w:val="both"/>
            </w:pPr>
            <w:r w:rsidRPr="00B2564A">
              <w:t>10.130 kHz</w:t>
            </w:r>
          </w:p>
        </w:tc>
      </w:tr>
      <w:tr w:rsidR="00787A36" w:rsidRPr="00B2564A" w14:paraId="4A31B597" w14:textId="77777777" w:rsidTr="00215FAE">
        <w:tc>
          <w:tcPr>
            <w:tcW w:w="1596" w:type="dxa"/>
            <w:vMerge/>
          </w:tcPr>
          <w:p w14:paraId="64FC0D1B" w14:textId="77777777" w:rsidR="00787A36" w:rsidRPr="00B2564A" w:rsidRDefault="00787A36" w:rsidP="00215FAE">
            <w:pPr>
              <w:jc w:val="both"/>
            </w:pPr>
          </w:p>
        </w:tc>
        <w:tc>
          <w:tcPr>
            <w:tcW w:w="1596" w:type="dxa"/>
          </w:tcPr>
          <w:p w14:paraId="348FC2C4" w14:textId="77777777" w:rsidR="00787A36" w:rsidRPr="00B2564A" w:rsidRDefault="00787A36" w:rsidP="00215FAE">
            <w:pPr>
              <w:jc w:val="both"/>
            </w:pPr>
            <w:r w:rsidRPr="00B2564A">
              <w:t>10 nF</w:t>
            </w:r>
          </w:p>
        </w:tc>
        <w:tc>
          <w:tcPr>
            <w:tcW w:w="1596" w:type="dxa"/>
          </w:tcPr>
          <w:p w14:paraId="0A2F99A5" w14:textId="77777777" w:rsidR="00787A36" w:rsidRPr="00B2564A" w:rsidRDefault="00787A36" w:rsidP="00215FAE">
            <w:pPr>
              <w:jc w:val="both"/>
            </w:pPr>
            <w:r w:rsidRPr="00B2564A">
              <w:t>2.2 nF</w:t>
            </w:r>
          </w:p>
        </w:tc>
        <w:tc>
          <w:tcPr>
            <w:tcW w:w="1596" w:type="dxa"/>
          </w:tcPr>
          <w:p w14:paraId="5F260A82" w14:textId="77777777" w:rsidR="00787A36" w:rsidRPr="00B2564A" w:rsidRDefault="00787A36" w:rsidP="00215FAE">
            <w:pPr>
              <w:jc w:val="both"/>
            </w:pPr>
            <w:r w:rsidRPr="00B2564A">
              <w:t>1 nF</w:t>
            </w:r>
          </w:p>
        </w:tc>
        <w:tc>
          <w:tcPr>
            <w:tcW w:w="1596" w:type="dxa"/>
          </w:tcPr>
          <w:p w14:paraId="516E0693" w14:textId="77777777" w:rsidR="00787A36" w:rsidRPr="00B2564A" w:rsidRDefault="00787A36" w:rsidP="00215FAE">
            <w:pPr>
              <w:jc w:val="both"/>
            </w:pPr>
          </w:p>
        </w:tc>
        <w:tc>
          <w:tcPr>
            <w:tcW w:w="1597" w:type="dxa"/>
          </w:tcPr>
          <w:p w14:paraId="04FF1E15" w14:textId="77777777" w:rsidR="00787A36" w:rsidRPr="00B2564A" w:rsidRDefault="00787A36" w:rsidP="00215FAE">
            <w:pPr>
              <w:jc w:val="both"/>
            </w:pPr>
            <w:r w:rsidRPr="00B2564A">
              <w:t>12.057 kHz</w:t>
            </w:r>
          </w:p>
        </w:tc>
      </w:tr>
    </w:tbl>
    <w:p w14:paraId="3B1C1D38" w14:textId="3387C3F3" w:rsidR="00121747" w:rsidRPr="00B2564A" w:rsidRDefault="000E556B" w:rsidP="00787A36">
      <w:pPr>
        <w:spacing w:before="240"/>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014604" w:rsidRPr="00B2564A">
        <w:t xml:space="preserve">Figure </w:t>
      </w:r>
      <w:r w:rsidR="00014604">
        <w:t>3</w:t>
      </w:r>
      <w:r w:rsidR="00014604">
        <w:noBreakHyphen/>
        <w:t>15</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014604">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6EE4F5C6">
            <wp:extent cx="6096000" cy="2366211"/>
            <wp:effectExtent l="0" t="0" r="0"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7"/>
                    <a:srcRect l="3287" t="9164" r="1586" b="7660"/>
                    <a:stretch/>
                  </pic:blipFill>
                  <pic:spPr bwMode="auto">
                    <a:xfrm>
                      <a:off x="0" y="0"/>
                      <a:ext cx="6200796" cy="2406888"/>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4A7BC4CC" w:rsidR="0014424E" w:rsidRPr="00B2564A" w:rsidRDefault="0014424E" w:rsidP="00236B63">
      <w:pPr>
        <w:pStyle w:val="Caption"/>
      </w:pPr>
      <w:bookmarkStart w:id="125" w:name="_Ref130292728"/>
      <w:bookmarkStart w:id="126" w:name="_Toc147916501"/>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5</w:t>
      </w:r>
      <w:r w:rsidR="00781143">
        <w:fldChar w:fldCharType="end"/>
      </w:r>
      <w:bookmarkEnd w:id="125"/>
      <w:r w:rsidRPr="00B2564A">
        <w:t>. Circuitry for reading the wind vane</w:t>
      </w:r>
      <w:bookmarkEnd w:id="126"/>
    </w:p>
    <w:p w14:paraId="0B1EB5F1" w14:textId="128DE0A2" w:rsidR="0014424E" w:rsidRPr="00B2564A" w:rsidRDefault="0014424E" w:rsidP="003B3FC2">
      <w:pPr>
        <w:jc w:val="both"/>
        <w:rPr>
          <w:rFonts w:cs="Times New Roman"/>
          <w:szCs w:val="24"/>
        </w:rPr>
        <w:sectPr w:rsidR="0014424E" w:rsidRPr="00B2564A" w:rsidSect="00215983">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45E89438" w:rsidR="006E4F6A" w:rsidRPr="00B2564A" w:rsidRDefault="00BC4599" w:rsidP="00236B63">
      <w:pPr>
        <w:pStyle w:val="Caption"/>
      </w:pPr>
      <w:bookmarkStart w:id="127" w:name="_Toc147916502"/>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6</w:t>
      </w:r>
      <w:r w:rsidR="00781143">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7"/>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12F2A32D" w:rsidR="006E4F6A" w:rsidRPr="00B2564A" w:rsidRDefault="006E4F6A" w:rsidP="00236B63">
      <w:pPr>
        <w:pStyle w:val="Caption"/>
      </w:pPr>
      <w:bookmarkStart w:id="128" w:name="_Toc147916503"/>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7</w:t>
      </w:r>
      <w:r w:rsidR="00781143">
        <w:fldChar w:fldCharType="end"/>
      </w:r>
      <w:r w:rsidRPr="00B2564A">
        <w:t xml:space="preserve">. Step </w:t>
      </w:r>
      <w:r w:rsidR="0048114C" w:rsidRPr="00B2564A">
        <w:t>response of the active 11.587-kHz RC LPF</w:t>
      </w:r>
      <w:bookmarkEnd w:id="128"/>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29" w:name="_Ref145605929"/>
      <w:r w:rsidRPr="00B2564A">
        <w:lastRenderedPageBreak/>
        <w:t>Software design</w:t>
      </w:r>
      <w:bookmarkEnd w:id="129"/>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03CA206F"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014604" w:rsidRPr="00B2564A">
        <w:t xml:space="preserve">Figure </w:t>
      </w:r>
      <w:r w:rsidR="00014604">
        <w:t>3</w:t>
      </w:r>
      <w:r w:rsidR="00014604">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014604" w:rsidRPr="00B2564A">
        <w:t xml:space="preserve">Figure </w:t>
      </w:r>
      <w:r w:rsidR="00014604">
        <w:t>3</w:t>
      </w:r>
      <w:r w:rsidR="00014604">
        <w:noBreakHyphen/>
        <w:t>15</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8C42F3" w:rsidRPr="00B2564A">
        <w:fldChar w:fldCharType="separate"/>
      </w:r>
      <w:r w:rsidR="00715E75" w:rsidRPr="00715E75">
        <w:t>[13]</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47B97D6E"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w:t>
      </w:r>
      <w:r w:rsidR="0082541F">
        <w:rPr>
          <w:rFonts w:eastAsiaTheme="minorEastAsia"/>
        </w:rPr>
        <w:t xml:space="preserve"> </w:t>
      </w:r>
      <w:r w:rsidR="0082541F">
        <w:rPr>
          <w:rFonts w:eastAsiaTheme="minorEastAsia"/>
        </w:rPr>
        <w:fldChar w:fldCharType="begin"/>
      </w:r>
      <w:r w:rsidR="0082541F">
        <w:rPr>
          <w:rFonts w:eastAsiaTheme="minorEastAsia"/>
        </w:rPr>
        <w:instrText xml:space="preserve"> REF _Ref147864778 \h </w:instrText>
      </w:r>
      <w:r w:rsidR="0082541F">
        <w:rPr>
          <w:rFonts w:eastAsiaTheme="minorEastAsia"/>
        </w:rPr>
      </w:r>
      <w:r w:rsidR="0082541F">
        <w:rPr>
          <w:rFonts w:eastAsiaTheme="minorEastAsia"/>
        </w:rPr>
        <w:fldChar w:fldCharType="separate"/>
      </w:r>
      <w:r w:rsidR="00014604">
        <w:t>Table 2</w:t>
      </w:r>
      <w:r w:rsidR="00014604">
        <w:noBreakHyphen/>
        <w:t>1</w:t>
      </w:r>
      <w:r w:rsidR="0082541F">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6FC56DCE"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014604"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71953AE4"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D82837" w:rsidRPr="00B2564A">
        <w:fldChar w:fldCharType="separate"/>
      </w:r>
      <w:r w:rsidR="00C61C23" w:rsidRPr="00C61C23">
        <w:t>[55]</w:t>
      </w:r>
      <w:r w:rsidR="00D82837" w:rsidRPr="00B2564A">
        <w:fldChar w:fldCharType="end"/>
      </w:r>
      <w:r w:rsidR="0077201B" w:rsidRPr="00B2564A">
        <w:t>.</w:t>
      </w:r>
    </w:p>
    <w:p w14:paraId="4F7755C7" w14:textId="4B2CCD66" w:rsidR="00260A7C" w:rsidRPr="00B2564A" w:rsidRDefault="00813612" w:rsidP="00DC57AC">
      <w:pPr>
        <w:jc w:val="both"/>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014604" w:rsidRPr="00B2564A">
        <w:t xml:space="preserve">Table </w:t>
      </w:r>
      <w:r w:rsidR="00014604">
        <w:t>3</w:t>
      </w:r>
      <w:r w:rsidR="00014604">
        <w:noBreakHyphen/>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B450C7" w:rsidRPr="00B2564A">
        <w:fldChar w:fldCharType="separate"/>
      </w:r>
      <w:r w:rsidR="00715E75" w:rsidRPr="00715E75">
        <w:t>[13]</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p w14:paraId="532FB27C" w14:textId="5D89033F" w:rsidR="00C05780" w:rsidRDefault="00220535" w:rsidP="00236B63">
      <w:pPr>
        <w:pStyle w:val="Caption"/>
      </w:pPr>
      <w:bookmarkStart w:id="130" w:name="_Ref145417706"/>
      <w:bookmarkStart w:id="131" w:name="_Toc147609016"/>
      <w:r w:rsidRPr="00B2564A">
        <w:lastRenderedPageBreak/>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4</w:t>
      </w:r>
      <w:r w:rsidR="00F7068B">
        <w:fldChar w:fldCharType="end"/>
      </w:r>
      <w:bookmarkEnd w:id="130"/>
      <w:r w:rsidRPr="00B2564A">
        <w:t xml:space="preserve">. </w:t>
      </w:r>
      <w:r w:rsidR="00766C3A" w:rsidRPr="00B2564A">
        <w:t xml:space="preserve">ADC functions for </w:t>
      </w:r>
      <w:r w:rsidR="009506A8" w:rsidRPr="00B2564A">
        <w:t>wind vane reading software</w:t>
      </w:r>
      <w:bookmarkEnd w:id="131"/>
    </w:p>
    <w:tbl>
      <w:tblPr>
        <w:tblStyle w:val="TableGrid"/>
        <w:tblW w:w="0" w:type="auto"/>
        <w:jc w:val="center"/>
        <w:tblLook w:val="04A0" w:firstRow="1" w:lastRow="0" w:firstColumn="1" w:lastColumn="0" w:noHBand="0" w:noVBand="1"/>
      </w:tblPr>
      <w:tblGrid>
        <w:gridCol w:w="1980"/>
        <w:gridCol w:w="5103"/>
        <w:gridCol w:w="1701"/>
        <w:gridCol w:w="5776"/>
      </w:tblGrid>
      <w:tr w:rsidR="00C05780" w:rsidRPr="00B2564A" w14:paraId="5025CCE2" w14:textId="77777777" w:rsidTr="00215FAE">
        <w:trPr>
          <w:jc w:val="center"/>
        </w:trPr>
        <w:tc>
          <w:tcPr>
            <w:tcW w:w="1980" w:type="dxa"/>
          </w:tcPr>
          <w:p w14:paraId="67DF2266" w14:textId="77777777" w:rsidR="00C05780" w:rsidRPr="00B2564A" w:rsidRDefault="00C05780" w:rsidP="00215FAE">
            <w:pPr>
              <w:jc w:val="center"/>
              <w:rPr>
                <w:b/>
                <w:bCs/>
              </w:rPr>
            </w:pPr>
            <w:r w:rsidRPr="00B2564A">
              <w:rPr>
                <w:b/>
                <w:bCs/>
              </w:rPr>
              <w:t>Funtion number</w:t>
            </w:r>
          </w:p>
        </w:tc>
        <w:tc>
          <w:tcPr>
            <w:tcW w:w="5103" w:type="dxa"/>
          </w:tcPr>
          <w:p w14:paraId="76379DB6" w14:textId="77777777" w:rsidR="00C05780" w:rsidRPr="00B2564A" w:rsidRDefault="00C05780" w:rsidP="00215FAE">
            <w:pPr>
              <w:jc w:val="center"/>
              <w:rPr>
                <w:b/>
                <w:bCs/>
              </w:rPr>
            </w:pPr>
            <w:r w:rsidRPr="00B2564A">
              <w:rPr>
                <w:b/>
                <w:bCs/>
              </w:rPr>
              <w:t>Function</w:t>
            </w:r>
          </w:p>
        </w:tc>
        <w:tc>
          <w:tcPr>
            <w:tcW w:w="1701" w:type="dxa"/>
          </w:tcPr>
          <w:p w14:paraId="4EAA3638" w14:textId="77777777" w:rsidR="00C05780" w:rsidRPr="00B2564A" w:rsidRDefault="00C05780" w:rsidP="00215FAE">
            <w:pPr>
              <w:jc w:val="center"/>
              <w:rPr>
                <w:b/>
                <w:bCs/>
              </w:rPr>
            </w:pPr>
            <w:r w:rsidRPr="00B2564A">
              <w:rPr>
                <w:b/>
                <w:bCs/>
              </w:rPr>
              <w:t>Return type</w:t>
            </w:r>
          </w:p>
        </w:tc>
        <w:tc>
          <w:tcPr>
            <w:tcW w:w="5776" w:type="dxa"/>
          </w:tcPr>
          <w:p w14:paraId="72EED9C8" w14:textId="77777777" w:rsidR="00C05780" w:rsidRPr="00B2564A" w:rsidRDefault="00C05780" w:rsidP="00215FAE">
            <w:pPr>
              <w:jc w:val="center"/>
              <w:rPr>
                <w:b/>
                <w:bCs/>
              </w:rPr>
            </w:pPr>
            <w:r w:rsidRPr="00B2564A">
              <w:rPr>
                <w:b/>
                <w:bCs/>
              </w:rPr>
              <w:t>Purpose</w:t>
            </w:r>
          </w:p>
        </w:tc>
      </w:tr>
      <w:tr w:rsidR="00C05780" w:rsidRPr="00B2564A" w14:paraId="7B244280" w14:textId="77777777" w:rsidTr="00215FAE">
        <w:trPr>
          <w:jc w:val="center"/>
        </w:trPr>
        <w:tc>
          <w:tcPr>
            <w:tcW w:w="1980" w:type="dxa"/>
          </w:tcPr>
          <w:p w14:paraId="5531E46D" w14:textId="77777777" w:rsidR="00C05780" w:rsidRPr="00B2564A" w:rsidRDefault="00C05780" w:rsidP="00215FAE">
            <w:pPr>
              <w:jc w:val="center"/>
            </w:pPr>
            <w:r w:rsidRPr="00B2564A">
              <w:t>0</w:t>
            </w:r>
          </w:p>
        </w:tc>
        <w:tc>
          <w:tcPr>
            <w:tcW w:w="5103" w:type="dxa"/>
          </w:tcPr>
          <w:p w14:paraId="7614F9C5"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1DBEE20B" w14:textId="77777777" w:rsidR="00C05780" w:rsidRPr="00B2564A" w:rsidRDefault="00C05780" w:rsidP="00215FAE">
            <w:r w:rsidRPr="00B2564A">
              <w:t>None</w:t>
            </w:r>
          </w:p>
        </w:tc>
        <w:tc>
          <w:tcPr>
            <w:tcW w:w="5776" w:type="dxa"/>
          </w:tcPr>
          <w:p w14:paraId="3EF293FE" w14:textId="77777777" w:rsidR="00C05780" w:rsidRPr="00B2564A" w:rsidRDefault="00C05780" w:rsidP="00215FAE">
            <w:r w:rsidRPr="00B2564A">
              <w:t>Initialising the DMA controller for HAL ADC module</w:t>
            </w:r>
          </w:p>
        </w:tc>
      </w:tr>
      <w:tr w:rsidR="00C05780" w:rsidRPr="00B2564A" w14:paraId="65AF720A" w14:textId="77777777" w:rsidTr="00215FAE">
        <w:trPr>
          <w:jc w:val="center"/>
        </w:trPr>
        <w:tc>
          <w:tcPr>
            <w:tcW w:w="1980" w:type="dxa"/>
          </w:tcPr>
          <w:p w14:paraId="3918106D" w14:textId="77777777" w:rsidR="00C05780" w:rsidRPr="00B2564A" w:rsidRDefault="00C05780" w:rsidP="00215FAE">
            <w:pPr>
              <w:jc w:val="center"/>
            </w:pPr>
            <w:r w:rsidRPr="00B2564A">
              <w:t>1</w:t>
            </w:r>
          </w:p>
        </w:tc>
        <w:tc>
          <w:tcPr>
            <w:tcW w:w="5103" w:type="dxa"/>
          </w:tcPr>
          <w:p w14:paraId="6B3AFD09"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510A417F" w14:textId="77777777" w:rsidR="00C05780" w:rsidRPr="00B2564A" w:rsidRDefault="00C05780" w:rsidP="00215FAE">
            <w:r w:rsidRPr="00B2564A">
              <w:t>None</w:t>
            </w:r>
          </w:p>
        </w:tc>
        <w:tc>
          <w:tcPr>
            <w:tcW w:w="5776" w:type="dxa"/>
          </w:tcPr>
          <w:p w14:paraId="117F8F77" w14:textId="77777777" w:rsidR="00C05780" w:rsidRPr="00B2564A" w:rsidRDefault="00C05780" w:rsidP="00215FAE">
            <w:r w:rsidRPr="00B2564A">
              <w:t>Perform a calibration of the ADC module</w:t>
            </w:r>
          </w:p>
        </w:tc>
      </w:tr>
      <w:tr w:rsidR="00C05780" w:rsidRPr="00B2564A" w14:paraId="6E2B9082" w14:textId="77777777" w:rsidTr="00215FAE">
        <w:trPr>
          <w:jc w:val="center"/>
        </w:trPr>
        <w:tc>
          <w:tcPr>
            <w:tcW w:w="1980" w:type="dxa"/>
          </w:tcPr>
          <w:p w14:paraId="16B6D11D"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7E80F317"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33FAA3FB" w14:textId="77777777" w:rsidR="00C05780" w:rsidRPr="00B2564A" w:rsidRDefault="00C05780" w:rsidP="00215FAE">
            <w:pPr>
              <w:jc w:val="both"/>
            </w:pPr>
            <w:r w:rsidRPr="00B2564A">
              <w:t>None</w:t>
            </w:r>
          </w:p>
        </w:tc>
        <w:tc>
          <w:tcPr>
            <w:tcW w:w="5776" w:type="dxa"/>
          </w:tcPr>
          <w:p w14:paraId="317199F1" w14:textId="77777777" w:rsidR="00C05780" w:rsidRPr="00B2564A" w:rsidRDefault="00C05780" w:rsidP="00215FAE">
            <w:pPr>
              <w:jc w:val="both"/>
            </w:pPr>
            <w:r w:rsidRPr="00B2564A">
              <w:t>Switching ADC to internal channel</w:t>
            </w:r>
          </w:p>
        </w:tc>
      </w:tr>
      <w:tr w:rsidR="00C05780" w:rsidRPr="00B2564A" w14:paraId="38030DA4" w14:textId="77777777" w:rsidTr="00215FAE">
        <w:trPr>
          <w:jc w:val="center"/>
        </w:trPr>
        <w:tc>
          <w:tcPr>
            <w:tcW w:w="1980" w:type="dxa"/>
          </w:tcPr>
          <w:p w14:paraId="1853C2E4"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60685B73"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1E893494" w14:textId="77777777" w:rsidR="00C05780" w:rsidRPr="00B2564A" w:rsidRDefault="00C05780" w:rsidP="00215FAE">
            <w:pPr>
              <w:jc w:val="both"/>
            </w:pPr>
            <w:r w:rsidRPr="00B2564A">
              <w:t>None</w:t>
            </w:r>
          </w:p>
        </w:tc>
        <w:tc>
          <w:tcPr>
            <w:tcW w:w="5776" w:type="dxa"/>
          </w:tcPr>
          <w:p w14:paraId="10B2D787" w14:textId="77777777" w:rsidR="00C05780" w:rsidRPr="00B2564A" w:rsidRDefault="00C05780" w:rsidP="00215FAE">
            <w:pPr>
              <w:jc w:val="both"/>
            </w:pPr>
            <w:r w:rsidRPr="00B2564A">
              <w:t>Switching ADC to external channel</w:t>
            </w:r>
          </w:p>
        </w:tc>
      </w:tr>
      <w:tr w:rsidR="00C05780" w:rsidRPr="00B2564A" w14:paraId="3E8AB0DC" w14:textId="77777777" w:rsidTr="00215FAE">
        <w:trPr>
          <w:jc w:val="center"/>
        </w:trPr>
        <w:tc>
          <w:tcPr>
            <w:tcW w:w="1980" w:type="dxa"/>
          </w:tcPr>
          <w:p w14:paraId="682F1DE0"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299F749"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17B08E5A" w14:textId="77777777" w:rsidR="00C05780" w:rsidRPr="00B2564A" w:rsidRDefault="00C05780" w:rsidP="00215FAE">
            <w:pPr>
              <w:jc w:val="both"/>
            </w:pPr>
            <w:r w:rsidRPr="00B2564A">
              <w:t>None</w:t>
            </w:r>
          </w:p>
        </w:tc>
        <w:tc>
          <w:tcPr>
            <w:tcW w:w="5776" w:type="dxa"/>
          </w:tcPr>
          <w:p w14:paraId="6B51DCA6" w14:textId="77777777" w:rsidR="00C05780" w:rsidRPr="00B2564A" w:rsidRDefault="00C05780" w:rsidP="00215FAE">
            <w:pPr>
              <w:jc w:val="both"/>
            </w:pPr>
            <w:r w:rsidRPr="00B2564A">
              <w:t>Initiating a single ADC sampling in blocking mode (used for internal channel when reading analogue reference voltage, and external channel when sampling the then-discarded value)</w:t>
            </w:r>
          </w:p>
        </w:tc>
      </w:tr>
      <w:tr w:rsidR="00C05780" w:rsidRPr="00B2564A" w14:paraId="6641FF9E" w14:textId="77777777" w:rsidTr="00215FAE">
        <w:trPr>
          <w:jc w:val="center"/>
        </w:trPr>
        <w:tc>
          <w:tcPr>
            <w:tcW w:w="1980" w:type="dxa"/>
          </w:tcPr>
          <w:p w14:paraId="69AFB8C4" w14:textId="77777777" w:rsidR="00C05780" w:rsidRPr="00B2564A" w:rsidRDefault="00C05780" w:rsidP="00215FAE">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15503709" w14:textId="77777777" w:rsidR="00C05780" w:rsidRPr="00B2564A" w:rsidRDefault="00C05780" w:rsidP="00215FAE">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415C031A" w14:textId="77777777" w:rsidR="00C05780" w:rsidRPr="00B2564A" w:rsidRDefault="00C05780" w:rsidP="00215FAE">
            <w:pPr>
              <w:jc w:val="both"/>
            </w:pPr>
            <w:r w:rsidRPr="00B2564A">
              <w:t>None</w:t>
            </w:r>
          </w:p>
        </w:tc>
        <w:tc>
          <w:tcPr>
            <w:tcW w:w="5776" w:type="dxa"/>
          </w:tcPr>
          <w:p w14:paraId="01EFC415" w14:textId="77777777" w:rsidR="00C05780" w:rsidRPr="00B2564A" w:rsidRDefault="00C05780" w:rsidP="00215FAE">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C05780" w:rsidRPr="00B2564A" w14:paraId="5A190E17" w14:textId="77777777" w:rsidTr="00215FAE">
        <w:trPr>
          <w:jc w:val="center"/>
        </w:trPr>
        <w:tc>
          <w:tcPr>
            <w:tcW w:w="1980" w:type="dxa"/>
          </w:tcPr>
          <w:p w14:paraId="0CF82DC4"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280068C2"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32BFA8ED" w14:textId="77777777" w:rsidR="00C05780" w:rsidRPr="00B2564A" w:rsidRDefault="00C05780" w:rsidP="00215FAE">
            <w:pPr>
              <w:jc w:val="both"/>
            </w:pPr>
            <w:r w:rsidRPr="00B2564A">
              <w:t>None</w:t>
            </w:r>
          </w:p>
        </w:tc>
        <w:tc>
          <w:tcPr>
            <w:tcW w:w="5776" w:type="dxa"/>
          </w:tcPr>
          <w:p w14:paraId="7DC06CC0" w14:textId="77777777" w:rsidR="00C05780" w:rsidRPr="00B2564A" w:rsidRDefault="00C05780" w:rsidP="00215FAE">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C05780" w:rsidRPr="00B2564A" w14:paraId="69265500" w14:textId="77777777" w:rsidTr="00215FAE">
        <w:trPr>
          <w:jc w:val="center"/>
        </w:trPr>
        <w:tc>
          <w:tcPr>
            <w:tcW w:w="1980" w:type="dxa"/>
          </w:tcPr>
          <w:p w14:paraId="0E3E6A71"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0B861B9D"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32DE101B" w14:textId="77777777" w:rsidR="00C05780" w:rsidRPr="00B2564A" w:rsidRDefault="00C05780" w:rsidP="00215FAE">
            <w:pPr>
              <w:jc w:val="both"/>
            </w:pPr>
            <w:r w:rsidRPr="00B2564A">
              <w:t>uint32_t</w:t>
            </w:r>
          </w:p>
        </w:tc>
        <w:tc>
          <w:tcPr>
            <w:tcW w:w="5776" w:type="dxa"/>
          </w:tcPr>
          <w:p w14:paraId="0C1CACE2" w14:textId="77777777" w:rsidR="00C05780" w:rsidRPr="00B2564A" w:rsidRDefault="00C05780" w:rsidP="00215FAE">
            <w:pPr>
              <w:jc w:val="both"/>
            </w:pPr>
            <w:r w:rsidRPr="00B2564A">
              <w:t>Reading the raw ADC result in blocking mode. This function is called after</w:t>
            </w:r>
          </w:p>
          <w:p w14:paraId="4321221C" w14:textId="77777777" w:rsidR="00C05780" w:rsidRPr="00B2564A" w:rsidRDefault="00C05780" w:rsidP="00215FAE">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197FD2E4" w:rsidR="00C05780" w:rsidRPr="00C05780" w:rsidRDefault="00C05780" w:rsidP="00C05780">
      <w:pPr>
        <w:sectPr w:rsidR="00C05780" w:rsidRPr="00C05780" w:rsidSect="00260A7C">
          <w:pgSz w:w="16838" w:h="11906" w:orient="landscape" w:code="9"/>
          <w:pgMar w:top="1134" w:right="1134" w:bottom="1134" w:left="1134" w:header="709" w:footer="709" w:gutter="0"/>
          <w:cols w:space="708"/>
          <w:docGrid w:linePitch="360"/>
        </w:sectPr>
      </w:pPr>
    </w:p>
    <w:p w14:paraId="181D3777" w14:textId="63939276" w:rsidR="00BC7200" w:rsidRPr="00B2564A" w:rsidRDefault="00BC7200" w:rsidP="007F5BAE">
      <w:pPr>
        <w:pStyle w:val="Heading3"/>
      </w:pPr>
      <w:bookmarkStart w:id="132" w:name="_Toc148601785"/>
      <w:r w:rsidRPr="00B2564A">
        <w:lastRenderedPageBreak/>
        <w:t>Rain Gauge</w:t>
      </w:r>
      <w:bookmarkEnd w:id="132"/>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236B63">
      <w:pPr>
        <w:pStyle w:val="Caption"/>
      </w:pPr>
      <w:bookmarkStart w:id="133"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220DBA00" w:rsidR="00242FD8" w:rsidRPr="00B2564A" w:rsidRDefault="00E10946" w:rsidP="00236B63">
      <w:pPr>
        <w:pStyle w:val="Caption"/>
      </w:pPr>
      <w:bookmarkStart w:id="134" w:name="_Toc147916504"/>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8</w:t>
      </w:r>
      <w:r w:rsidR="00781143">
        <w:fldChar w:fldCharType="end"/>
      </w:r>
      <w:bookmarkEnd w:id="133"/>
      <w:r w:rsidRPr="00B2564A">
        <w:t>. Circuitry for interfacing with the rain gauge</w:t>
      </w:r>
      <w:bookmarkEnd w:id="134"/>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3A74E501"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2]</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4E1CF748">
            <wp:extent cx="3598223" cy="2234711"/>
            <wp:effectExtent l="0" t="0" r="2540"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3064" cy="2237718"/>
                    </a:xfrm>
                    <a:prstGeom prst="rect">
                      <a:avLst/>
                    </a:prstGeom>
                    <a:noFill/>
                    <a:ln>
                      <a:noFill/>
                    </a:ln>
                  </pic:spPr>
                </pic:pic>
              </a:graphicData>
            </a:graphic>
          </wp:inline>
        </w:drawing>
      </w:r>
    </w:p>
    <w:p w14:paraId="70F86CC3" w14:textId="39912009" w:rsidR="000B45F4" w:rsidRPr="00B2564A" w:rsidRDefault="000B45F4" w:rsidP="00236B63">
      <w:pPr>
        <w:pStyle w:val="Caption"/>
      </w:pPr>
      <w:bookmarkStart w:id="135" w:name="_Toc147916505"/>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9</w:t>
      </w:r>
      <w:r w:rsidR="00781143">
        <w:fldChar w:fldCharType="end"/>
      </w:r>
      <w:r w:rsidRPr="00B2564A">
        <w:t>. Anemometer setup routine and interrupt service routine upon input event</w:t>
      </w:r>
      <w:bookmarkEnd w:id="135"/>
    </w:p>
    <w:p w14:paraId="70B1E4C5" w14:textId="4066A17A" w:rsidR="00B36302" w:rsidRPr="00B2564A" w:rsidRDefault="00B36302" w:rsidP="00EE2CB5">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014604">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19C8B09A" w14:textId="4CFA78A5" w:rsidR="00453735" w:rsidRPr="00B2564A" w:rsidRDefault="00453735" w:rsidP="007F5BAE">
      <w:pPr>
        <w:pStyle w:val="Heading3"/>
      </w:pPr>
      <w:bookmarkStart w:id="136" w:name="_Toc148601786"/>
      <w:r w:rsidRPr="00B2564A">
        <w:t>BME280</w:t>
      </w:r>
      <w:bookmarkEnd w:id="136"/>
    </w:p>
    <w:p w14:paraId="77D16CF6" w14:textId="7B7BD1AE" w:rsidR="00325754" w:rsidRPr="00B2564A" w:rsidRDefault="00325754" w:rsidP="00325754">
      <w:pPr>
        <w:pStyle w:val="Heading4"/>
      </w:pPr>
      <w:r w:rsidRPr="00B2564A">
        <w:t>Hardware design</w:t>
      </w:r>
    </w:p>
    <w:p w14:paraId="261CA261" w14:textId="36744D76"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7D678D" w:rsidRPr="00B2564A">
        <w:fldChar w:fldCharType="separate"/>
      </w:r>
      <w:r w:rsidR="00715E75" w:rsidRPr="00715E75">
        <w:t>[24]</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033E26">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4]","plainTextFormattedCitation":"[64]","previouslyFormattedCitation":"[64]"},"properties":{"noteIndex":0},"schema":"https://github.com/citation-style-language/schema/raw/master/csl-citation.json"}</w:instrText>
      </w:r>
      <w:r w:rsidR="003063E2" w:rsidRPr="00B2564A">
        <w:fldChar w:fldCharType="separate"/>
      </w:r>
      <w:r w:rsidR="00C61C23" w:rsidRPr="00C61C23">
        <w:t>[64]</w:t>
      </w:r>
      <w:r w:rsidR="003063E2" w:rsidRPr="00B2564A">
        <w:fldChar w:fldCharType="end"/>
      </w:r>
      <w:r w:rsidRPr="00B2564A">
        <w:t>. As a result, the I2C interface is utilised for BME280 in this thesis.</w:t>
      </w:r>
    </w:p>
    <w:p w14:paraId="338E2866" w14:textId="2D714BAD" w:rsidR="00AC590F" w:rsidRPr="00B2564A" w:rsidRDefault="00AC590F" w:rsidP="004A328A">
      <w:pPr>
        <w:jc w:val="both"/>
      </w:pPr>
      <w:r w:rsidRPr="00B2564A">
        <w:t xml:space="preserve">According to </w:t>
      </w:r>
      <w:r w:rsidR="003063E2"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3063E2" w:rsidRPr="00B2564A">
        <w:fldChar w:fldCharType="separate"/>
      </w:r>
      <w:r w:rsidR="00715E75" w:rsidRPr="00715E75">
        <w:t>[24]</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033E26">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5]","plainTextFormattedCitation":"[65]","previouslyFormattedCitation":"[65]"},"properties":{"noteIndex":0},"schema":"https://github.com/citation-style-language/schema/raw/master/csl-citation.json"}</w:instrText>
      </w:r>
      <w:r w:rsidR="003063E2" w:rsidRPr="00B2564A">
        <w:fldChar w:fldCharType="separate"/>
      </w:r>
      <w:r w:rsidR="00C61C23" w:rsidRPr="00C61C23">
        <w:t>[65]</w:t>
      </w:r>
      <w:r w:rsidR="003063E2" w:rsidRPr="00B2564A">
        <w:fldChar w:fldCharType="end"/>
      </w:r>
      <w:r w:rsidRPr="00B2564A">
        <w:t>, this thesis designs the hardware as such.</w:t>
      </w:r>
    </w:p>
    <w:p w14:paraId="39115C97" w14:textId="6A19E45F" w:rsidR="00764E87" w:rsidRPr="00B2564A" w:rsidRDefault="00764E87" w:rsidP="00236B63">
      <w:pPr>
        <w:pStyle w:val="Caption"/>
      </w:pPr>
      <w:bookmarkStart w:id="137" w:name="_Ref130179259"/>
      <w:r w:rsidRPr="00B2564A">
        <w:drawing>
          <wp:inline distT="0" distB="0" distL="0" distR="0" wp14:anchorId="7E5AFBCE" wp14:editId="62347D6D">
            <wp:extent cx="2600696" cy="2140573"/>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14931" cy="2152289"/>
                    </a:xfrm>
                    <a:prstGeom prst="rect">
                      <a:avLst/>
                    </a:prstGeom>
                  </pic:spPr>
                </pic:pic>
              </a:graphicData>
            </a:graphic>
          </wp:inline>
        </w:drawing>
      </w:r>
    </w:p>
    <w:p w14:paraId="7F2A67C9" w14:textId="756DED28" w:rsidR="00DF5220" w:rsidRPr="00B2564A" w:rsidRDefault="00F51DA1" w:rsidP="00236B63">
      <w:pPr>
        <w:pStyle w:val="Caption"/>
      </w:pPr>
      <w:bookmarkStart w:id="138" w:name="_Toc147916506"/>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0</w:t>
      </w:r>
      <w:r w:rsidR="00781143">
        <w:fldChar w:fldCharType="end"/>
      </w:r>
      <w:bookmarkEnd w:id="137"/>
      <w:r w:rsidR="00DF5220" w:rsidRPr="00B2564A">
        <w:t>. BME280 setup for the I</w:t>
      </w:r>
      <w:r w:rsidR="00DF5220" w:rsidRPr="00B2564A">
        <w:rPr>
          <w:vertAlign w:val="superscript"/>
        </w:rPr>
        <w:t>2</w:t>
      </w:r>
      <w:r w:rsidR="00DF5220" w:rsidRPr="00B2564A">
        <w:t>C protocol</w:t>
      </w:r>
      <w:bookmarkEnd w:id="138"/>
    </w:p>
    <w:p w14:paraId="0811DA33" w14:textId="4D22B658" w:rsidR="001D7277" w:rsidRPr="00B2564A" w:rsidRDefault="001D7277" w:rsidP="001D7277">
      <w:pPr>
        <w:pStyle w:val="Heading4"/>
      </w:pPr>
      <w:r w:rsidRPr="00B2564A">
        <w:lastRenderedPageBreak/>
        <w:t>Software design</w:t>
      </w:r>
    </w:p>
    <w:p w14:paraId="1BBE2549" w14:textId="689E1B93"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033E26">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5]","plainTextFormattedCitation":"[65]","previouslyFormattedCitation":"[65]"},"properties":{"noteIndex":0},"schema":"https://github.com/citation-style-language/schema/raw/master/csl-citation.json"}</w:instrText>
      </w:r>
      <w:r w:rsidR="00254DCC" w:rsidRPr="00B2564A">
        <w:fldChar w:fldCharType="separate"/>
      </w:r>
      <w:r w:rsidR="00C61C23" w:rsidRPr="00C61C23">
        <w:t>[65]</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1E7418C9"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92ED8" w:rsidRPr="00B2564A">
        <w:fldChar w:fldCharType="separate"/>
      </w:r>
      <w:r w:rsidR="00715E75" w:rsidRPr="00715E75">
        <w:t>[24]</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65D9A00B" w:rsidR="00FC71A0" w:rsidRPr="00B2564A" w:rsidRDefault="00615854" w:rsidP="00DC57AC">
      <w:pPr>
        <w:shd w:val="clear" w:color="auto" w:fill="FFFFFF"/>
        <w:spacing w:before="240" w:line="285" w:lineRule="atLeast"/>
        <w:jc w:val="both"/>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F4995" w:rsidRPr="00B2564A">
        <w:fldChar w:fldCharType="separate"/>
      </w:r>
      <w:r w:rsidR="00715E75" w:rsidRPr="00715E75">
        <w:t>[24]</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7AAB774A" w14:textId="7237C85B" w:rsidR="00473953" w:rsidRPr="00EE2CB5" w:rsidRDefault="00834E8E" w:rsidP="00EE2CB5">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664FC0E2" w14:textId="1E1790E8" w:rsidR="00DF5220" w:rsidRPr="00B2564A" w:rsidRDefault="00453735" w:rsidP="007F5BAE">
      <w:pPr>
        <w:pStyle w:val="Heading3"/>
      </w:pPr>
      <w:bookmarkStart w:id="139" w:name="_Toc148601787"/>
      <w:r w:rsidRPr="00B2564A">
        <w:t>DS18B20</w:t>
      </w:r>
      <w:bookmarkEnd w:id="139"/>
    </w:p>
    <w:p w14:paraId="00453F55" w14:textId="277C0E7B" w:rsidR="00C27B12" w:rsidRPr="00B2564A" w:rsidRDefault="00C27B12" w:rsidP="00C27B12">
      <w:pPr>
        <w:pStyle w:val="Heading4"/>
      </w:pPr>
      <w:r w:rsidRPr="00B2564A">
        <w:t>Hardware design</w:t>
      </w:r>
    </w:p>
    <w:p w14:paraId="1745A8CA" w14:textId="703F4226"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014604">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365D4" w:rsidRPr="00B2564A">
        <w:fldChar w:fldCharType="separate"/>
      </w:r>
      <w:r w:rsidR="00715E75" w:rsidRPr="00715E75">
        <w:t>[6]</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lastRenderedPageBreak/>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241DDD07" w:rsidR="004A328A" w:rsidRPr="00B2564A" w:rsidRDefault="004A328A" w:rsidP="00236B63">
      <w:pPr>
        <w:pStyle w:val="Caption"/>
      </w:pPr>
      <w:bookmarkStart w:id="140" w:name="_Toc147916507"/>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1</w:t>
      </w:r>
      <w:r w:rsidR="00781143">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40"/>
    </w:p>
    <w:p w14:paraId="69A577CD" w14:textId="761E4572" w:rsidR="00D135CF" w:rsidRPr="00B2564A" w:rsidRDefault="00D135CF" w:rsidP="004A328A">
      <w:pPr>
        <w:jc w:val="both"/>
      </w:pPr>
      <w:r w:rsidRPr="00B2564A">
        <w:t xml:space="preserve">Given that the DS18B20 communicates via 1-wire protocol, </w:t>
      </w:r>
      <w:r w:rsidR="000C52EE" w:rsidRPr="00B2564A">
        <w:fldChar w:fldCharType="begin" w:fldLock="1"/>
      </w:r>
      <w:r w:rsidR="00033E26">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6]","plainTextFormattedCitation":"[66]","previouslyFormattedCitation":"[66]"},"properties":{"noteIndex":0},"schema":"https://github.com/citation-style-language/schema/raw/master/csl-citation.json"}</w:instrText>
      </w:r>
      <w:r w:rsidR="000C52EE" w:rsidRPr="00B2564A">
        <w:fldChar w:fldCharType="separate"/>
      </w:r>
      <w:r w:rsidR="00C61C23" w:rsidRPr="00C61C23">
        <w:t>[66]</w:t>
      </w:r>
      <w:r w:rsidR="000C52EE" w:rsidRPr="00B2564A">
        <w:fldChar w:fldCharType="end"/>
      </w:r>
      <w:r w:rsidRPr="00B2564A">
        <w:t xml:space="preserve"> provides the formula to calculate the available current on the bus as</w:t>
      </w:r>
    </w:p>
    <w:p w14:paraId="5C3118C8" w14:textId="075F11CF" w:rsidR="00314DE3" w:rsidRPr="00B2564A"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3A99549E"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033E26">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6]","plainTextFormattedCitation":"[66]","previouslyFormattedCitation":"[66]"},"properties":{"noteIndex":0},"schema":"https://github.com/citation-style-language/schema/raw/master/csl-citation.json"}</w:instrText>
      </w:r>
      <w:r w:rsidR="005731F2" w:rsidRPr="00B2564A">
        <w:fldChar w:fldCharType="separate"/>
      </w:r>
      <w:r w:rsidR="00C61C23" w:rsidRPr="00C61C23">
        <w:t>[66]</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5731F2" w:rsidRPr="00B2564A">
        <w:fldChar w:fldCharType="separate"/>
      </w:r>
      <w:r w:rsidR="00715E75" w:rsidRPr="00715E75">
        <w:t>[27]</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B2564A" w:rsidRDefault="00D135CF" w:rsidP="00DC57AC">
      <w:pPr>
        <w:jc w:val="both"/>
      </w:pPr>
      <w:r w:rsidRPr="00B2564A">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lastRenderedPageBreak/>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623E944C" w:rsidR="007250A4" w:rsidRPr="00B2564A" w:rsidRDefault="007250A4" w:rsidP="00236B63">
      <w:pPr>
        <w:pStyle w:val="Caption"/>
      </w:pPr>
      <w:bookmarkStart w:id="141" w:name="_Toc147916508"/>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2</w:t>
      </w:r>
      <w:r w:rsidR="00781143">
        <w:fldChar w:fldCharType="end"/>
      </w:r>
      <w:r w:rsidRPr="00B2564A">
        <w:t xml:space="preserve">. </w:t>
      </w:r>
      <w:r w:rsidR="0093163B" w:rsidRPr="00B2564A">
        <w:t>Final circuitry for interfacing the DS18B20 with the microcontroller</w:t>
      </w:r>
      <w:bookmarkEnd w:id="141"/>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5384C21D"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014604" w:rsidRPr="00B2564A">
        <w:t xml:space="preserve">Figure </w:t>
      </w:r>
      <w:r w:rsidR="00014604">
        <w:t>3</w:t>
      </w:r>
      <w:r w:rsidR="00014604">
        <w:noBreakHyphen/>
        <w:t>23</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0F370F89"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1C4644" w:rsidRPr="00B2564A">
        <w:fldChar w:fldCharType="separate"/>
      </w:r>
      <w:r w:rsidR="00715E75" w:rsidRPr="00715E75">
        <w:t>[27]</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49CC9D56"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out of the 9 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41207B" w:rsidRPr="00B2564A">
        <w:fldChar w:fldCharType="separate"/>
      </w:r>
      <w:r w:rsidR="00715E75" w:rsidRPr="00715E75">
        <w:t>[27]</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p w14:paraId="55A1309C" w14:textId="2ADE7836" w:rsidR="005E719E" w:rsidRDefault="005E719E" w:rsidP="00236B63">
      <w:pPr>
        <w:pStyle w:val="Caption"/>
      </w:pPr>
      <w:bookmarkStart w:id="142" w:name="_Toc147609017"/>
      <w:r w:rsidRPr="00B2564A">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5</w:t>
      </w:r>
      <w:r w:rsidR="00F7068B">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2"/>
    </w:p>
    <w:tbl>
      <w:tblPr>
        <w:tblStyle w:val="TableGrid"/>
        <w:tblW w:w="0" w:type="auto"/>
        <w:jc w:val="center"/>
        <w:tblLook w:val="04A0" w:firstRow="1" w:lastRow="0" w:firstColumn="1" w:lastColumn="0" w:noHBand="0" w:noVBand="1"/>
      </w:tblPr>
      <w:tblGrid>
        <w:gridCol w:w="1948"/>
        <w:gridCol w:w="3150"/>
        <w:gridCol w:w="4111"/>
      </w:tblGrid>
      <w:tr w:rsidR="005F2D33" w:rsidRPr="00B2564A" w14:paraId="4488D115" w14:textId="77777777" w:rsidTr="00215FAE">
        <w:trPr>
          <w:jc w:val="center"/>
        </w:trPr>
        <w:tc>
          <w:tcPr>
            <w:tcW w:w="1948" w:type="dxa"/>
          </w:tcPr>
          <w:p w14:paraId="1B027195"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47CC2563"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7DC33302"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F2D33" w:rsidRPr="00B2564A" w14:paraId="6D7A6E2E" w14:textId="77777777" w:rsidTr="00215FAE">
        <w:trPr>
          <w:jc w:val="center"/>
        </w:trPr>
        <w:tc>
          <w:tcPr>
            <w:tcW w:w="1948" w:type="dxa"/>
          </w:tcPr>
          <w:p w14:paraId="4FC9E81F"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FDAD0C5" w14:textId="77777777" w:rsidR="005F2D33" w:rsidRPr="00B2564A" w:rsidRDefault="005F2D33" w:rsidP="00215FAE">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5887D16F"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F2D33" w:rsidRPr="00B2564A" w14:paraId="1632D79A" w14:textId="77777777" w:rsidTr="00215FAE">
        <w:trPr>
          <w:jc w:val="center"/>
        </w:trPr>
        <w:tc>
          <w:tcPr>
            <w:tcW w:w="1948" w:type="dxa"/>
          </w:tcPr>
          <w:p w14:paraId="0CE1D945"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F58D799"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1E53F6E1"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F2D33" w:rsidRPr="00B2564A" w14:paraId="11C13C73" w14:textId="77777777" w:rsidTr="00215FAE">
        <w:trPr>
          <w:jc w:val="center"/>
        </w:trPr>
        <w:tc>
          <w:tcPr>
            <w:tcW w:w="1948" w:type="dxa"/>
          </w:tcPr>
          <w:p w14:paraId="3785FBD3"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2A1A8F11"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4111" w:type="dxa"/>
          </w:tcPr>
          <w:p w14:paraId="57EF489B"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39CF291E" w14:textId="6FA0A91D"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014604" w:rsidRPr="00B2564A">
        <w:t xml:space="preserve">Table </w:t>
      </w:r>
      <w:r w:rsidR="00014604">
        <w:t>3</w:t>
      </w:r>
      <w:r w:rsidR="00014604">
        <w:noBreakHyphen/>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7]</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p w14:paraId="688FD36D" w14:textId="34EAD322" w:rsidR="00314F29" w:rsidRDefault="00763967" w:rsidP="00236B63">
      <w:pPr>
        <w:pStyle w:val="Caption"/>
      </w:pPr>
      <w:bookmarkStart w:id="143" w:name="_Ref145456615"/>
      <w:bookmarkStart w:id="144" w:name="_Toc147609018"/>
      <w:r w:rsidRPr="00B2564A">
        <w:t xml:space="preserve">Table </w:t>
      </w:r>
      <w:r w:rsidR="00F7068B">
        <w:fldChar w:fldCharType="begin"/>
      </w:r>
      <w:r w:rsidR="00F7068B">
        <w:instrText xml:space="preserve"> STYLEREF 1 \s </w:instrText>
      </w:r>
      <w:r w:rsidR="00F7068B">
        <w:fldChar w:fldCharType="separate"/>
      </w:r>
      <w:r w:rsidR="00014604">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6</w:t>
      </w:r>
      <w:r w:rsidR="00F7068B">
        <w:fldChar w:fldCharType="end"/>
      </w:r>
      <w:bookmarkEnd w:id="143"/>
      <w:r w:rsidRPr="00B2564A">
        <w:t xml:space="preserve">. </w:t>
      </w:r>
      <w:r w:rsidR="00C92440" w:rsidRPr="00B2564A">
        <w:t>ROM and function commands in use for the DS18B20</w:t>
      </w:r>
      <w:bookmarkEnd w:id="144"/>
    </w:p>
    <w:tbl>
      <w:tblPr>
        <w:tblStyle w:val="TableGrid"/>
        <w:tblW w:w="0" w:type="auto"/>
        <w:jc w:val="center"/>
        <w:tblLook w:val="04A0" w:firstRow="1" w:lastRow="0" w:firstColumn="1" w:lastColumn="0" w:noHBand="0" w:noVBand="1"/>
      </w:tblPr>
      <w:tblGrid>
        <w:gridCol w:w="1980"/>
        <w:gridCol w:w="992"/>
        <w:gridCol w:w="6237"/>
      </w:tblGrid>
      <w:tr w:rsidR="005F2D33" w:rsidRPr="00B2564A" w14:paraId="5A16DA5B" w14:textId="77777777" w:rsidTr="00215FAE">
        <w:trPr>
          <w:jc w:val="center"/>
        </w:trPr>
        <w:tc>
          <w:tcPr>
            <w:tcW w:w="1980" w:type="dxa"/>
          </w:tcPr>
          <w:p w14:paraId="635ECF37"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ommand</w:t>
            </w:r>
          </w:p>
        </w:tc>
        <w:tc>
          <w:tcPr>
            <w:tcW w:w="992" w:type="dxa"/>
          </w:tcPr>
          <w:p w14:paraId="47405ADB"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0AEA504A"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5F2D33" w:rsidRPr="00B2564A" w14:paraId="785797CE" w14:textId="77777777" w:rsidTr="00215FAE">
        <w:trPr>
          <w:jc w:val="center"/>
        </w:trPr>
        <w:tc>
          <w:tcPr>
            <w:tcW w:w="1980" w:type="dxa"/>
          </w:tcPr>
          <w:p w14:paraId="39C3CD18"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279FEB1C"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3D0B5F66"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s on the bus. Since there exists only 1 device, the DS18B20, “Skip ROM” command makes it faster for data exchange.</w:t>
            </w:r>
          </w:p>
        </w:tc>
      </w:tr>
      <w:tr w:rsidR="005F2D33" w:rsidRPr="00B2564A" w14:paraId="49308C11" w14:textId="77777777" w:rsidTr="00215FAE">
        <w:trPr>
          <w:jc w:val="center"/>
        </w:trPr>
        <w:tc>
          <w:tcPr>
            <w:tcW w:w="1980" w:type="dxa"/>
          </w:tcPr>
          <w:p w14:paraId="5367AC2D"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4B451B61"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5383AB2"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 The data is then transferred from byte 0 in the LSB order every time the master calls a read method. Since the scratchpad contains 9 bytes, the master could only call the read method up to 9 times.</w:t>
            </w:r>
          </w:p>
        </w:tc>
      </w:tr>
      <w:tr w:rsidR="005F2D33" w:rsidRPr="00B2564A" w14:paraId="0AB10FEA" w14:textId="77777777" w:rsidTr="00215FAE">
        <w:trPr>
          <w:jc w:val="center"/>
        </w:trPr>
        <w:tc>
          <w:tcPr>
            <w:tcW w:w="1980" w:type="dxa"/>
          </w:tcPr>
          <w:p w14:paraId="667A3400"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7929DD4E"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561BFC76"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Overwriting the existing temperature alarm thresholds and thermometer resolution configurations of the DS18B20. Every time the “Write scratchpad” command is issued, the master must write exactly 3 corresponding bytes; otherwise corruption of data may occur.</w:t>
            </w:r>
          </w:p>
        </w:tc>
      </w:tr>
      <w:tr w:rsidR="005F2D33" w:rsidRPr="00B2564A" w14:paraId="5B2531DA" w14:textId="77777777" w:rsidTr="00215FAE">
        <w:trPr>
          <w:jc w:val="center"/>
        </w:trPr>
        <w:tc>
          <w:tcPr>
            <w:tcW w:w="1980" w:type="dxa"/>
          </w:tcPr>
          <w:p w14:paraId="45BC3DB4"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6197F6FC"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1DEAFE29"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Initiating a temperature conversion by the DS18B20 sensor.</w:t>
            </w:r>
          </w:p>
        </w:tc>
      </w:tr>
    </w:tbl>
    <w:p w14:paraId="1E8EB267" w14:textId="77777777" w:rsidR="005F2D33" w:rsidRPr="005F2D33" w:rsidRDefault="005F2D33" w:rsidP="005F2D33"/>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47A40AE3" w:rsidR="00DD109E" w:rsidRPr="00B2564A" w:rsidRDefault="00D70436" w:rsidP="00236B63">
      <w:pPr>
        <w:pStyle w:val="Caption"/>
      </w:pPr>
      <w:bookmarkStart w:id="145" w:name="_Ref145451425"/>
      <w:bookmarkStart w:id="146" w:name="_Toc147916509"/>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3</w:t>
      </w:r>
      <w:r w:rsidR="00781143">
        <w:fldChar w:fldCharType="end"/>
      </w:r>
      <w:bookmarkEnd w:id="145"/>
      <w:r w:rsidRPr="00B2564A">
        <w:t xml:space="preserve">. Setup </w:t>
      </w:r>
      <w:r w:rsidR="00812211" w:rsidRPr="00B2564A">
        <w:t>and reading routines for DS18B20</w:t>
      </w:r>
      <w:bookmarkEnd w:id="146"/>
    </w:p>
    <w:p w14:paraId="679BC177" w14:textId="77777777" w:rsidR="00514F73" w:rsidRPr="00B2564A" w:rsidRDefault="00514F73" w:rsidP="00C27B12"/>
    <w:p w14:paraId="6375B19F" w14:textId="77777777" w:rsidR="00CC6052" w:rsidRPr="00B2564A" w:rsidRDefault="00453735" w:rsidP="00170E6A">
      <w:pPr>
        <w:pStyle w:val="Heading2"/>
      </w:pPr>
      <w:bookmarkStart w:id="147" w:name="_Ref145595103"/>
      <w:bookmarkStart w:id="148" w:name="_Toc148601788"/>
      <w:r w:rsidRPr="00B2564A">
        <w:lastRenderedPageBreak/>
        <w:t>SX1278</w:t>
      </w:r>
      <w:bookmarkEnd w:id="147"/>
      <w:bookmarkEnd w:id="148"/>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6942657" w:rsidR="006D3589" w:rsidRPr="00B2564A" w:rsidRDefault="00493899" w:rsidP="006D3589">
      <w:pPr>
        <w:jc w:val="center"/>
        <w:rPr>
          <w:b/>
          <w:bCs/>
          <w:color w:val="FF0000"/>
          <w:u w:val="single"/>
        </w:rPr>
      </w:pPr>
      <w:r>
        <w:drawing>
          <wp:inline distT="0" distB="0" distL="0" distR="0" wp14:anchorId="4C8F9C77" wp14:editId="7BE0B4FD">
            <wp:extent cx="2812212" cy="2236523"/>
            <wp:effectExtent l="0" t="0" r="7620" b="0"/>
            <wp:docPr id="1594258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8801" name=""/>
                    <pic:cNvPicPr/>
                  </pic:nvPicPr>
                  <pic:blipFill>
                    <a:blip r:embed="rId76"/>
                    <a:stretch>
                      <a:fillRect/>
                    </a:stretch>
                  </pic:blipFill>
                  <pic:spPr>
                    <a:xfrm>
                      <a:off x="0" y="0"/>
                      <a:ext cx="2835279" cy="2254868"/>
                    </a:xfrm>
                    <a:prstGeom prst="rect">
                      <a:avLst/>
                    </a:prstGeom>
                  </pic:spPr>
                </pic:pic>
              </a:graphicData>
            </a:graphic>
          </wp:inline>
        </w:drawing>
      </w:r>
    </w:p>
    <w:p w14:paraId="70D508E7" w14:textId="05DE6FEE" w:rsidR="00F51DA1" w:rsidRPr="00B2564A" w:rsidRDefault="006D3589" w:rsidP="00236B63">
      <w:pPr>
        <w:pStyle w:val="Caption"/>
      </w:pPr>
      <w:bookmarkStart w:id="149" w:name="_Toc147916510"/>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4</w:t>
      </w:r>
      <w:r w:rsidR="00781143">
        <w:fldChar w:fldCharType="end"/>
      </w:r>
      <w:r w:rsidRPr="00B2564A">
        <w:t>. Hardware setup for SX1278 LoRa module</w:t>
      </w:r>
      <w:bookmarkEnd w:id="149"/>
    </w:p>
    <w:p w14:paraId="69BF059F" w14:textId="37A6FCBF" w:rsidR="00C936CF" w:rsidRPr="00B2564A" w:rsidRDefault="00C936CF" w:rsidP="00C936CF">
      <w:pPr>
        <w:pStyle w:val="Heading5"/>
      </w:pPr>
      <w:r w:rsidRPr="00B2564A">
        <w:t>Software design</w:t>
      </w:r>
    </w:p>
    <w:p w14:paraId="3F9A5EB8" w14:textId="5A17768A"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033E26">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7]","plainTextFormattedCitation":"[67]","previouslyFormattedCitation":"[67]"},"properties":{"noteIndex":0},"schema":"https://github.com/citation-style-language/schema/raw/master/csl-citation.json"}</w:instrText>
      </w:r>
      <w:r w:rsidRPr="00B2564A">
        <w:fldChar w:fldCharType="separate"/>
      </w:r>
      <w:r w:rsidR="00C61C23" w:rsidRPr="00C61C23">
        <w:t>[67]</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033E26">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7]–[69]","plainTextFormattedCitation":"[67]–[69]","previouslyFormattedCitation":"[67]–[69]"},"properties":{"noteIndex":0},"schema":"https://github.com/citation-style-language/schema/raw/master/csl-citation.json"}</w:instrText>
      </w:r>
      <w:r w:rsidRPr="00B2564A">
        <w:fldChar w:fldCharType="separate"/>
      </w:r>
      <w:r w:rsidR="00C61C23" w:rsidRPr="00C61C23">
        <w:t>[67]–[69]</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033E26">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9], [69]","plainTextFormattedCitation":"[39], [69]","previouslyFormattedCitation":"[39], [69]"},"properties":{"noteIndex":0},"schema":"https://github.com/citation-style-language/schema/raw/master/csl-citation.json"}</w:instrText>
      </w:r>
      <w:r w:rsidRPr="00B2564A">
        <w:fldChar w:fldCharType="separate"/>
      </w:r>
      <w:r w:rsidR="00C61C23" w:rsidRPr="00C61C23">
        <w:t>[39], [69]</w:t>
      </w:r>
      <w:r w:rsidRPr="00B2564A">
        <w:fldChar w:fldCharType="end"/>
      </w:r>
      <w:r w:rsidRPr="00B2564A">
        <w:t xml:space="preserve"> because of the star topology by LoRaWAN </w:t>
      </w:r>
      <w:r w:rsidRPr="00B2564A">
        <w:fldChar w:fldCharType="begin" w:fldLock="1"/>
      </w:r>
      <w:r w:rsidR="00033E26">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7], [70]","plainTextFormattedCitation":"[67], [70]","previouslyFormattedCitation":"[67], [70]"},"properties":{"noteIndex":0},"schema":"https://github.com/citation-style-language/schema/raw/master/csl-citation.json"}</w:instrText>
      </w:r>
      <w:r w:rsidRPr="00B2564A">
        <w:fldChar w:fldCharType="separate"/>
      </w:r>
      <w:r w:rsidR="00C61C23" w:rsidRPr="00C61C23">
        <w:t>[67], [70]</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06EB6926"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frequency bands of LoRa are available to use due to the Regional Parameters of LoRaWAN </w:t>
      </w:r>
      <w:r w:rsidRPr="00B2564A">
        <w:fldChar w:fldCharType="begin" w:fldLock="1"/>
      </w:r>
      <w:r w:rsidR="00033E26">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71]","plainTextFormattedCitation":"[71]","previouslyFormattedCitation":"[71]"},"properties":{"noteIndex":0},"schema":"https://github.com/citation-style-language/schema/raw/master/csl-citation.json"}</w:instrText>
      </w:r>
      <w:r w:rsidRPr="00B2564A">
        <w:fldChar w:fldCharType="separate"/>
      </w:r>
      <w:r w:rsidR="00C61C23" w:rsidRPr="00C61C23">
        <w:t>[71]</w:t>
      </w:r>
      <w:r w:rsidRPr="00B2564A">
        <w:fldChar w:fldCharType="end"/>
      </w:r>
      <w:r w:rsidRPr="00B2564A">
        <w:t xml:space="preserve">. According to </w:t>
      </w:r>
      <w:r w:rsidRPr="00B2564A">
        <w:fldChar w:fldCharType="begin" w:fldLock="1"/>
      </w:r>
      <w:r w:rsidR="00033E26">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72], [73]","plainTextFormattedCitation":"[72], [73]","previouslyFormattedCitation":"[72], [73]"},"properties":{"noteIndex":0},"schema":"https://github.com/citation-style-language/schema/raw/master/csl-citation.json"}</w:instrText>
      </w:r>
      <w:r w:rsidRPr="00B2564A">
        <w:fldChar w:fldCharType="separate"/>
      </w:r>
      <w:r w:rsidR="00C61C23" w:rsidRPr="00C61C23">
        <w:t>[72], [73]</w:t>
      </w:r>
      <w:r w:rsidRPr="00B2564A">
        <w:fldChar w:fldCharType="end"/>
      </w:r>
      <w:r w:rsidRPr="00B2564A">
        <w:t xml:space="preserve">, the frequency plan in Vietnam is AS923-925 (“AS2”), which ranges from </w:t>
      </w:r>
      <w:r w:rsidRPr="00B2564A">
        <w:lastRenderedPageBreak/>
        <w:t xml:space="preserve">923.2 MHz to 924.8 MHz </w:t>
      </w:r>
      <w:r w:rsidRPr="00B2564A">
        <w:fldChar w:fldCharType="begin" w:fldLock="1"/>
      </w:r>
      <w:r w:rsidR="00033E26">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4]","plainTextFormattedCitation":"[74]","previouslyFormattedCitation":"[74]"},"properties":{"noteIndex":0},"schema":"https://github.com/citation-style-language/schema/raw/master/csl-citation.json"}</w:instrText>
      </w:r>
      <w:r w:rsidRPr="00B2564A">
        <w:fldChar w:fldCharType="separate"/>
      </w:r>
      <w:r w:rsidR="00C61C23" w:rsidRPr="00C61C23">
        <w:t>[74]</w:t>
      </w:r>
      <w:r w:rsidRPr="00B2564A">
        <w:fldChar w:fldCharType="end"/>
      </w:r>
      <w:r w:rsidRPr="00B2564A">
        <w:t xml:space="preserve"> and is to be avoided since permission to use is not available. </w:t>
      </w:r>
      <w:r w:rsidRPr="00B2564A">
        <w:fldChar w:fldCharType="begin" w:fldLock="1"/>
      </w:r>
      <w:r w:rsidR="00033E26">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9]","plainTextFormattedCitation":"[69]","previouslyFormattedCitation":"[69]"},"properties":{"noteIndex":0},"schema":"https://github.com/citation-style-language/schema/raw/master/csl-citation.json"}</w:instrText>
      </w:r>
      <w:r w:rsidRPr="00B2564A">
        <w:fldChar w:fldCharType="separate"/>
      </w:r>
      <w:r w:rsidR="00C61C23" w:rsidRPr="00C61C23">
        <w:t>[69]</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0A6105BD"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C73B43" w:rsidRPr="00B2564A">
        <w:fldChar w:fldCharType="separate"/>
      </w:r>
      <w:r w:rsidR="00C61C23" w:rsidRPr="00C61C23">
        <w:t>[55]</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2085D13F"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014604" w:rsidRPr="00B2564A">
        <w:t xml:space="preserve">Figure </w:t>
      </w:r>
      <w:r w:rsidR="00014604">
        <w:t>3</w:t>
      </w:r>
      <w:r w:rsidR="00014604">
        <w:noBreakHyphen/>
        <w:t>25</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lastRenderedPageBreak/>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AF04AB">
      <w:pPr>
        <w:shd w:val="clear" w:color="auto" w:fill="FFFFFF"/>
        <w:spacing w:line="285" w:lineRule="atLeast"/>
        <w:jc w:val="both"/>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18B1DCE0"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E66D83">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00400AA6" w:rsidRPr="00B2564A">
        <w:fldChar w:fldCharType="separate"/>
      </w:r>
      <w:r w:rsidR="00715E75" w:rsidRPr="00715E75">
        <w:t>[47]</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033E26">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5]","plainTextFormattedCitation":"[75]","previouslyFormattedCitation":"[75]"},"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C61C23" w:rsidRPr="00C61C23">
        <w:rPr>
          <w:rFonts w:eastAsia="Times New Roman" w:cs="Times New Roman"/>
          <w:color w:val="000000"/>
          <w:szCs w:val="24"/>
          <w:lang w:eastAsia="en-GB"/>
        </w:rPr>
        <w:t>[75]</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5243EB79" w:rsidR="007F73F5" w:rsidRPr="00B2564A" w:rsidRDefault="00C75180" w:rsidP="00236B63">
      <w:pPr>
        <w:pStyle w:val="Caption"/>
      </w:pPr>
      <w:bookmarkStart w:id="150" w:name="_Ref145670524"/>
      <w:bookmarkStart w:id="151" w:name="_Toc147916511"/>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5</w:t>
      </w:r>
      <w:r w:rsidR="00781143">
        <w:fldChar w:fldCharType="end"/>
      </w:r>
      <w:bookmarkEnd w:id="150"/>
      <w:r w:rsidRPr="00B2564A">
        <w:t>. SX1278 software setup and message-handling routines</w:t>
      </w:r>
      <w:bookmarkEnd w:id="151"/>
    </w:p>
    <w:p w14:paraId="6684F112" w14:textId="7C2E14FB" w:rsidR="000760B4" w:rsidRPr="00B2564A" w:rsidRDefault="00415CE3" w:rsidP="00170E6A">
      <w:pPr>
        <w:pStyle w:val="Heading2"/>
      </w:pPr>
      <w:bookmarkStart w:id="152" w:name="_Toc148601789"/>
      <w:r w:rsidRPr="00B2564A">
        <w:lastRenderedPageBreak/>
        <w:t xml:space="preserve">Other </w:t>
      </w:r>
      <w:r w:rsidR="00751119" w:rsidRPr="00B2564A">
        <w:t>M</w:t>
      </w:r>
      <w:r w:rsidRPr="00B2564A">
        <w:t>odules</w:t>
      </w:r>
      <w:bookmarkEnd w:id="152"/>
    </w:p>
    <w:p w14:paraId="383935B8" w14:textId="7915DD86" w:rsidR="00CC6052" w:rsidRPr="00B2564A" w:rsidRDefault="00415CE3" w:rsidP="007F5BAE">
      <w:pPr>
        <w:pStyle w:val="Heading3"/>
      </w:pPr>
      <w:r w:rsidRPr="00B2564A">
        <w:t xml:space="preserve"> </w:t>
      </w:r>
      <w:bookmarkStart w:id="153" w:name="_Ref145436562"/>
      <w:bookmarkStart w:id="154" w:name="_Toc148601790"/>
      <w:r w:rsidR="00CC6052" w:rsidRPr="00B2564A">
        <w:t>DS3231</w:t>
      </w:r>
      <w:r w:rsidR="000971F1" w:rsidRPr="00B2564A">
        <w:t>SN</w:t>
      </w:r>
      <w:bookmarkEnd w:id="153"/>
      <w:bookmarkEnd w:id="154"/>
    </w:p>
    <w:p w14:paraId="2ABDDF8E" w14:textId="70B20A6A" w:rsidR="00F679F1" w:rsidRPr="00B2564A" w:rsidRDefault="00F679F1" w:rsidP="00F679F1">
      <w:pPr>
        <w:pStyle w:val="Heading4"/>
      </w:pPr>
      <w:r w:rsidRPr="00B2564A">
        <w:t>Hardware design</w:t>
      </w:r>
    </w:p>
    <w:p w14:paraId="6932999F" w14:textId="1DA32CD4"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E66D83">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24]</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8"/>
                    <a:stretch>
                      <a:fillRect/>
                    </a:stretch>
                  </pic:blipFill>
                  <pic:spPr>
                    <a:xfrm>
                      <a:off x="0" y="0"/>
                      <a:ext cx="5992615" cy="2937239"/>
                    </a:xfrm>
                    <a:prstGeom prst="rect">
                      <a:avLst/>
                    </a:prstGeom>
                  </pic:spPr>
                </pic:pic>
              </a:graphicData>
            </a:graphic>
          </wp:inline>
        </w:drawing>
      </w:r>
    </w:p>
    <w:p w14:paraId="417AF31D" w14:textId="640DD703" w:rsidR="008C6075" w:rsidRPr="00B2564A" w:rsidRDefault="00586A36" w:rsidP="00236B63">
      <w:pPr>
        <w:pStyle w:val="Caption"/>
      </w:pPr>
      <w:bookmarkStart w:id="155" w:name="_Toc147916512"/>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6</w:t>
      </w:r>
      <w:r w:rsidR="00781143">
        <w:fldChar w:fldCharType="end"/>
      </w:r>
      <w:r w:rsidRPr="00B2564A">
        <w:t>. Hardware setup with the DS3231SN RTC module</w:t>
      </w:r>
      <w:bookmarkEnd w:id="155"/>
    </w:p>
    <w:p w14:paraId="12F62C56" w14:textId="77777777" w:rsidR="00F679F1" w:rsidRPr="00B2564A" w:rsidRDefault="00F679F1" w:rsidP="00F679F1">
      <w:pPr>
        <w:pStyle w:val="Heading4"/>
      </w:pPr>
      <w:r w:rsidRPr="00B2564A">
        <w:t>Software design</w:t>
      </w:r>
    </w:p>
    <w:p w14:paraId="1E393014" w14:textId="10F4BEE6" w:rsidR="00F679F1" w:rsidRDefault="00287D4A" w:rsidP="00895CEE">
      <w:pPr>
        <w:jc w:val="both"/>
      </w:pPr>
      <w:r>
        <w:t xml:space="preserve">On the Arduino platform, </w:t>
      </w:r>
      <w:r w:rsidR="0084314F">
        <w:t xml:space="preserve">communications with the DS3231 RTC module </w:t>
      </w:r>
      <w:r w:rsidR="0007461D">
        <w:t xml:space="preserve">could be handled with the “DS3231” library by Andrew Wickert. The </w:t>
      </w:r>
      <w:r w:rsidR="00B85784">
        <w:t>library itself is not a built-in, but could be installed via Library Manager of the Arduino IDE.</w:t>
      </w:r>
    </w:p>
    <w:p w14:paraId="3B1D4099" w14:textId="064AD271" w:rsidR="00DA2162" w:rsidRDefault="00DA2162" w:rsidP="00F679F1">
      <w:r>
        <w:t>In order to use the library</w:t>
      </w:r>
      <w:r w:rsidR="00363688">
        <w:t>, it first needs to be included in the software:</w:t>
      </w:r>
    </w:p>
    <w:p w14:paraId="29CE45FA" w14:textId="77777777" w:rsidR="00363688" w:rsidRPr="00363688" w:rsidRDefault="00363688" w:rsidP="00363688">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363688">
        <w:rPr>
          <w:rFonts w:ascii="Consolas" w:eastAsia="Times New Roman" w:hAnsi="Consolas" w:cs="Times New Roman"/>
          <w:noProof w:val="0"/>
          <w:color w:val="808080"/>
          <w:sz w:val="21"/>
          <w:szCs w:val="21"/>
          <w:lang w:eastAsia="en-GB"/>
        </w:rPr>
        <w:t>#include</w:t>
      </w:r>
      <w:r w:rsidRPr="00363688">
        <w:rPr>
          <w:rFonts w:ascii="Consolas" w:eastAsia="Times New Roman" w:hAnsi="Consolas" w:cs="Times New Roman"/>
          <w:noProof w:val="0"/>
          <w:color w:val="000000"/>
          <w:sz w:val="21"/>
          <w:szCs w:val="21"/>
          <w:lang w:eastAsia="en-GB"/>
        </w:rPr>
        <w:t xml:space="preserve"> </w:t>
      </w:r>
      <w:r w:rsidRPr="00363688">
        <w:rPr>
          <w:rFonts w:ascii="Consolas" w:eastAsia="Times New Roman" w:hAnsi="Consolas" w:cs="Times New Roman"/>
          <w:noProof w:val="0"/>
          <w:color w:val="E21F1F"/>
          <w:sz w:val="21"/>
          <w:szCs w:val="21"/>
          <w:lang w:eastAsia="en-GB"/>
        </w:rPr>
        <w:t>"</w:t>
      </w:r>
      <w:r w:rsidRPr="00363688">
        <w:rPr>
          <w:rFonts w:ascii="Consolas" w:eastAsia="Times New Roman" w:hAnsi="Consolas" w:cs="Times New Roman"/>
          <w:noProof w:val="0"/>
          <w:color w:val="A31515"/>
          <w:sz w:val="21"/>
          <w:szCs w:val="21"/>
          <w:lang w:eastAsia="en-GB"/>
        </w:rPr>
        <w:t>DS3231.h</w:t>
      </w:r>
      <w:r w:rsidRPr="00363688">
        <w:rPr>
          <w:rFonts w:ascii="Consolas" w:eastAsia="Times New Roman" w:hAnsi="Consolas" w:cs="Times New Roman"/>
          <w:noProof w:val="0"/>
          <w:color w:val="E21F1F"/>
          <w:sz w:val="21"/>
          <w:szCs w:val="21"/>
          <w:lang w:eastAsia="en-GB"/>
        </w:rPr>
        <w:t>"</w:t>
      </w:r>
    </w:p>
    <w:p w14:paraId="37C7FC8F" w14:textId="4594368C" w:rsidR="00363688" w:rsidRDefault="00607730" w:rsidP="00895CEE">
      <w:pPr>
        <w:shd w:val="clear" w:color="auto" w:fill="FFFFFF"/>
        <w:spacing w:before="240" w:line="285" w:lineRule="atLeast"/>
        <w:jc w:val="both"/>
      </w:pPr>
      <w:r>
        <w:lastRenderedPageBreak/>
        <w:t>The library provides 2 classes</w:t>
      </w:r>
      <w:r w:rsidR="00597E8F">
        <w:t xml:space="preserve">, </w:t>
      </w:r>
      <w:r w:rsidR="00597E8F" w:rsidRPr="00597E8F">
        <w:rPr>
          <w:rFonts w:ascii="Consolas" w:eastAsia="Times New Roman" w:hAnsi="Consolas" w:cs="Times New Roman"/>
          <w:noProof w:val="0"/>
          <w:color w:val="000000"/>
          <w:sz w:val="21"/>
          <w:szCs w:val="21"/>
          <w:lang w:eastAsia="en-GB"/>
        </w:rPr>
        <w:t>DS3231</w:t>
      </w:r>
      <w:r w:rsidR="00597E8F">
        <w:rPr>
          <w:rFonts w:ascii="Consolas" w:eastAsia="Times New Roman" w:hAnsi="Consolas" w:cs="Times New Roman"/>
          <w:noProof w:val="0"/>
          <w:color w:val="000000"/>
          <w:sz w:val="21"/>
          <w:szCs w:val="21"/>
          <w:lang w:eastAsia="en-GB"/>
        </w:rPr>
        <w:t xml:space="preserve"> </w:t>
      </w:r>
      <w:r w:rsidR="00597E8F">
        <w:t>to handle the settings of the DS3231 module, and</w:t>
      </w:r>
      <w:r w:rsidR="00A03E61">
        <w:t xml:space="preserve"> </w:t>
      </w:r>
      <w:r w:rsidR="00A03E61" w:rsidRPr="00A03E61">
        <w:rPr>
          <w:rFonts w:ascii="Consolas" w:eastAsia="Times New Roman" w:hAnsi="Consolas" w:cs="Times New Roman"/>
          <w:noProof w:val="0"/>
          <w:color w:val="000000"/>
          <w:sz w:val="21"/>
          <w:szCs w:val="21"/>
          <w:lang w:eastAsia="en-GB"/>
        </w:rPr>
        <w:t>DateTime</w:t>
      </w:r>
      <w:r w:rsidR="00597E8F">
        <w:t xml:space="preserve"> </w:t>
      </w:r>
      <w:r w:rsidR="00A03E61">
        <w:t xml:space="preserve">to </w:t>
      </w:r>
      <w:r w:rsidR="00597E8F">
        <w:t xml:space="preserve"> </w:t>
      </w:r>
      <w:r w:rsidR="00A03E61">
        <w:t xml:space="preserve">access </w:t>
      </w:r>
      <w:r w:rsidR="004D5884">
        <w:t>date and time data.</w:t>
      </w:r>
      <w:r w:rsidR="009E23D2">
        <w:t xml:space="preserve"> The objects for the 2 classes could be initialised before the </w:t>
      </w:r>
      <w:r w:rsidR="003D21DD">
        <w:t>set-up routine of the main software, or they could be temporarily called to a</w:t>
      </w:r>
      <w:r w:rsidR="00895CEE">
        <w:t>ccess the RTC module. This software design follows the latter.</w:t>
      </w:r>
    </w:p>
    <w:p w14:paraId="53E6A609" w14:textId="394D829C" w:rsidR="00895CEE" w:rsidRDefault="00D210BB" w:rsidP="00895CEE">
      <w:pPr>
        <w:shd w:val="clear" w:color="auto" w:fill="FFFFFF"/>
        <w:spacing w:before="240" w:line="285" w:lineRule="atLeast"/>
        <w:jc w:val="both"/>
      </w:pPr>
      <w:r>
        <w:t xml:space="preserve">The first functionality of the library to be explored </w:t>
      </w:r>
      <w:r w:rsidR="0064258F">
        <w:t xml:space="preserve">is setting the DS3231 up with a specific date and time. For example, </w:t>
      </w:r>
      <w:r w:rsidR="003E4AA6">
        <w:t>if the</w:t>
      </w:r>
      <w:r w:rsidR="000C1E03">
        <w:t xml:space="preserve"> date and time are desired to be 11 September 2023</w:t>
      </w:r>
      <w:r w:rsidR="007124A3">
        <w:t xml:space="preserve"> at 9 sharp in the morning, the software calls:</w:t>
      </w:r>
    </w:p>
    <w:p w14:paraId="485C4C3A" w14:textId="77777777" w:rsidR="00CF4171" w:rsidRPr="00CF4171" w:rsidRDefault="00CF4171" w:rsidP="00CF417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DS3231 clock;</w:t>
      </w:r>
      <w:r w:rsidRPr="00CF4171">
        <w:rPr>
          <w:rFonts w:ascii="Consolas" w:eastAsia="Times New Roman" w:hAnsi="Consolas" w:cs="Times New Roman"/>
          <w:noProof w:val="0"/>
          <w:color w:val="008000"/>
          <w:sz w:val="21"/>
          <w:szCs w:val="21"/>
          <w:lang w:eastAsia="en-GB"/>
        </w:rPr>
        <w:t xml:space="preserve">     // Initiate a DS3231 object</w:t>
      </w:r>
    </w:p>
    <w:p w14:paraId="17E53992"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FDE4A1D" w14:textId="41C391AD"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ClockMod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00FF"/>
          <w:sz w:val="21"/>
          <w:szCs w:val="21"/>
          <w:lang w:eastAsia="en-GB"/>
        </w:rPr>
        <w:t>fals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clock mode to 24h</w:t>
      </w:r>
    </w:p>
    <w:p w14:paraId="1DCE1D98"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075208A5" w14:textId="06B878A3"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Year</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2023</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year: 2023</w:t>
      </w:r>
    </w:p>
    <w:p w14:paraId="71224CCC" w14:textId="6DF8B012"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onth</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onth: September</w:t>
      </w:r>
    </w:p>
    <w:p w14:paraId="4BE92A6A" w14:textId="78879ED8"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Da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11</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date: 11th     </w:t>
      </w:r>
    </w:p>
    <w:p w14:paraId="4B0D0B89"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E80573E" w14:textId="05E5AB80"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Hours</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hour: 9</w:t>
      </w:r>
    </w:p>
    <w:p w14:paraId="2C9FC283" w14:textId="56F0F7AF"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inu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inute: 0</w:t>
      </w:r>
    </w:p>
    <w:p w14:paraId="07F5DF07" w14:textId="755AD88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Second</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second: 0</w:t>
      </w:r>
    </w:p>
    <w:p w14:paraId="0C4A7C4F" w14:textId="201381A5" w:rsidR="007124A3" w:rsidRDefault="00CF4171" w:rsidP="00895CEE">
      <w:pPr>
        <w:shd w:val="clear" w:color="auto" w:fill="FFFFFF"/>
        <w:spacing w:before="240" w:line="285" w:lineRule="atLeast"/>
        <w:jc w:val="both"/>
      </w:pPr>
      <w:r>
        <w:t xml:space="preserve">After </w:t>
      </w:r>
      <w:r w:rsidR="00537C64">
        <w:t xml:space="preserve">the </w:t>
      </w:r>
      <w:r w:rsidR="00537C64" w:rsidRPr="00CF4171">
        <w:rPr>
          <w:rFonts w:ascii="Consolas" w:eastAsia="Times New Roman" w:hAnsi="Consolas" w:cs="Times New Roman"/>
          <w:noProof w:val="0"/>
          <w:color w:val="000000"/>
          <w:sz w:val="21"/>
          <w:szCs w:val="21"/>
          <w:lang w:eastAsia="en-GB"/>
        </w:rPr>
        <w:t>clock</w:t>
      </w:r>
      <w:r w:rsidR="00537C64">
        <w:t xml:space="preserve"> object of the class </w:t>
      </w:r>
      <w:r w:rsidR="00537C64" w:rsidRPr="00CF4171">
        <w:rPr>
          <w:rFonts w:ascii="Consolas" w:eastAsia="Times New Roman" w:hAnsi="Consolas" w:cs="Times New Roman"/>
          <w:noProof w:val="0"/>
          <w:color w:val="000000"/>
          <w:sz w:val="21"/>
          <w:szCs w:val="21"/>
          <w:lang w:eastAsia="en-GB"/>
        </w:rPr>
        <w:t>DS3231</w:t>
      </w:r>
      <w:r w:rsidR="00537C64">
        <w:t xml:space="preserve"> is initiated</w:t>
      </w:r>
      <w:r w:rsidR="00487677">
        <w:t>, any se</w:t>
      </w:r>
      <w:r w:rsidR="00EB2C33">
        <w:t xml:space="preserve">tting method </w:t>
      </w:r>
      <w:r w:rsidR="00487677">
        <w:t xml:space="preserve">could be called to set a specific field to the </w:t>
      </w:r>
      <w:r w:rsidR="00EB2C33">
        <w:t>DS3231 chip without the need to call all the other setting methods</w:t>
      </w:r>
      <w:r w:rsidR="008605D3">
        <w:t>.</w:t>
      </w:r>
    </w:p>
    <w:p w14:paraId="5B81D041" w14:textId="22D8C8E5" w:rsidR="008605D3" w:rsidRDefault="00804656" w:rsidP="00895CEE">
      <w:pPr>
        <w:shd w:val="clear" w:color="auto" w:fill="FFFFFF"/>
        <w:spacing w:before="240" w:line="285" w:lineRule="atLeast"/>
        <w:jc w:val="both"/>
      </w:pPr>
      <w:r>
        <w:t xml:space="preserve">In the software design </w:t>
      </w:r>
      <w:r w:rsidR="00DC673F">
        <w:t xml:space="preserve">for the Autonomous Wireless Agrometeorology Station, the system is expected to </w:t>
      </w:r>
      <w:r w:rsidR="00E33C74">
        <w:t>issue a global sensor data request once every 5 minutes</w:t>
      </w:r>
      <w:r w:rsidR="001E43F6">
        <w:t xml:space="preserve">, which could be helped by the DS3231 module. </w:t>
      </w:r>
      <w:r w:rsidR="00A3103E">
        <w:t xml:space="preserve">The alarm 2 </w:t>
      </w:r>
      <w:r w:rsidR="00400CAD">
        <w:t>of the RTC is to be initialised during the setup routine on the global scale</w:t>
      </w:r>
      <w:r w:rsidR="00B61170">
        <w:t xml:space="preserve">, which goes off every minute, and the microcontroller then </w:t>
      </w:r>
      <w:r w:rsidR="00A110F2">
        <w:t xml:space="preserve">recognise the 5-minute windows every 5 </w:t>
      </w:r>
      <w:r w:rsidR="00842E9F">
        <w:t>falling</w:t>
      </w:r>
      <w:r w:rsidR="00A110F2">
        <w:t xml:space="preserve"> edge</w:t>
      </w:r>
      <w:r w:rsidR="00842E9F">
        <w:t>s</w:t>
      </w:r>
      <w:r w:rsidR="00A110F2">
        <w:t xml:space="preserve"> </w:t>
      </w:r>
      <w:r w:rsidR="00826A60">
        <w:t>on the RTC_Alarm pin.</w:t>
      </w:r>
    </w:p>
    <w:p w14:paraId="28FDDF21" w14:textId="74BDCC14" w:rsidR="00046792" w:rsidRPr="00046792" w:rsidRDefault="00046792" w:rsidP="0004679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74531F"/>
          <w:sz w:val="21"/>
          <w:szCs w:val="21"/>
          <w:lang w:eastAsia="en-GB"/>
        </w:rPr>
        <w:t>pinMode</w:t>
      </w:r>
      <w:r w:rsidRPr="00046792">
        <w:rPr>
          <w:rFonts w:ascii="Consolas" w:eastAsia="Times New Roman" w:hAnsi="Consolas" w:cs="Times New Roman"/>
          <w:noProof w:val="0"/>
          <w:color w:val="000000"/>
          <w:sz w:val="21"/>
          <w:szCs w:val="21"/>
          <w:lang w:eastAsia="en-GB"/>
        </w:rPr>
        <w:t>(RTC_Alarm, INPUT</w:t>
      </w:r>
      <w:r w:rsidR="007346CA">
        <w:rPr>
          <w:rFonts w:ascii="Consolas" w:eastAsia="Times New Roman" w:hAnsi="Consolas" w:cs="Times New Roman"/>
          <w:noProof w:val="0"/>
          <w:color w:val="000000"/>
          <w:sz w:val="21"/>
          <w:szCs w:val="21"/>
          <w:lang w:eastAsia="en-GB"/>
        </w:rPr>
        <w:t>_PULL</w:t>
      </w:r>
      <w:r w:rsidR="005E5C27">
        <w:rPr>
          <w:rFonts w:ascii="Consolas" w:eastAsia="Times New Roman" w:hAnsi="Consolas" w:cs="Times New Roman"/>
          <w:noProof w:val="0"/>
          <w:color w:val="000000"/>
          <w:sz w:val="21"/>
          <w:szCs w:val="21"/>
          <w:lang w:eastAsia="en-GB"/>
        </w:rPr>
        <w:t>UP</w:t>
      </w:r>
      <w:r w:rsidRPr="00046792">
        <w:rPr>
          <w:rFonts w:ascii="Consolas" w:eastAsia="Times New Roman" w:hAnsi="Consolas" w:cs="Times New Roman"/>
          <w:noProof w:val="0"/>
          <w:color w:val="000000"/>
          <w:sz w:val="21"/>
          <w:szCs w:val="21"/>
          <w:lang w:eastAsia="en-GB"/>
        </w:rPr>
        <w:t>);</w:t>
      </w:r>
    </w:p>
    <w:p w14:paraId="2E65C84F"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11C257F1" w14:textId="6DEC96B6"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000000"/>
          <w:sz w:val="21"/>
          <w:szCs w:val="21"/>
          <w:lang w:eastAsia="en-GB"/>
        </w:rPr>
        <w:t>DS3231 clock;</w:t>
      </w:r>
    </w:p>
    <w:p w14:paraId="67B478D6" w14:textId="285EB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f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118CA41A" w14:textId="38349FD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setA2Tim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x7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08000"/>
          <w:sz w:val="21"/>
          <w:szCs w:val="21"/>
          <w:lang w:eastAsia="en-GB"/>
        </w:rPr>
        <w:t xml:space="preserve">   // Alarm every minute</w:t>
      </w:r>
    </w:p>
    <w:p w14:paraId="5B8044AC" w14:textId="5414ACC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n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62D76268" w14:textId="55E4BD44"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checkI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7BE72D82"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6EC9CC7C" w14:textId="5DC80F0A"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046792">
        <w:rPr>
          <w:rFonts w:ascii="Consolas" w:eastAsia="Times New Roman" w:hAnsi="Consolas" w:cs="Times New Roman"/>
          <w:noProof w:val="0"/>
          <w:color w:val="008000"/>
          <w:sz w:val="21"/>
          <w:szCs w:val="21"/>
          <w:lang w:eastAsia="en-GB"/>
        </w:rPr>
        <w:t xml:space="preserve">// Enable interrupt from alarm </w:t>
      </w:r>
      <w:r w:rsidR="00593DA0">
        <w:rPr>
          <w:rFonts w:ascii="Consolas" w:eastAsia="Times New Roman" w:hAnsi="Consolas" w:cs="Times New Roman"/>
          <w:noProof w:val="0"/>
          <w:color w:val="008000"/>
          <w:sz w:val="21"/>
          <w:szCs w:val="21"/>
          <w:lang w:eastAsia="en-GB"/>
        </w:rPr>
        <w:t>2</w:t>
      </w:r>
    </w:p>
    <w:p w14:paraId="4EB69F6A" w14:textId="2904C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74531F"/>
          <w:sz w:val="21"/>
          <w:szCs w:val="21"/>
          <w:lang w:eastAsia="en-GB"/>
        </w:rPr>
        <w:t>attachInterrupt</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digitalPinToInterrupt</w:t>
      </w:r>
      <w:r w:rsidRPr="00046792">
        <w:rPr>
          <w:rFonts w:ascii="Consolas" w:eastAsia="Times New Roman" w:hAnsi="Consolas" w:cs="Times New Roman"/>
          <w:noProof w:val="0"/>
          <w:color w:val="000000"/>
          <w:sz w:val="21"/>
          <w:szCs w:val="21"/>
          <w:lang w:eastAsia="en-GB"/>
        </w:rPr>
        <w:t xml:space="preserve">(RTC_Alarm), Alarm_Callback, </w:t>
      </w:r>
      <w:r w:rsidR="005E5C27">
        <w:rPr>
          <w:rFonts w:ascii="Consolas" w:eastAsia="Times New Roman" w:hAnsi="Consolas" w:cs="Times New Roman"/>
          <w:noProof w:val="0"/>
          <w:color w:val="000000"/>
          <w:sz w:val="21"/>
          <w:szCs w:val="21"/>
          <w:lang w:eastAsia="en-GB"/>
        </w:rPr>
        <w:t>FALLING</w:t>
      </w:r>
      <w:r w:rsidRPr="00046792">
        <w:rPr>
          <w:rFonts w:ascii="Consolas" w:eastAsia="Times New Roman" w:hAnsi="Consolas" w:cs="Times New Roman"/>
          <w:noProof w:val="0"/>
          <w:color w:val="000000"/>
          <w:sz w:val="21"/>
          <w:szCs w:val="21"/>
          <w:lang w:eastAsia="en-GB"/>
        </w:rPr>
        <w:t xml:space="preserve">); </w:t>
      </w:r>
    </w:p>
    <w:p w14:paraId="6FBAE55F" w14:textId="792A5B26" w:rsidR="00826A60" w:rsidRDefault="00163CDB" w:rsidP="00895CEE">
      <w:pPr>
        <w:shd w:val="clear" w:color="auto" w:fill="FFFFFF"/>
        <w:spacing w:before="240" w:line="285" w:lineRule="atLeast"/>
        <w:jc w:val="both"/>
      </w:pPr>
      <w:r>
        <w:t xml:space="preserve"> </w:t>
      </w:r>
      <w:r w:rsidR="00593DA0">
        <w:t xml:space="preserve">Moreover, there is a specific device, the rain gauge, </w:t>
      </w:r>
      <w:r w:rsidR="009423C3">
        <w:t xml:space="preserve">that needs to return data daily at 9 in the morning. Therefore, the </w:t>
      </w:r>
      <w:r w:rsidR="00DA4914">
        <w:t>alarm 1 of the RTC is dedicated for this purpose.</w:t>
      </w:r>
    </w:p>
    <w:p w14:paraId="55F7F3C1" w14:textId="77777777" w:rsidR="00C16246" w:rsidRPr="00C16246" w:rsidRDefault="00C16246" w:rsidP="00C1624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DS3231 clock;</w:t>
      </w:r>
    </w:p>
    <w:p w14:paraId="244F072F" w14:textId="693D128A"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f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Disable alarms</w:t>
      </w:r>
    </w:p>
    <w:p w14:paraId="06D36846" w14:textId="71B62FEF"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setA1Tim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9</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x8</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Set up daily </w:t>
      </w:r>
      <w:r w:rsidR="00692C73">
        <w:rPr>
          <w:rFonts w:ascii="Consolas" w:eastAsia="Times New Roman" w:hAnsi="Consolas" w:cs="Times New Roman"/>
          <w:noProof w:val="0"/>
          <w:color w:val="008000"/>
          <w:sz w:val="21"/>
          <w:szCs w:val="21"/>
          <w:lang w:eastAsia="en-GB"/>
        </w:rPr>
        <w:br/>
        <w:t xml:space="preserve"> </w:t>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t xml:space="preserve">  </w:t>
      </w:r>
      <w:r>
        <w:rPr>
          <w:rFonts w:ascii="Consolas" w:eastAsia="Times New Roman" w:hAnsi="Consolas" w:cs="Times New Roman"/>
          <w:noProof w:val="0"/>
          <w:color w:val="008000"/>
          <w:sz w:val="21"/>
          <w:szCs w:val="21"/>
          <w:lang w:eastAsia="en-GB"/>
        </w:rPr>
        <w:t xml:space="preserve">// </w:t>
      </w:r>
      <w:r w:rsidRPr="00C16246">
        <w:rPr>
          <w:rFonts w:ascii="Consolas" w:eastAsia="Times New Roman" w:hAnsi="Consolas" w:cs="Times New Roman"/>
          <w:noProof w:val="0"/>
          <w:color w:val="008000"/>
          <w:sz w:val="21"/>
          <w:szCs w:val="21"/>
          <w:lang w:eastAsia="en-GB"/>
        </w:rPr>
        <w:t>alarm at 9am</w:t>
      </w:r>
    </w:p>
    <w:p w14:paraId="775402DE" w14:textId="1698C445"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n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Enable alarms</w:t>
      </w:r>
    </w:p>
    <w:p w14:paraId="6CFEFCC0" w14:textId="7DAE3D31"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checkI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Make sure there are no alarms present initially</w:t>
      </w:r>
    </w:p>
    <w:p w14:paraId="7E63B7CA" w14:textId="70C0D6A0" w:rsidR="009E23D2" w:rsidRDefault="00765654" w:rsidP="00AF04AB">
      <w:pPr>
        <w:shd w:val="clear" w:color="auto" w:fill="FFFFFF"/>
        <w:spacing w:line="285" w:lineRule="atLeast"/>
        <w:jc w:val="both"/>
      </w:pPr>
      <w:r>
        <w:lastRenderedPageBreak/>
        <w:t xml:space="preserve">The previously set-up alarm 2 already </w:t>
      </w:r>
      <w:r w:rsidR="001F17A3">
        <w:t xml:space="preserve">initiate the interrupt function of the RTC_Alarm pin, </w:t>
      </w:r>
      <w:r w:rsidR="003E685F">
        <w:t xml:space="preserve">so the function </w:t>
      </w:r>
      <w:r w:rsidR="003E685F" w:rsidRPr="00046792">
        <w:rPr>
          <w:rFonts w:ascii="Consolas" w:eastAsia="Times New Roman" w:hAnsi="Consolas" w:cs="Times New Roman"/>
          <w:noProof w:val="0"/>
          <w:color w:val="74531F"/>
          <w:sz w:val="21"/>
          <w:szCs w:val="21"/>
          <w:lang w:eastAsia="en-GB"/>
        </w:rPr>
        <w:t>attachInterrupt</w:t>
      </w:r>
      <w:r w:rsidR="003E685F" w:rsidRPr="00046792">
        <w:rPr>
          <w:rFonts w:ascii="Consolas" w:eastAsia="Times New Roman" w:hAnsi="Consolas" w:cs="Times New Roman"/>
          <w:noProof w:val="0"/>
          <w:color w:val="000000"/>
          <w:sz w:val="21"/>
          <w:szCs w:val="21"/>
          <w:lang w:eastAsia="en-GB"/>
        </w:rPr>
        <w:t>(</w:t>
      </w:r>
      <w:r w:rsidR="003E685F">
        <w:rPr>
          <w:rFonts w:ascii="Consolas" w:eastAsia="Times New Roman" w:hAnsi="Consolas" w:cs="Times New Roman"/>
          <w:noProof w:val="0"/>
          <w:color w:val="000000"/>
          <w:sz w:val="21"/>
          <w:szCs w:val="21"/>
          <w:lang w:eastAsia="en-GB"/>
        </w:rPr>
        <w:t>)</w:t>
      </w:r>
      <w:r w:rsidR="003E685F">
        <w:t xml:space="preserve"> does not need to be called again. If the </w:t>
      </w:r>
      <w:r w:rsidR="002D2BE0">
        <w:t xml:space="preserve">alarm settings for alarms 1 and 2 are put in the same scope, </w:t>
      </w:r>
      <w:r w:rsidR="00CE78CB">
        <w:t xml:space="preserve">the line </w:t>
      </w:r>
      <w:r w:rsidR="00CE78CB" w:rsidRPr="00C16246">
        <w:rPr>
          <w:rFonts w:ascii="Consolas" w:eastAsia="Times New Roman" w:hAnsi="Consolas" w:cs="Times New Roman"/>
          <w:noProof w:val="0"/>
          <w:color w:val="000000"/>
          <w:sz w:val="21"/>
          <w:szCs w:val="21"/>
          <w:lang w:eastAsia="en-GB"/>
        </w:rPr>
        <w:t>DS3231 clock;</w:t>
      </w:r>
      <w:r w:rsidR="00CE78CB">
        <w:rPr>
          <w:rFonts w:ascii="Consolas" w:eastAsia="Times New Roman" w:hAnsi="Consolas" w:cs="Times New Roman"/>
          <w:noProof w:val="0"/>
          <w:color w:val="000000"/>
          <w:sz w:val="21"/>
          <w:szCs w:val="21"/>
          <w:lang w:eastAsia="en-GB"/>
        </w:rPr>
        <w:t xml:space="preserve"> </w:t>
      </w:r>
      <w:r w:rsidR="00CE78CB">
        <w:t>is to be omitted.</w:t>
      </w:r>
    </w:p>
    <w:p w14:paraId="48BDB218" w14:textId="6E8C923F" w:rsidR="00A700EB" w:rsidRDefault="00A700EB" w:rsidP="0022728D">
      <w:pPr>
        <w:shd w:val="clear" w:color="auto" w:fill="FFFFFF"/>
        <w:spacing w:line="285" w:lineRule="atLeast"/>
        <w:rPr>
          <w:rFonts w:eastAsia="Times New Roman" w:cs="Times New Roman"/>
          <w:noProof w:val="0"/>
          <w:color w:val="000000"/>
          <w:szCs w:val="24"/>
          <w:lang w:eastAsia="en-GB"/>
        </w:rPr>
      </w:pPr>
      <w:r>
        <w:t xml:space="preserve">For requesting date and time data from the RTC, </w:t>
      </w:r>
      <w:r w:rsidR="00782047">
        <w:t xml:space="preserve">the procedure involves </w:t>
      </w:r>
      <w:r w:rsidR="000E4F2E">
        <w:t xml:space="preserve">initiations of a </w:t>
      </w:r>
      <w:r w:rsidR="000E4F2E" w:rsidRPr="00C16246">
        <w:rPr>
          <w:rFonts w:ascii="Consolas" w:eastAsia="Times New Roman" w:hAnsi="Consolas" w:cs="Times New Roman"/>
          <w:noProof w:val="0"/>
          <w:color w:val="000000"/>
          <w:sz w:val="21"/>
          <w:szCs w:val="21"/>
          <w:lang w:eastAsia="en-GB"/>
        </w:rPr>
        <w:t>DS3231</w:t>
      </w:r>
      <w:r w:rsidR="000E4F2E">
        <w:rPr>
          <w:rFonts w:eastAsia="Times New Roman" w:cs="Times New Roman"/>
          <w:noProof w:val="0"/>
          <w:color w:val="000000"/>
          <w:szCs w:val="24"/>
          <w:lang w:eastAsia="en-GB"/>
        </w:rPr>
        <w:t xml:space="preserve"> object, the</w:t>
      </w:r>
      <w:r w:rsidR="0022728D">
        <w:rPr>
          <w:rFonts w:eastAsia="Times New Roman" w:cs="Times New Roman"/>
          <w:noProof w:val="0"/>
          <w:color w:val="000000"/>
          <w:szCs w:val="24"/>
          <w:lang w:eastAsia="en-GB"/>
        </w:rPr>
        <w:t xml:space="preserve">n a </w:t>
      </w:r>
      <w:r w:rsidR="0022728D" w:rsidRPr="0022728D">
        <w:rPr>
          <w:rFonts w:ascii="Consolas" w:eastAsia="Times New Roman" w:hAnsi="Consolas" w:cs="Times New Roman"/>
          <w:noProof w:val="0"/>
          <w:color w:val="000000"/>
          <w:sz w:val="21"/>
          <w:szCs w:val="21"/>
          <w:lang w:eastAsia="en-GB"/>
        </w:rPr>
        <w:t>DateTime</w:t>
      </w:r>
      <w:r w:rsidR="0022728D">
        <w:rPr>
          <w:rFonts w:eastAsia="Times New Roman" w:cs="Times New Roman"/>
          <w:noProof w:val="0"/>
          <w:color w:val="000000"/>
          <w:szCs w:val="24"/>
          <w:lang w:eastAsia="en-GB"/>
        </w:rPr>
        <w:t xml:space="preserve"> object. Afterward, </w:t>
      </w:r>
      <w:r w:rsidR="00CC0ECF">
        <w:rPr>
          <w:rFonts w:eastAsia="Times New Roman" w:cs="Times New Roman"/>
          <w:noProof w:val="0"/>
          <w:color w:val="000000"/>
          <w:szCs w:val="24"/>
          <w:lang w:eastAsia="en-GB"/>
        </w:rPr>
        <w:t>each date time field is to be read separately.</w:t>
      </w:r>
    </w:p>
    <w:p w14:paraId="39E9BCED" w14:textId="1A2E60B4" w:rsidR="00AE3F0E" w:rsidRPr="00AE3F0E" w:rsidRDefault="00021C9D" w:rsidP="00AE3F0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RTClib</w:t>
      </w:r>
      <w:r w:rsidR="00AE3F0E" w:rsidRPr="00AE3F0E">
        <w:rPr>
          <w:rFonts w:ascii="Consolas" w:eastAsia="Times New Roman" w:hAnsi="Consolas" w:cs="Times New Roman"/>
          <w:noProof w:val="0"/>
          <w:color w:val="000000"/>
          <w:sz w:val="21"/>
          <w:szCs w:val="21"/>
          <w:lang w:eastAsia="en-GB"/>
        </w:rPr>
        <w:t xml:space="preserve"> myRTC;</w:t>
      </w:r>
    </w:p>
    <w:p w14:paraId="5701A763" w14:textId="6A33F59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00"/>
          <w:sz w:val="21"/>
          <w:szCs w:val="21"/>
          <w:lang w:eastAsia="en-GB"/>
        </w:rPr>
        <w:t xml:space="preserve">DateTime now = </w:t>
      </w:r>
      <w:r w:rsidRPr="00AE3F0E">
        <w:rPr>
          <w:rFonts w:ascii="Consolas" w:eastAsia="Times New Roman" w:hAnsi="Consolas" w:cs="Times New Roman"/>
          <w:noProof w:val="0"/>
          <w:color w:val="1F377F"/>
          <w:sz w:val="21"/>
          <w:szCs w:val="21"/>
          <w:lang w:eastAsia="en-GB"/>
        </w:rPr>
        <w:t>myRTC</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now</w:t>
      </w:r>
      <w:r w:rsidRPr="00AE3F0E">
        <w:rPr>
          <w:rFonts w:ascii="Consolas" w:eastAsia="Times New Roman" w:hAnsi="Consolas" w:cs="Times New Roman"/>
          <w:noProof w:val="0"/>
          <w:color w:val="000000"/>
          <w:sz w:val="21"/>
          <w:szCs w:val="21"/>
          <w:lang w:eastAsia="en-GB"/>
        </w:rPr>
        <w:t>();</w:t>
      </w:r>
    </w:p>
    <w:p w14:paraId="757F7241"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54F1A08" w14:textId="66609D6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day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day</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Day of month</w:t>
      </w:r>
    </w:p>
    <w:p w14:paraId="36A66678" w14:textId="23828D0C"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onth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onth</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onth</w:t>
      </w:r>
    </w:p>
    <w:p w14:paraId="28B5E0F6" w14:textId="6269D408"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yea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yea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Year</w:t>
      </w:r>
    </w:p>
    <w:p w14:paraId="64840F43"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94A6BA3" w14:textId="10F82C79"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hou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hou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Hour</w:t>
      </w:r>
    </w:p>
    <w:p w14:paraId="77100E13" w14:textId="1BCED136"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inute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inute</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inute</w:t>
      </w:r>
    </w:p>
    <w:p w14:paraId="3DF8E224" w14:textId="683CC162"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second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second</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Second</w:t>
      </w:r>
    </w:p>
    <w:p w14:paraId="4F03B299" w14:textId="660D7F65" w:rsidR="0048134A" w:rsidRDefault="00CC201E" w:rsidP="00757C6E">
      <w:pPr>
        <w:shd w:val="clear" w:color="auto" w:fill="FFFFFF"/>
        <w:spacing w:before="240" w:line="285" w:lineRule="atLeast"/>
        <w:jc w:val="both"/>
        <w:rPr>
          <w:rFonts w:eastAsia="Times New Roman" w:cs="Times New Roman"/>
          <w:noProof w:val="0"/>
          <w:color w:val="000000"/>
          <w:szCs w:val="24"/>
          <w:lang w:eastAsia="en-GB"/>
        </w:rPr>
      </w:pPr>
      <w:r w:rsidRPr="00CC201E">
        <w:rPr>
          <w:rFonts w:eastAsia="Times New Roman" w:cs="Times New Roman"/>
          <w:noProof w:val="0"/>
          <w:color w:val="000000"/>
          <w:szCs w:val="24"/>
          <w:lang w:eastAsia="en-GB"/>
        </w:rPr>
        <w:t>Earlier</w:t>
      </w:r>
      <w:r>
        <w:rPr>
          <w:rFonts w:eastAsia="Times New Roman" w:cs="Times New Roman"/>
          <w:noProof w:val="0"/>
          <w:color w:val="000000"/>
          <w:szCs w:val="24"/>
          <w:lang w:eastAsia="en-GB"/>
        </w:rPr>
        <w:t xml:space="preserve">, it is mentioned that </w:t>
      </w:r>
      <w:r w:rsidR="00A97406">
        <w:rPr>
          <w:rFonts w:eastAsia="Times New Roman" w:cs="Times New Roman"/>
          <w:noProof w:val="0"/>
          <w:color w:val="000000"/>
          <w:szCs w:val="24"/>
          <w:lang w:eastAsia="en-GB"/>
        </w:rPr>
        <w:t xml:space="preserve">the alarms </w:t>
      </w:r>
      <w:r w:rsidR="007346CA">
        <w:rPr>
          <w:rFonts w:eastAsia="Times New Roman" w:cs="Times New Roman"/>
          <w:noProof w:val="0"/>
          <w:color w:val="000000"/>
          <w:szCs w:val="24"/>
          <w:lang w:eastAsia="en-GB"/>
        </w:rPr>
        <w:t>produce</w:t>
      </w:r>
      <w:r w:rsidR="00B40FBD">
        <w:rPr>
          <w:rFonts w:eastAsia="Times New Roman" w:cs="Times New Roman"/>
          <w:noProof w:val="0"/>
          <w:color w:val="000000"/>
          <w:szCs w:val="24"/>
          <w:lang w:eastAsia="en-GB"/>
        </w:rPr>
        <w:t xml:space="preserve"> falling edges</w:t>
      </w:r>
      <w:r w:rsidR="001D47F6">
        <w:rPr>
          <w:rFonts w:eastAsia="Times New Roman" w:cs="Times New Roman"/>
          <w:noProof w:val="0"/>
          <w:color w:val="000000"/>
          <w:szCs w:val="24"/>
          <w:lang w:eastAsia="en-GB"/>
        </w:rPr>
        <w:t xml:space="preserve"> as</w:t>
      </w:r>
      <w:r w:rsidR="007346CA">
        <w:rPr>
          <w:rFonts w:eastAsia="Times New Roman" w:cs="Times New Roman"/>
          <w:noProof w:val="0"/>
          <w:color w:val="000000"/>
          <w:szCs w:val="24"/>
          <w:lang w:eastAsia="en-GB"/>
        </w:rPr>
        <w:t xml:space="preserve"> </w:t>
      </w:r>
      <w:r w:rsidR="001D47F6">
        <w:rPr>
          <w:rFonts w:eastAsia="Times New Roman" w:cs="Times New Roman"/>
          <w:noProof w:val="0"/>
          <w:color w:val="000000"/>
          <w:szCs w:val="24"/>
          <w:lang w:eastAsia="en-GB"/>
        </w:rPr>
        <w:t>e</w:t>
      </w:r>
      <w:r w:rsidR="007346CA">
        <w:rPr>
          <w:rFonts w:eastAsia="Times New Roman" w:cs="Times New Roman"/>
          <w:noProof w:val="0"/>
          <w:color w:val="000000"/>
          <w:szCs w:val="24"/>
          <w:lang w:eastAsia="en-GB"/>
        </w:rPr>
        <w:t>xternal interrupt</w:t>
      </w:r>
      <w:r w:rsidR="001D47F6">
        <w:rPr>
          <w:rFonts w:eastAsia="Times New Roman" w:cs="Times New Roman"/>
          <w:noProof w:val="0"/>
          <w:color w:val="000000"/>
          <w:szCs w:val="24"/>
          <w:lang w:eastAsia="en-GB"/>
        </w:rPr>
        <w:t xml:space="preserve"> signals</w:t>
      </w:r>
      <w:r w:rsidR="007346CA">
        <w:rPr>
          <w:rFonts w:eastAsia="Times New Roman" w:cs="Times New Roman"/>
          <w:noProof w:val="0"/>
          <w:color w:val="000000"/>
          <w:szCs w:val="24"/>
          <w:lang w:eastAsia="en-GB"/>
        </w:rPr>
        <w:t xml:space="preserve"> on the </w:t>
      </w:r>
      <w:r w:rsidR="007346CA" w:rsidRPr="00046792">
        <w:rPr>
          <w:rFonts w:ascii="Consolas" w:eastAsia="Times New Roman" w:hAnsi="Consolas" w:cs="Times New Roman"/>
          <w:noProof w:val="0"/>
          <w:color w:val="000000"/>
          <w:sz w:val="21"/>
          <w:szCs w:val="21"/>
          <w:lang w:eastAsia="en-GB"/>
        </w:rPr>
        <w:t>RTC_Alarm</w:t>
      </w:r>
      <w:r w:rsidR="007346CA">
        <w:rPr>
          <w:rFonts w:eastAsia="Times New Roman" w:cs="Times New Roman"/>
          <w:noProof w:val="0"/>
          <w:color w:val="000000"/>
          <w:szCs w:val="24"/>
          <w:lang w:eastAsia="en-GB"/>
        </w:rPr>
        <w:t xml:space="preserve"> pin</w:t>
      </w:r>
      <w:r w:rsidR="000B5EE9">
        <w:rPr>
          <w:rFonts w:eastAsia="Times New Roman" w:cs="Times New Roman"/>
          <w:noProof w:val="0"/>
          <w:color w:val="000000"/>
          <w:szCs w:val="24"/>
          <w:lang w:eastAsia="en-GB"/>
        </w:rPr>
        <w:t>, so an ISR must be defined at the end of the source code to handle these alarms.</w:t>
      </w:r>
      <w:r w:rsidR="00A4271D">
        <w:rPr>
          <w:rFonts w:eastAsia="Times New Roman" w:cs="Times New Roman"/>
          <w:noProof w:val="0"/>
          <w:color w:val="000000"/>
          <w:szCs w:val="24"/>
          <w:lang w:eastAsia="en-GB"/>
        </w:rPr>
        <w:t xml:space="preserve"> The custom function </w:t>
      </w:r>
      <w:r w:rsidR="00A4271D" w:rsidRPr="00046792">
        <w:rPr>
          <w:rFonts w:ascii="Consolas" w:eastAsia="Times New Roman" w:hAnsi="Consolas" w:cs="Times New Roman"/>
          <w:noProof w:val="0"/>
          <w:color w:val="000000"/>
          <w:sz w:val="21"/>
          <w:szCs w:val="21"/>
          <w:lang w:eastAsia="en-GB"/>
        </w:rPr>
        <w:t>Alarm_Callback</w:t>
      </w:r>
      <w:r w:rsidR="00A4271D">
        <w:rPr>
          <w:rFonts w:eastAsia="Times New Roman" w:cs="Times New Roman"/>
          <w:noProof w:val="0"/>
          <w:color w:val="000000"/>
          <w:szCs w:val="24"/>
          <w:lang w:eastAsia="en-GB"/>
        </w:rPr>
        <w:t xml:space="preserve"> acts as the ISR</w:t>
      </w:r>
      <w:r w:rsidR="00451CBA">
        <w:rPr>
          <w:rFonts w:eastAsia="Times New Roman" w:cs="Times New Roman"/>
          <w:noProof w:val="0"/>
          <w:color w:val="000000"/>
          <w:szCs w:val="24"/>
          <w:lang w:eastAsia="en-GB"/>
        </w:rPr>
        <w:t xml:space="preserve"> which </w:t>
      </w:r>
      <w:r w:rsidR="00C95F01">
        <w:rPr>
          <w:rFonts w:eastAsia="Times New Roman" w:cs="Times New Roman"/>
          <w:noProof w:val="0"/>
          <w:color w:val="000000"/>
          <w:szCs w:val="24"/>
          <w:lang w:eastAsia="en-GB"/>
        </w:rPr>
        <w:t>checks the alarm type from the RTC for suitable global actions, by first initiat</w:t>
      </w:r>
      <w:r w:rsidR="00757C6E">
        <w:rPr>
          <w:rFonts w:eastAsia="Times New Roman" w:cs="Times New Roman"/>
          <w:noProof w:val="0"/>
          <w:color w:val="000000"/>
          <w:szCs w:val="24"/>
          <w:lang w:eastAsia="en-GB"/>
        </w:rPr>
        <w:t>ing</w:t>
      </w:r>
      <w:r w:rsidR="00C95F01">
        <w:rPr>
          <w:rFonts w:eastAsia="Times New Roman" w:cs="Times New Roman"/>
          <w:noProof w:val="0"/>
          <w:color w:val="000000"/>
          <w:szCs w:val="24"/>
          <w:lang w:eastAsia="en-GB"/>
        </w:rPr>
        <w:t xml:space="preserve"> </w:t>
      </w:r>
      <w:r w:rsidR="00757C6E">
        <w:rPr>
          <w:rFonts w:eastAsia="Times New Roman" w:cs="Times New Roman"/>
          <w:noProof w:val="0"/>
          <w:color w:val="000000"/>
          <w:szCs w:val="24"/>
          <w:lang w:eastAsia="en-GB"/>
        </w:rPr>
        <w:t xml:space="preserve">a </w:t>
      </w:r>
      <w:r w:rsidR="00757C6E" w:rsidRPr="00AE3F0E">
        <w:rPr>
          <w:rFonts w:ascii="Consolas" w:eastAsia="Times New Roman" w:hAnsi="Consolas" w:cs="Times New Roman"/>
          <w:noProof w:val="0"/>
          <w:color w:val="000000"/>
          <w:sz w:val="21"/>
          <w:szCs w:val="21"/>
          <w:lang w:eastAsia="en-GB"/>
        </w:rPr>
        <w:t>DS3231</w:t>
      </w:r>
      <w:r w:rsidR="00757C6E">
        <w:rPr>
          <w:rFonts w:eastAsia="Times New Roman" w:cs="Times New Roman"/>
          <w:noProof w:val="0"/>
          <w:color w:val="000000"/>
          <w:szCs w:val="24"/>
          <w:lang w:eastAsia="en-GB"/>
        </w:rPr>
        <w:t xml:space="preserve"> object </w:t>
      </w:r>
    </w:p>
    <w:p w14:paraId="6255DCCC" w14:textId="3C4B36F8" w:rsidR="00757C6E" w:rsidRPr="00AE3F0E" w:rsidRDefault="00757C6E" w:rsidP="00757C6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DS3231 </w:t>
      </w:r>
      <w:r>
        <w:rPr>
          <w:rFonts w:ascii="Consolas" w:eastAsia="Times New Roman" w:hAnsi="Consolas" w:cs="Times New Roman"/>
          <w:noProof w:val="0"/>
          <w:color w:val="000000"/>
          <w:sz w:val="21"/>
          <w:szCs w:val="21"/>
          <w:lang w:eastAsia="en-GB"/>
        </w:rPr>
        <w:t>alarm</w:t>
      </w:r>
      <w:r w:rsidRPr="00AE3F0E">
        <w:rPr>
          <w:rFonts w:ascii="Consolas" w:eastAsia="Times New Roman" w:hAnsi="Consolas" w:cs="Times New Roman"/>
          <w:noProof w:val="0"/>
          <w:color w:val="000000"/>
          <w:sz w:val="21"/>
          <w:szCs w:val="21"/>
          <w:lang w:eastAsia="en-GB"/>
        </w:rPr>
        <w:t>;</w:t>
      </w:r>
    </w:p>
    <w:p w14:paraId="01192226" w14:textId="4D26FDBF" w:rsidR="00CE78CB" w:rsidRPr="00597E8F" w:rsidRDefault="008D096A" w:rsidP="00AF04AB">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rPr>
          <w:rFonts w:eastAsia="Times New Roman" w:cs="Times New Roman"/>
          <w:noProof w:val="0"/>
          <w:color w:val="000000"/>
          <w:szCs w:val="24"/>
          <w:lang w:eastAsia="en-GB"/>
        </w:rPr>
        <w:t>then</w:t>
      </w:r>
      <w:r w:rsidR="00757C6E">
        <w:rPr>
          <w:rFonts w:eastAsia="Times New Roman" w:cs="Times New Roman"/>
          <w:noProof w:val="0"/>
          <w:color w:val="000000"/>
          <w:szCs w:val="24"/>
          <w:lang w:eastAsia="en-GB"/>
        </w:rPr>
        <w:t xml:space="preserve"> check</w:t>
      </w:r>
      <w:r>
        <w:rPr>
          <w:rFonts w:eastAsia="Times New Roman" w:cs="Times New Roman"/>
          <w:noProof w:val="0"/>
          <w:color w:val="000000"/>
          <w:szCs w:val="24"/>
          <w:lang w:eastAsia="en-GB"/>
        </w:rPr>
        <w:t xml:space="preserve"> the alarms of</w:t>
      </w:r>
      <w:r w:rsidR="00757C6E">
        <w:rPr>
          <w:rFonts w:eastAsia="Times New Roman" w:cs="Times New Roman"/>
          <w:noProof w:val="0"/>
          <w:color w:val="000000"/>
          <w:szCs w:val="24"/>
          <w:lang w:eastAsia="en-GB"/>
        </w:rPr>
        <w:t xml:space="preserve"> the DS3231 </w:t>
      </w:r>
      <w:r>
        <w:rPr>
          <w:rFonts w:eastAsia="Times New Roman" w:cs="Times New Roman"/>
          <w:noProof w:val="0"/>
          <w:color w:val="000000"/>
          <w:szCs w:val="24"/>
          <w:lang w:eastAsia="en-GB"/>
        </w:rPr>
        <w:t xml:space="preserve">module one by one with </w:t>
      </w:r>
      <w:r w:rsidRPr="008D096A">
        <w:rPr>
          <w:rFonts w:ascii="Consolas" w:eastAsia="Times New Roman" w:hAnsi="Consolas" w:cs="Times New Roman"/>
          <w:noProof w:val="0"/>
          <w:color w:val="1F377F"/>
          <w:sz w:val="21"/>
          <w:szCs w:val="21"/>
          <w:lang w:eastAsia="en-GB"/>
        </w:rPr>
        <w:t>alarm</w:t>
      </w:r>
      <w:r w:rsidRPr="008D096A">
        <w:rPr>
          <w:rFonts w:ascii="Consolas" w:eastAsia="Times New Roman" w:hAnsi="Consolas" w:cs="Times New Roman"/>
          <w:noProof w:val="0"/>
          <w:color w:val="000000"/>
          <w:sz w:val="21"/>
          <w:szCs w:val="21"/>
          <w:lang w:eastAsia="en-GB"/>
        </w:rPr>
        <w:t>.</w:t>
      </w:r>
      <w:r w:rsidRPr="008D096A">
        <w:rPr>
          <w:rFonts w:ascii="Consolas" w:eastAsia="Times New Roman" w:hAnsi="Consolas" w:cs="Times New Roman"/>
          <w:noProof w:val="0"/>
          <w:color w:val="74531F"/>
          <w:sz w:val="21"/>
          <w:szCs w:val="21"/>
          <w:lang w:eastAsia="en-GB"/>
        </w:rPr>
        <w:t>checkIfAlarm</w:t>
      </w:r>
      <w:r w:rsidRPr="008D096A">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98658"/>
          <w:sz w:val="21"/>
          <w:szCs w:val="21"/>
          <w:lang w:eastAsia="en-GB"/>
        </w:rPr>
        <w:t>1</w:t>
      </w:r>
      <w:r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and </w:t>
      </w:r>
      <w:r w:rsidR="00D4576A" w:rsidRPr="008D096A">
        <w:rPr>
          <w:rFonts w:ascii="Consolas" w:eastAsia="Times New Roman" w:hAnsi="Consolas" w:cs="Times New Roman"/>
          <w:noProof w:val="0"/>
          <w:color w:val="1F377F"/>
          <w:sz w:val="21"/>
          <w:szCs w:val="21"/>
          <w:lang w:eastAsia="en-GB"/>
        </w:rPr>
        <w:t>alarm</w:t>
      </w:r>
      <w:r w:rsidR="00D4576A" w:rsidRPr="008D096A">
        <w:rPr>
          <w:rFonts w:ascii="Consolas" w:eastAsia="Times New Roman" w:hAnsi="Consolas" w:cs="Times New Roman"/>
          <w:noProof w:val="0"/>
          <w:color w:val="000000"/>
          <w:sz w:val="21"/>
          <w:szCs w:val="21"/>
          <w:lang w:eastAsia="en-GB"/>
        </w:rPr>
        <w:t>.</w:t>
      </w:r>
      <w:r w:rsidR="00D4576A" w:rsidRPr="008D096A">
        <w:rPr>
          <w:rFonts w:ascii="Consolas" w:eastAsia="Times New Roman" w:hAnsi="Consolas" w:cs="Times New Roman"/>
          <w:noProof w:val="0"/>
          <w:color w:val="74531F"/>
          <w:sz w:val="21"/>
          <w:szCs w:val="21"/>
          <w:lang w:eastAsia="en-GB"/>
        </w:rPr>
        <w:t>checkIfAlarm</w:t>
      </w:r>
      <w:r w:rsidR="00D4576A" w:rsidRPr="008D096A">
        <w:rPr>
          <w:rFonts w:ascii="Consolas" w:eastAsia="Times New Roman" w:hAnsi="Consolas" w:cs="Times New Roman"/>
          <w:noProof w:val="0"/>
          <w:color w:val="000000"/>
          <w:sz w:val="21"/>
          <w:szCs w:val="21"/>
          <w:lang w:eastAsia="en-GB"/>
        </w:rPr>
        <w:t>(</w:t>
      </w:r>
      <w:r w:rsidR="00D4576A">
        <w:rPr>
          <w:rFonts w:ascii="Consolas" w:eastAsia="Times New Roman" w:hAnsi="Consolas" w:cs="Times New Roman"/>
          <w:noProof w:val="0"/>
          <w:color w:val="098658"/>
          <w:sz w:val="21"/>
          <w:szCs w:val="21"/>
          <w:lang w:eastAsia="en-GB"/>
        </w:rPr>
        <w:t>1</w:t>
      </w:r>
      <w:r w:rsidR="00D4576A"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These </w:t>
      </w:r>
      <w:r w:rsidR="00A275CE">
        <w:rPr>
          <w:rFonts w:eastAsia="Times New Roman" w:cs="Times New Roman"/>
          <w:noProof w:val="0"/>
          <w:color w:val="000000"/>
          <w:szCs w:val="24"/>
          <w:lang w:eastAsia="en-GB"/>
        </w:rPr>
        <w:t xml:space="preserve">2 lines return the conditional parameter </w:t>
      </w:r>
      <w:r w:rsidR="001E1849" w:rsidRPr="001E1849">
        <w:rPr>
          <w:rFonts w:ascii="Consolas" w:eastAsia="Times New Roman" w:hAnsi="Consolas" w:cs="Times New Roman"/>
          <w:noProof w:val="0"/>
          <w:color w:val="0000FF"/>
          <w:sz w:val="21"/>
          <w:szCs w:val="21"/>
          <w:lang w:eastAsia="en-GB"/>
        </w:rPr>
        <w:t>true</w:t>
      </w:r>
      <w:r w:rsidR="001E1849">
        <w:rPr>
          <w:rFonts w:eastAsia="Times New Roman" w:cs="Times New Roman"/>
          <w:noProof w:val="0"/>
          <w:color w:val="000000"/>
          <w:szCs w:val="24"/>
          <w:lang w:eastAsia="en-GB"/>
        </w:rPr>
        <w:t xml:space="preserve"> or </w:t>
      </w:r>
      <w:r w:rsidR="001E1849">
        <w:rPr>
          <w:rFonts w:ascii="Consolas" w:eastAsia="Times New Roman" w:hAnsi="Consolas" w:cs="Times New Roman"/>
          <w:noProof w:val="0"/>
          <w:color w:val="0000FF"/>
          <w:sz w:val="21"/>
          <w:szCs w:val="21"/>
          <w:lang w:eastAsia="en-GB"/>
        </w:rPr>
        <w:t>false</w:t>
      </w:r>
      <w:r w:rsidR="001E1849">
        <w:rPr>
          <w:rFonts w:eastAsia="Times New Roman" w:cs="Times New Roman"/>
          <w:noProof w:val="0"/>
          <w:color w:val="000000"/>
          <w:szCs w:val="24"/>
          <w:lang w:eastAsia="en-GB"/>
        </w:rPr>
        <w:t>, which could be used with</w:t>
      </w:r>
      <w:r w:rsidR="004912EB">
        <w:rPr>
          <w:rFonts w:eastAsia="Times New Roman" w:cs="Times New Roman"/>
          <w:noProof w:val="0"/>
          <w:color w:val="000000"/>
          <w:szCs w:val="24"/>
          <w:lang w:eastAsia="en-GB"/>
        </w:rPr>
        <w:t xml:space="preserve"> </w:t>
      </w:r>
      <w:r w:rsidR="004912EB" w:rsidRPr="004912EB">
        <w:rPr>
          <w:rFonts w:ascii="Consolas" w:eastAsia="Times New Roman" w:hAnsi="Consolas" w:cs="Times New Roman"/>
          <w:noProof w:val="0"/>
          <w:color w:val="8F08C4"/>
          <w:sz w:val="21"/>
          <w:szCs w:val="21"/>
          <w:lang w:eastAsia="en-GB"/>
        </w:rPr>
        <w:t>if</w:t>
      </w:r>
      <w:r w:rsidR="001E1849">
        <w:rPr>
          <w:rFonts w:eastAsia="Times New Roman" w:cs="Times New Roman"/>
          <w:noProof w:val="0"/>
          <w:color w:val="000000"/>
          <w:szCs w:val="24"/>
          <w:lang w:eastAsia="en-GB"/>
        </w:rPr>
        <w:t xml:space="preserve"> </w:t>
      </w:r>
      <w:r w:rsidR="004912EB">
        <w:rPr>
          <w:rFonts w:eastAsia="Times New Roman" w:cs="Times New Roman"/>
          <w:noProof w:val="0"/>
          <w:color w:val="000000"/>
          <w:szCs w:val="24"/>
          <w:lang w:eastAsia="en-GB"/>
        </w:rPr>
        <w:t>clauses</w:t>
      </w:r>
      <w:r w:rsidR="001D47F6">
        <w:rPr>
          <w:rFonts w:eastAsia="Times New Roman" w:cs="Times New Roman"/>
          <w:noProof w:val="0"/>
          <w:color w:val="000000"/>
          <w:szCs w:val="24"/>
          <w:lang w:eastAsia="en-GB"/>
        </w:rPr>
        <w:t>; and upon calling each line, the corresponding alarm</w:t>
      </w:r>
      <w:r w:rsidR="008B5380">
        <w:rPr>
          <w:rFonts w:eastAsia="Times New Roman" w:cs="Times New Roman"/>
          <w:noProof w:val="0"/>
          <w:color w:val="000000"/>
          <w:szCs w:val="24"/>
          <w:lang w:eastAsia="en-GB"/>
        </w:rPr>
        <w:t xml:space="preserve"> is cleared for the DS3231 module.</w:t>
      </w:r>
    </w:p>
    <w:p w14:paraId="5DC06D89" w14:textId="6D268E18" w:rsidR="00415CE3" w:rsidRPr="00B2564A" w:rsidRDefault="00DA3C63" w:rsidP="007F5BAE">
      <w:pPr>
        <w:pStyle w:val="Heading3"/>
      </w:pPr>
      <w:r w:rsidRPr="00B2564A">
        <w:t xml:space="preserve"> </w:t>
      </w:r>
      <w:bookmarkStart w:id="156" w:name="_Toc148601791"/>
      <w:r w:rsidRPr="00B2564A">
        <w:t xml:space="preserve">microSD </w:t>
      </w:r>
      <w:r w:rsidR="00751119" w:rsidRPr="00B2564A">
        <w:t>C</w:t>
      </w:r>
      <w:r w:rsidRPr="00B2564A">
        <w:t>ard</w:t>
      </w:r>
      <w:bookmarkEnd w:id="156"/>
    </w:p>
    <w:p w14:paraId="73E8DA12" w14:textId="002EA3F3" w:rsidR="00F679F1" w:rsidRDefault="00F679F1" w:rsidP="00F679F1">
      <w:pPr>
        <w:pStyle w:val="Heading4"/>
      </w:pPr>
      <w:r w:rsidRPr="00B2564A">
        <w:t>Hardware design</w:t>
      </w:r>
    </w:p>
    <w:p w14:paraId="6B82FA44" w14:textId="5C4DC61E" w:rsidR="00EC549A" w:rsidRDefault="00EC549A" w:rsidP="00AF04AB">
      <w:pPr>
        <w:jc w:val="both"/>
      </w:pPr>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79"/>
                    <a:stretch>
                      <a:fillRect/>
                    </a:stretch>
                  </pic:blipFill>
                  <pic:spPr>
                    <a:xfrm>
                      <a:off x="0" y="0"/>
                      <a:ext cx="4200752" cy="2707667"/>
                    </a:xfrm>
                    <a:prstGeom prst="rect">
                      <a:avLst/>
                    </a:prstGeom>
                  </pic:spPr>
                </pic:pic>
              </a:graphicData>
            </a:graphic>
          </wp:inline>
        </w:drawing>
      </w:r>
    </w:p>
    <w:p w14:paraId="246DD3AF" w14:textId="20B7F04F" w:rsidR="000D3531" w:rsidRPr="00EC549A" w:rsidRDefault="00EC2DAF" w:rsidP="00236B63">
      <w:pPr>
        <w:pStyle w:val="Caption"/>
      </w:pPr>
      <w:bookmarkStart w:id="157" w:name="_Toc147916513"/>
      <w:r>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7</w:t>
      </w:r>
      <w:r w:rsidR="00781143">
        <w:fldChar w:fldCharType="end"/>
      </w:r>
      <w:r>
        <w:t xml:space="preserve">. </w:t>
      </w:r>
      <w:r w:rsidR="000A427D">
        <w:t xml:space="preserve">Physical pin connections of the microSD card module with the </w:t>
      </w:r>
      <w:r w:rsidR="00FF78B7">
        <w:t>microcontroller</w:t>
      </w:r>
      <w:bookmarkEnd w:id="157"/>
    </w:p>
    <w:p w14:paraId="18544D0A" w14:textId="77777777" w:rsidR="00F679F1" w:rsidRPr="00B2564A" w:rsidRDefault="00F679F1" w:rsidP="00F679F1">
      <w:pPr>
        <w:pStyle w:val="Heading4"/>
      </w:pPr>
      <w:r w:rsidRPr="00B2564A">
        <w:t>Software design</w:t>
      </w:r>
    </w:p>
    <w:p w14:paraId="0175A90D" w14:textId="77777777" w:rsidR="00F541A0" w:rsidRDefault="00150EAC" w:rsidP="005D4116">
      <w:pPr>
        <w:shd w:val="clear" w:color="auto" w:fill="FFFFFF"/>
        <w:spacing w:line="285" w:lineRule="atLeast"/>
        <w:jc w:val="both"/>
      </w:pPr>
      <w:r>
        <w:t xml:space="preserve">On the Arduino </w:t>
      </w:r>
      <w:r w:rsidR="00366B91">
        <w:t>framework</w:t>
      </w:r>
      <w:r>
        <w:t xml:space="preserve">, </w:t>
      </w:r>
      <w:r w:rsidR="00366B91">
        <w:t>there is a built-in library</w:t>
      </w:r>
      <w:r w:rsidR="00D97D4C">
        <w:t xml:space="preserve"> </w:t>
      </w:r>
      <w:r w:rsidR="003B1123" w:rsidRPr="003B1123">
        <w:rPr>
          <w:rFonts w:ascii="Consolas" w:eastAsia="Times New Roman" w:hAnsi="Consolas" w:cs="Times New Roman"/>
          <w:noProof w:val="0"/>
          <w:color w:val="A31515"/>
          <w:sz w:val="21"/>
          <w:szCs w:val="21"/>
          <w:lang w:eastAsia="en-GB"/>
        </w:rPr>
        <w:t>SD.h</w:t>
      </w:r>
      <w:r w:rsidR="00366B91">
        <w:t xml:space="preserve"> </w:t>
      </w:r>
      <w:r w:rsidR="00D97D4C">
        <w:t>that allows accessing and managing files on any type of Secure Digital (SD) card</w:t>
      </w:r>
      <w:r w:rsidR="003B1123">
        <w:t xml:space="preserve">, including microSD cards. </w:t>
      </w:r>
      <w:r w:rsidR="00994086">
        <w:t xml:space="preserve">Therefore, no external library needs installing before the </w:t>
      </w:r>
      <w:r w:rsidR="008B5D99">
        <w:t>software piece for the microSD card module is contructed.</w:t>
      </w:r>
      <w:r w:rsidR="00CA57A1">
        <w:t xml:space="preserve"> On the global scale, </w:t>
      </w:r>
      <w:r w:rsidR="00A97C46">
        <w:t>after including the library declaring the slave select pin for the micro SD card</w:t>
      </w:r>
      <w:r w:rsidR="00DD341F">
        <w:t xml:space="preserve">, and </w:t>
      </w:r>
      <w:r w:rsidR="00112E8C">
        <w:t xml:space="preserve">initialising an file-managing object, the </w:t>
      </w:r>
      <w:r w:rsidR="00F541A0">
        <w:t>library is ready to be used.</w:t>
      </w:r>
    </w:p>
    <w:p w14:paraId="60A33B28"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clude the built-in SD library</w:t>
      </w:r>
    </w:p>
    <w:p w14:paraId="71214CD6"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808080"/>
          <w:sz w:val="21"/>
          <w:szCs w:val="21"/>
          <w:lang w:eastAsia="en-GB"/>
        </w:rPr>
        <w:t>#include</w:t>
      </w:r>
      <w:r w:rsidRPr="005435EF">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E21F1F"/>
          <w:sz w:val="21"/>
          <w:szCs w:val="21"/>
          <w:lang w:eastAsia="en-GB"/>
        </w:rPr>
        <w:t>&lt;</w:t>
      </w:r>
      <w:r w:rsidRPr="005435EF">
        <w:rPr>
          <w:rFonts w:ascii="Consolas" w:eastAsia="Times New Roman" w:hAnsi="Consolas" w:cs="Times New Roman"/>
          <w:noProof w:val="0"/>
          <w:color w:val="A31515"/>
          <w:sz w:val="21"/>
          <w:szCs w:val="21"/>
          <w:lang w:eastAsia="en-GB"/>
        </w:rPr>
        <w:t>SD.h</w:t>
      </w:r>
      <w:r w:rsidRPr="005435EF">
        <w:rPr>
          <w:rFonts w:ascii="Consolas" w:eastAsia="Times New Roman" w:hAnsi="Consolas" w:cs="Times New Roman"/>
          <w:noProof w:val="0"/>
          <w:color w:val="E21F1F"/>
          <w:sz w:val="21"/>
          <w:szCs w:val="21"/>
          <w:lang w:eastAsia="en-GB"/>
        </w:rPr>
        <w:t>&gt;</w:t>
      </w:r>
    </w:p>
    <w:p w14:paraId="258DAFBF"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479BEB8F"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Declare slave select pin for SPI</w:t>
      </w:r>
    </w:p>
    <w:p w14:paraId="43A89721"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00FF"/>
          <w:sz w:val="21"/>
          <w:szCs w:val="21"/>
          <w:lang w:eastAsia="en-GB"/>
        </w:rPr>
        <w:t>uint32_t</w:t>
      </w:r>
      <w:r w:rsidRPr="005435EF">
        <w:rPr>
          <w:rFonts w:ascii="Consolas" w:eastAsia="Times New Roman" w:hAnsi="Consolas" w:cs="Times New Roman"/>
          <w:noProof w:val="0"/>
          <w:color w:val="000000"/>
          <w:sz w:val="21"/>
          <w:szCs w:val="21"/>
          <w:lang w:eastAsia="en-GB"/>
        </w:rPr>
        <w:t xml:space="preserve"> CSPin = PA4;</w:t>
      </w:r>
    </w:p>
    <w:p w14:paraId="35BAA016"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539C3053"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itialise a file-handling object</w:t>
      </w:r>
    </w:p>
    <w:p w14:paraId="29F6D32B" w14:textId="3B253601" w:rsidR="005435EF" w:rsidRPr="005435EF" w:rsidRDefault="005435EF" w:rsidP="005435EF">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000000"/>
          <w:sz w:val="21"/>
          <w:szCs w:val="21"/>
          <w:lang w:eastAsia="en-GB"/>
        </w:rPr>
        <w:t>File cardData;</w:t>
      </w:r>
    </w:p>
    <w:p w14:paraId="5213D432" w14:textId="244C1322" w:rsidR="00415CE3" w:rsidRPr="009B3D4F" w:rsidRDefault="006F4B2E" w:rsidP="00AF04AB">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 xml:space="preserve">Everytime </w:t>
      </w:r>
      <w:r w:rsidR="00BC15C7">
        <w:t xml:space="preserve">the log file (namely </w:t>
      </w:r>
      <w:r w:rsidR="009E5F12" w:rsidRPr="009E5F12">
        <w:rPr>
          <w:rFonts w:ascii="Consolas" w:eastAsia="Times New Roman" w:hAnsi="Consolas" w:cs="Times New Roman"/>
          <w:noProof w:val="0"/>
          <w:color w:val="A31515"/>
          <w:sz w:val="21"/>
          <w:szCs w:val="21"/>
          <w:lang w:eastAsia="en-GB"/>
        </w:rPr>
        <w:t>STATION_LOG.CSV</w:t>
      </w:r>
      <w:r w:rsidR="009E5F12">
        <w:rPr>
          <w:rFonts w:eastAsia="Times New Roman" w:cs="Times New Roman"/>
          <w:noProof w:val="0"/>
          <w:color w:val="000000"/>
          <w:szCs w:val="24"/>
          <w:lang w:eastAsia="en-GB"/>
        </w:rPr>
        <w:t>) is to receive a new data line</w:t>
      </w:r>
      <w:r w:rsidR="005D4116">
        <w:rPr>
          <w:rFonts w:eastAsia="Times New Roman" w:cs="Times New Roman"/>
          <w:noProof w:val="0"/>
          <w:color w:val="000000"/>
          <w:szCs w:val="24"/>
          <w:lang w:eastAsia="en-GB"/>
        </w:rPr>
        <w:t xml:space="preserve"> </w:t>
      </w:r>
      <w:r w:rsidR="005D4116" w:rsidRPr="005D4116">
        <w:rPr>
          <w:rFonts w:ascii="Consolas" w:eastAsia="Times New Roman" w:hAnsi="Consolas" w:cs="Times New Roman"/>
          <w:noProof w:val="0"/>
          <w:color w:val="000000"/>
          <w:sz w:val="21"/>
          <w:szCs w:val="21"/>
          <w:lang w:eastAsia="en-GB"/>
        </w:rPr>
        <w:t>entry</w:t>
      </w:r>
      <w:r w:rsidR="009E5F12">
        <w:rPr>
          <w:rFonts w:eastAsia="Times New Roman" w:cs="Times New Roman"/>
          <w:noProof w:val="0"/>
          <w:color w:val="000000"/>
          <w:szCs w:val="24"/>
          <w:lang w:eastAsia="en-GB"/>
        </w:rPr>
        <w:t>,</w:t>
      </w:r>
      <w:r w:rsidR="00C5757C">
        <w:rPr>
          <w:rFonts w:eastAsia="Times New Roman" w:cs="Times New Roman"/>
          <w:noProof w:val="0"/>
          <w:color w:val="000000"/>
          <w:szCs w:val="24"/>
          <w:lang w:eastAsia="en-GB"/>
        </w:rPr>
        <w:t xml:space="preserve"> </w:t>
      </w:r>
      <w:r w:rsidR="00AD12C4">
        <w:rPr>
          <w:rFonts w:eastAsia="Times New Roman" w:cs="Times New Roman"/>
          <w:noProof w:val="0"/>
          <w:color w:val="000000"/>
          <w:szCs w:val="24"/>
          <w:lang w:eastAsia="en-GB"/>
        </w:rPr>
        <w:t>the microcontroller simply</w:t>
      </w:r>
      <w:r w:rsidR="001D7181">
        <w:rPr>
          <w:rFonts w:eastAsia="Times New Roman" w:cs="Times New Roman"/>
          <w:noProof w:val="0"/>
          <w:color w:val="000000"/>
          <w:szCs w:val="24"/>
          <w:lang w:eastAsia="en-GB"/>
        </w:rPr>
        <w:t xml:space="preserve"> attempts to open the microSD card and write the content of </w:t>
      </w:r>
      <w:r w:rsidR="001D7181" w:rsidRPr="005D4116">
        <w:rPr>
          <w:rFonts w:ascii="Consolas" w:eastAsia="Times New Roman" w:hAnsi="Consolas" w:cs="Times New Roman"/>
          <w:noProof w:val="0"/>
          <w:color w:val="000000"/>
          <w:sz w:val="21"/>
          <w:szCs w:val="21"/>
          <w:lang w:eastAsia="en-GB"/>
        </w:rPr>
        <w:t>entry</w:t>
      </w:r>
      <w:r w:rsidR="001D7181">
        <w:rPr>
          <w:rFonts w:eastAsia="Times New Roman" w:cs="Times New Roman"/>
          <w:noProof w:val="0"/>
          <w:color w:val="000000"/>
          <w:szCs w:val="24"/>
          <w:lang w:eastAsia="en-GB"/>
        </w:rPr>
        <w:t xml:space="preserve"> to the designated </w:t>
      </w:r>
      <w:r w:rsidR="005A58CB">
        <w:rPr>
          <w:rFonts w:eastAsia="Times New Roman" w:cs="Times New Roman"/>
          <w:noProof w:val="0"/>
          <w:color w:val="000000"/>
          <w:szCs w:val="24"/>
          <w:lang w:eastAsia="en-GB"/>
        </w:rPr>
        <w:t xml:space="preserve">log file </w:t>
      </w:r>
      <w:r w:rsidR="005A58CB"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If the file </w:t>
      </w:r>
      <w:r w:rsidR="003B4761">
        <w:rPr>
          <w:rFonts w:eastAsia="Times New Roman" w:cs="Times New Roman"/>
          <w:noProof w:val="0"/>
          <w:color w:val="000000"/>
          <w:szCs w:val="24"/>
          <w:lang w:eastAsia="en-GB"/>
        </w:rPr>
        <w:t xml:space="preserve">named </w:t>
      </w:r>
      <w:r w:rsidR="003B4761"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does not exist, </w:t>
      </w:r>
      <w:r w:rsidR="00017BDB">
        <w:rPr>
          <w:rFonts w:eastAsia="Times New Roman" w:cs="Times New Roman"/>
          <w:noProof w:val="0"/>
          <w:color w:val="000000"/>
          <w:szCs w:val="24"/>
          <w:lang w:eastAsia="en-GB"/>
        </w:rPr>
        <w:t xml:space="preserve">the </w:t>
      </w:r>
      <w:r w:rsidR="00017BDB" w:rsidRPr="00017BDB">
        <w:rPr>
          <w:rFonts w:ascii="Consolas" w:eastAsia="Times New Roman" w:hAnsi="Consolas" w:cs="Times New Roman"/>
          <w:noProof w:val="0"/>
          <w:color w:val="000000"/>
          <w:sz w:val="21"/>
          <w:szCs w:val="21"/>
          <w:lang w:eastAsia="en-GB"/>
        </w:rPr>
        <w:t>.</w:t>
      </w:r>
      <w:r w:rsidR="00017BDB" w:rsidRPr="00017BDB">
        <w:rPr>
          <w:rFonts w:ascii="Consolas" w:eastAsia="Times New Roman" w:hAnsi="Consolas" w:cs="Times New Roman"/>
          <w:noProof w:val="0"/>
          <w:color w:val="74531F"/>
          <w:sz w:val="21"/>
          <w:szCs w:val="21"/>
          <w:lang w:eastAsia="en-GB"/>
        </w:rPr>
        <w:t>open</w:t>
      </w:r>
      <w:r w:rsidR="00017BDB" w:rsidRPr="00017BDB">
        <w:rPr>
          <w:rFonts w:ascii="Consolas" w:eastAsia="Times New Roman" w:hAnsi="Consolas" w:cs="Times New Roman"/>
          <w:noProof w:val="0"/>
          <w:color w:val="000000"/>
          <w:sz w:val="21"/>
          <w:szCs w:val="21"/>
          <w:lang w:eastAsia="en-GB"/>
        </w:rPr>
        <w:t>(</w:t>
      </w:r>
      <w:r w:rsidR="00017BDB">
        <w:rPr>
          <w:rFonts w:ascii="Consolas" w:eastAsia="Times New Roman" w:hAnsi="Consolas" w:cs="Times New Roman"/>
          <w:noProof w:val="0"/>
          <w:color w:val="000000"/>
          <w:sz w:val="21"/>
          <w:szCs w:val="21"/>
          <w:lang w:eastAsia="en-GB"/>
        </w:rPr>
        <w:t>..)</w:t>
      </w:r>
      <w:r w:rsidR="00017BDB">
        <w:rPr>
          <w:rFonts w:eastAsia="Times New Roman" w:cs="Times New Roman"/>
          <w:noProof w:val="0"/>
          <w:color w:val="000000"/>
          <w:szCs w:val="24"/>
          <w:lang w:eastAsia="en-GB"/>
        </w:rPr>
        <w:t xml:space="preserve"> method</w:t>
      </w:r>
      <w:r w:rsidR="003B4761">
        <w:rPr>
          <w:rFonts w:eastAsia="Times New Roman" w:cs="Times New Roman"/>
          <w:noProof w:val="0"/>
          <w:color w:val="000000"/>
          <w:szCs w:val="24"/>
          <w:lang w:eastAsia="en-GB"/>
        </w:rPr>
        <w:t xml:space="preserve"> creates a file that file</w:t>
      </w:r>
      <w:r w:rsidR="001F1122">
        <w:rPr>
          <w:rFonts w:eastAsia="Times New Roman" w:cs="Times New Roman"/>
          <w:noProof w:val="0"/>
          <w:color w:val="000000"/>
          <w:szCs w:val="24"/>
          <w:lang w:eastAsia="en-GB"/>
        </w:rPr>
        <w:t xml:space="preserve"> by default.</w:t>
      </w:r>
      <w:r w:rsidR="00600079">
        <w:rPr>
          <w:rFonts w:eastAsia="Times New Roman" w:cs="Times New Roman"/>
          <w:noProof w:val="0"/>
          <w:color w:val="000000"/>
          <w:szCs w:val="24"/>
          <w:lang w:eastAsia="en-GB"/>
        </w:rPr>
        <w:t xml:space="preserve"> </w:t>
      </w:r>
      <w:r w:rsidR="007B3172">
        <w:rPr>
          <w:rFonts w:eastAsia="Times New Roman" w:cs="Times New Roman"/>
          <w:noProof w:val="0"/>
          <w:color w:val="000000"/>
          <w:szCs w:val="24"/>
          <w:lang w:eastAsia="en-GB"/>
        </w:rPr>
        <w:t>In case the microSD card cannot be accessed, or</w:t>
      </w:r>
      <w:r w:rsidR="0073197B">
        <w:rPr>
          <w:rFonts w:eastAsia="Times New Roman" w:cs="Times New Roman"/>
          <w:noProof w:val="0"/>
          <w:color w:val="000000"/>
          <w:szCs w:val="24"/>
          <w:lang w:eastAsia="en-GB"/>
        </w:rPr>
        <w:t xml:space="preserve"> if there is a problem with the designated file to be written, t</w:t>
      </w:r>
      <w:r w:rsidR="00600079">
        <w:rPr>
          <w:rFonts w:eastAsia="Times New Roman" w:cs="Times New Roman"/>
          <w:noProof w:val="0"/>
          <w:color w:val="000000"/>
          <w:szCs w:val="24"/>
          <w:lang w:eastAsia="en-GB"/>
        </w:rPr>
        <w:t xml:space="preserve">he </w:t>
      </w:r>
      <w:r w:rsidR="00600079" w:rsidRPr="005435EF">
        <w:rPr>
          <w:rFonts w:ascii="Consolas" w:eastAsia="Times New Roman" w:hAnsi="Consolas" w:cs="Times New Roman"/>
          <w:noProof w:val="0"/>
          <w:color w:val="000000"/>
          <w:sz w:val="21"/>
          <w:szCs w:val="21"/>
          <w:lang w:eastAsia="en-GB"/>
        </w:rPr>
        <w:t xml:space="preserve">File </w:t>
      </w:r>
      <w:r w:rsidR="00600079">
        <w:rPr>
          <w:rFonts w:eastAsia="Times New Roman" w:cs="Times New Roman"/>
          <w:noProof w:val="0"/>
          <w:color w:val="000000"/>
          <w:szCs w:val="24"/>
          <w:lang w:eastAsia="en-GB"/>
        </w:rPr>
        <w:t>class</w:t>
      </w:r>
      <w:r w:rsidR="0073197B">
        <w:rPr>
          <w:rFonts w:eastAsia="Times New Roman" w:cs="Times New Roman"/>
          <w:noProof w:val="0"/>
          <w:color w:val="000000"/>
          <w:szCs w:val="24"/>
          <w:lang w:eastAsia="en-GB"/>
        </w:rPr>
        <w:t xml:space="preserve"> pro</w:t>
      </w:r>
      <w:r w:rsidR="009B3D4F">
        <w:rPr>
          <w:rFonts w:eastAsia="Times New Roman" w:cs="Times New Roman"/>
          <w:noProof w:val="0"/>
          <w:color w:val="000000"/>
          <w:szCs w:val="24"/>
          <w:lang w:eastAsia="en-GB"/>
        </w:rPr>
        <w:t xml:space="preserve">vides a mechanism which passes the value </w:t>
      </w:r>
      <w:r w:rsidR="009B3D4F" w:rsidRPr="009B3D4F">
        <w:rPr>
          <w:rFonts w:ascii="Consolas" w:eastAsia="Times New Roman" w:hAnsi="Consolas" w:cs="Times New Roman"/>
          <w:noProof w:val="0"/>
          <w:color w:val="098658"/>
          <w:sz w:val="21"/>
          <w:szCs w:val="21"/>
          <w:lang w:eastAsia="en-GB"/>
        </w:rPr>
        <w:t>0</w:t>
      </w:r>
      <w:r w:rsidR="007B3172">
        <w:rPr>
          <w:rFonts w:eastAsia="Times New Roman" w:cs="Times New Roman"/>
          <w:noProof w:val="0"/>
          <w:color w:val="000000"/>
          <w:szCs w:val="24"/>
          <w:lang w:eastAsia="en-GB"/>
        </w:rPr>
        <w:t xml:space="preserve"> </w:t>
      </w:r>
      <w:r w:rsidR="009B3D4F">
        <w:rPr>
          <w:rFonts w:eastAsia="Times New Roman" w:cs="Times New Roman"/>
          <w:noProof w:val="0"/>
          <w:color w:val="000000"/>
          <w:szCs w:val="24"/>
          <w:lang w:eastAsia="en-GB"/>
        </w:rPr>
        <w:t>to</w:t>
      </w:r>
      <w:r w:rsidR="0027155F">
        <w:rPr>
          <w:rFonts w:eastAsia="Times New Roman" w:cs="Times New Roman"/>
          <w:noProof w:val="0"/>
          <w:color w:val="000000"/>
          <w:szCs w:val="24"/>
          <w:lang w:eastAsia="en-GB"/>
        </w:rPr>
        <w:t xml:space="preserve"> </w:t>
      </w:r>
      <w:r w:rsidR="0027155F" w:rsidRPr="001F1122">
        <w:rPr>
          <w:rFonts w:ascii="Consolas" w:eastAsia="Times New Roman" w:hAnsi="Consolas" w:cs="Times New Roman"/>
          <w:noProof w:val="0"/>
          <w:color w:val="000000"/>
          <w:sz w:val="21"/>
          <w:szCs w:val="21"/>
          <w:lang w:eastAsia="en-GB"/>
        </w:rPr>
        <w:t>cardData</w:t>
      </w:r>
      <w:r w:rsidR="009B3D4F">
        <w:rPr>
          <w:rFonts w:eastAsia="Times New Roman" w:cs="Times New Roman"/>
          <w:noProof w:val="0"/>
          <w:color w:val="000000"/>
          <w:szCs w:val="24"/>
          <w:lang w:eastAsia="en-GB"/>
        </w:rPr>
        <w:t xml:space="preserve"> </w:t>
      </w:r>
      <w:r w:rsidR="0027155F">
        <w:rPr>
          <w:rFonts w:eastAsia="Times New Roman" w:cs="Times New Roman"/>
          <w:noProof w:val="0"/>
          <w:color w:val="000000"/>
          <w:szCs w:val="24"/>
          <w:lang w:eastAsia="en-GB"/>
        </w:rPr>
        <w:t>and prevents any further complications</w:t>
      </w:r>
    </w:p>
    <w:p w14:paraId="7661A805" w14:textId="77777777" w:rsidR="001F1122" w:rsidRPr="001F1122" w:rsidRDefault="001F1122" w:rsidP="001F112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cardData = </w:t>
      </w:r>
      <w:r w:rsidRPr="001F1122">
        <w:rPr>
          <w:rFonts w:ascii="Consolas" w:eastAsia="Times New Roman" w:hAnsi="Consolas" w:cs="Times New Roman"/>
          <w:noProof w:val="0"/>
          <w:color w:val="1F377F"/>
          <w:sz w:val="21"/>
          <w:szCs w:val="21"/>
          <w:lang w:eastAsia="en-GB"/>
        </w:rPr>
        <w:t>SD</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ope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STATION_LOG.CSV</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 FILE_WRITE);</w:t>
      </w:r>
    </w:p>
    <w:p w14:paraId="1B77B91C" w14:textId="791544FC"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8F08C4"/>
          <w:sz w:val="21"/>
          <w:szCs w:val="21"/>
          <w:lang w:eastAsia="en-GB"/>
        </w:rPr>
        <w:t>if</w:t>
      </w:r>
      <w:r w:rsidRPr="001F1122">
        <w:rPr>
          <w:rFonts w:ascii="Consolas" w:eastAsia="Times New Roman" w:hAnsi="Consolas" w:cs="Times New Roman"/>
          <w:noProof w:val="0"/>
          <w:color w:val="000000"/>
          <w:sz w:val="21"/>
          <w:szCs w:val="21"/>
          <w:lang w:eastAsia="en-GB"/>
        </w:rPr>
        <w:t xml:space="preserve"> (cardData) {</w:t>
      </w:r>
    </w:p>
    <w:p w14:paraId="5B053339"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entry);</w:t>
      </w:r>
    </w:p>
    <w:p w14:paraId="718AF98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close</w:t>
      </w:r>
      <w:r w:rsidRPr="001F1122">
        <w:rPr>
          <w:rFonts w:ascii="Consolas" w:eastAsia="Times New Roman" w:hAnsi="Consolas" w:cs="Times New Roman"/>
          <w:noProof w:val="0"/>
          <w:color w:val="000000"/>
          <w:sz w:val="21"/>
          <w:szCs w:val="21"/>
          <w:lang w:eastAsia="en-GB"/>
        </w:rPr>
        <w:t>();</w:t>
      </w:r>
    </w:p>
    <w:p w14:paraId="7B94B358" w14:textId="40047F04"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8F08C4"/>
          <w:sz w:val="21"/>
          <w:szCs w:val="21"/>
          <w:lang w:eastAsia="en-GB"/>
        </w:rPr>
        <w:t>else</w:t>
      </w:r>
      <w:r w:rsidRPr="001F1122">
        <w:rPr>
          <w:rFonts w:ascii="Consolas" w:eastAsia="Times New Roman" w:hAnsi="Consolas" w:cs="Times New Roman"/>
          <w:noProof w:val="0"/>
          <w:color w:val="000000"/>
          <w:sz w:val="21"/>
          <w:szCs w:val="21"/>
          <w:lang w:eastAsia="en-GB"/>
        </w:rPr>
        <w:t xml:space="preserve"> {</w:t>
      </w:r>
    </w:p>
    <w:p w14:paraId="12B1336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8000"/>
          <w:sz w:val="21"/>
          <w:szCs w:val="21"/>
          <w:lang w:eastAsia="en-GB"/>
        </w:rPr>
        <w:t>        // For debugging only</w:t>
      </w:r>
    </w:p>
    <w:p w14:paraId="330EAB33"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Serial</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Error accessing microSD card.</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w:t>
      </w:r>
    </w:p>
    <w:p w14:paraId="54CA8BC2" w14:textId="0789A5E2"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w:t>
      </w:r>
    </w:p>
    <w:p w14:paraId="4C9B3EAC" w14:textId="77777777" w:rsidR="00A84341" w:rsidRPr="00B2564A" w:rsidRDefault="00A84341" w:rsidP="00415CE3"/>
    <w:p w14:paraId="049B12FE" w14:textId="77777777" w:rsidR="00673AEA" w:rsidRDefault="00673AEA" w:rsidP="00170E6A">
      <w:pPr>
        <w:pStyle w:val="Heading2"/>
      </w:pPr>
      <w:bookmarkStart w:id="158" w:name="_Ref145494802"/>
      <w:bookmarkStart w:id="159" w:name="_Toc148601792"/>
      <w:r w:rsidRPr="005F2D33">
        <w:lastRenderedPageBreak/>
        <w:t>System Powering</w:t>
      </w:r>
      <w:bookmarkEnd w:id="158"/>
      <w:bookmarkEnd w:id="159"/>
    </w:p>
    <w:p w14:paraId="2669243D" w14:textId="50812D98" w:rsidR="00D37027" w:rsidRDefault="00D37027" w:rsidP="00D37027">
      <w:pPr>
        <w:jc w:val="both"/>
      </w:pPr>
      <w:r>
        <w:t xml:space="preserve">As mentioned in section </w:t>
      </w:r>
      <w:r>
        <w:fldChar w:fldCharType="begin"/>
      </w:r>
      <w:r>
        <w:instrText xml:space="preserve"> REF _Ref130182363 \r \h </w:instrText>
      </w:r>
      <w:r>
        <w:fldChar w:fldCharType="separate"/>
      </w:r>
      <w:r w:rsidR="00014604">
        <w:t>2.5</w:t>
      </w:r>
      <w:r>
        <w:fldChar w:fldCharType="end"/>
      </w:r>
      <w:r>
        <w:t>,</w:t>
      </w:r>
      <w:r w:rsidR="00264614">
        <w:t xml:space="preserve"> this thesis leaves out the </w:t>
      </w:r>
      <w:r w:rsidR="00C12FC6">
        <w:t xml:space="preserve">powering system </w:t>
      </w:r>
      <w:r w:rsidR="006B3816">
        <w:t>for the Agrometeorology Station</w:t>
      </w:r>
      <w:r w:rsidR="00C231C8">
        <w:t xml:space="preserve">; instead, it receives a single power </w:t>
      </w:r>
      <w:r w:rsidR="005C3F7B">
        <w:t>supply externally and regulates to +3.3V for the main system</w:t>
      </w:r>
      <w:r w:rsidR="00C8292C">
        <w:t xml:space="preserve">. The input </w:t>
      </w:r>
      <w:r w:rsidR="00C7024D">
        <w:t xml:space="preserve">voltage is fed through a 5.5-mm barrel jack and regulated to +3.3V </w:t>
      </w:r>
      <w:r w:rsidR="00252B9C">
        <w:t>by an LM317 adjustable voltage regulator</w:t>
      </w:r>
      <w:r w:rsidR="003D2F5E">
        <w:t xml:space="preserve"> as depicted in </w:t>
      </w:r>
      <w:r w:rsidR="003D2F5E">
        <w:fldChar w:fldCharType="begin"/>
      </w:r>
      <w:r w:rsidR="003D2F5E">
        <w:instrText xml:space="preserve"> REF _Ref147845046 \h </w:instrText>
      </w:r>
      <w:r w:rsidR="003D2F5E">
        <w:fldChar w:fldCharType="separate"/>
      </w:r>
      <w:r w:rsidR="00014604">
        <w:t>Figure 3</w:t>
      </w:r>
      <w:r w:rsidR="00014604">
        <w:noBreakHyphen/>
        <w:t>28</w:t>
      </w:r>
      <w:r w:rsidR="003D2F5E">
        <w:fldChar w:fldCharType="end"/>
      </w:r>
      <w:r w:rsidR="00252B9C">
        <w:t xml:space="preserve">. </w:t>
      </w:r>
      <w:r w:rsidR="00780181">
        <w:t xml:space="preserve">The circuitry with the LM317 is taken directly out of the </w:t>
      </w:r>
      <w:r w:rsidR="00C61C23">
        <w:t xml:space="preserve">device </w:t>
      </w:r>
      <w:r w:rsidR="00780181">
        <w:t xml:space="preserve">datasheet </w:t>
      </w:r>
      <w:r w:rsidR="00C61C23">
        <w:fldChar w:fldCharType="begin" w:fldLock="1"/>
      </w:r>
      <w:r w:rsidR="00033E26">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C61C23">
        <w:fldChar w:fldCharType="separate"/>
      </w:r>
      <w:r w:rsidR="00C61C23" w:rsidRPr="00C61C23">
        <w:t>[76]</w:t>
      </w:r>
      <w:r w:rsidR="00C61C23">
        <w:fldChar w:fldCharType="end"/>
      </w:r>
      <w:r w:rsidR="00DE3788">
        <w:t xml:space="preserve">, with an addition of </w:t>
      </w:r>
      <w:r w:rsidR="0009324C">
        <w:t xml:space="preserve">the bypass capacitors C7 and C8 to </w:t>
      </w:r>
      <w:r w:rsidR="00C00919">
        <w:t xml:space="preserve">stabilise </w:t>
      </w:r>
      <w:r w:rsidR="003C7AF3">
        <w:t>the input voltage V</w:t>
      </w:r>
      <w:r w:rsidR="003C7AF3">
        <w:rPr>
          <w:vertAlign w:val="subscript"/>
        </w:rPr>
        <w:t>in</w:t>
      </w:r>
      <w:r w:rsidR="003C7AF3">
        <w:t xml:space="preserve"> as well as the output +3.3V. </w:t>
      </w:r>
    </w:p>
    <w:p w14:paraId="703FBCD7" w14:textId="67D247AA" w:rsidR="004D66F5" w:rsidRDefault="004D66F5" w:rsidP="00D37027">
      <w:pPr>
        <w:jc w:val="both"/>
      </w:pPr>
      <w:r>
        <w:t xml:space="preserve">The +3.3V output </w:t>
      </w:r>
      <w:r w:rsidR="00654342">
        <w:t>from the LM317</w:t>
      </w:r>
      <w:r w:rsidR="00A333DE">
        <w:t>is determined by the 2 resistors R7 and R8</w:t>
      </w:r>
      <w:r w:rsidR="00654342">
        <w:t xml:space="preserve"> follow</w:t>
      </w:r>
      <w:r w:rsidR="00952A30">
        <w:t>ing</w:t>
      </w:r>
      <w:r w:rsidR="00654342">
        <w:t xml:space="preserve"> the </w:t>
      </w:r>
      <w:r w:rsidR="00033E26">
        <w:t xml:space="preserve">output voltage formula given by the device datasheet </w:t>
      </w:r>
      <w:r w:rsidR="00033E26">
        <w:fldChar w:fldCharType="begin" w:fldLock="1"/>
      </w:r>
      <w:r w:rsidR="005F256F">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033E26">
        <w:fldChar w:fldCharType="separate"/>
      </w:r>
      <w:r w:rsidR="00033E26" w:rsidRPr="00033E26">
        <w:t>[76]</w:t>
      </w:r>
      <w:r w:rsidR="00033E26">
        <w:fldChar w:fldCharType="end"/>
      </w:r>
      <w:r w:rsidR="00952A30">
        <w:t>:</w:t>
      </w:r>
    </w:p>
    <w:p w14:paraId="091B11A3" w14:textId="0AD0BBC9" w:rsidR="00952A30" w:rsidRPr="006530C1" w:rsidRDefault="00000000" w:rsidP="00D37027">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8</m:t>
                  </m:r>
                </m:num>
                <m:den>
                  <m:r>
                    <w:rPr>
                      <w:rFonts w:ascii="Cambria Math" w:hAnsi="Cambria Math"/>
                    </w:rPr>
                    <m:t>R7</m:t>
                  </m:r>
                </m:den>
              </m:f>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DJ</m:t>
              </m:r>
            </m:sub>
          </m:sSub>
          <m:r>
            <w:rPr>
              <w:rFonts w:ascii="Cambria Math" w:hAnsi="Cambria Math"/>
            </w:rPr>
            <m:t>×R8</m:t>
          </m:r>
        </m:oMath>
      </m:oMathPara>
    </w:p>
    <w:p w14:paraId="3ED546CC" w14:textId="117B3ECB" w:rsidR="006530C1" w:rsidRDefault="000D3C18" w:rsidP="00D37027">
      <w:pPr>
        <w:jc w:val="both"/>
        <w:rPr>
          <w:rFonts w:eastAsiaTheme="minorEastAsia" w:cs="Times New Roman"/>
        </w:rPr>
      </w:pPr>
      <w:r>
        <w:rPr>
          <w:rFonts w:eastAsiaTheme="minorEastAsia"/>
        </w:rPr>
        <w:t>w</w:t>
      </w:r>
      <w:r w:rsidR="006530C1">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f</m:t>
            </m:r>
          </m:sub>
        </m:sSub>
      </m:oMath>
      <w:r w:rsidR="006530C1">
        <w:rPr>
          <w:rFonts w:eastAsiaTheme="minorEastAsia"/>
        </w:rPr>
        <w:t xml:space="preserve"> = 1.25V,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DJ</m:t>
            </m:r>
          </m:sub>
        </m:sSub>
      </m:oMath>
      <w:r w:rsidR="001637F7">
        <w:rPr>
          <w:rFonts w:eastAsiaTheme="minorEastAsia"/>
        </w:rPr>
        <w:t xml:space="preserve"> = 50</w:t>
      </w:r>
      <w:r w:rsidR="001637F7">
        <w:rPr>
          <w:rFonts w:eastAsiaTheme="minorEastAsia" w:cs="Times New Roman"/>
        </w:rPr>
        <w:t>μ</w:t>
      </w:r>
      <w:r w:rsidR="001637F7">
        <w:rPr>
          <w:rFonts w:eastAsiaTheme="minorEastAsia"/>
        </w:rPr>
        <w:t>A</w:t>
      </w:r>
      <w:r w:rsidR="00AB2C8D">
        <w:rPr>
          <w:rFonts w:eastAsiaTheme="minorEastAsia"/>
        </w:rPr>
        <w:t xml:space="preserve"> (typically), and the value for R7 is recommended to be 240</w:t>
      </w:r>
      <w:r w:rsidR="00AB2C8D">
        <w:rPr>
          <w:rFonts w:eastAsiaTheme="minorEastAsia" w:cs="Times New Roman"/>
        </w:rPr>
        <w:t>Ω</w:t>
      </w:r>
      <w:r w:rsidR="00AB2C8D">
        <w:rPr>
          <w:rFonts w:eastAsiaTheme="minorEastAsia"/>
        </w:rPr>
        <w:t xml:space="preserve">. </w:t>
      </w:r>
      <w:r w:rsidR="006E1B86">
        <w:rPr>
          <w:rFonts w:eastAsiaTheme="minorEastAsia"/>
        </w:rPr>
        <w:t xml:space="preserve">With the output voltage is desired to be +3.3V, the value of R8 is calculated to be </w:t>
      </w:r>
      <w:r w:rsidR="00062835">
        <w:rPr>
          <w:rFonts w:eastAsiaTheme="minorEastAsia"/>
        </w:rPr>
        <w:t>389</w:t>
      </w:r>
      <w:r w:rsidR="00463744">
        <w:rPr>
          <w:rFonts w:eastAsiaTheme="minorEastAsia"/>
        </w:rPr>
        <w:t>.86</w:t>
      </w:r>
      <w:r w:rsidR="00463744">
        <w:rPr>
          <w:rFonts w:eastAsiaTheme="minorEastAsia" w:cs="Times New Roman"/>
        </w:rPr>
        <w:t>Ω</w:t>
      </w:r>
      <w:r w:rsidR="00FD0EC2">
        <w:rPr>
          <w:rFonts w:eastAsiaTheme="minorEastAsia" w:cs="Times New Roman"/>
        </w:rPr>
        <w:t>. The manufactored</w:t>
      </w:r>
      <w:r w:rsidR="00DA7437">
        <w:rPr>
          <w:rFonts w:eastAsiaTheme="minorEastAsia" w:cs="Times New Roman"/>
        </w:rPr>
        <w:t xml:space="preserve"> </w:t>
      </w:r>
      <w:r w:rsidR="00FD0EC2">
        <w:rPr>
          <w:rFonts w:eastAsiaTheme="minorEastAsia" w:cs="Times New Roman"/>
        </w:rPr>
        <w:t xml:space="preserve">resistor </w:t>
      </w:r>
      <w:r w:rsidR="00DA32D0">
        <w:rPr>
          <w:rFonts w:eastAsiaTheme="minorEastAsia" w:cs="Times New Roman"/>
        </w:rPr>
        <w:t xml:space="preserve">that is </w:t>
      </w:r>
      <w:r w:rsidR="00CF0E2B">
        <w:rPr>
          <w:rFonts w:eastAsiaTheme="minorEastAsia" w:cs="Times New Roman"/>
        </w:rPr>
        <w:t xml:space="preserve">the </w:t>
      </w:r>
      <w:r w:rsidR="00DA32D0">
        <w:rPr>
          <w:rFonts w:eastAsiaTheme="minorEastAsia" w:cs="Times New Roman"/>
        </w:rPr>
        <w:t>closest</w:t>
      </w:r>
      <w:r w:rsidR="00CF0E2B">
        <w:rPr>
          <w:rFonts w:eastAsiaTheme="minorEastAsia" w:cs="Times New Roman"/>
        </w:rPr>
        <w:t xml:space="preserve"> to this value</w:t>
      </w:r>
      <w:r w:rsidR="00DA32D0">
        <w:rPr>
          <w:rFonts w:eastAsiaTheme="minorEastAsia" w:cs="Times New Roman"/>
        </w:rPr>
        <w:t xml:space="preserve"> is 390Ω, which yields</w:t>
      </w:r>
      <w:r w:rsidR="00DF044B">
        <w:rPr>
          <w:rFonts w:eastAsiaTheme="minorEastAsia" w:cs="Times New Roman"/>
        </w:rPr>
        <w:t xml:space="preserve"> </w:t>
      </w:r>
      <w:r w:rsidR="00304596">
        <w:rPr>
          <w:rFonts w:eastAsiaTheme="minorEastAsia" w:cs="Times New Roman"/>
        </w:rPr>
        <w:t>a highly</w:t>
      </w:r>
      <w:r w:rsidR="00DF044B">
        <w:rPr>
          <w:rFonts w:eastAsiaTheme="minorEastAsia" w:cs="Times New Roman"/>
        </w:rPr>
        <w:t xml:space="preserve"> acceptable</w:t>
      </w:r>
      <w:r w:rsidR="00294F8C">
        <w:rPr>
          <w:rFonts w:eastAsiaTheme="minorEastAsia" w:cs="Times New Roman"/>
        </w:rPr>
        <w:t xml:space="preserve"> output</w:t>
      </w:r>
      <w:r w:rsidR="00304596">
        <w:rPr>
          <w:rFonts w:eastAsiaTheme="minorEastAsia" w:cs="Times New Roman"/>
        </w:rPr>
        <w:t xml:space="preserve"> of </w:t>
      </w:r>
      <w:r w:rsidR="00DA32D0">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oMath>
      <w:r w:rsidR="00DA32D0">
        <w:rPr>
          <w:rFonts w:eastAsiaTheme="minorEastAsia" w:cs="Times New Roman"/>
        </w:rPr>
        <w:t xml:space="preserve"> = 3.28V</w:t>
      </w:r>
      <w:r w:rsidR="00294F8C">
        <w:rPr>
          <w:rFonts w:eastAsiaTheme="minorEastAsia" w:cs="Times New Roman"/>
        </w:rPr>
        <w:t>.</w:t>
      </w:r>
      <w:r w:rsidR="009166E2">
        <w:rPr>
          <w:rFonts w:eastAsiaTheme="minorEastAsia" w:cs="Times New Roman"/>
        </w:rPr>
        <w:t xml:space="preserve"> A quick test </w:t>
      </w:r>
      <w:r w:rsidR="001D5A00">
        <w:rPr>
          <w:rFonts w:eastAsiaTheme="minorEastAsia" w:cs="Times New Roman"/>
        </w:rPr>
        <w:t xml:space="preserve">on the such circuitry later on </w:t>
      </w:r>
      <w:r w:rsidR="003B618E">
        <w:rPr>
          <w:rFonts w:eastAsiaTheme="minorEastAsia" w:cs="Times New Roman"/>
        </w:rPr>
        <w:t xml:space="preserve">agrees with this theoratical aspect </w:t>
      </w:r>
      <w:r w:rsidR="00DF482C">
        <w:rPr>
          <w:rFonts w:eastAsiaTheme="minorEastAsia" w:cs="Times New Roman"/>
        </w:rPr>
        <w:t>of the voltage regulator LM317</w:t>
      </w:r>
      <w:r w:rsidR="00377F71">
        <w:rPr>
          <w:rFonts w:eastAsiaTheme="minorEastAsia" w:cs="Times New Roman"/>
        </w:rPr>
        <w:t xml:space="preserve">, with little observed </w:t>
      </w:r>
      <w:r w:rsidR="0036394D">
        <w:rPr>
          <w:rFonts w:eastAsiaTheme="minorEastAsia" w:cs="Times New Roman"/>
        </w:rPr>
        <w:t>ripples on the output (</w:t>
      </w:r>
      <w:r w:rsidR="0036394D">
        <w:rPr>
          <w:rFonts w:eastAsiaTheme="minorEastAsia" w:cs="Times New Roman"/>
        </w:rPr>
        <w:fldChar w:fldCharType="begin"/>
      </w:r>
      <w:r w:rsidR="0036394D">
        <w:rPr>
          <w:rFonts w:eastAsiaTheme="minorEastAsia" w:cs="Times New Roman"/>
        </w:rPr>
        <w:instrText xml:space="preserve"> REF _Ref147861175 \h </w:instrText>
      </w:r>
      <w:r w:rsidR="0036394D">
        <w:rPr>
          <w:rFonts w:eastAsiaTheme="minorEastAsia" w:cs="Times New Roman"/>
        </w:rPr>
      </w:r>
      <w:r w:rsidR="0036394D">
        <w:rPr>
          <w:rFonts w:eastAsiaTheme="minorEastAsia" w:cs="Times New Roman"/>
        </w:rPr>
        <w:fldChar w:fldCharType="separate"/>
      </w:r>
      <w:r w:rsidR="00014604">
        <w:t>Figure 3</w:t>
      </w:r>
      <w:r w:rsidR="00014604">
        <w:noBreakHyphen/>
        <w:t>29</w:t>
      </w:r>
      <w:r w:rsidR="0036394D">
        <w:rPr>
          <w:rFonts w:eastAsiaTheme="minorEastAsia" w:cs="Times New Roman"/>
        </w:rPr>
        <w:fldChar w:fldCharType="end"/>
      </w:r>
      <w:r w:rsidR="0036394D">
        <w:rPr>
          <w:rFonts w:eastAsiaTheme="minorEastAsia" w:cs="Times New Roman"/>
        </w:rPr>
        <w:t>).</w:t>
      </w:r>
    </w:p>
    <w:p w14:paraId="6F6458B2" w14:textId="2A1B87EE" w:rsidR="00997984" w:rsidRPr="003C7AF3" w:rsidRDefault="00997984" w:rsidP="00D37027">
      <w:pPr>
        <w:jc w:val="both"/>
      </w:pPr>
      <w:r>
        <w:rPr>
          <w:rFonts w:eastAsiaTheme="minorEastAsia" w:cs="Times New Roman"/>
        </w:rPr>
        <w:t>The use of LM317, however, contains some limit</w:t>
      </w:r>
      <w:r w:rsidR="00D0590A">
        <w:rPr>
          <w:rFonts w:eastAsiaTheme="minorEastAsia" w:cs="Times New Roman"/>
        </w:rPr>
        <w:t>ation</w:t>
      </w:r>
      <w:r w:rsidR="001D6916">
        <w:rPr>
          <w:rFonts w:eastAsiaTheme="minorEastAsia" w:cs="Times New Roman"/>
        </w:rPr>
        <w:t xml:space="preserve">s. The most notable one for this design is the </w:t>
      </w:r>
      <w:r w:rsidR="00DE0E56">
        <w:rPr>
          <w:rFonts w:eastAsiaTheme="minorEastAsia" w:cs="Times New Roman"/>
        </w:rPr>
        <w:t>con</w:t>
      </w:r>
      <w:r w:rsidR="00490A45">
        <w:rPr>
          <w:rFonts w:eastAsiaTheme="minorEastAsia" w:cs="Times New Roman"/>
        </w:rPr>
        <w:t>dition by which the LM317 maintains the regulation</w:t>
      </w:r>
      <w:r w:rsidR="00464697">
        <w:rPr>
          <w:rFonts w:eastAsiaTheme="minorEastAsia" w:cs="Times New Roman"/>
        </w:rPr>
        <w:t xml:space="preserve">. </w:t>
      </w:r>
      <w:r w:rsidR="005F256F">
        <w:rPr>
          <w:rFonts w:eastAsiaTheme="minorEastAsia" w:cs="Times New Roman"/>
        </w:rPr>
        <w:t xml:space="preserve">Although the datasheet </w:t>
      </w:r>
      <w:r w:rsidR="005F256F">
        <w:rPr>
          <w:rFonts w:eastAsiaTheme="minorEastAsia" w:cs="Times New Roman"/>
        </w:rPr>
        <w:fldChar w:fldCharType="begin" w:fldLock="1"/>
      </w:r>
      <w:r w:rsidR="00032997">
        <w:rPr>
          <w:rFonts w:eastAsiaTheme="minorEastAsia" w:cs="Times New Roman"/>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5F256F">
        <w:rPr>
          <w:rFonts w:eastAsiaTheme="minorEastAsia" w:cs="Times New Roman"/>
        </w:rPr>
        <w:fldChar w:fldCharType="separate"/>
      </w:r>
      <w:r w:rsidR="005F256F" w:rsidRPr="005F256F">
        <w:rPr>
          <w:rFonts w:eastAsiaTheme="minorEastAsia" w:cs="Times New Roman"/>
        </w:rPr>
        <w:t>[76]</w:t>
      </w:r>
      <w:r w:rsidR="005F256F">
        <w:rPr>
          <w:rFonts w:eastAsiaTheme="minorEastAsia" w:cs="Times New Roman"/>
        </w:rPr>
        <w:fldChar w:fldCharType="end"/>
      </w:r>
      <w:r w:rsidR="005F256F">
        <w:rPr>
          <w:rFonts w:eastAsiaTheme="minorEastAsia" w:cs="Times New Roman"/>
        </w:rPr>
        <w:t xml:space="preserve"> specifies </w:t>
      </w:r>
      <w:r w:rsidR="00034C0D">
        <w:rPr>
          <w:rFonts w:eastAsiaTheme="minorEastAsia" w:cs="Times New Roman"/>
        </w:rPr>
        <w:t xml:space="preserve">the line regulation to b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r>
          <w:rPr>
            <w:rFonts w:ascii="Cambria Math" w:eastAsiaTheme="minorEastAsia" w:hAnsi="Cambria Math" w:cs="Times New Roman"/>
          </w:rPr>
          <m:t>∈[3V, 40V]</m:t>
        </m:r>
      </m:oMath>
      <w:r w:rsidR="009063FE">
        <w:rPr>
          <w:rFonts w:eastAsiaTheme="minorEastAsia" w:cs="Times New Roman"/>
        </w:rPr>
        <w:t xml:space="preserve">, which means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r>
          <w:rPr>
            <w:rFonts w:ascii="Cambria Math" w:eastAsiaTheme="minorEastAsia" w:hAnsi="Cambria Math" w:cs="Times New Roman"/>
          </w:rPr>
          <m:t>∈[6.3V, 37V]</m:t>
        </m:r>
      </m:oMath>
      <w:r w:rsidR="00D25ECC">
        <w:rPr>
          <w:rFonts w:eastAsiaTheme="minorEastAsia" w:cs="Times New Roman"/>
        </w:rPr>
        <w:t xml:space="preserve"> in this design, </w:t>
      </w:r>
      <w:r w:rsidR="00CD3444">
        <w:rPr>
          <w:rFonts w:eastAsiaTheme="minorEastAsia" w:cs="Times New Roman"/>
        </w:rPr>
        <w:t>it is found</w:t>
      </w:r>
      <w:r w:rsidR="00A10F9B">
        <w:rPr>
          <w:rFonts w:eastAsiaTheme="minorEastAsia" w:cs="Times New Roman"/>
        </w:rPr>
        <w:t xml:space="preserve"> that</w:t>
      </w:r>
      <w:r w:rsidR="00CD3444">
        <w:rPr>
          <w:rFonts w:eastAsiaTheme="minorEastAsia" w:cs="Times New Roman"/>
        </w:rPr>
        <w:t xml:space="preserve"> </w:t>
      </w:r>
      <w:r w:rsidR="00260EB3">
        <w:rPr>
          <w:rFonts w:eastAsiaTheme="minorEastAsia" w:cs="Times New Roman"/>
        </w:rPr>
        <w:t xml:space="preserve">the lower </w:t>
      </w:r>
      <w:r w:rsidR="008E5780">
        <w:rPr>
          <w:rFonts w:eastAsiaTheme="minorEastAsia" w:cs="Times New Roman"/>
        </w:rPr>
        <w:t xml:space="preserve">limit </w:t>
      </w:r>
      <w:r w:rsidR="00053548">
        <w:rPr>
          <w:rFonts w:eastAsiaTheme="minorEastAsia" w:cs="Times New Roman"/>
        </w:rPr>
        <w:t xml:space="preserve">for the input voltag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oMath>
      <w:r w:rsidR="00053548">
        <w:rPr>
          <w:rFonts w:eastAsiaTheme="minorEastAsia" w:cs="Times New Roman"/>
        </w:rPr>
        <w:t xml:space="preserve"> only needs to be </w:t>
      </w:r>
      <w:r w:rsidR="00F36262">
        <w:rPr>
          <w:rFonts w:eastAsiaTheme="minorEastAsia" w:cs="Times New Roman"/>
        </w:rPr>
        <w:t>about +5.</w:t>
      </w:r>
      <w:r w:rsidR="003E72DA">
        <w:rPr>
          <w:rFonts w:eastAsiaTheme="minorEastAsia" w:cs="Times New Roman"/>
        </w:rPr>
        <w:t>4</w:t>
      </w:r>
      <w:r w:rsidR="00F36262">
        <w:rPr>
          <w:rFonts w:eastAsiaTheme="minorEastAsia" w:cs="Times New Roman"/>
        </w:rPr>
        <w:t>5V</w:t>
      </w:r>
      <w:r w:rsidR="004419B0">
        <w:rPr>
          <w:rFonts w:eastAsiaTheme="minorEastAsia" w:cs="Times New Roman"/>
        </w:rPr>
        <w:t xml:space="preserve"> to maintain the adjustment</w:t>
      </w:r>
      <w:r w:rsidR="005376D1">
        <w:rPr>
          <w:rFonts w:eastAsiaTheme="minorEastAsia" w:cs="Times New Roman"/>
        </w:rPr>
        <w:t xml:space="preserve"> pin current and the reference voltage at the ADJ pin</w:t>
      </w:r>
      <w:r w:rsidR="0004270B">
        <w:rPr>
          <w:rFonts w:eastAsiaTheme="minorEastAsia" w:cs="Times New Roman"/>
        </w:rPr>
        <w:t xml:space="preserve"> for the desired +3.3V output</w:t>
      </w:r>
      <w:r w:rsidR="005376D1">
        <w:rPr>
          <w:rFonts w:eastAsiaTheme="minorEastAsia" w:cs="Times New Roman"/>
        </w:rPr>
        <w:t xml:space="preserve">. </w:t>
      </w:r>
    </w:p>
    <w:p w14:paraId="5A0FA7D2" w14:textId="77777777" w:rsidR="00252B9C" w:rsidRDefault="00252B9C" w:rsidP="0004270B">
      <w:pPr>
        <w:keepNext/>
        <w:spacing w:before="240"/>
        <w:jc w:val="center"/>
      </w:pPr>
      <w:r>
        <w:drawing>
          <wp:inline distT="0" distB="0" distL="0" distR="0" wp14:anchorId="3C28A90B" wp14:editId="6EF14AD3">
            <wp:extent cx="6120130" cy="2322830"/>
            <wp:effectExtent l="0" t="0" r="0" b="1270"/>
            <wp:docPr id="38781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1731" name=""/>
                    <pic:cNvPicPr/>
                  </pic:nvPicPr>
                  <pic:blipFill>
                    <a:blip r:embed="rId80"/>
                    <a:stretch>
                      <a:fillRect/>
                    </a:stretch>
                  </pic:blipFill>
                  <pic:spPr>
                    <a:xfrm>
                      <a:off x="0" y="0"/>
                      <a:ext cx="6120130" cy="2322830"/>
                    </a:xfrm>
                    <a:prstGeom prst="rect">
                      <a:avLst/>
                    </a:prstGeom>
                  </pic:spPr>
                </pic:pic>
              </a:graphicData>
            </a:graphic>
          </wp:inline>
        </w:drawing>
      </w:r>
    </w:p>
    <w:p w14:paraId="5702F51C" w14:textId="59A42D7E" w:rsidR="00252B9C" w:rsidRDefault="00252B9C" w:rsidP="00236B63">
      <w:pPr>
        <w:pStyle w:val="Caption"/>
      </w:pPr>
      <w:bookmarkStart w:id="160" w:name="_Ref147845046"/>
      <w:bookmarkStart w:id="161" w:name="_Toc147916514"/>
      <w:r>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8</w:t>
      </w:r>
      <w:r w:rsidR="00781143">
        <w:fldChar w:fldCharType="end"/>
      </w:r>
      <w:bookmarkEnd w:id="160"/>
      <w:r w:rsidR="003D2F5E">
        <w:t>. Power supply input for the station and the voltage regulating unit</w:t>
      </w:r>
      <w:bookmarkEnd w:id="161"/>
    </w:p>
    <w:p w14:paraId="601E4F83" w14:textId="77777777" w:rsidR="00781143" w:rsidRDefault="00781143" w:rsidP="00781143">
      <w:pPr>
        <w:keepNext/>
        <w:jc w:val="center"/>
      </w:pPr>
      <w:r>
        <w:lastRenderedPageBreak/>
        <w:drawing>
          <wp:inline distT="0" distB="0" distL="0" distR="0" wp14:anchorId="08DA77A0" wp14:editId="50397D46">
            <wp:extent cx="5391397" cy="4382123"/>
            <wp:effectExtent l="0" t="0" r="0" b="0"/>
            <wp:docPr id="45728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16957" cy="4402898"/>
                    </a:xfrm>
                    <a:prstGeom prst="rect">
                      <a:avLst/>
                    </a:prstGeom>
                    <a:noFill/>
                    <a:ln>
                      <a:noFill/>
                    </a:ln>
                  </pic:spPr>
                </pic:pic>
              </a:graphicData>
            </a:graphic>
          </wp:inline>
        </w:drawing>
      </w:r>
    </w:p>
    <w:p w14:paraId="28C7E9E0" w14:textId="63062DC7" w:rsidR="00781143" w:rsidRPr="00781143" w:rsidRDefault="00781143" w:rsidP="00236B63">
      <w:pPr>
        <w:pStyle w:val="Caption"/>
      </w:pPr>
      <w:bookmarkStart w:id="162" w:name="_Ref147861175"/>
      <w:bookmarkStart w:id="163" w:name="_Toc147916515"/>
      <w:r>
        <w:t xml:space="preserve">Figure </w:t>
      </w:r>
      <w:r>
        <w:fldChar w:fldCharType="begin"/>
      </w:r>
      <w:r>
        <w:instrText xml:space="preserve"> STYLEREF 1 \s </w:instrText>
      </w:r>
      <w:r>
        <w:fldChar w:fldCharType="separate"/>
      </w:r>
      <w:r w:rsidR="00014604">
        <w:t>3</w:t>
      </w:r>
      <w:r>
        <w:fldChar w:fldCharType="end"/>
      </w:r>
      <w:r>
        <w:noBreakHyphen/>
      </w:r>
      <w:r>
        <w:fldChar w:fldCharType="begin"/>
      </w:r>
      <w:r>
        <w:instrText xml:space="preserve"> SEQ Figure \* ARABIC \s 1 </w:instrText>
      </w:r>
      <w:r>
        <w:fldChar w:fldCharType="separate"/>
      </w:r>
      <w:r w:rsidR="00014604">
        <w:t>29</w:t>
      </w:r>
      <w:r>
        <w:fldChar w:fldCharType="end"/>
      </w:r>
      <w:bookmarkEnd w:id="162"/>
      <w:r>
        <w:t xml:space="preserve">. </w:t>
      </w:r>
      <w:r w:rsidR="0022770A">
        <w:t xml:space="preserve">Observed output </w:t>
      </w:r>
      <w:r w:rsidR="00CE5073">
        <w:t>of the LM317 circuitry</w:t>
      </w:r>
      <w:r w:rsidR="00A24DC2">
        <w:t xml:space="preserve"> in </w:t>
      </w:r>
      <w:r w:rsidR="00A24DC2">
        <w:fldChar w:fldCharType="begin"/>
      </w:r>
      <w:r w:rsidR="00A24DC2">
        <w:instrText xml:space="preserve"> REF _Ref147845046 \h </w:instrText>
      </w:r>
      <w:r w:rsidR="00A24DC2">
        <w:fldChar w:fldCharType="separate"/>
      </w:r>
      <w:r w:rsidR="00014604">
        <w:t>Figure 3</w:t>
      </w:r>
      <w:r w:rsidR="00014604">
        <w:noBreakHyphen/>
        <w:t>28</w:t>
      </w:r>
      <w:r w:rsidR="00A24DC2">
        <w:fldChar w:fldCharType="end"/>
      </w:r>
      <w:r w:rsidR="00A24DC2">
        <w:t xml:space="preserve"> with </w:t>
      </w:r>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8.4V</m:t>
        </m:r>
      </m:oMath>
      <w:bookmarkEnd w:id="163"/>
    </w:p>
    <w:p w14:paraId="0B9AB8F7" w14:textId="77777777" w:rsidR="008373EA" w:rsidRPr="00B2564A" w:rsidRDefault="008373EA" w:rsidP="00170E6A">
      <w:pPr>
        <w:pStyle w:val="Heading2"/>
      </w:pPr>
      <w:bookmarkStart w:id="164" w:name="_Toc148601793"/>
      <w:r w:rsidRPr="00B2564A">
        <w:t xml:space="preserve">Gateway and </w:t>
      </w:r>
      <w:r w:rsidR="004B4964" w:rsidRPr="00B2564A">
        <w:t>Server</w:t>
      </w:r>
      <w:bookmarkEnd w:id="164"/>
    </w:p>
    <w:p w14:paraId="3FAB5140" w14:textId="2244C870" w:rsidR="00305D22" w:rsidRPr="00B2564A" w:rsidRDefault="00305D22" w:rsidP="00305D22">
      <w:pPr>
        <w:pStyle w:val="Heading5"/>
        <w:spacing w:after="240"/>
      </w:pPr>
      <w:r w:rsidRPr="00B2564A">
        <w:t>Hardware design</w:t>
      </w:r>
    </w:p>
    <w:p w14:paraId="5732CF5B" w14:textId="0682E12F"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00014604">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014604">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014604" w:rsidRPr="00B2564A">
        <w:t xml:space="preserve">Figure </w:t>
      </w:r>
      <w:r w:rsidR="00014604">
        <w:t>3</w:t>
      </w:r>
      <w:r w:rsidR="00014604">
        <w:noBreakHyphen/>
        <w:t>30</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033E26">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77]","plainTextFormattedCitation":"[77]","previouslyFormattedCitation":"[77]"},"properties":{"noteIndex":0},"schema":"https://github.com/citation-style-language/schema/raw/master/csl-citation.json"}</w:instrText>
      </w:r>
      <w:r w:rsidR="00EF1E19" w:rsidRPr="00B2564A">
        <w:fldChar w:fldCharType="separate"/>
      </w:r>
      <w:r w:rsidR="00C61C23" w:rsidRPr="00C61C23">
        <w:t>[77]</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2"/>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355BB60A" w:rsidR="002B0D1C" w:rsidRPr="00B2564A" w:rsidRDefault="00305D22" w:rsidP="00236B63">
      <w:pPr>
        <w:pStyle w:val="Caption"/>
      </w:pPr>
      <w:bookmarkStart w:id="165" w:name="_Ref145494917"/>
      <w:bookmarkStart w:id="166" w:name="_Toc147916516"/>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0</w:t>
      </w:r>
      <w:r w:rsidR="00781143">
        <w:fldChar w:fldCharType="end"/>
      </w:r>
      <w:bookmarkEnd w:id="165"/>
      <w:r w:rsidRPr="00B2564A">
        <w:t xml:space="preserve">. </w:t>
      </w:r>
      <w:r w:rsidR="00036688" w:rsidRPr="00B2564A">
        <w:t>Hardware setup for the gateway</w:t>
      </w:r>
      <w:bookmarkEnd w:id="166"/>
    </w:p>
    <w:p w14:paraId="1373A35F" w14:textId="77777777" w:rsidR="002B0D1C" w:rsidRPr="00B2564A" w:rsidRDefault="002B0D1C" w:rsidP="002B0D1C">
      <w:pPr>
        <w:pStyle w:val="Heading5"/>
        <w:spacing w:after="240"/>
      </w:pPr>
      <w:r w:rsidRPr="00B2564A">
        <w:t>Software design</w:t>
      </w:r>
    </w:p>
    <w:p w14:paraId="70A80F80" w14:textId="78AD4318"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ESP8266 is not an officially supported microcontroller, the 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033E26">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78]","plainTextFormattedCitation":"[78]","previouslyFormattedCitation":"[78]"},"properties":{"noteIndex":0},"schema":"https://github.com/citation-style-language/schema/raw/master/csl-citation.json"}</w:instrText>
      </w:r>
      <w:r w:rsidR="003E5457" w:rsidRPr="00B2564A">
        <w:fldChar w:fldCharType="separate"/>
      </w:r>
      <w:r w:rsidR="00C61C23" w:rsidRPr="00C61C23">
        <w:t>[78]</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69C39F42"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 xml:space="preserve">and the built-in LED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014604" w:rsidRPr="00B2564A">
        <w:t xml:space="preserve">Figure </w:t>
      </w:r>
      <w:r w:rsidR="00014604">
        <w:t>2</w:t>
      </w:r>
      <w:r w:rsidR="00014604">
        <w:noBreakHyphen/>
        <w:t>19</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1A8BA476"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w:t>
      </w:r>
      <w:r w:rsidR="00412E27">
        <w:rPr>
          <w:rFonts w:ascii="Consolas" w:eastAsia="Times New Roman" w:hAnsi="Consolas" w:cs="Times New Roman"/>
          <w:color w:val="008000"/>
          <w:sz w:val="21"/>
          <w:szCs w:val="21"/>
          <w:lang w:eastAsia="en-GB"/>
        </w:rPr>
        <w:t>, used</w:t>
      </w:r>
      <w:r w:rsidRPr="00B2564A">
        <w:rPr>
          <w:rFonts w:ascii="Consolas" w:eastAsia="Times New Roman" w:hAnsi="Consolas" w:cs="Times New Roman"/>
          <w:color w:val="008000"/>
          <w:sz w:val="21"/>
          <w:szCs w:val="21"/>
          <w:lang w:eastAsia="en-GB"/>
        </w:rPr>
        <w:t xml:space="preserve">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770C1E18"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014604" w:rsidRPr="00B2564A">
        <w:t xml:space="preserve">Figure </w:t>
      </w:r>
      <w:r w:rsidR="00014604">
        <w:t>3</w:t>
      </w:r>
      <w:r w:rsidR="00014604">
        <w:noBreakHyphen/>
        <w:t>31</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014604" w:rsidRPr="00B2564A">
        <w:t xml:space="preserve">Figure </w:t>
      </w:r>
      <w:r w:rsidR="00014604">
        <w:t>3</w:t>
      </w:r>
      <w:r w:rsidR="00014604">
        <w:noBreakHyphen/>
        <w:t>30</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lastRenderedPageBreak/>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iFiClient client;</w:t>
      </w:r>
    </w:p>
    <w:p w14:paraId="32EE7FA0" w14:textId="77777777" w:rsidR="009C65C8" w:rsidRPr="00B2564A" w:rsidRDefault="009C65C8" w:rsidP="009C65C8">
      <w:pPr>
        <w:keepNext/>
        <w:shd w:val="clear" w:color="auto" w:fill="FFFFFF"/>
        <w:spacing w:before="240" w:line="285" w:lineRule="atLeast"/>
        <w:jc w:val="center"/>
      </w:pPr>
      <w:r w:rsidRPr="00B2564A">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3"/>
                    <a:stretch>
                      <a:fillRect/>
                    </a:stretch>
                  </pic:blipFill>
                  <pic:spPr>
                    <a:xfrm>
                      <a:off x="0" y="0"/>
                      <a:ext cx="6090350" cy="3702994"/>
                    </a:xfrm>
                    <a:prstGeom prst="rect">
                      <a:avLst/>
                    </a:prstGeom>
                  </pic:spPr>
                </pic:pic>
              </a:graphicData>
            </a:graphic>
          </wp:inline>
        </w:drawing>
      </w:r>
    </w:p>
    <w:p w14:paraId="02A2DC12" w14:textId="39A87ABF" w:rsidR="009C65C8" w:rsidRPr="00B2564A" w:rsidRDefault="009C65C8" w:rsidP="00236B63">
      <w:pPr>
        <w:pStyle w:val="Caption"/>
      </w:pPr>
      <w:bookmarkStart w:id="167" w:name="_Ref145579240"/>
      <w:bookmarkStart w:id="168" w:name="_Toc147916517"/>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1</w:t>
      </w:r>
      <w:r w:rsidR="00781143">
        <w:fldChar w:fldCharType="end"/>
      </w:r>
      <w:bookmarkEnd w:id="167"/>
      <w:r w:rsidRPr="00B2564A">
        <w:t>. ThingSpeak</w:t>
      </w:r>
      <w:r w:rsidR="00AA7D89" w:rsidRPr="00B2564A">
        <w:t xml:space="preserve"> channel’s </w:t>
      </w:r>
      <w:r w:rsidR="00312003" w:rsidRPr="00B2564A">
        <w:t>“API Keys” tab</w:t>
      </w:r>
      <w:bookmarkEnd w:id="168"/>
    </w:p>
    <w:p w14:paraId="1D885315" w14:textId="698E0E74"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014604" w:rsidRPr="00B2564A">
        <w:t xml:space="preserve">Figure </w:t>
      </w:r>
      <w:r w:rsidR="00014604">
        <w:t>3</w:t>
      </w:r>
      <w:r w:rsidR="00014604">
        <w:noBreakHyphen/>
        <w:t>32</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266CC93C"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014604">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4">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38E41D35" w:rsidR="00E53C87" w:rsidRPr="00B2564A" w:rsidRDefault="00B0788C" w:rsidP="00236B63">
      <w:pPr>
        <w:pStyle w:val="Caption"/>
        <w:rPr>
          <w:rFonts w:ascii="Consolas" w:eastAsia="Times New Roman" w:hAnsi="Consolas" w:cs="Times New Roman"/>
          <w:color w:val="000000"/>
          <w:sz w:val="21"/>
          <w:szCs w:val="21"/>
          <w:lang w:eastAsia="en-GB"/>
        </w:rPr>
      </w:pPr>
      <w:bookmarkStart w:id="169" w:name="_Ref145583299"/>
      <w:bookmarkStart w:id="170" w:name="_Toc147916518"/>
      <w:r w:rsidRPr="00B2564A">
        <w:t xml:space="preserve">Figure </w:t>
      </w:r>
      <w:r w:rsidR="00781143">
        <w:fldChar w:fldCharType="begin"/>
      </w:r>
      <w:r w:rsidR="00781143">
        <w:instrText xml:space="preserve"> STYLEREF 1 \s </w:instrText>
      </w:r>
      <w:r w:rsidR="00781143">
        <w:fldChar w:fldCharType="separate"/>
      </w:r>
      <w:r w:rsidR="00014604">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2</w:t>
      </w:r>
      <w:r w:rsidR="00781143">
        <w:fldChar w:fldCharType="end"/>
      </w:r>
      <w:bookmarkEnd w:id="169"/>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70"/>
    </w:p>
    <w:p w14:paraId="7F4E0DFA" w14:textId="70B868C4"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014604" w:rsidRPr="00B2564A">
        <w:t xml:space="preserve">Figure </w:t>
      </w:r>
      <w:r w:rsidR="00014604">
        <w:t>3</w:t>
      </w:r>
      <w:r w:rsidR="00014604">
        <w:noBreakHyphen/>
        <w:t>32</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7B34B069"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xml:space="preserve">, and the received data is </w:t>
      </w:r>
      <w:r w:rsidR="0013211A">
        <w:t xml:space="preserve">a </w:t>
      </w:r>
      <w:r w:rsidR="0013211A" w:rsidRPr="00B2564A">
        <w:rPr>
          <w:rFonts w:ascii="Consolas" w:eastAsia="Times New Roman" w:hAnsi="Consolas" w:cs="Times New Roman"/>
          <w:color w:val="000000"/>
          <w:sz w:val="21"/>
          <w:szCs w:val="21"/>
          <w:lang w:eastAsia="en-GB"/>
        </w:rPr>
        <w:t>String</w:t>
      </w:r>
      <w:r w:rsidR="0013211A">
        <w:t xml:space="preserve"> </w:t>
      </w:r>
      <w:r w:rsidR="001F226D" w:rsidRPr="00B2564A">
        <w:t>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3BBFFD1E"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1] is the wind </w:t>
      </w:r>
      <w:r w:rsidR="00D50FA3">
        <w:t>speed</w:t>
      </w:r>
      <w:r w:rsidR="007F0687" w:rsidRPr="00B2564A">
        <w:t>,</w:t>
      </w:r>
    </w:p>
    <w:p w14:paraId="58F2721F" w14:textId="0A499CA3"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2] is the wind </w:t>
      </w:r>
      <w:r w:rsidR="00D50FA3">
        <w:t>direction</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2A5191A3"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5] is the </w:t>
      </w:r>
      <w:r w:rsidR="00CA0406">
        <w:t>barometric pressure</w:t>
      </w:r>
      <w:r w:rsidRPr="00B2564A">
        <w:t xml:space="preserve"> read by the BME280</w:t>
      </w:r>
      <w:r w:rsidR="007F0687" w:rsidRPr="00B2564A">
        <w:t>,</w:t>
      </w:r>
    </w:p>
    <w:p w14:paraId="249FCA40" w14:textId="2E9BA658"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6] is the </w:t>
      </w:r>
      <w:r w:rsidR="00CA0406">
        <w:t>relative humidity</w:t>
      </w:r>
      <w:r w:rsidRPr="00B2564A">
        <w:t xml:space="preserv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FA601CB"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B77E8E">
        <w:t>4.44,</w:t>
      </w:r>
      <w:r w:rsidR="00563B4A" w:rsidRPr="00B2564A">
        <w:t>22.5</w:t>
      </w:r>
      <w:r w:rsidR="00D94971" w:rsidRPr="00B2564A">
        <w:t>,</w:t>
      </w:r>
      <w:r w:rsidR="000B2A67" w:rsidRPr="00B2564A">
        <w:t>29.1,28.8,</w:t>
      </w:r>
      <w:r w:rsidR="00B77E8E">
        <w:t>1001.4,</w:t>
      </w:r>
      <w:r w:rsidR="00524E9A" w:rsidRPr="00B2564A">
        <w:t>75,</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5A28AF7E" w14:textId="77777777" w:rsidR="00DD0368" w:rsidRPr="00855B27"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23A2D038" w14:textId="381AA906" w:rsidR="00855B27" w:rsidRPr="00B2564A" w:rsidRDefault="00855B27"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 estimated to be 75 %RH.</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724AE1">
      <w:pPr>
        <w:pStyle w:val="Heading1"/>
        <w:numPr>
          <w:ilvl w:val="0"/>
          <w:numId w:val="27"/>
        </w:numPr>
      </w:pPr>
      <w:bookmarkStart w:id="171" w:name="_Toc148601794"/>
      <w:r w:rsidRPr="00B2564A">
        <w:lastRenderedPageBreak/>
        <w:t>Experimental Characterisation</w:t>
      </w:r>
      <w:bookmarkEnd w:id="171"/>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170E6A">
      <w:pPr>
        <w:pStyle w:val="Heading2"/>
      </w:pPr>
      <w:bookmarkStart w:id="172" w:name="_Ref145430612"/>
      <w:bookmarkStart w:id="173" w:name="_Toc148601795"/>
      <w:r w:rsidRPr="00B2564A">
        <w:t>Anemometer</w:t>
      </w:r>
      <w:bookmarkEnd w:id="172"/>
      <w:bookmarkEnd w:id="173"/>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5">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7F86BF38" w:rsidR="004E2DA9" w:rsidRPr="00B2564A" w:rsidRDefault="006D4F9E" w:rsidP="00236B63">
      <w:pPr>
        <w:pStyle w:val="Caption"/>
      </w:pPr>
      <w:bookmarkStart w:id="174" w:name="_Toc147916519"/>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w:t>
      </w:r>
      <w:r w:rsidR="00781143">
        <w:fldChar w:fldCharType="end"/>
      </w:r>
      <w:r w:rsidRPr="00B2564A">
        <w:t xml:space="preserve">. </w:t>
      </w:r>
      <w:r w:rsidR="00A02501" w:rsidRPr="00B2564A">
        <w:t xml:space="preserve">Axial Fan Module MFP107 by TecQuipment </w:t>
      </w:r>
      <w:r w:rsidR="00A02501" w:rsidRPr="00B2564A">
        <w:fldChar w:fldCharType="begin" w:fldLock="1"/>
      </w:r>
      <w:r w:rsidR="00033E26">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79]","plainTextFormattedCitation":"[79]","previouslyFormattedCitation":"[79]"},"properties":{"noteIndex":0},"schema":"https://github.com/citation-style-language/schema/raw/master/csl-citation.json"}</w:instrText>
      </w:r>
      <w:r w:rsidR="00A02501" w:rsidRPr="00B2564A">
        <w:fldChar w:fldCharType="separate"/>
      </w:r>
      <w:r w:rsidR="00C61C23" w:rsidRPr="00C61C23">
        <w:t>[79]</w:t>
      </w:r>
      <w:bookmarkEnd w:id="174"/>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p w14:paraId="02810A65" w14:textId="1F555B2E" w:rsidR="003638BF" w:rsidRDefault="009935AD" w:rsidP="00236B63">
      <w:pPr>
        <w:pStyle w:val="Caption"/>
      </w:pPr>
      <w:bookmarkStart w:id="175" w:name="_Ref145328805"/>
      <w:bookmarkStart w:id="176" w:name="_Toc147609019"/>
      <w:r w:rsidRPr="00B2564A">
        <w:t xml:space="preserve">Table </w:t>
      </w:r>
      <w:r w:rsidR="00F7068B">
        <w:fldChar w:fldCharType="begin"/>
      </w:r>
      <w:r w:rsidR="00F7068B">
        <w:instrText xml:space="preserve"> STYLEREF 1 \s </w:instrText>
      </w:r>
      <w:r w:rsidR="00F7068B">
        <w:fldChar w:fldCharType="separate"/>
      </w:r>
      <w:r w:rsidR="00014604">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1</w:t>
      </w:r>
      <w:r w:rsidR="00F7068B">
        <w:fldChar w:fldCharType="end"/>
      </w:r>
      <w:bookmarkEnd w:id="175"/>
      <w:r w:rsidRPr="00B2564A">
        <w:t>. Ane</w:t>
      </w:r>
      <w:r w:rsidR="00CA0405" w:rsidRPr="00CA0405">
        <w:t>wheel of time</w:t>
      </w:r>
      <w:r w:rsidRPr="00B2564A">
        <w:t xml:space="preserve">mometer </w:t>
      </w:r>
      <w:r w:rsidR="00D8554D" w:rsidRPr="00B2564A">
        <w:t>test data with the Axial Fan Module MFP107</w:t>
      </w:r>
      <w:bookmarkEnd w:id="176"/>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5F2D33" w:rsidRPr="00B2564A" w14:paraId="06F9402E" w14:textId="77777777" w:rsidTr="00215FAE">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CB869E" w14:textId="77777777" w:rsidR="005F2D33" w:rsidRPr="00B2564A" w:rsidRDefault="005F2D33" w:rsidP="00215FAE">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F843C5" w14:textId="77777777" w:rsidR="005F2D33" w:rsidRPr="00B2564A" w:rsidRDefault="005F2D33" w:rsidP="00215FAE">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4CDDD1" w14:textId="77777777" w:rsidR="005F2D33" w:rsidRPr="00B2564A" w:rsidRDefault="005F2D33" w:rsidP="00215FAE">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E68180" w14:textId="77777777" w:rsidR="005F2D33" w:rsidRPr="00B2564A" w:rsidRDefault="005F2D33" w:rsidP="00215FAE">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2FEE4" w14:textId="77777777" w:rsidR="005F2D33" w:rsidRPr="00B2564A" w:rsidRDefault="005F2D33" w:rsidP="00215FAE">
            <w:pPr>
              <w:spacing w:after="0"/>
              <w:ind w:right="130"/>
              <w:jc w:val="right"/>
              <w:rPr>
                <w:b/>
                <w:bCs/>
                <w:color w:val="000000"/>
              </w:rPr>
            </w:pPr>
            <w:r w:rsidRPr="00B2564A">
              <w:rPr>
                <w:b/>
                <w:bCs/>
                <w:color w:val="000000"/>
              </w:rPr>
              <w:t>T = 20 s</w:t>
            </w:r>
          </w:p>
        </w:tc>
      </w:tr>
      <w:tr w:rsidR="005F2D33" w:rsidRPr="00B2564A" w14:paraId="26570D32" w14:textId="77777777" w:rsidTr="00215FAE">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31FE5E7" w14:textId="77777777" w:rsidR="005F2D33" w:rsidRPr="00B2564A" w:rsidRDefault="005F2D33" w:rsidP="00215FAE">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C38372" w14:textId="77777777" w:rsidR="005F2D33" w:rsidRPr="00B2564A" w:rsidRDefault="005F2D33" w:rsidP="00215FAE">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966C8D" w14:textId="77777777" w:rsidR="005F2D33" w:rsidRPr="00B2564A" w:rsidRDefault="005F2D33" w:rsidP="00215FAE">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CF49A5" w14:textId="77777777" w:rsidR="005F2D33" w:rsidRPr="00B2564A" w:rsidRDefault="005F2D33" w:rsidP="00215FAE">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49127C" w14:textId="77777777" w:rsidR="005F2D33" w:rsidRPr="00B2564A" w:rsidRDefault="005F2D33" w:rsidP="00215FAE">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5F2D33" w:rsidRPr="00B2564A" w14:paraId="2C47CECA"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A1EB3D" w14:textId="77777777" w:rsidR="005F2D33" w:rsidRPr="00B2564A" w:rsidRDefault="005F2D33" w:rsidP="00215FAE">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CA6638" w14:textId="77777777" w:rsidR="005F2D33" w:rsidRPr="00B2564A" w:rsidRDefault="005F2D33" w:rsidP="00215FAE">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02AEB" w14:textId="77777777" w:rsidR="005F2D33" w:rsidRPr="00B2564A" w:rsidRDefault="005F2D33" w:rsidP="00215FAE">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3B322B" w14:textId="77777777" w:rsidR="005F2D33" w:rsidRPr="00B2564A" w:rsidRDefault="005F2D33" w:rsidP="00215FAE">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008054" w14:textId="77777777" w:rsidR="005F2D33" w:rsidRPr="00B2564A" w:rsidRDefault="005F2D33" w:rsidP="00215FAE">
            <w:pPr>
              <w:spacing w:after="0"/>
              <w:ind w:right="130"/>
              <w:jc w:val="right"/>
              <w:rPr>
                <w:color w:val="000000"/>
              </w:rPr>
            </w:pPr>
            <w:r w:rsidRPr="00B2564A">
              <w:rPr>
                <w:color w:val="000000"/>
              </w:rPr>
              <w:t>15.60199386</w:t>
            </w:r>
          </w:p>
        </w:tc>
      </w:tr>
      <w:tr w:rsidR="005F2D33" w:rsidRPr="00B2564A" w14:paraId="711A376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D4DEAB" w14:textId="77777777" w:rsidR="005F2D33" w:rsidRPr="00B2564A" w:rsidRDefault="005F2D33" w:rsidP="00215FAE">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6F244E" w14:textId="77777777" w:rsidR="005F2D33" w:rsidRPr="00B2564A" w:rsidRDefault="005F2D33" w:rsidP="00215FAE">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0AA8B" w14:textId="77777777" w:rsidR="005F2D33" w:rsidRPr="00B2564A" w:rsidRDefault="005F2D33" w:rsidP="00215FAE">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2B40AE" w14:textId="77777777" w:rsidR="005F2D33" w:rsidRPr="00B2564A" w:rsidRDefault="005F2D33" w:rsidP="00215FAE">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5D372A" w14:textId="77777777" w:rsidR="005F2D33" w:rsidRPr="00B2564A" w:rsidRDefault="005F2D33" w:rsidP="00215FAE">
            <w:pPr>
              <w:spacing w:after="0"/>
              <w:ind w:right="130"/>
              <w:jc w:val="right"/>
              <w:rPr>
                <w:color w:val="000000"/>
              </w:rPr>
            </w:pPr>
            <w:r w:rsidRPr="00B2564A">
              <w:rPr>
                <w:color w:val="000000"/>
              </w:rPr>
              <w:t>9.110896948</w:t>
            </w:r>
          </w:p>
        </w:tc>
      </w:tr>
      <w:tr w:rsidR="005F2D33" w:rsidRPr="00B2564A" w14:paraId="281727C7"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CC28B0" w14:textId="77777777" w:rsidR="005F2D33" w:rsidRPr="00B2564A" w:rsidRDefault="005F2D33" w:rsidP="00215FAE">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419950" w14:textId="77777777" w:rsidR="005F2D33" w:rsidRPr="00B2564A" w:rsidRDefault="005F2D33" w:rsidP="00215FAE">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A386CC" w14:textId="77777777" w:rsidR="005F2D33" w:rsidRPr="00B2564A" w:rsidRDefault="005F2D33" w:rsidP="00215FAE">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774029" w14:textId="77777777" w:rsidR="005F2D33" w:rsidRPr="00B2564A" w:rsidRDefault="005F2D33" w:rsidP="00215FAE">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54F11" w14:textId="77777777" w:rsidR="005F2D33" w:rsidRPr="00B2564A" w:rsidRDefault="005F2D33" w:rsidP="00215FAE">
            <w:pPr>
              <w:spacing w:after="0"/>
              <w:ind w:right="130"/>
              <w:jc w:val="right"/>
              <w:rPr>
                <w:color w:val="000000"/>
              </w:rPr>
            </w:pPr>
            <w:r w:rsidRPr="00B2564A">
              <w:rPr>
                <w:color w:val="000000"/>
              </w:rPr>
              <w:t>5.734032014</w:t>
            </w:r>
          </w:p>
        </w:tc>
      </w:tr>
      <w:tr w:rsidR="005F2D33" w:rsidRPr="00B2564A" w14:paraId="2EBA18F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5DC6A6" w14:textId="77777777" w:rsidR="005F2D33" w:rsidRPr="00B2564A" w:rsidRDefault="005F2D33" w:rsidP="00215FAE">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9AA179" w14:textId="77777777" w:rsidR="005F2D33" w:rsidRPr="00B2564A" w:rsidRDefault="005F2D33" w:rsidP="00215FAE">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3190A1" w14:textId="77777777" w:rsidR="005F2D33" w:rsidRPr="00B2564A" w:rsidRDefault="005F2D33" w:rsidP="00215FAE">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8612BB" w14:textId="77777777" w:rsidR="005F2D33" w:rsidRPr="00B2564A" w:rsidRDefault="005F2D33" w:rsidP="00215FAE">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896A27" w14:textId="77777777" w:rsidR="005F2D33" w:rsidRPr="00B2564A" w:rsidRDefault="005F2D33" w:rsidP="00215FAE">
            <w:pPr>
              <w:spacing w:after="0"/>
              <w:ind w:right="130"/>
              <w:jc w:val="right"/>
              <w:rPr>
                <w:color w:val="000000"/>
              </w:rPr>
            </w:pPr>
            <w:r w:rsidRPr="00B2564A">
              <w:rPr>
                <w:color w:val="000000"/>
              </w:rPr>
              <w:t>4.168689601</w:t>
            </w:r>
          </w:p>
        </w:tc>
      </w:tr>
      <w:tr w:rsidR="005F2D33" w:rsidRPr="00B2564A" w14:paraId="130AC4AF"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C5116" w14:textId="77777777" w:rsidR="005F2D33" w:rsidRPr="00B2564A" w:rsidRDefault="005F2D33" w:rsidP="00215FAE">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9F89EA" w14:textId="77777777" w:rsidR="005F2D33" w:rsidRPr="00B2564A" w:rsidRDefault="005F2D33" w:rsidP="00215FAE">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7AB672" w14:textId="77777777" w:rsidR="005F2D33" w:rsidRPr="00B2564A" w:rsidRDefault="005F2D33" w:rsidP="00215FAE">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B5DE20" w14:textId="77777777" w:rsidR="005F2D33" w:rsidRPr="00B2564A" w:rsidRDefault="005F2D33" w:rsidP="00215FAE">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739A2" w14:textId="77777777" w:rsidR="005F2D33" w:rsidRPr="00B2564A" w:rsidRDefault="005F2D33" w:rsidP="00215FAE">
            <w:pPr>
              <w:spacing w:after="0"/>
              <w:ind w:right="130"/>
              <w:jc w:val="right"/>
              <w:rPr>
                <w:color w:val="000000"/>
              </w:rPr>
            </w:pPr>
            <w:r w:rsidRPr="00B2564A">
              <w:rPr>
                <w:color w:val="000000"/>
              </w:rPr>
              <w:t>3.566765976</w:t>
            </w:r>
          </w:p>
        </w:tc>
      </w:tr>
      <w:tr w:rsidR="005F2D33" w:rsidRPr="00B2564A" w14:paraId="4310537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283655" w14:textId="77777777" w:rsidR="005F2D33" w:rsidRPr="00B2564A" w:rsidRDefault="005F2D33" w:rsidP="00215FAE">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91CAA" w14:textId="77777777" w:rsidR="005F2D33" w:rsidRPr="00B2564A" w:rsidRDefault="005F2D33" w:rsidP="00215FAE">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8D9208" w14:textId="77777777" w:rsidR="005F2D33" w:rsidRPr="00B2564A" w:rsidRDefault="005F2D33" w:rsidP="00215FAE">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280270" w14:textId="77777777" w:rsidR="005F2D33" w:rsidRPr="00B2564A" w:rsidRDefault="005F2D33" w:rsidP="00215FAE">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F2721A" w14:textId="77777777" w:rsidR="005F2D33" w:rsidRPr="00B2564A" w:rsidRDefault="005F2D33" w:rsidP="00215FAE">
            <w:pPr>
              <w:spacing w:after="0"/>
              <w:ind w:right="130"/>
              <w:jc w:val="right"/>
              <w:rPr>
                <w:color w:val="000000"/>
              </w:rPr>
            </w:pPr>
            <w:r w:rsidRPr="00B2564A">
              <w:rPr>
                <w:color w:val="000000"/>
              </w:rPr>
              <w:t>2.88336987</w:t>
            </w:r>
          </w:p>
        </w:tc>
      </w:tr>
      <w:tr w:rsidR="005F2D33" w:rsidRPr="00B2564A" w14:paraId="384E7D2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5EFE87" w14:textId="77777777" w:rsidR="005F2D33" w:rsidRPr="00B2564A" w:rsidRDefault="005F2D33" w:rsidP="00215FAE">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577C60" w14:textId="77777777" w:rsidR="005F2D33" w:rsidRPr="00B2564A" w:rsidRDefault="005F2D33" w:rsidP="00215FAE">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4B47F7" w14:textId="77777777" w:rsidR="005F2D33" w:rsidRPr="00B2564A" w:rsidRDefault="005F2D33" w:rsidP="00215FAE">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4A773" w14:textId="77777777" w:rsidR="005F2D33" w:rsidRPr="00B2564A" w:rsidRDefault="005F2D33" w:rsidP="00215FAE">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689CA7" w14:textId="77777777" w:rsidR="005F2D33" w:rsidRPr="00B2564A" w:rsidRDefault="005F2D33" w:rsidP="00215FAE">
            <w:pPr>
              <w:spacing w:after="0"/>
              <w:ind w:right="130"/>
              <w:jc w:val="right"/>
              <w:rPr>
                <w:color w:val="000000"/>
              </w:rPr>
            </w:pPr>
            <w:r w:rsidRPr="00B2564A">
              <w:rPr>
                <w:color w:val="000000"/>
              </w:rPr>
              <w:t>2.743766068</w:t>
            </w:r>
          </w:p>
        </w:tc>
      </w:tr>
      <w:tr w:rsidR="005F2D33" w:rsidRPr="00B2564A" w14:paraId="0594814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23E369" w14:textId="77777777" w:rsidR="005F2D33" w:rsidRPr="00B2564A" w:rsidRDefault="005F2D33" w:rsidP="00215FAE">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D80D5C" w14:textId="77777777" w:rsidR="005F2D33" w:rsidRPr="00B2564A" w:rsidRDefault="005F2D33" w:rsidP="00215FAE">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855093" w14:textId="77777777" w:rsidR="005F2D33" w:rsidRPr="00B2564A" w:rsidRDefault="005F2D33" w:rsidP="00215FAE">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70DC2F" w14:textId="77777777" w:rsidR="005F2D33" w:rsidRPr="00B2564A" w:rsidRDefault="005F2D33" w:rsidP="00215FAE">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BBED89" w14:textId="77777777" w:rsidR="005F2D33" w:rsidRPr="00B2564A" w:rsidRDefault="005F2D33" w:rsidP="00215FAE">
            <w:pPr>
              <w:spacing w:after="0"/>
              <w:ind w:right="130"/>
              <w:jc w:val="right"/>
              <w:rPr>
                <w:color w:val="000000"/>
              </w:rPr>
            </w:pPr>
            <w:r w:rsidRPr="00B2564A">
              <w:rPr>
                <w:color w:val="000000"/>
              </w:rPr>
              <w:t>2.611025613</w:t>
            </w:r>
          </w:p>
        </w:tc>
      </w:tr>
      <w:tr w:rsidR="005F2D33" w:rsidRPr="00B2564A" w14:paraId="28348F4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058D6" w14:textId="77777777" w:rsidR="005F2D33" w:rsidRPr="00B2564A" w:rsidRDefault="005F2D33" w:rsidP="00215FAE">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CCCDA1" w14:textId="77777777" w:rsidR="005F2D33" w:rsidRPr="00B2564A" w:rsidRDefault="005F2D33" w:rsidP="00215FAE">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F962B1" w14:textId="77777777" w:rsidR="005F2D33" w:rsidRPr="00B2564A" w:rsidRDefault="005F2D33" w:rsidP="00215FAE">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4C0BE5" w14:textId="77777777" w:rsidR="005F2D33" w:rsidRPr="00B2564A" w:rsidRDefault="005F2D33" w:rsidP="00215FAE">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714A1A" w14:textId="77777777" w:rsidR="005F2D33" w:rsidRPr="00B2564A" w:rsidRDefault="005F2D33" w:rsidP="00215FAE">
            <w:pPr>
              <w:spacing w:after="0"/>
              <w:ind w:right="130"/>
              <w:jc w:val="right"/>
              <w:rPr>
                <w:color w:val="000000"/>
              </w:rPr>
            </w:pPr>
            <w:r w:rsidRPr="00B2564A">
              <w:rPr>
                <w:color w:val="000000"/>
              </w:rPr>
              <w:t>2.455639733</w:t>
            </w:r>
          </w:p>
        </w:tc>
      </w:tr>
      <w:tr w:rsidR="005F2D33" w:rsidRPr="00B2564A" w14:paraId="6F7AFEC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A5E3C" w14:textId="77777777" w:rsidR="005F2D33" w:rsidRPr="00B2564A" w:rsidRDefault="005F2D33" w:rsidP="00215FAE">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ADCE6F" w14:textId="77777777" w:rsidR="005F2D33" w:rsidRPr="00B2564A" w:rsidRDefault="005F2D33" w:rsidP="00215FAE">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5395E" w14:textId="77777777" w:rsidR="005F2D33" w:rsidRPr="00B2564A" w:rsidRDefault="005F2D33" w:rsidP="00215FAE">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0671BD" w14:textId="77777777" w:rsidR="005F2D33" w:rsidRPr="00B2564A" w:rsidRDefault="005F2D33" w:rsidP="00215FAE">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46280C" w14:textId="77777777" w:rsidR="005F2D33" w:rsidRPr="00B2564A" w:rsidRDefault="005F2D33" w:rsidP="00215FAE">
            <w:pPr>
              <w:spacing w:after="0"/>
              <w:ind w:right="130"/>
              <w:jc w:val="right"/>
              <w:rPr>
                <w:color w:val="000000"/>
              </w:rPr>
            </w:pPr>
            <w:r w:rsidRPr="00B2564A">
              <w:rPr>
                <w:color w:val="000000"/>
              </w:rPr>
              <w:t>2.559196658</w:t>
            </w:r>
          </w:p>
        </w:tc>
      </w:tr>
      <w:tr w:rsidR="005F2D33" w:rsidRPr="00B2564A" w14:paraId="336EA53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E0DFF" w14:textId="77777777" w:rsidR="005F2D33" w:rsidRPr="00B2564A" w:rsidRDefault="005F2D33" w:rsidP="00215FAE">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BBDA1C" w14:textId="77777777" w:rsidR="005F2D33" w:rsidRPr="00B2564A" w:rsidRDefault="005F2D33" w:rsidP="00215FAE">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AB4248" w14:textId="77777777" w:rsidR="005F2D33" w:rsidRPr="00B2564A" w:rsidRDefault="005F2D33" w:rsidP="00215FAE">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1AA364" w14:textId="77777777" w:rsidR="005F2D33" w:rsidRPr="00B2564A" w:rsidRDefault="005F2D33" w:rsidP="00215FAE">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FB07FF" w14:textId="77777777" w:rsidR="005F2D33" w:rsidRPr="00B2564A" w:rsidRDefault="005F2D33" w:rsidP="00215FAE">
            <w:pPr>
              <w:spacing w:after="0"/>
              <w:ind w:right="130"/>
              <w:jc w:val="right"/>
              <w:rPr>
                <w:color w:val="000000"/>
              </w:rPr>
            </w:pPr>
            <w:r w:rsidRPr="00B2564A">
              <w:rPr>
                <w:color w:val="000000"/>
              </w:rPr>
              <w:t>2.394167855</w:t>
            </w:r>
          </w:p>
        </w:tc>
      </w:tr>
      <w:tr w:rsidR="005F2D33" w:rsidRPr="00B2564A" w14:paraId="0EDEEB3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C5182E" w14:textId="77777777" w:rsidR="005F2D33" w:rsidRPr="00B2564A" w:rsidRDefault="005F2D33" w:rsidP="00215FAE">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3D7773" w14:textId="77777777" w:rsidR="005F2D33" w:rsidRPr="00B2564A" w:rsidRDefault="005F2D33" w:rsidP="00215FAE">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1C4F58" w14:textId="77777777" w:rsidR="005F2D33" w:rsidRPr="00B2564A" w:rsidRDefault="005F2D33" w:rsidP="00215FAE">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1CB146" w14:textId="77777777" w:rsidR="005F2D33" w:rsidRPr="00B2564A" w:rsidRDefault="005F2D33" w:rsidP="00215FAE">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C976CA" w14:textId="77777777" w:rsidR="005F2D33" w:rsidRPr="00B2564A" w:rsidRDefault="005F2D33" w:rsidP="00215FAE">
            <w:pPr>
              <w:spacing w:after="0"/>
              <w:ind w:right="130"/>
              <w:jc w:val="right"/>
              <w:rPr>
                <w:color w:val="000000"/>
              </w:rPr>
            </w:pPr>
            <w:r w:rsidRPr="00B2564A">
              <w:rPr>
                <w:color w:val="000000"/>
              </w:rPr>
              <w:t>2.213538558</w:t>
            </w:r>
          </w:p>
        </w:tc>
      </w:tr>
      <w:tr w:rsidR="005F2D33" w:rsidRPr="00B2564A" w14:paraId="6480EDB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F3646B" w14:textId="77777777" w:rsidR="005F2D33" w:rsidRPr="00B2564A" w:rsidRDefault="005F2D33" w:rsidP="00215FAE">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602DDE" w14:textId="77777777" w:rsidR="005F2D33" w:rsidRPr="00B2564A" w:rsidRDefault="005F2D33" w:rsidP="00215FAE">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CC850D" w14:textId="77777777" w:rsidR="005F2D33" w:rsidRPr="00B2564A" w:rsidRDefault="005F2D33" w:rsidP="00215FAE">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1910AC" w14:textId="77777777" w:rsidR="005F2D33" w:rsidRPr="00B2564A" w:rsidRDefault="005F2D33" w:rsidP="00215FAE">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A1853B" w14:textId="77777777" w:rsidR="005F2D33" w:rsidRPr="00B2564A" w:rsidRDefault="005F2D33" w:rsidP="00215FAE">
            <w:pPr>
              <w:spacing w:after="0"/>
              <w:ind w:right="130"/>
              <w:jc w:val="right"/>
              <w:rPr>
                <w:color w:val="000000"/>
              </w:rPr>
            </w:pPr>
            <w:r w:rsidRPr="00B2564A">
              <w:rPr>
                <w:color w:val="000000"/>
              </w:rPr>
              <w:t>2.200587369</w:t>
            </w:r>
          </w:p>
        </w:tc>
      </w:tr>
    </w:tbl>
    <w:p w14:paraId="5D9E6A04" w14:textId="17223A80" w:rsidR="00AD450A" w:rsidRPr="00B2564A" w:rsidRDefault="00AD450A" w:rsidP="00B4146F">
      <w:pPr>
        <w:spacing w:before="240"/>
      </w:pPr>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561A276A">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6D7E2B9" w14:textId="3971704F" w:rsidR="001551A2" w:rsidRPr="00B2564A" w:rsidRDefault="0022112E" w:rsidP="00236B63">
      <w:pPr>
        <w:pStyle w:val="Caption"/>
      </w:pPr>
      <w:bookmarkStart w:id="177" w:name="_Toc147916520"/>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w:t>
      </w:r>
      <w:r w:rsidR="00781143">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77"/>
    </w:p>
    <w:p w14:paraId="7457D900" w14:textId="77777777" w:rsidR="008309BD" w:rsidRPr="00B2564A" w:rsidRDefault="008309BD" w:rsidP="008309BD">
      <w:pPr>
        <w:keepNext/>
        <w:jc w:val="center"/>
      </w:pPr>
      <w:r w:rsidRPr="00B2564A">
        <w:drawing>
          <wp:inline distT="0" distB="0" distL="0" distR="0" wp14:anchorId="5D6380F0" wp14:editId="3A096463">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03F45D3" w14:textId="59C5C9D8" w:rsidR="005B285E" w:rsidRPr="00B2564A" w:rsidRDefault="008309BD" w:rsidP="00236B63">
      <w:pPr>
        <w:pStyle w:val="Caption"/>
      </w:pPr>
      <w:bookmarkStart w:id="178" w:name="_Ref145324379"/>
      <w:bookmarkStart w:id="179" w:name="_Toc147916521"/>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3</w:t>
      </w:r>
      <w:r w:rsidR="00781143">
        <w:fldChar w:fldCharType="end"/>
      </w:r>
      <w:bookmarkEnd w:id="178"/>
      <w:r w:rsidRPr="00B2564A">
        <w:t>. Wind speed factor</w:t>
      </w:r>
      <w:r w:rsidR="00996A34" w:rsidRPr="00B2564A">
        <w:t xml:space="preserve">s by the read wind speed </w:t>
      </w:r>
      <w:r w:rsidR="004731AF" w:rsidRPr="00B2564A">
        <w:t>from the anemometer</w:t>
      </w:r>
      <w:bookmarkEnd w:id="179"/>
    </w:p>
    <w:p w14:paraId="43A60847" w14:textId="637060D0"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014604" w:rsidRPr="00B2564A">
        <w:t xml:space="preserve">Figure </w:t>
      </w:r>
      <w:r w:rsidR="00014604">
        <w:t>4</w:t>
      </w:r>
      <w:r w:rsidR="00014604">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70AD9E9E" w:rsidR="00CF26F0" w:rsidRPr="00B2564A" w:rsidRDefault="00CF26F0" w:rsidP="006E538F">
            <w:pPr>
              <w:jc w:val="center"/>
            </w:pPr>
            <w:r w:rsidRPr="00B2564A">
              <w:t>(</w:t>
            </w:r>
            <w:bookmarkStart w:id="180" w:name="Is"/>
            <w:bookmarkStart w:id="181" w:name="ModelForF"/>
            <w:r w:rsidRPr="00B2564A">
              <w:fldChar w:fldCharType="begin"/>
            </w:r>
            <w:r w:rsidRPr="00B2564A">
              <w:instrText xml:space="preserve"> SEQ Eq \* MERGEFORMAT </w:instrText>
            </w:r>
            <w:r w:rsidRPr="00B2564A">
              <w:fldChar w:fldCharType="separate"/>
            </w:r>
            <w:r w:rsidR="00014604">
              <w:t>3</w:t>
            </w:r>
            <w:r w:rsidRPr="00B2564A">
              <w:fldChar w:fldCharType="end"/>
            </w:r>
            <w:bookmarkEnd w:id="180"/>
            <w:bookmarkEnd w:id="181"/>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013FA94A" w14:textId="3900F3D6" w:rsidR="00786B3B" w:rsidRDefault="000F3342" w:rsidP="005C775B">
      <w:pPr>
        <w:jc w:val="both"/>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014604" w:rsidRPr="00B2564A">
        <w:t xml:space="preserve">Figure </w:t>
      </w:r>
      <w:r w:rsidR="00014604">
        <w:t>4</w:t>
      </w:r>
      <w:r w:rsidR="00014604">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014604">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014604" w:rsidRPr="00B2564A">
        <w:t xml:space="preserve">Table </w:t>
      </w:r>
      <w:r w:rsidR="00014604">
        <w:t>4</w:t>
      </w:r>
      <w:r w:rsidR="00014604">
        <w:noBreakHyphen/>
        <w:t>1</w:t>
      </w:r>
      <w:r w:rsidR="005976DD" w:rsidRPr="00B2564A">
        <w:rPr>
          <w:rFonts w:eastAsiaTheme="minorEastAsia"/>
        </w:rPr>
        <w:fldChar w:fldCharType="end"/>
      </w:r>
      <w:r w:rsidR="005976DD" w:rsidRPr="00B2564A">
        <w:rPr>
          <w:rFonts w:eastAsiaTheme="minorEastAsia"/>
        </w:rPr>
        <w:t>.</w:t>
      </w:r>
    </w:p>
    <w:p w14:paraId="667A74BE" w14:textId="78E3FB98" w:rsidR="00AC15CF" w:rsidRPr="00B2564A" w:rsidRDefault="00786B3B" w:rsidP="005C775B">
      <w:pPr>
        <w:jc w:val="both"/>
        <w:rPr>
          <w:rFonts w:eastAsiaTheme="minorEastAsia"/>
        </w:rPr>
      </w:pPr>
      <w:r>
        <w:rPr>
          <w:rFonts w:eastAsiaTheme="minorEastAsia"/>
        </w:rPr>
        <w:t>Last but not least, it is</w:t>
      </w:r>
      <w:r w:rsidR="00571098">
        <w:rPr>
          <w:rFonts w:eastAsiaTheme="minorEastAsia"/>
        </w:rPr>
        <w:t xml:space="preserve"> worth noticing that the rational function suggested as the </w:t>
      </w:r>
      <w:r w:rsidR="005C775B">
        <w:rPr>
          <w:rFonts w:eastAsiaTheme="minorEastAsia"/>
        </w:rPr>
        <w:t xml:space="preserve">model for the anemometer function </w:t>
      </w:r>
      <w:r w:rsidR="00AB08FB">
        <w:rPr>
          <w:rFonts w:eastAsiaTheme="minorEastAsia"/>
        </w:rPr>
        <w:t>is not absolute</w:t>
      </w:r>
      <w:r w:rsidR="001C0D80">
        <w:rPr>
          <w:rFonts w:eastAsiaTheme="minorEastAsia"/>
        </w:rPr>
        <w:t xml:space="preserve">. </w:t>
      </w:r>
      <w:r w:rsidR="002E43BC">
        <w:rPr>
          <w:rFonts w:eastAsiaTheme="minorEastAsia"/>
        </w:rPr>
        <w:fldChar w:fldCharType="begin" w:fldLock="1"/>
      </w:r>
      <w:r w:rsidR="004A37D4">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002E43BC">
        <w:rPr>
          <w:rFonts w:eastAsiaTheme="minorEastAsia"/>
        </w:rPr>
        <w:fldChar w:fldCharType="separate"/>
      </w:r>
      <w:r w:rsidR="002E43BC" w:rsidRPr="002E43BC">
        <w:rPr>
          <w:rFonts w:eastAsiaTheme="minorEastAsia"/>
        </w:rPr>
        <w:t>[19]</w:t>
      </w:r>
      <w:r w:rsidR="002E43BC">
        <w:rPr>
          <w:rFonts w:eastAsiaTheme="minorEastAsia"/>
        </w:rPr>
        <w:fldChar w:fldCharType="end"/>
      </w:r>
      <w:r w:rsidR="002E43BC">
        <w:rPr>
          <w:rFonts w:eastAsiaTheme="minorEastAsia"/>
        </w:rPr>
        <w:t xml:space="preserve"> </w:t>
      </w:r>
      <w:r w:rsidR="00624077">
        <w:rPr>
          <w:rFonts w:eastAsiaTheme="minorEastAsia"/>
        </w:rPr>
        <w:t xml:space="preserve">digs into the aerodynamics of the cup anemometer and gives </w:t>
      </w:r>
      <w:r w:rsidR="00994664">
        <w:rPr>
          <w:rFonts w:eastAsiaTheme="minorEastAsia"/>
        </w:rPr>
        <w:t>a much more detailed, yet complex, model of the anemometer factor</w:t>
      </w:r>
      <w:r w:rsidR="009B3016">
        <w:rPr>
          <w:rFonts w:eastAsiaTheme="minorEastAsia"/>
        </w:rPr>
        <w:t xml:space="preserve">. In order to avoid complexity which is out of scope </w:t>
      </w:r>
      <w:r w:rsidR="00872C0C">
        <w:rPr>
          <w:rFonts w:eastAsiaTheme="minorEastAsia"/>
        </w:rPr>
        <w:t xml:space="preserve">of this thesis, the </w:t>
      </w:r>
      <w:r w:rsidR="00BD7744">
        <w:rPr>
          <w:rFonts w:eastAsiaTheme="minorEastAsia"/>
        </w:rPr>
        <w:t xml:space="preserve">only </w:t>
      </w:r>
      <w:r w:rsidR="00872C0C">
        <w:rPr>
          <w:rFonts w:eastAsiaTheme="minorEastAsia"/>
        </w:rPr>
        <w:t xml:space="preserve">model </w:t>
      </w:r>
      <w:r w:rsidR="00BD7744">
        <w:rPr>
          <w:rFonts w:eastAsiaTheme="minorEastAsia"/>
        </w:rPr>
        <w:t>built with the Curve Fitting Tool in Matlab is presented.</w:t>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8"/>
                    <a:stretch>
                      <a:fillRect/>
                    </a:stretch>
                  </pic:blipFill>
                  <pic:spPr>
                    <a:xfrm>
                      <a:off x="0" y="0"/>
                      <a:ext cx="8926042" cy="4835388"/>
                    </a:xfrm>
                    <a:prstGeom prst="rect">
                      <a:avLst/>
                    </a:prstGeom>
                  </pic:spPr>
                </pic:pic>
              </a:graphicData>
            </a:graphic>
          </wp:inline>
        </w:drawing>
      </w:r>
    </w:p>
    <w:p w14:paraId="070E2C1B" w14:textId="1EEE2588" w:rsidR="00DD3CED" w:rsidRPr="00B2564A" w:rsidRDefault="00DD3CED" w:rsidP="00236B63">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82" w:name="_Toc147916522"/>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4</w:t>
      </w:r>
      <w:r w:rsidR="00781143">
        <w:fldChar w:fldCharType="end"/>
      </w:r>
      <w:r w:rsidRPr="00B2564A">
        <w:t xml:space="preserve">. Curve Fitting result </w:t>
      </w:r>
      <w:r w:rsidR="00424FC6" w:rsidRPr="00B2564A">
        <w:t>for N = 1</w:t>
      </w:r>
      <w:bookmarkEnd w:id="182"/>
    </w:p>
    <w:p w14:paraId="3A89EDBB" w14:textId="77777777" w:rsidR="00CB483B" w:rsidRPr="00B2564A" w:rsidRDefault="00CB483B" w:rsidP="00CB483B">
      <w:pPr>
        <w:keepNext/>
        <w:jc w:val="center"/>
      </w:pPr>
      <w:r w:rsidRPr="00B2564A">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9"/>
                    <a:stretch>
                      <a:fillRect/>
                    </a:stretch>
                  </pic:blipFill>
                  <pic:spPr>
                    <a:xfrm>
                      <a:off x="0" y="0"/>
                      <a:ext cx="8919476" cy="4831829"/>
                    </a:xfrm>
                    <a:prstGeom prst="rect">
                      <a:avLst/>
                    </a:prstGeom>
                  </pic:spPr>
                </pic:pic>
              </a:graphicData>
            </a:graphic>
          </wp:inline>
        </w:drawing>
      </w:r>
    </w:p>
    <w:p w14:paraId="58720057" w14:textId="6C9E8210" w:rsidR="00CB483B" w:rsidRPr="00B2564A" w:rsidRDefault="00CB483B" w:rsidP="00236B63">
      <w:pPr>
        <w:pStyle w:val="Caption"/>
      </w:pPr>
      <w:bookmarkStart w:id="183" w:name="_Toc147916523"/>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5</w:t>
      </w:r>
      <w:r w:rsidR="00781143">
        <w:fldChar w:fldCharType="end"/>
      </w:r>
      <w:r w:rsidRPr="00B2564A">
        <w:t>. Curve Fitting result for N = 2</w:t>
      </w:r>
      <w:bookmarkEnd w:id="183"/>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0"/>
                    <a:stretch>
                      <a:fillRect/>
                    </a:stretch>
                  </pic:blipFill>
                  <pic:spPr>
                    <a:xfrm>
                      <a:off x="0" y="0"/>
                      <a:ext cx="8933062" cy="4839190"/>
                    </a:xfrm>
                    <a:prstGeom prst="rect">
                      <a:avLst/>
                    </a:prstGeom>
                  </pic:spPr>
                </pic:pic>
              </a:graphicData>
            </a:graphic>
          </wp:inline>
        </w:drawing>
      </w:r>
    </w:p>
    <w:p w14:paraId="544BEAED" w14:textId="5A3268B5" w:rsidR="0077415F" w:rsidRPr="00B2564A" w:rsidRDefault="00E12EFF" w:rsidP="00236B63">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84" w:name="_Ref145328085"/>
      <w:bookmarkStart w:id="185" w:name="_Toc147916524"/>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6</w:t>
      </w:r>
      <w:r w:rsidR="00781143">
        <w:fldChar w:fldCharType="end"/>
      </w:r>
      <w:bookmarkEnd w:id="184"/>
      <w:r w:rsidRPr="00B2564A">
        <w:t xml:space="preserve">. Curve Fitting result for N = </w:t>
      </w:r>
      <w:r w:rsidR="00CB3F65" w:rsidRPr="00B2564A">
        <w:t>3</w:t>
      </w:r>
      <w:bookmarkEnd w:id="185"/>
    </w:p>
    <w:p w14:paraId="6A22B622" w14:textId="5999449E" w:rsidR="00D802B8" w:rsidRPr="00B2564A" w:rsidRDefault="00A42F74" w:rsidP="00170E6A">
      <w:pPr>
        <w:pStyle w:val="Heading2"/>
      </w:pPr>
      <w:bookmarkStart w:id="186" w:name="_Ref145426946"/>
      <w:bookmarkStart w:id="187" w:name="_Toc148601796"/>
      <w:r w:rsidRPr="00B2564A">
        <w:lastRenderedPageBreak/>
        <w:t>Wind Vane</w:t>
      </w:r>
      <w:bookmarkEnd w:id="186"/>
      <w:bookmarkEnd w:id="187"/>
    </w:p>
    <w:p w14:paraId="0C16B47A" w14:textId="224D53D0"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014604">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014604" w:rsidRPr="00B2564A">
        <w:t xml:space="preserve">Figure </w:t>
      </w:r>
      <w:r w:rsidR="00014604">
        <w:t>3</w:t>
      </w:r>
      <w:r w:rsidR="00014604">
        <w:noBreakHyphen/>
        <w:t>13</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014604">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371B9281" w:rsidR="00F129F1" w:rsidRPr="00B2564A" w:rsidRDefault="00C36539" w:rsidP="00F129F1">
      <w:pPr>
        <w:keepNext/>
        <w:jc w:val="center"/>
      </w:pPr>
      <w:r w:rsidRPr="00B2564A">
        <w:drawing>
          <wp:inline distT="0" distB="0" distL="0" distR="0" wp14:anchorId="428111FE" wp14:editId="6C9C0547">
            <wp:extent cx="6038850" cy="4305300"/>
            <wp:effectExtent l="0" t="0" r="0" b="0"/>
            <wp:docPr id="1980489888" name="Chart 1980489888">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1B4F41D" w14:textId="4B519F11" w:rsidR="00C306CB" w:rsidRPr="00B2564A" w:rsidRDefault="00F129F1" w:rsidP="00236B63">
      <w:pPr>
        <w:pStyle w:val="Caption"/>
      </w:pPr>
      <w:bookmarkStart w:id="188" w:name="_Toc147916525"/>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7</w:t>
      </w:r>
      <w:r w:rsidR="00781143">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88"/>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560A1C0A"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w:t>
      </w:r>
      <w:r w:rsidR="00DD1E80" w:rsidRPr="00B2564A">
        <w:lastRenderedPageBreak/>
        <w:t xml:space="preserve">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014604" w:rsidRPr="00B2564A">
        <w:t xml:space="preserve">Table </w:t>
      </w:r>
      <w:r w:rsidR="00014604">
        <w:t>4</w:t>
      </w:r>
      <w:r w:rsidR="00014604">
        <w:noBreakHyphen/>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C36539">
        <w:fldChar w:fldCharType="begin"/>
      </w:r>
      <w:r w:rsidR="00C36539">
        <w:instrText xml:space="preserve"> REF _Ref147864778 \h </w:instrText>
      </w:r>
      <w:r w:rsidR="00C36539">
        <w:fldChar w:fldCharType="separate"/>
      </w:r>
      <w:r w:rsidR="00014604">
        <w:t>Table 2</w:t>
      </w:r>
      <w:r w:rsidR="00014604">
        <w:noBreakHyphen/>
        <w:t>1</w:t>
      </w:r>
      <w:r w:rsidR="00C36539">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p w14:paraId="55FBAC8E" w14:textId="314E98D4" w:rsidR="00CE72EB" w:rsidRDefault="00137C12" w:rsidP="00236B63">
      <w:pPr>
        <w:pStyle w:val="Caption"/>
      </w:pPr>
      <w:bookmarkStart w:id="189" w:name="_Ref145613697"/>
      <w:bookmarkStart w:id="190" w:name="_Toc147609020"/>
      <w:r w:rsidRPr="00B2564A">
        <w:t xml:space="preserve">Table </w:t>
      </w:r>
      <w:r w:rsidR="00F7068B">
        <w:fldChar w:fldCharType="begin"/>
      </w:r>
      <w:r w:rsidR="00F7068B">
        <w:instrText xml:space="preserve"> STYLEREF 1 \s </w:instrText>
      </w:r>
      <w:r w:rsidR="00F7068B">
        <w:fldChar w:fldCharType="separate"/>
      </w:r>
      <w:r w:rsidR="00014604">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2</w:t>
      </w:r>
      <w:r w:rsidR="00F7068B">
        <w:fldChar w:fldCharType="end"/>
      </w:r>
      <w:bookmarkEnd w:id="189"/>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90"/>
    </w:p>
    <w:tbl>
      <w:tblPr>
        <w:tblW w:w="4861" w:type="dxa"/>
        <w:jc w:val="center"/>
        <w:tblLook w:val="04A0" w:firstRow="1" w:lastRow="0" w:firstColumn="1" w:lastColumn="0" w:noHBand="0" w:noVBand="1"/>
      </w:tblPr>
      <w:tblGrid>
        <w:gridCol w:w="1833"/>
        <w:gridCol w:w="1276"/>
        <w:gridCol w:w="709"/>
        <w:gridCol w:w="1116"/>
      </w:tblGrid>
      <w:tr w:rsidR="00B4146F" w:rsidRPr="00B2564A" w14:paraId="435B85B9" w14:textId="77777777" w:rsidTr="00215FAE">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1E8B64A7" w14:textId="77777777" w:rsidR="00B4146F" w:rsidRPr="00B2564A" w:rsidRDefault="00B4146F" w:rsidP="00215FAE">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64A10EF7" w14:textId="77777777" w:rsidR="00B4146F" w:rsidRPr="00B2564A" w:rsidRDefault="00B4146F"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11C811B2" w14:textId="77777777" w:rsidR="00B4146F" w:rsidRPr="00B2564A" w:rsidRDefault="00B4146F"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B4146F" w:rsidRPr="00B2564A" w14:paraId="07B02F99" w14:textId="77777777" w:rsidTr="00215FAE">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2925DC8E"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C8AFEF7"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6B64193A" w14:textId="77777777" w:rsidR="00B4146F" w:rsidRPr="00B2564A" w:rsidRDefault="00B4146F" w:rsidP="00215FAE">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7A28BB8E" w14:textId="77777777" w:rsidR="00B4146F" w:rsidRPr="00B2564A" w:rsidRDefault="00B4146F" w:rsidP="00215FAE">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B4146F" w:rsidRPr="00B2564A" w14:paraId="4B51A64F"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0D1EC18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FF3DDD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799273F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277DC7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5E751EE2"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665FFD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213BA9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9EAC9A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F47542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577BB613"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E2EAA7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F4E029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1EC78FD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8E5EB2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5425EEBF"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004CE7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3729E9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2F3A4F5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B02593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73F1F28E"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E44E5C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 (*)</w:t>
            </w:r>
          </w:p>
        </w:tc>
        <w:tc>
          <w:tcPr>
            <w:tcW w:w="1276" w:type="dxa"/>
            <w:tcBorders>
              <w:top w:val="nil"/>
              <w:left w:val="nil"/>
              <w:bottom w:val="nil"/>
              <w:right w:val="nil"/>
            </w:tcBorders>
            <w:shd w:val="clear" w:color="auto" w:fill="auto"/>
            <w:noWrap/>
            <w:vAlign w:val="bottom"/>
            <w:hideMark/>
          </w:tcPr>
          <w:p w14:paraId="4430260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0630153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A9BE2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B4146F" w:rsidRPr="00B2564A" w14:paraId="548E17BD"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3F3179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FDBD16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6EFCE09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641C7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777E05FC" w14:textId="77777777" w:rsidTr="00215FAE">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6A31A31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D49DB9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6579A82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7342BB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75D00D9B"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38B89413"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 (*)</w:t>
            </w:r>
          </w:p>
        </w:tc>
        <w:tc>
          <w:tcPr>
            <w:tcW w:w="1276" w:type="dxa"/>
            <w:tcBorders>
              <w:top w:val="nil"/>
              <w:left w:val="nil"/>
              <w:bottom w:val="nil"/>
              <w:right w:val="nil"/>
            </w:tcBorders>
            <w:shd w:val="clear" w:color="000000" w:fill="FFC7CE"/>
            <w:noWrap/>
            <w:vAlign w:val="bottom"/>
            <w:hideMark/>
          </w:tcPr>
          <w:p w14:paraId="1C157CBD"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F5F1E58"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7F1C254E"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6D23FC38"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9A6DF4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1D09D4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B2DA71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171284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4ED9D095"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88FDFEA"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28DE4DB"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78917F05"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00C2DE61"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76E3EC3C"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523B77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6419B7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6DF69C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8D7B91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C3D56B3"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0EAADF0"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61F98A4"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52FBE37"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73A140BC"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40A959BB"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833C1C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49EDF3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DE52F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C4C92D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C741EA1"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3BE433CD"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3CA40349"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7B1EC9C1"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72EE0D4"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51208A28"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DC7B26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113B7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7C7223D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1D630F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279A612C"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860FCF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BD67BA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52BEA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7684E8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B4146F" w:rsidRPr="00B2564A" w14:paraId="5182F1B4"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88EA8A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3E9F0E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00CCAC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702CD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9A1322E"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77F5F7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C7ECA6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727874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27E12B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23A65CBB"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080EC29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4ADC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07F8860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43A178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3FFD845D" w14:textId="77777777" w:rsidTr="00215FAE">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404049F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7D62BFB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0614BF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3FABE1A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2E877B21" w14:textId="77777777" w:rsidR="00B4146F" w:rsidRPr="00B4146F" w:rsidRDefault="00B4146F" w:rsidP="00B4146F"/>
    <w:p w14:paraId="44EA1B2A" w14:textId="19527DDE" w:rsidR="00660727" w:rsidRPr="00B2564A" w:rsidRDefault="00C36539" w:rsidP="009424DC">
      <w:pPr>
        <w:keepNext/>
        <w:spacing w:before="240"/>
        <w:jc w:val="center"/>
      </w:pPr>
      <w:r w:rsidRPr="00B2564A">
        <w:lastRenderedPageBreak/>
        <w:drawing>
          <wp:inline distT="0" distB="0" distL="0" distR="0" wp14:anchorId="0CB36E64" wp14:editId="5A9EA368">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21D1E60" w14:textId="21B6F1B8" w:rsidR="00660727" w:rsidRPr="00B2564A" w:rsidRDefault="00660727" w:rsidP="00236B63">
      <w:pPr>
        <w:pStyle w:val="Caption"/>
      </w:pPr>
      <w:bookmarkStart w:id="191" w:name="_Toc147916526"/>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8</w:t>
      </w:r>
      <w:r w:rsidR="00781143">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91"/>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43B30387"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014604" w:rsidRPr="00B2564A">
        <w:t xml:space="preserve">Figure </w:t>
      </w:r>
      <w:r w:rsidR="00014604">
        <w:t>4</w:t>
      </w:r>
      <w:r w:rsidR="00014604">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10D46587"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014604"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3"/>
                    <a:stretch>
                      <a:fillRect/>
                    </a:stretch>
                  </pic:blipFill>
                  <pic:spPr>
                    <a:xfrm>
                      <a:off x="0" y="0"/>
                      <a:ext cx="4722837" cy="2362889"/>
                    </a:xfrm>
                    <a:prstGeom prst="rect">
                      <a:avLst/>
                    </a:prstGeom>
                  </pic:spPr>
                </pic:pic>
              </a:graphicData>
            </a:graphic>
          </wp:inline>
        </w:drawing>
      </w:r>
    </w:p>
    <w:p w14:paraId="23A472A9" w14:textId="6AF2746C" w:rsidR="00B10927" w:rsidRPr="00B2564A" w:rsidRDefault="00B10927" w:rsidP="00236B63">
      <w:pPr>
        <w:pStyle w:val="Caption"/>
      </w:pPr>
      <w:bookmarkStart w:id="192" w:name="_Ref145616515"/>
      <w:bookmarkStart w:id="193" w:name="_Toc147916527"/>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9</w:t>
      </w:r>
      <w:r w:rsidR="00781143">
        <w:fldChar w:fldCharType="end"/>
      </w:r>
      <w:bookmarkEnd w:id="192"/>
      <w:r w:rsidRPr="00B2564A">
        <w:t>. Op-Amp setup for the voltage buffer test</w:t>
      </w:r>
      <w:bookmarkEnd w:id="193"/>
    </w:p>
    <w:p w14:paraId="46CBE39D" w14:textId="16D132DA"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BD4AE0" w:rsidRPr="00B2564A">
        <w:fldChar w:fldCharType="separate"/>
      </w:r>
      <w:r w:rsidR="00715E75" w:rsidRPr="00715E75">
        <w:t>[20]</w:t>
      </w:r>
      <w:r w:rsidR="00BD4AE0" w:rsidRPr="00B2564A">
        <w:fldChar w:fldCharType="end"/>
      </w:r>
      <w:r w:rsidR="00BD4AE0" w:rsidRPr="00B2564A">
        <w:t xml:space="preserve"> in</w:t>
      </w:r>
      <w:r w:rsidR="00C36539">
        <w:t xml:space="preserve"> </w:t>
      </w:r>
      <w:r w:rsidR="00C36539">
        <w:fldChar w:fldCharType="begin"/>
      </w:r>
      <w:r w:rsidR="00C36539">
        <w:instrText xml:space="preserve"> REF _Ref147864778 \h </w:instrText>
      </w:r>
      <w:r w:rsidR="00C36539">
        <w:fldChar w:fldCharType="separate"/>
      </w:r>
      <w:r w:rsidR="00014604">
        <w:t>Table 2</w:t>
      </w:r>
      <w:r w:rsidR="00014604">
        <w:noBreakHyphen/>
        <w:t>1</w:t>
      </w:r>
      <w:r w:rsidR="00C36539">
        <w:fldChar w:fldCharType="end"/>
      </w:r>
      <w:r w:rsidR="00BD4AE0" w:rsidRPr="00B2564A">
        <w:t>.</w:t>
      </w:r>
    </w:p>
    <w:p w14:paraId="26CF2B53" w14:textId="49139B35" w:rsidR="004773F1" w:rsidRPr="00B2564A" w:rsidRDefault="00C36539" w:rsidP="004773F1">
      <w:pPr>
        <w:keepNext/>
        <w:spacing w:before="240"/>
        <w:jc w:val="center"/>
      </w:pPr>
      <w:r w:rsidRPr="00B2564A">
        <w:drawing>
          <wp:inline distT="0" distB="0" distL="0" distR="0" wp14:anchorId="10361BE5" wp14:editId="06D8D94A">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8EE44C7" w14:textId="551B4911" w:rsidR="004773F1" w:rsidRPr="00B2564A" w:rsidRDefault="004773F1" w:rsidP="00236B63">
      <w:pPr>
        <w:pStyle w:val="Caption"/>
      </w:pPr>
      <w:bookmarkStart w:id="194" w:name="_Toc147916528"/>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0</w:t>
      </w:r>
      <w:r w:rsidR="00781143">
        <w:fldChar w:fldCharType="end"/>
      </w:r>
      <w:r w:rsidRPr="00B2564A">
        <w:t>. Number of correct and bad readings when sampling from an active 11.587-kHz LPF</w:t>
      </w:r>
      <w:r w:rsidR="00D84D14" w:rsidRPr="00B2564A">
        <w:t xml:space="preserve"> using </w:t>
      </w:r>
      <w:r w:rsidR="00D978FB" w:rsidRPr="00B2564A">
        <w:t>a CA3140EZ Op-Amp</w:t>
      </w:r>
      <w:bookmarkEnd w:id="194"/>
    </w:p>
    <w:p w14:paraId="327673EC" w14:textId="77777777" w:rsidR="00BD4AE0" w:rsidRPr="00B2564A" w:rsidRDefault="00BD4AE0" w:rsidP="00BD4AE0"/>
    <w:p w14:paraId="0E3BEC68" w14:textId="2BA9C80E" w:rsidR="00CE0094" w:rsidRPr="00B2564A" w:rsidRDefault="00CE0094" w:rsidP="00CE0094">
      <w:pPr>
        <w:pStyle w:val="Heading5"/>
      </w:pPr>
      <w:r w:rsidRPr="00B2564A">
        <w:lastRenderedPageBreak/>
        <w:t xml:space="preserve">Reading signal outputs by an active LPF using </w:t>
      </w:r>
      <w:r w:rsidR="002F5239" w:rsidRPr="00B2564A">
        <w:t>MCP6002-I/P</w:t>
      </w:r>
    </w:p>
    <w:p w14:paraId="62F31D2F" w14:textId="15E36E97"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V for the Op-Amp </w:t>
      </w:r>
      <w:r w:rsidR="00D52A4C" w:rsidRPr="00B2564A">
        <w:t>is not ideal since the main system runs at 3.3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014604" w:rsidRPr="00B2564A">
        <w:t xml:space="preserve">Figure </w:t>
      </w:r>
      <w:r w:rsidR="00014604">
        <w:t>4</w:t>
      </w:r>
      <w:r w:rsidR="00014604">
        <w:noBreakHyphen/>
        <w:t>9</w:t>
      </w:r>
      <w:r w:rsidR="00C07081" w:rsidRPr="00B2564A">
        <w:fldChar w:fldCharType="end"/>
      </w:r>
      <w:r w:rsidR="00C07081" w:rsidRPr="00B2564A">
        <w:t xml:space="preserve">, but </w:t>
      </w:r>
      <w:r w:rsidR="008A6F01" w:rsidRPr="00B2564A">
        <w:t xml:space="preserve">in this case, the VCC is kept at 3.3V and the Op-Amp </w:t>
      </w:r>
      <w:r w:rsidR="00073C61" w:rsidRPr="00B2564A">
        <w:t xml:space="preserve">becomes the variable. </w:t>
      </w:r>
    </w:p>
    <w:p w14:paraId="00FE4AF2" w14:textId="210EB05A"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014604"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39A6029F" w:rsidR="00D734DF" w:rsidRPr="00B2564A" w:rsidRDefault="00C36539" w:rsidP="00D734DF">
      <w:pPr>
        <w:keepNext/>
        <w:spacing w:before="240"/>
        <w:jc w:val="center"/>
      </w:pPr>
      <w:r w:rsidRPr="00B2564A">
        <w:drawing>
          <wp:inline distT="0" distB="0" distL="0" distR="0" wp14:anchorId="30BF4FB3" wp14:editId="3D40A38D">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42B4E19" w14:textId="0C84D676" w:rsidR="006413F9" w:rsidRPr="00B2564A" w:rsidRDefault="00D734DF" w:rsidP="00236B63">
      <w:pPr>
        <w:pStyle w:val="Caption"/>
      </w:pPr>
      <w:bookmarkStart w:id="195" w:name="_Toc147916529"/>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1</w:t>
      </w:r>
      <w:r w:rsidR="00781143">
        <w:fldChar w:fldCharType="end"/>
      </w:r>
      <w:r w:rsidRPr="00B2564A">
        <w:t>. Number of correct and bad readings when sampling from an active 11.587-kHz LPF using a MCP6002-I/P Op-Amp</w:t>
      </w:r>
      <w:bookmarkEnd w:id="195"/>
    </w:p>
    <w:p w14:paraId="211B92D2" w14:textId="7E2A5E37" w:rsidR="00C76657" w:rsidRPr="00B2564A" w:rsidRDefault="00990FA8" w:rsidP="00DB2533">
      <w:pPr>
        <w:pStyle w:val="Heading5"/>
      </w:pPr>
      <w:r w:rsidRPr="00B2564A">
        <w:lastRenderedPageBreak/>
        <w:t xml:space="preserve">The addition of a pull-down resistor </w:t>
      </w:r>
      <w:r w:rsidR="000B70F5" w:rsidRPr="00B2564A">
        <w:t>between the latest active LPF design and the microcontroller</w:t>
      </w:r>
    </w:p>
    <w:p w14:paraId="544BA0E0" w14:textId="4EE61285"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014604" w:rsidRPr="00B2564A">
        <w:t xml:space="preserve">Figure </w:t>
      </w:r>
      <w:r w:rsidR="00014604">
        <w:t>3</w:t>
      </w:r>
      <w:r w:rsidR="00014604">
        <w:noBreakHyphen/>
        <w:t>15</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236B63">
      <w:pPr>
        <w:pStyle w:val="Caption"/>
      </w:pPr>
      <w:r w:rsidRPr="00B2564A">
        <w:drawing>
          <wp:inline distT="0" distB="0" distL="0" distR="0" wp14:anchorId="3831A804" wp14:editId="0BE9A1EC">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9096AFD" w14:textId="0041CB9C" w:rsidR="00A306BC" w:rsidRPr="00B2564A" w:rsidRDefault="00A9653F" w:rsidP="00236B63">
      <w:pPr>
        <w:pStyle w:val="Caption"/>
      </w:pPr>
      <w:bookmarkStart w:id="196" w:name="_Toc147916530"/>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2</w:t>
      </w:r>
      <w:r w:rsidR="00781143">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00014604" w:rsidRPr="00B2564A">
        <w:t xml:space="preserve">Figure </w:t>
      </w:r>
      <w:r w:rsidR="00014604">
        <w:t>3</w:t>
      </w:r>
      <w:r w:rsidR="00014604">
        <w:noBreakHyphen/>
        <w:t>15</w:t>
      </w:r>
      <w:bookmarkEnd w:id="196"/>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170E6A">
      <w:pPr>
        <w:pStyle w:val="Heading2"/>
      </w:pPr>
      <w:bookmarkStart w:id="197" w:name="_Toc148601797"/>
      <w:r w:rsidRPr="00B2564A">
        <w:lastRenderedPageBreak/>
        <w:t>Rain Gauge</w:t>
      </w:r>
      <w:bookmarkEnd w:id="197"/>
    </w:p>
    <w:p w14:paraId="37F65C87" w14:textId="1735E6AF"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033E26">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80]","plainTextFormattedCitation":"[80]","previouslyFormattedCitation":"[80]"},"properties":{"noteIndex":0},"schema":"https://github.com/citation-style-language/schema/raw/master/csl-citation.json"}</w:instrText>
      </w:r>
      <w:r w:rsidR="00385F72" w:rsidRPr="00B2564A">
        <w:fldChar w:fldCharType="separate"/>
      </w:r>
      <w:r w:rsidR="00C61C23" w:rsidRPr="00C61C23">
        <w:t>[80]</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510DE3B3"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014604" w:rsidRPr="00B2564A">
        <w:t xml:space="preserve">Figure </w:t>
      </w:r>
      <w:r w:rsidR="00014604">
        <w:t>2</w:t>
      </w:r>
      <w:r w:rsidR="00014604">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286AACFA">
            <wp:extent cx="2924175" cy="2648829"/>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010" r="10280"/>
                    <a:stretch/>
                  </pic:blipFill>
                  <pic:spPr bwMode="auto">
                    <a:xfrm>
                      <a:off x="0" y="0"/>
                      <a:ext cx="2938488" cy="2661794"/>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61E71FF9" w:rsidR="004B674B" w:rsidRPr="00B2564A" w:rsidRDefault="0058224E" w:rsidP="00236B63">
      <w:pPr>
        <w:pStyle w:val="Caption"/>
      </w:pPr>
      <w:bookmarkStart w:id="198" w:name="_Toc147916531"/>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3</w:t>
      </w:r>
      <w:r w:rsidR="00781143">
        <w:fldChar w:fldCharType="end"/>
      </w:r>
      <w:r w:rsidRPr="00B2564A">
        <w:t>. The mini digital scale used in rain gauge test</w:t>
      </w:r>
      <w:bookmarkEnd w:id="198"/>
    </w:p>
    <w:p w14:paraId="25897DE2" w14:textId="05EDFAB8"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E66D83">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EA6F6D" w:rsidRPr="00B2564A">
        <w:fldChar w:fldCharType="separate"/>
      </w:r>
      <w:r w:rsidR="00715E75" w:rsidRPr="00715E75">
        <w:t>[22]</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p w14:paraId="5D5B9927" w14:textId="4F70F35D" w:rsidR="001D7C23" w:rsidRDefault="003D7D62" w:rsidP="00236B63">
      <w:pPr>
        <w:pStyle w:val="Caption"/>
      </w:pPr>
      <w:bookmarkStart w:id="199" w:name="_Toc147609021"/>
      <w:r w:rsidRPr="00B2564A">
        <w:t xml:space="preserve">Table </w:t>
      </w:r>
      <w:r w:rsidR="00F7068B">
        <w:fldChar w:fldCharType="begin"/>
      </w:r>
      <w:r w:rsidR="00F7068B">
        <w:instrText xml:space="preserve"> STYLEREF 1 \s </w:instrText>
      </w:r>
      <w:r w:rsidR="00F7068B">
        <w:fldChar w:fldCharType="separate"/>
      </w:r>
      <w:r w:rsidR="00014604">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3</w:t>
      </w:r>
      <w:r w:rsidR="00F7068B">
        <w:fldChar w:fldCharType="end"/>
      </w:r>
      <w:r w:rsidRPr="00B2564A">
        <w:t>. Rain gauge test with a fixed amount of water</w:t>
      </w:r>
      <w:bookmarkEnd w:id="199"/>
    </w:p>
    <w:tbl>
      <w:tblPr>
        <w:tblW w:w="7366" w:type="dxa"/>
        <w:jc w:val="center"/>
        <w:tblLook w:val="04A0" w:firstRow="1" w:lastRow="0" w:firstColumn="1" w:lastColumn="0" w:noHBand="0" w:noVBand="1"/>
      </w:tblPr>
      <w:tblGrid>
        <w:gridCol w:w="2122"/>
        <w:gridCol w:w="2126"/>
        <w:gridCol w:w="1559"/>
        <w:gridCol w:w="1559"/>
      </w:tblGrid>
      <w:tr w:rsidR="00B4146F" w:rsidRPr="00B2564A" w14:paraId="2BEA98BF" w14:textId="77777777" w:rsidTr="00215FAE">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2642E"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0599FDF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FB00075" w14:textId="77777777" w:rsidR="00B4146F" w:rsidRPr="00B2564A" w:rsidRDefault="00B4146F" w:rsidP="00215FAE">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1E0E76A7" w14:textId="77777777" w:rsidR="00B4146F" w:rsidRPr="00B2564A" w:rsidRDefault="00B4146F" w:rsidP="00215FAE">
            <w:pPr>
              <w:spacing w:after="0" w:line="240" w:lineRule="auto"/>
              <w:jc w:val="center"/>
              <w:rPr>
                <w:rFonts w:eastAsia="Times New Roman" w:cs="Times New Roman"/>
                <w:sz w:val="20"/>
                <w:szCs w:val="20"/>
                <w:lang w:eastAsia="en-GB"/>
              </w:rPr>
            </w:pPr>
          </w:p>
        </w:tc>
      </w:tr>
      <w:tr w:rsidR="00B4146F" w:rsidRPr="00B2564A" w14:paraId="5E9E1282" w14:textId="77777777" w:rsidTr="00215FAE">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F29414"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3227A20D"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809DF2"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23822DC"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B4146F" w:rsidRPr="00B2564A" w14:paraId="10D99911"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138F5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311F7AD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FB7DA1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6B35FA8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BDE031E"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6D1CA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94B2E3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7BA1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8EA9EE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3C7189D"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F2A668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8ABE73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45D2F0B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869895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5D72DD7C"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8080D7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47FA2EB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63DE955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6D15192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4E96E928"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AA7C2A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30E43E8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F3F155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7223483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5576C258"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E7B88C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343A638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3F08FED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725854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6EB15C53"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80A83B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66C8E0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1D9073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9AC367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5191C7B"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52FBCB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368576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44ED115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5BED5B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3C85CA4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F66561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1401FED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2B9B087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75A0FFE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CA43855"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3AE211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A396A7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07B741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1C58FB0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79748686" w14:textId="35F2DEBF" w:rsidR="00435CC0" w:rsidRDefault="003D7D62" w:rsidP="00236B63">
      <w:pPr>
        <w:pStyle w:val="Caption"/>
      </w:pPr>
      <w:bookmarkStart w:id="200" w:name="_Toc147609022"/>
      <w:r w:rsidRPr="00B2564A">
        <w:lastRenderedPageBreak/>
        <w:t xml:space="preserve">Table </w:t>
      </w:r>
      <w:r w:rsidR="00F7068B">
        <w:fldChar w:fldCharType="begin"/>
      </w:r>
      <w:r w:rsidR="00F7068B">
        <w:instrText xml:space="preserve"> STYLEREF 1 \s </w:instrText>
      </w:r>
      <w:r w:rsidR="00F7068B">
        <w:fldChar w:fldCharType="separate"/>
      </w:r>
      <w:r w:rsidR="00014604">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4</w:t>
      </w:r>
      <w:r w:rsidR="00F7068B">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bookmarkEnd w:id="200"/>
    </w:p>
    <w:tbl>
      <w:tblPr>
        <w:tblW w:w="7366" w:type="dxa"/>
        <w:jc w:val="center"/>
        <w:tblLook w:val="04A0" w:firstRow="1" w:lastRow="0" w:firstColumn="1" w:lastColumn="0" w:noHBand="0" w:noVBand="1"/>
      </w:tblPr>
      <w:tblGrid>
        <w:gridCol w:w="2122"/>
        <w:gridCol w:w="2126"/>
        <w:gridCol w:w="1559"/>
        <w:gridCol w:w="1559"/>
      </w:tblGrid>
      <w:tr w:rsidR="00B4146F" w:rsidRPr="00B2564A" w14:paraId="00A2DA84" w14:textId="77777777" w:rsidTr="00215FAE">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9E144"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3BF3C21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11691A9D" w14:textId="77777777" w:rsidR="00B4146F" w:rsidRPr="00B2564A" w:rsidRDefault="00B4146F" w:rsidP="00215FAE">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082EA5FF" w14:textId="77777777" w:rsidR="00B4146F" w:rsidRPr="00B2564A" w:rsidRDefault="00B4146F" w:rsidP="00215FAE">
            <w:pPr>
              <w:spacing w:after="0" w:line="240" w:lineRule="auto"/>
              <w:jc w:val="center"/>
              <w:rPr>
                <w:rFonts w:eastAsia="Times New Roman" w:cs="Times New Roman"/>
                <w:sz w:val="20"/>
                <w:szCs w:val="20"/>
                <w:lang w:eastAsia="en-GB"/>
              </w:rPr>
            </w:pPr>
          </w:p>
        </w:tc>
      </w:tr>
      <w:tr w:rsidR="00B4146F" w:rsidRPr="00B2564A" w14:paraId="3054098F" w14:textId="77777777" w:rsidTr="00215FAE">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2A5BA3F"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2AE6B085"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F0EB50B"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2444692"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B4146F" w:rsidRPr="00B2564A" w14:paraId="1C3FCA6A"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2FF877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3FFCDC3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6299DB3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437C8D2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B4146F" w:rsidRPr="00B2564A" w14:paraId="2CB64D8F"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64515A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335C9D0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03001A7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360303D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B4146F" w:rsidRPr="00B2564A" w14:paraId="6CBF9D6A"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8CA2F4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0</w:t>
            </w:r>
          </w:p>
        </w:tc>
        <w:tc>
          <w:tcPr>
            <w:tcW w:w="2126" w:type="dxa"/>
            <w:tcBorders>
              <w:top w:val="nil"/>
              <w:left w:val="nil"/>
              <w:bottom w:val="single" w:sz="4" w:space="0" w:color="auto"/>
              <w:right w:val="single" w:sz="4" w:space="0" w:color="auto"/>
            </w:tcBorders>
            <w:shd w:val="clear" w:color="auto" w:fill="auto"/>
            <w:noWrap/>
            <w:vAlign w:val="center"/>
            <w:hideMark/>
          </w:tcPr>
          <w:p w14:paraId="2F83B5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6ACFC30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3F7B001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B4146F" w:rsidRPr="00B2564A" w14:paraId="1A02264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E06DFA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38BEABC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05D0241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1D06694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B4146F" w:rsidRPr="00B2564A" w14:paraId="3643AF9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F836F4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505199F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658C6D0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573F664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175E980D" w14:textId="708C7293" w:rsidR="00E11D65" w:rsidRPr="00B2564A" w:rsidRDefault="00A414FB" w:rsidP="00B4146F">
      <w:pPr>
        <w:spacing w:before="240"/>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170E6A">
      <w:pPr>
        <w:pStyle w:val="Heading2"/>
      </w:pPr>
      <w:bookmarkStart w:id="201" w:name="_Ref145660582"/>
      <w:bookmarkStart w:id="202" w:name="_Ref145662565"/>
      <w:bookmarkStart w:id="203" w:name="_Toc148601798"/>
      <w:r w:rsidRPr="00B2564A">
        <w:t>Temperature Sensors</w:t>
      </w:r>
      <w:r w:rsidR="0092627A" w:rsidRPr="00B2564A">
        <w:t xml:space="preserve"> </w:t>
      </w:r>
      <w:r w:rsidR="005F473D" w:rsidRPr="00B2564A">
        <w:t>–</w:t>
      </w:r>
      <w:r w:rsidR="0092627A" w:rsidRPr="00B2564A">
        <w:t xml:space="preserve"> Hygrometer – Barometer</w:t>
      </w:r>
      <w:bookmarkEnd w:id="201"/>
      <w:bookmarkEnd w:id="202"/>
      <w:bookmarkEnd w:id="203"/>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708391E1" w14:textId="117D8373" w:rsidR="00663CFC" w:rsidRPr="00B2564A" w:rsidRDefault="00663CFC" w:rsidP="0073442A">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282"/>
      </w:tblGrid>
      <w:tr w:rsidR="00663CFC" w14:paraId="24169FD5" w14:textId="77777777" w:rsidTr="00981A50">
        <w:tc>
          <w:tcPr>
            <w:tcW w:w="4814" w:type="dxa"/>
          </w:tcPr>
          <w:p w14:paraId="51094031" w14:textId="2E0315D1" w:rsidR="00663CFC" w:rsidRDefault="00663CFC" w:rsidP="0073442A">
            <w:pPr>
              <w:jc w:val="center"/>
            </w:pPr>
            <w:r w:rsidRPr="00B2564A">
              <w:lastRenderedPageBreak/>
              <w:drawing>
                <wp:inline distT="0" distB="0" distL="0" distR="0" wp14:anchorId="4768C4E6" wp14:editId="7C276082">
                  <wp:extent cx="2724150" cy="2686050"/>
                  <wp:effectExtent l="0" t="0" r="0" b="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7070" t="13404" r="18439" b="1722"/>
                          <a:stretch/>
                        </pic:blipFill>
                        <pic:spPr bwMode="auto">
                          <a:xfrm>
                            <a:off x="0" y="0"/>
                            <a:ext cx="2741398" cy="27030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4" w:type="dxa"/>
            <w:vAlign w:val="bottom"/>
          </w:tcPr>
          <w:p w14:paraId="6AF069C5" w14:textId="36717624" w:rsidR="00663CFC" w:rsidRDefault="00663CFC" w:rsidP="00663CFC">
            <w:pPr>
              <w:jc w:val="center"/>
            </w:pPr>
            <w:r>
              <w:drawing>
                <wp:inline distT="0" distB="0" distL="0" distR="0" wp14:anchorId="39CE00F8" wp14:editId="1E48264D">
                  <wp:extent cx="3333750" cy="2500313"/>
                  <wp:effectExtent l="0" t="0" r="0" b="0"/>
                  <wp:docPr id="4905376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37670" name="Picture 490537670"/>
                          <pic:cNvPicPr/>
                        </pic:nvPicPr>
                        <pic:blipFill>
                          <a:blip r:embed="rId99">
                            <a:extLst>
                              <a:ext uri="{28A0092B-C50C-407E-A947-70E740481C1C}">
                                <a14:useLocalDpi xmlns:a14="http://schemas.microsoft.com/office/drawing/2010/main" val="0"/>
                              </a:ext>
                            </a:extLst>
                          </a:blip>
                          <a:stretch>
                            <a:fillRect/>
                          </a:stretch>
                        </pic:blipFill>
                        <pic:spPr>
                          <a:xfrm>
                            <a:off x="0" y="0"/>
                            <a:ext cx="3336822" cy="2502617"/>
                          </a:xfrm>
                          <a:prstGeom prst="rect">
                            <a:avLst/>
                          </a:prstGeom>
                        </pic:spPr>
                      </pic:pic>
                    </a:graphicData>
                  </a:graphic>
                </wp:inline>
              </w:drawing>
            </w:r>
          </w:p>
        </w:tc>
      </w:tr>
    </w:tbl>
    <w:p w14:paraId="2E73473E" w14:textId="4C3185D0" w:rsidR="0073442A" w:rsidRPr="00B2564A" w:rsidRDefault="0073442A" w:rsidP="00236B63">
      <w:pPr>
        <w:pStyle w:val="Caption"/>
      </w:pPr>
      <w:bookmarkStart w:id="204" w:name="_Toc147916532"/>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4</w:t>
      </w:r>
      <w:r w:rsidR="00781143">
        <w:fldChar w:fldCharType="end"/>
      </w:r>
      <w:r w:rsidRPr="00B2564A">
        <w:t xml:space="preserve">. Extech 445815 Humidity Alert II Hygro-Thermometer unit used as </w:t>
      </w:r>
      <w:r w:rsidR="00663CFC">
        <w:t xml:space="preserve">the </w:t>
      </w:r>
      <w:r w:rsidRPr="00B2564A">
        <w:t>reference</w:t>
      </w:r>
      <w:r w:rsidR="00663CFC">
        <w:t xml:space="preserve">, </w:t>
      </w:r>
      <w:r w:rsidR="00247B80">
        <w:br/>
      </w:r>
      <w:r w:rsidR="00663CFC">
        <w:t xml:space="preserve">and an instance of </w:t>
      </w:r>
      <w:r w:rsidR="00247B80">
        <w:t>environment parameters captured during the test</w:t>
      </w:r>
      <w:bookmarkEnd w:id="204"/>
    </w:p>
    <w:p w14:paraId="675ABAC4" w14:textId="7D23458D"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014604">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287DFD4D"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014604"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40FADBE8"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w:t>
      </w:r>
      <w:r w:rsidR="00C24921">
        <w:t xml:space="preserve">It </w:t>
      </w:r>
      <w:r w:rsidR="004B4FD9">
        <w:t xml:space="preserve">was later discovered that the </w:t>
      </w:r>
      <w:r w:rsidR="00603628">
        <w:t>issue fell under a limitation of the STM32F103x8/B medium density devices</w:t>
      </w:r>
      <w:r w:rsidR="005403A2">
        <w:t xml:space="preserve"> where I2C1 and remapped SPI1 </w:t>
      </w:r>
      <w:r w:rsidR="00E57749">
        <w:t>are in conflict</w:t>
      </w:r>
      <w:r w:rsidR="005C2371">
        <w:t xml:space="preserve"> </w:t>
      </w:r>
      <w:r w:rsidR="005C2371">
        <w:fldChar w:fldCharType="begin" w:fldLock="1"/>
      </w:r>
      <w:r w:rsidR="00033E26">
        <w:instrText>ADDIN CSL_CITATION {"citationItems":[{"id":"ITEM-1","itemData":{"author":[{"dropping-particle":"","family":"STMicroelectronics","given":"","non-dropping-particle":"","parse-names":false,"suffix":""}],"id":"ITEM-1","issued":{"date-parts":[["2015"]]},"title":"STM32F101x8/B, STM32F102x8/B and STM32F103x8/B medium-density device limitations","type":"article"},"uris":["http://www.mendeley.com/documents/?uuid=0f4116c6-59d9-42b2-9bfa-2d74629afafc"]}],"mendeley":{"formattedCitation":"[81]","plainTextFormattedCitation":"[81]","previouslyFormattedCitation":"[81]"},"properties":{"noteIndex":0},"schema":"https://github.com/citation-style-language/schema/raw/master/csl-citation.json"}</w:instrText>
      </w:r>
      <w:r w:rsidR="005C2371">
        <w:fldChar w:fldCharType="separate"/>
      </w:r>
      <w:r w:rsidR="00C61C23" w:rsidRPr="00C61C23">
        <w:t>[81]</w:t>
      </w:r>
      <w:r w:rsidR="005C2371">
        <w:fldChar w:fldCharType="end"/>
      </w:r>
      <w:r w:rsidR="005C2371">
        <w:t xml:space="preserve">; and the </w:t>
      </w:r>
      <w:r w:rsidR="0098781F">
        <w:t xml:space="preserve">review of the source codes of the STM32duino firmware results in </w:t>
      </w:r>
      <w:r w:rsidR="00F12482">
        <w:t xml:space="preserve">the fact that </w:t>
      </w:r>
      <w:r w:rsidR="00B279B4">
        <w:t xml:space="preserve">the </w:t>
      </w:r>
      <w:r w:rsidR="005C2371">
        <w:t xml:space="preserve">SPI1 used for the microSD card </w:t>
      </w:r>
      <w:r w:rsidR="002F45B7">
        <w:t>is a remapped functionality</w:t>
      </w:r>
      <w:r w:rsidR="00B279B4">
        <w:t xml:space="preserve">. </w:t>
      </w:r>
      <w:r w:rsidR="0039753B" w:rsidRPr="00B2564A">
        <w:t xml:space="preserve">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53B9387E" w14:textId="796D2339" w:rsidR="00902501"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lastRenderedPageBreak/>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r w:rsidR="003C35EA" w:rsidRPr="00B2564A">
        <w:t xml:space="preserve">The results of the test </w:t>
      </w:r>
      <w:r w:rsidR="00D63A5B" w:rsidRPr="00B2564A">
        <w:t>are</w:t>
      </w:r>
      <w:r w:rsidR="003C35EA"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0C466951">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3965D33F" w14:textId="21C5DDA9" w:rsidR="001D4B2B" w:rsidRPr="00B2564A" w:rsidRDefault="007E25C7" w:rsidP="00236B63">
      <w:pPr>
        <w:pStyle w:val="Caption"/>
      </w:pPr>
      <w:bookmarkStart w:id="205" w:name="_Ref145658517"/>
      <w:bookmarkStart w:id="206" w:name="_Toc147916533"/>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5</w:t>
      </w:r>
      <w:r w:rsidR="00781143">
        <w:fldChar w:fldCharType="end"/>
      </w:r>
      <w:bookmarkEnd w:id="205"/>
      <w:r w:rsidR="00F8420D" w:rsidRPr="00B2564A">
        <w:t xml:space="preserve">. Temperature readings </w:t>
      </w:r>
      <w:r w:rsidR="009C43F3" w:rsidRPr="00B2564A">
        <w:t>from the compound test</w:t>
      </w:r>
      <w:bookmarkEnd w:id="206"/>
    </w:p>
    <w:p w14:paraId="063E5522" w14:textId="57B0EB8A" w:rsidR="00D63A5B" w:rsidRPr="00B2564A" w:rsidRDefault="00D63A5B" w:rsidP="00D63A5B">
      <w:pPr>
        <w:jc w:val="center"/>
      </w:pPr>
      <w:r w:rsidRPr="00B2564A">
        <w:drawing>
          <wp:inline distT="0" distB="0" distL="0" distR="0" wp14:anchorId="3948E5A0" wp14:editId="5D47E15C">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161769D6" w14:textId="49CE39B8" w:rsidR="00D63A5B" w:rsidRPr="00B2564A" w:rsidRDefault="00D63A5B" w:rsidP="00236B63">
      <w:pPr>
        <w:pStyle w:val="Caption"/>
      </w:pPr>
      <w:bookmarkStart w:id="207" w:name="_Toc147916534"/>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6</w:t>
      </w:r>
      <w:r w:rsidR="00781143">
        <w:fldChar w:fldCharType="end"/>
      </w:r>
      <w:r w:rsidRPr="00B2564A">
        <w:t>. Humidity readings from the compound test</w:t>
      </w:r>
      <w:bookmarkEnd w:id="207"/>
    </w:p>
    <w:p w14:paraId="06A04B5E" w14:textId="1F647877" w:rsidR="00D63A5B" w:rsidRPr="00B2564A" w:rsidRDefault="00FD312C" w:rsidP="00FD312C">
      <w:pPr>
        <w:jc w:val="center"/>
      </w:pPr>
      <w:r w:rsidRPr="00B2564A">
        <w:lastRenderedPageBreak/>
        <w:drawing>
          <wp:inline distT="0" distB="0" distL="0" distR="0" wp14:anchorId="6C6E3C81" wp14:editId="62AAB8FD">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7F20AA9F" w14:textId="55253455" w:rsidR="00FD312C" w:rsidRPr="00B2564A" w:rsidRDefault="00FD312C" w:rsidP="00236B63">
      <w:pPr>
        <w:pStyle w:val="Caption"/>
      </w:pPr>
      <w:bookmarkStart w:id="208" w:name="_Ref145659936"/>
      <w:bookmarkStart w:id="209" w:name="_Toc147916535"/>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7</w:t>
      </w:r>
      <w:r w:rsidR="00781143">
        <w:fldChar w:fldCharType="end"/>
      </w:r>
      <w:bookmarkEnd w:id="208"/>
      <w:r w:rsidRPr="00B2564A">
        <w:t>. Barometric pressure readings from the compound test</w:t>
      </w:r>
      <w:bookmarkEnd w:id="209"/>
    </w:p>
    <w:p w14:paraId="13841DDD" w14:textId="7D63180D" w:rsidR="00032749" w:rsidRPr="006178D4" w:rsidRDefault="008B6B6C" w:rsidP="00106A50">
      <w:pPr>
        <w:jc w:val="both"/>
        <w:rPr>
          <w:rFonts w:cs="Times New Roman"/>
          <w:lang w:val="en-US"/>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00014604" w:rsidRPr="00B2564A">
        <w:t xml:space="preserve">Figure </w:t>
      </w:r>
      <w:r w:rsidR="00014604">
        <w:t>4</w:t>
      </w:r>
      <w:r w:rsidR="00014604">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r w:rsidR="000A1BBF">
        <w:rPr>
          <w:rFonts w:cs="Times New Roman"/>
        </w:rPr>
        <w:t xml:space="preserve"> This finding agree with </w:t>
      </w:r>
      <w:r w:rsidR="008947F4">
        <w:rPr>
          <w:rFonts w:cs="Times New Roman"/>
        </w:rPr>
        <w:t xml:space="preserve">a note from the </w:t>
      </w:r>
      <w:r w:rsidR="001D6660">
        <w:rPr>
          <w:rFonts w:cs="Times New Roman"/>
        </w:rPr>
        <w:t xml:space="preserve">BME280 </w:t>
      </w:r>
      <w:r w:rsidR="008947F4">
        <w:rPr>
          <w:rFonts w:cs="Times New Roman"/>
        </w:rPr>
        <w:t>datashee</w:t>
      </w:r>
      <w:r w:rsidR="006178D4">
        <w:rPr>
          <w:rFonts w:cs="Times New Roman"/>
        </w:rPr>
        <w:t>t, by which</w:t>
      </w:r>
      <w:r w:rsidR="00C243C0">
        <w:rPr>
          <w:rFonts w:cs="Times New Roman"/>
        </w:rPr>
        <w:t xml:space="preserve"> the temperature value “depends on the PCB temperature, sensor element self-heating</w:t>
      </w:r>
      <w:r w:rsidR="00D62A49">
        <w:rPr>
          <w:rFonts w:cs="Times New Roman"/>
        </w:rPr>
        <w:t xml:space="preserve"> and ambient temperature and is typically above </w:t>
      </w:r>
      <w:r w:rsidR="00032997">
        <w:rPr>
          <w:rFonts w:cs="Times New Roman"/>
        </w:rPr>
        <w:t xml:space="preserve">ambient temperature” </w:t>
      </w:r>
      <w:r w:rsidR="00032997">
        <w:rPr>
          <w:rFonts w:cs="Times New Roman"/>
        </w:rPr>
        <w:fldChar w:fldCharType="begin" w:fldLock="1"/>
      </w:r>
      <w:r w:rsidR="002E43BC">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032997">
        <w:rPr>
          <w:rFonts w:cs="Times New Roman"/>
        </w:rPr>
        <w:fldChar w:fldCharType="separate"/>
      </w:r>
      <w:r w:rsidR="00032997" w:rsidRPr="00032997">
        <w:rPr>
          <w:rFonts w:cs="Times New Roman"/>
        </w:rPr>
        <w:t>[24]</w:t>
      </w:r>
      <w:r w:rsidR="00032997">
        <w:rPr>
          <w:rFonts w:cs="Times New Roman"/>
        </w:rPr>
        <w:fldChar w:fldCharType="end"/>
      </w:r>
      <w:r w:rsidR="00032997">
        <w:rPr>
          <w:rFonts w:cs="Times New Roman"/>
        </w:rPr>
        <w:t>.</w:t>
      </w:r>
    </w:p>
    <w:p w14:paraId="66EE85CC" w14:textId="5AE9986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 xml:space="preserve">a humidity offset of </w:t>
      </w:r>
      <w:r w:rsidR="00786B3B">
        <w:rPr>
          <w:rFonts w:cs="Times New Roman"/>
        </w:rPr>
        <w:t xml:space="preserve">   </w:t>
      </w:r>
      <w:r w:rsidR="00FC62EE" w:rsidRPr="00B2564A">
        <w:rPr>
          <w:rFonts w:cs="Times New Roman"/>
        </w:rPr>
        <w:t>-4.46 %RH within the software for the BME280.</w:t>
      </w:r>
    </w:p>
    <w:p w14:paraId="4801309D" w14:textId="0DC06A4F" w:rsidR="00032749" w:rsidRPr="00786B3B" w:rsidRDefault="00FC62EE" w:rsidP="00786B3B">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014604" w:rsidRPr="00B2564A">
        <w:t xml:space="preserve">Figure </w:t>
      </w:r>
      <w:r w:rsidR="00014604">
        <w:t>4</w:t>
      </w:r>
      <w:r w:rsidR="00014604">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E66D83">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C759D6" w:rsidRPr="00B2564A">
        <w:rPr>
          <w:rFonts w:cs="Times New Roman"/>
        </w:rPr>
        <w:fldChar w:fldCharType="separate"/>
      </w:r>
      <w:r w:rsidR="00715E75" w:rsidRPr="00715E75">
        <w:rPr>
          <w:rFonts w:cs="Times New Roman"/>
        </w:rPr>
        <w:t>[24]</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682D9AF4" w14:textId="00897F68" w:rsidR="009842C2" w:rsidRPr="00B2564A" w:rsidRDefault="005A62AC" w:rsidP="00170E6A">
      <w:pPr>
        <w:pStyle w:val="Heading2"/>
      </w:pPr>
      <w:bookmarkStart w:id="210" w:name="_Toc148601799"/>
      <w:r w:rsidRPr="00B2564A">
        <w:lastRenderedPageBreak/>
        <w:t>LoRa Connectivity – ThingSpeak</w:t>
      </w:r>
      <w:bookmarkEnd w:id="210"/>
    </w:p>
    <w:p w14:paraId="69FA47ED" w14:textId="084A8676"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014604">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52012F04">
            <wp:extent cx="5094514" cy="6047983"/>
            <wp:effectExtent l="0" t="0" r="0" b="0"/>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3"/>
                    <a:stretch>
                      <a:fillRect/>
                    </a:stretch>
                  </pic:blipFill>
                  <pic:spPr>
                    <a:xfrm>
                      <a:off x="0" y="0"/>
                      <a:ext cx="5096562" cy="6050415"/>
                    </a:xfrm>
                    <a:prstGeom prst="rect">
                      <a:avLst/>
                    </a:prstGeom>
                  </pic:spPr>
                </pic:pic>
              </a:graphicData>
            </a:graphic>
          </wp:inline>
        </w:drawing>
      </w:r>
    </w:p>
    <w:p w14:paraId="588709B9" w14:textId="42B8EF92" w:rsidR="00345D05" w:rsidRPr="00B2564A" w:rsidRDefault="00345D05" w:rsidP="00236B63">
      <w:pPr>
        <w:pStyle w:val="Caption"/>
      </w:pPr>
      <w:bookmarkStart w:id="211" w:name="_Toc147916536"/>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8</w:t>
      </w:r>
      <w:r w:rsidR="00781143">
        <w:fldChar w:fldCharType="end"/>
      </w:r>
      <w:r w:rsidRPr="00B2564A">
        <w:t xml:space="preserve">. Channel settings on ThingSpeak for </w:t>
      </w:r>
      <w:r w:rsidR="006F0201" w:rsidRPr="00B2564A">
        <w:t>LoRa connectivity and server test</w:t>
      </w:r>
      <w:bookmarkEnd w:id="211"/>
    </w:p>
    <w:p w14:paraId="18A24B7E" w14:textId="79DEA1EC" w:rsidR="00FE2DF6" w:rsidRPr="00B2564A" w:rsidRDefault="00FE2DF6" w:rsidP="00904D43">
      <w:pPr>
        <w:jc w:val="both"/>
      </w:pPr>
      <w:r w:rsidRPr="00B2564A">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lastRenderedPageBreak/>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6954AE6A">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78A77C6A" w:rsidR="00DF4081" w:rsidRPr="00B2564A" w:rsidRDefault="00DF4081" w:rsidP="00236B63">
      <w:pPr>
        <w:pStyle w:val="Caption"/>
      </w:pPr>
      <w:bookmarkStart w:id="212" w:name="_Toc147916537"/>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19</w:t>
      </w:r>
      <w:r w:rsidR="00781143">
        <w:fldChar w:fldCharType="end"/>
      </w:r>
      <w:r w:rsidRPr="00B2564A">
        <w:t xml:space="preserve">. Private view of the </w:t>
      </w:r>
      <w:r w:rsidR="009D2927" w:rsidRPr="00B2564A">
        <w:t>server test channel on ThingSpeak</w:t>
      </w:r>
      <w:bookmarkEnd w:id="212"/>
    </w:p>
    <w:p w14:paraId="3B03876F" w14:textId="736084C2" w:rsidR="00E236A7" w:rsidRPr="00B2564A" w:rsidRDefault="00156969" w:rsidP="00E75D28">
      <w:pPr>
        <w:jc w:val="both"/>
      </w:pPr>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014604" w:rsidRPr="00B2564A">
        <w:t xml:space="preserve">Figure </w:t>
      </w:r>
      <w:r w:rsidR="00014604">
        <w:t>4</w:t>
      </w:r>
      <w:r w:rsidR="00014604">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lastRenderedPageBreak/>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45E2528E" w:rsidR="00F3644B" w:rsidRPr="00B2564A" w:rsidRDefault="00F3644B" w:rsidP="00236B63">
      <w:pPr>
        <w:pStyle w:val="Caption"/>
      </w:pPr>
      <w:bookmarkStart w:id="213" w:name="_Ref145662501"/>
      <w:bookmarkStart w:id="214" w:name="_Toc147916538"/>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0</w:t>
      </w:r>
      <w:r w:rsidR="00781143">
        <w:fldChar w:fldCharType="end"/>
      </w:r>
      <w:bookmarkEnd w:id="213"/>
      <w:r w:rsidRPr="00B2564A">
        <w:t xml:space="preserve">. Example of </w:t>
      </w:r>
      <w:r w:rsidR="0052410F" w:rsidRPr="00B2564A">
        <w:t>Chart Option window on ThingSpeak</w:t>
      </w:r>
      <w:bookmarkEnd w:id="214"/>
    </w:p>
    <w:p w14:paraId="4F36E6FD" w14:textId="40E97A7B" w:rsidR="0052410F"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014604">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53AF16E5" w14:textId="0057FC3F" w:rsidR="005A62AC" w:rsidRPr="00B2564A" w:rsidRDefault="005A62AC" w:rsidP="00170E6A">
      <w:pPr>
        <w:pStyle w:val="Heading2"/>
      </w:pPr>
      <w:bookmarkStart w:id="215" w:name="_Toc148601800"/>
      <w:r w:rsidRPr="00B2564A">
        <w:t>LoRa Range Test</w:t>
      </w:r>
      <w:bookmarkEnd w:id="215"/>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75F53E41"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014604" w:rsidRPr="00B2564A">
        <w:t xml:space="preserve">Figure </w:t>
      </w:r>
      <w:r w:rsidR="00014604">
        <w:t>4</w:t>
      </w:r>
      <w:r w:rsidR="00014604">
        <w:noBreakHyphen/>
        <w:t>21</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014604" w:rsidRPr="00B2564A">
        <w:t xml:space="preserve">Table </w:t>
      </w:r>
      <w:r w:rsidR="00014604">
        <w:t>4</w:t>
      </w:r>
      <w:r w:rsidR="00014604">
        <w:noBreakHyphen/>
        <w:t>5</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682DFD70" w:rsidR="00255CE8" w:rsidRPr="00B2564A" w:rsidRDefault="00255CE8" w:rsidP="00236B63">
      <w:pPr>
        <w:pStyle w:val="Caption"/>
      </w:pPr>
      <w:bookmarkStart w:id="216" w:name="_Ref145333543"/>
      <w:bookmarkStart w:id="217" w:name="_Toc147916539"/>
      <w:r w:rsidRPr="00B2564A">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1</w:t>
      </w:r>
      <w:r w:rsidR="00781143">
        <w:fldChar w:fldCharType="end"/>
      </w:r>
      <w:bookmarkEnd w:id="216"/>
      <w:r w:rsidRPr="00B2564A">
        <w:t xml:space="preserve">. LoRa Range Test – </w:t>
      </w:r>
      <w:r w:rsidR="00841C0C" w:rsidRPr="00B2564A">
        <w:t>logged locations of LoRa transmissions by the node</w:t>
      </w:r>
      <w:bookmarkEnd w:id="217"/>
    </w:p>
    <w:p w14:paraId="384A7B5B" w14:textId="6413EE89" w:rsidR="00DF65E4" w:rsidRPr="00B2564A" w:rsidRDefault="00DF65E4">
      <w:pPr>
        <w:rPr>
          <w:color w:val="FF0000"/>
        </w:rPr>
      </w:pPr>
      <w:r w:rsidRPr="00B2564A">
        <w:rPr>
          <w:color w:val="FF0000"/>
        </w:rPr>
        <w:br w:type="page"/>
      </w:r>
    </w:p>
    <w:p w14:paraId="15A8BCDD" w14:textId="5BBFCF5C" w:rsidR="001D2072" w:rsidRDefault="003E53DA" w:rsidP="00236B63">
      <w:pPr>
        <w:pStyle w:val="Caption"/>
      </w:pPr>
      <w:bookmarkStart w:id="218" w:name="_Ref145353652"/>
      <w:bookmarkStart w:id="219" w:name="_Toc147609023"/>
      <w:r w:rsidRPr="00B2564A">
        <w:lastRenderedPageBreak/>
        <w:t xml:space="preserve">Table </w:t>
      </w:r>
      <w:r w:rsidR="00F7068B">
        <w:fldChar w:fldCharType="begin"/>
      </w:r>
      <w:r w:rsidR="00F7068B">
        <w:instrText xml:space="preserve"> STYLEREF 1 \s </w:instrText>
      </w:r>
      <w:r w:rsidR="00F7068B">
        <w:fldChar w:fldCharType="separate"/>
      </w:r>
      <w:r w:rsidR="00014604">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014604">
        <w:t>5</w:t>
      </w:r>
      <w:r w:rsidR="00F7068B">
        <w:fldChar w:fldCharType="end"/>
      </w:r>
      <w:bookmarkEnd w:id="218"/>
      <w:r w:rsidRPr="00B2564A">
        <w:t xml:space="preserve">. LoRa range </w:t>
      </w:r>
      <w:r w:rsidR="00B5492F" w:rsidRPr="00B2564A">
        <w:t>test result</w:t>
      </w:r>
      <w:bookmarkEnd w:id="219"/>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FD7D92" w:rsidRPr="00B2564A" w14:paraId="2DF20D2F" w14:textId="77777777" w:rsidTr="00215FAE">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7212ED7C"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5B2DB46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036E5465"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3AA8680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69ABBD5E"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7C8C9D6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397F8BF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6D28DC2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53923C60"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C230CE9"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57B31EE9"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DB5A970"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0D31EA8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4EFF29C3"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FD7D92" w:rsidRPr="00B2564A" w14:paraId="34E78C57"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9F09AC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E6E311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45EEC3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897F8A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492B0B3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135B049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25CB0D9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79D5F8D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20B7D1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46DCD40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20BF736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6BBBF6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4F577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7803628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FD7D92" w:rsidRPr="00B2564A" w14:paraId="3A4341E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1FFC18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BB0C67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7BA9C5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1D0BCE8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68FE07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74633A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1DD85E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0B5F9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30385D5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7D6146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17DC12F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70D0913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0C6055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66C8A3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FD7D92" w:rsidRPr="00B2564A" w14:paraId="0E5FE6AC"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1452FD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1648FF8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980CA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2CD6D1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482DAF2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1BA5092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5C76B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6743B6C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2BC8D2A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5245438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463B7D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734EAA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BDDBF0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74F5A2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FD7D92" w:rsidRPr="00B2564A" w14:paraId="3B3A9D7D"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0211CA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615496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51894D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B130B5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44A7FA6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7B3D1D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72B1D9E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2C012D7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4438F64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584D04C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DBCC08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6D32AF0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7215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F9FA9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FD7D92" w:rsidRPr="00B2564A" w14:paraId="2F6145C2"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2B899C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0EEF56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EDD3BB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584786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4B06C6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5E05C7D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1ED1733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643E614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48266E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0575AD6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0E8A16B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296639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3E7679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622137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FD7D92" w:rsidRPr="00B2564A" w14:paraId="1EFE246E"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1BDE48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2CF468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76954A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5EE1C31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6053DB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21C72F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787322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73ED5E8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744F4D5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21579BD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390148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0155190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38AD299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66211A6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FD7D92" w:rsidRPr="00B2564A" w14:paraId="3886EDD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C848F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1CA4A7C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3C5CBB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06253BC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5D73AE9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39FDBA8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55E8FD6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664DE24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4EFC9A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0E17635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324B7E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15423D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94C16F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6718ABE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FD7D92" w:rsidRPr="00B2564A" w14:paraId="554A125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B6045A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275CCFA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2E96945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61C62F5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0B13E77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15A4850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6390E0A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4806F8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4E69C9D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B709A9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39E66A4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5787986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07EDADB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42EDF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FD7D92" w:rsidRPr="00B2564A" w14:paraId="255E3174"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AEE57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71A670E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9464A3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389A53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138B23C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5BE8198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7229200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2EBE4BF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5574143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6138A6F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556A773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706D8F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3617521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37B4925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FD7D92" w:rsidRPr="00B2564A" w14:paraId="654FBF7D"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99BE49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5C9C55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490E2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753E3DF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6FDBC36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CE554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64EDC16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102200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037B595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203D9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25E6DC6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24A18D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64B8387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0A5B22B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FD7D92" w:rsidRPr="00B2564A" w14:paraId="70AE865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F7205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145009C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5D93C18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087529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1B8520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672E908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006AA2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15DB33E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156292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19A90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21A7555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2B818E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448D38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18E6FE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FD7D92" w:rsidRPr="00B2564A" w14:paraId="102D90A5"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2652E4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2EACE56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39E9A69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53A9BB1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317B23F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C1FA6E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4553B7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37A154B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433BF42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E11754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2ECDC04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2655106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863C96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1732BA9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FD7D92" w:rsidRPr="00B2564A" w14:paraId="30E6098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F12D69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50BF58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57A340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2CE0CAD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6D1AC0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74C1B5A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4661AB9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C00B26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31C9A8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058238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7058AEF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153E06C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79735F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4EFF3D7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FD7D92" w:rsidRPr="00B2564A" w14:paraId="1BEF524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0826D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47C77C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B0D49C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57D432E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02B2B3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1CAD27F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39E2462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38A9615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550727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0E8474B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0A7E179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225C2C3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519E9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0E317F5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FD7D92" w:rsidRPr="00B2564A" w14:paraId="7397A2E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734123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3AB5F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08479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0523D13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4A1D21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AA8E5B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1C8078F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07AC6D8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7CF27B7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D76FF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59408CF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1C6D388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51D4CA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7011BD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FD7D92" w:rsidRPr="00B2564A" w14:paraId="2AC90DD7"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52B0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E3B747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9F100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0DB8C26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040745B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260A0B7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6A67B95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283E0C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6F81F30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754353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248A86A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715D72D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0A78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11CAC3D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FD7D92" w:rsidRPr="00B2564A" w14:paraId="7B742D2E"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E24C40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6382037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0DCC811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9812F6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6C04CA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0ECA242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7BD8FA5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E092B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50E63B9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8A228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6D5B276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5D0361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65B2DAA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197A149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FD7D92" w:rsidRPr="00B2564A" w14:paraId="565C6745"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2F63F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BEE68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43D9B4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7A7BD56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7BB7AB8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03D7B9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61BC412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0E1D40F4"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13518FCF"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B06B06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AA9F560"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5371FD2"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CC7AC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58E122F"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05828E6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1F2A5D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44D233C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F1841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709532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26AFD32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42456D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7C8096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C18663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7F15F483"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8525023"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58D8FCA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17612D0C"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0609D67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42745F8D"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571A8549"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C9DA1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641839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5A627E3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0F8FF01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1FF9CD5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D4649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1C858D5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A8B7F52"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4A04248"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31BA7A9"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6FBE0A1"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07E53910"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7FCAD39B"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324D560"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1F065F1C"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F78315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3108A43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3390261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3C116F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03FB27E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5376CC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4A54617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222CBA6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28F89C0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48757E4"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3743B65F"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BB82D9C"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BA7E02"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4480DF6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05C5910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27B8A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688EFEB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50CFB72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4BB173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71B0D73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83D71D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5844E73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66665BC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FDCC43A"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360CF78"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40405BC"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95CE0A6"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B233AF7"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199D679"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67D2EEDF" w14:textId="77777777" w:rsidTr="00215FAE">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0759DF2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1DD2110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1EE3DC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268CAF1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7E270A7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3AC90E4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4E36C4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261AF16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2ACBC49"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67C0269E"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1965D07"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107BC963"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77E98765"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54FC22E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5AF7DE2B" w14:textId="77777777" w:rsidR="00FD7D92" w:rsidRPr="00FD7D92" w:rsidRDefault="00FD7D92" w:rsidP="00FD7D92"/>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7"/>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7"/>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39C7E5" w14:textId="7307298D" w:rsidR="002148BD" w:rsidRDefault="00440F9B" w:rsidP="00236B63">
      <w:pPr>
        <w:pStyle w:val="Caption"/>
      </w:pPr>
      <w:bookmarkStart w:id="220" w:name="_Toc147916540"/>
      <w:r>
        <w:t xml:space="preserve">Figure </w:t>
      </w:r>
      <w:r w:rsidR="00781143">
        <w:fldChar w:fldCharType="begin"/>
      </w:r>
      <w:r w:rsidR="00781143">
        <w:instrText xml:space="preserve"> STYLEREF 1 \s </w:instrText>
      </w:r>
      <w:r w:rsidR="00781143">
        <w:fldChar w:fldCharType="separate"/>
      </w:r>
      <w:r w:rsidR="00014604">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014604">
        <w:t>22</w:t>
      </w:r>
      <w:r w:rsidR="00781143">
        <w:fldChar w:fldCharType="end"/>
      </w:r>
      <w:r>
        <w:t xml:space="preserve">. </w:t>
      </w:r>
      <w:r w:rsidRPr="00B2564A">
        <w:t>RSSI and SNR of the gateway displayed on ThingSpea</w:t>
      </w:r>
      <w:bookmarkEnd w:id="220"/>
      <w:r w:rsidR="002148BD">
        <w:t>k</w:t>
      </w:r>
    </w:p>
    <w:p w14:paraId="7668EBC0" w14:textId="0E4AB21B" w:rsidR="002E638E" w:rsidRPr="00B2564A" w:rsidRDefault="00C109E2" w:rsidP="00236B63">
      <w:pPr>
        <w:pStyle w:val="Caption"/>
        <w:jc w:val="left"/>
      </w:pPr>
      <w:r>
        <w:t>B</w:t>
      </w:r>
      <w:r w:rsidR="002E638E" w:rsidRPr="00B2564A">
        <w:t xml:space="preserve">eyond 759.66 m, the communication between the node and the gateway could no longer be established. It is then determined that the communication range of SX1278 modules at the 500-kHz bandwidth is about 760 m. Since </w:t>
      </w:r>
      <w:r w:rsidR="000A20D9">
        <w:t xml:space="preserve">communications via </w:t>
      </w:r>
      <w:r w:rsidR="002E638E" w:rsidRPr="00B2564A">
        <w:t xml:space="preserve">LoRa gain coverage by lowering the signal bandwidth </w:t>
      </w:r>
      <w:r w:rsidR="002E638E" w:rsidRPr="00B2564A">
        <w:fldChar w:fldCharType="begin" w:fldLock="1"/>
      </w:r>
      <w:r w:rsidR="00033E26">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82]","plainTextFormattedCitation":"[82]","previouslyFormattedCitation":"[82]"},"properties":{"noteIndex":0},"schema":"https://github.com/citation-style-language/schema/raw/master/csl-citation.json"}</w:instrText>
      </w:r>
      <w:r w:rsidR="002E638E" w:rsidRPr="00B2564A">
        <w:fldChar w:fldCharType="separate"/>
      </w:r>
      <w:r w:rsidR="00C61C23" w:rsidRPr="00C61C23">
        <w:t>[82]</w:t>
      </w:r>
      <w:r w:rsidR="002E638E" w:rsidRPr="00B2564A">
        <w:fldChar w:fldCharType="end"/>
      </w:r>
      <w:r w:rsidR="002E638E" w:rsidRPr="00B2564A">
        <w:t xml:space="preserve">, the maxium distance over which the SX1278 modules could communicate is expected to be much higher with proper settings. </w:t>
      </w:r>
    </w:p>
    <w:p w14:paraId="74875783" w14:textId="7FC7E73C" w:rsidR="00787AB6" w:rsidRPr="00B2564A" w:rsidRDefault="00787AB6" w:rsidP="001F3DB1">
      <w:pPr>
        <w:jc w:val="both"/>
        <w:sectPr w:rsidR="00787AB6" w:rsidRPr="00B2564A" w:rsidSect="002148BD">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3F92FC40" w:rsidR="00290884" w:rsidRPr="00B2564A" w:rsidRDefault="00C918BE" w:rsidP="00724AE1">
      <w:pPr>
        <w:pStyle w:val="Heading1"/>
        <w:numPr>
          <w:ilvl w:val="0"/>
          <w:numId w:val="27"/>
        </w:numPr>
        <w:rPr>
          <w:rFonts w:cs="Times New Roman"/>
        </w:rPr>
      </w:pPr>
      <w:bookmarkStart w:id="221" w:name="_Toc148601801"/>
      <w:r w:rsidRPr="00B2564A">
        <w:t>Conclusion</w:t>
      </w:r>
      <w:r w:rsidR="00D063DA" w:rsidRPr="00B2564A">
        <w:t xml:space="preserve"> and </w:t>
      </w:r>
      <w:r w:rsidR="0048509D">
        <w:t>Further Development</w:t>
      </w:r>
      <w:bookmarkEnd w:id="221"/>
    </w:p>
    <w:p w14:paraId="4B259ECF" w14:textId="77777777" w:rsidR="00312E53" w:rsidRPr="004B0461" w:rsidRDefault="008B283C" w:rsidP="00E4694A">
      <w:pPr>
        <w:jc w:val="both"/>
      </w:pPr>
      <w:r w:rsidRPr="004B0461">
        <w:t xml:space="preserve">The design of an Autonomous </w:t>
      </w:r>
      <w:r w:rsidR="00A377D6" w:rsidRPr="004B0461">
        <w:t xml:space="preserve">Wireless Agrometeorology Station </w:t>
      </w:r>
      <w:r w:rsidR="007A02A0" w:rsidRPr="004B0461">
        <w:t>introduc</w:t>
      </w:r>
      <w:r w:rsidR="00E5665D" w:rsidRPr="004B0461">
        <w:t xml:space="preserve">es </w:t>
      </w:r>
      <w:r w:rsidR="002A6E55" w:rsidRPr="004B0461">
        <w:t xml:space="preserve">a new </w:t>
      </w:r>
      <w:r w:rsidR="008812E3" w:rsidRPr="004B0461">
        <w:t>territory toward</w:t>
      </w:r>
      <w:r w:rsidR="002A6E55" w:rsidRPr="004B0461">
        <w:t xml:space="preserve"> improvements </w:t>
      </w:r>
      <w:r w:rsidR="00E33453" w:rsidRPr="004B0461">
        <w:t xml:space="preserve">of agricultural production via monitoring </w:t>
      </w:r>
      <w:r w:rsidR="00252A83" w:rsidRPr="004B0461">
        <w:t xml:space="preserve">the meteorological </w:t>
      </w:r>
      <w:r w:rsidR="00F00259" w:rsidRPr="004B0461">
        <w:t>factors</w:t>
      </w:r>
      <w:r w:rsidR="00A61EB0" w:rsidRPr="004B0461">
        <w:t xml:space="preserve">, including </w:t>
      </w:r>
      <w:r w:rsidR="00F00259" w:rsidRPr="004B0461">
        <w:t>wind parameters</w:t>
      </w:r>
      <w:r w:rsidR="00A623FF" w:rsidRPr="004B0461">
        <w:t>, precipitations, temperature, humidity, and atmospheric pressure.</w:t>
      </w:r>
      <w:r w:rsidR="00076E5F" w:rsidRPr="004B0461">
        <w:t xml:space="preserve"> </w:t>
      </w:r>
      <w:r w:rsidR="00D537BD" w:rsidRPr="004B0461">
        <w:t xml:space="preserve">The </w:t>
      </w:r>
      <w:r w:rsidR="00892993" w:rsidRPr="004B0461">
        <w:t xml:space="preserve">available results </w:t>
      </w:r>
      <w:r w:rsidR="007C2B31" w:rsidRPr="004B0461">
        <w:t xml:space="preserve">suggest that </w:t>
      </w:r>
      <w:r w:rsidR="007C0C35" w:rsidRPr="004B0461">
        <w:t xml:space="preserve">the sensor outputs </w:t>
      </w:r>
      <w:r w:rsidR="00CC02B6" w:rsidRPr="004B0461">
        <w:t xml:space="preserve">could become useful after </w:t>
      </w:r>
      <w:r w:rsidR="00BE6779" w:rsidRPr="004B0461">
        <w:t>calibrations</w:t>
      </w:r>
      <w:r w:rsidR="007F6C9D" w:rsidRPr="004B0461">
        <w:t xml:space="preserve">, and </w:t>
      </w:r>
      <w:r w:rsidR="000E37EF" w:rsidRPr="004B0461">
        <w:t>remote data access in real time is possible</w:t>
      </w:r>
      <w:r w:rsidR="003F7D61" w:rsidRPr="004B0461">
        <w:t xml:space="preserve"> </w:t>
      </w:r>
      <w:r w:rsidR="00FF010D" w:rsidRPr="004B0461">
        <w:t xml:space="preserve">with </w:t>
      </w:r>
      <w:r w:rsidR="0026576C" w:rsidRPr="004B0461">
        <w:t xml:space="preserve">LoRa communication and </w:t>
      </w:r>
      <w:r w:rsidR="002F5A5C" w:rsidRPr="004B0461">
        <w:t>ThingSpeak</w:t>
      </w:r>
      <w:r w:rsidR="00FF010D" w:rsidRPr="004B0461">
        <w:t xml:space="preserve">. </w:t>
      </w:r>
    </w:p>
    <w:p w14:paraId="75DD9F74" w14:textId="4B855942" w:rsidR="00D06D54" w:rsidRPr="004B0461" w:rsidRDefault="00312E53" w:rsidP="00E4694A">
      <w:pPr>
        <w:jc w:val="both"/>
      </w:pPr>
      <w:r w:rsidRPr="004B0461">
        <w:t>However, the system powering design remains basic and need</w:t>
      </w:r>
      <w:r w:rsidR="00C405BF" w:rsidRPr="004B0461">
        <w:t>s</w:t>
      </w:r>
      <w:r w:rsidRPr="004B0461">
        <w:t xml:space="preserve"> improvements</w:t>
      </w:r>
      <w:r w:rsidR="009B72CA" w:rsidRPr="004B0461">
        <w:t xml:space="preserve">, while a data backup solution is missing </w:t>
      </w:r>
      <w:r w:rsidR="00EF054D" w:rsidRPr="004B0461">
        <w:t>due to the invalidation of the microSD card</w:t>
      </w:r>
      <w:r w:rsidR="0048509D" w:rsidRPr="004B0461">
        <w:t xml:space="preserve"> in use.</w:t>
      </w:r>
      <w:r w:rsidR="00181D09" w:rsidRPr="004B0461">
        <w:t xml:space="preserve"> Therefore, the further development </w:t>
      </w:r>
      <w:r w:rsidR="00C405BF" w:rsidRPr="004B0461">
        <w:t>of the project is suggested as below:</w:t>
      </w:r>
    </w:p>
    <w:p w14:paraId="0794382E" w14:textId="34BFEEFA" w:rsidR="00F51B50" w:rsidRPr="004B0461" w:rsidRDefault="005152F8" w:rsidP="00AD7E84">
      <w:pPr>
        <w:pStyle w:val="ListParagraph"/>
        <w:numPr>
          <w:ilvl w:val="0"/>
          <w:numId w:val="26"/>
        </w:numPr>
        <w:ind w:left="426"/>
        <w:jc w:val="both"/>
        <w:rPr>
          <w:rFonts w:cs="Times New Roman"/>
        </w:rPr>
      </w:pPr>
      <w:r>
        <w:t xml:space="preserve">Design a powering system to make the </w:t>
      </w:r>
      <w:r w:rsidR="00BE0C40">
        <w:t>station truly autonomous</w:t>
      </w:r>
      <w:r w:rsidR="00AB6463" w:rsidRPr="004B0461">
        <w:t>.</w:t>
      </w:r>
      <w:r w:rsidR="00EF0F93">
        <w:t xml:space="preserve"> As suggested in section </w:t>
      </w:r>
      <w:r w:rsidR="00EF0F93">
        <w:fldChar w:fldCharType="begin"/>
      </w:r>
      <w:r w:rsidR="00EF0F93">
        <w:instrText xml:space="preserve"> REF _Ref130182363 \r \h </w:instrText>
      </w:r>
      <w:r w:rsidR="00EF0F93">
        <w:fldChar w:fldCharType="separate"/>
      </w:r>
      <w:r w:rsidR="00014604">
        <w:t>2.5</w:t>
      </w:r>
      <w:r w:rsidR="00EF0F93">
        <w:fldChar w:fldCharType="end"/>
      </w:r>
      <w:r w:rsidR="00EF0F93">
        <w:t xml:space="preserve">, </w:t>
      </w:r>
      <w:r w:rsidR="00857CB6">
        <w:t xml:space="preserve">a solar panel backed by Lithium-Ion batteries is an option to be considered. In turn, </w:t>
      </w:r>
      <w:r w:rsidR="002D4C3B">
        <w:t xml:space="preserve">there may require a load-balancing circuit </w:t>
      </w:r>
      <w:r w:rsidR="00A87066">
        <w:t>for</w:t>
      </w:r>
      <w:r w:rsidR="006D447D">
        <w:t xml:space="preserve"> the energy-harvesting unit (i.e. the solar panel) and </w:t>
      </w:r>
      <w:r w:rsidR="00CF665F">
        <w:t>the back-up batteries</w:t>
      </w:r>
      <w:r w:rsidR="00A87066">
        <w:t xml:space="preserve"> to power the station.</w:t>
      </w:r>
    </w:p>
    <w:p w14:paraId="6D9B5D2E" w14:textId="037EDC11" w:rsidR="00BE6759" w:rsidRPr="004B0461" w:rsidRDefault="00725612" w:rsidP="00AD7E84">
      <w:pPr>
        <w:pStyle w:val="ListParagraph"/>
        <w:numPr>
          <w:ilvl w:val="0"/>
          <w:numId w:val="26"/>
        </w:numPr>
        <w:ind w:left="426"/>
        <w:jc w:val="both"/>
        <w:rPr>
          <w:rFonts w:cs="Times New Roman"/>
        </w:rPr>
      </w:pPr>
      <w:r w:rsidRPr="004B0461">
        <w:t xml:space="preserve">Add a data backup solution. The microSD card module </w:t>
      </w:r>
      <w:r w:rsidR="000C5341" w:rsidRPr="004B0461">
        <w:t xml:space="preserve">is suggested to remain, but another microcontroller </w:t>
      </w:r>
      <w:r w:rsidR="00A259E1" w:rsidRPr="004B0461">
        <w:t>(i.e. STM8</w:t>
      </w:r>
      <w:r w:rsidR="00B8677C" w:rsidRPr="004B0461">
        <w:t>S103F3P6</w:t>
      </w:r>
      <w:r w:rsidR="00A259E1" w:rsidRPr="004B0461">
        <w:t>) is to be put between the main one and the microSD card module</w:t>
      </w:r>
      <w:r w:rsidR="00082E5D" w:rsidRPr="004B0461">
        <w:t xml:space="preserve"> as a bridge</w:t>
      </w:r>
      <w:r w:rsidR="00A259E1" w:rsidRPr="004B0461">
        <w:t>.</w:t>
      </w:r>
      <w:r w:rsidR="00082E5D" w:rsidRPr="004B0461">
        <w:t xml:space="preserve"> The bridge is to receive data to be logged via UART </w:t>
      </w:r>
      <w:r w:rsidR="009C1A63" w:rsidRPr="004B0461">
        <w:t>then write those data on the microSD card for the main microcontroller.</w:t>
      </w:r>
      <w:r w:rsidR="00A259E1" w:rsidRPr="004B0461">
        <w:t xml:space="preserve"> </w:t>
      </w:r>
    </w:p>
    <w:p w14:paraId="5950E1A0" w14:textId="200AFB45" w:rsidR="00D65A44" w:rsidRPr="004B0461" w:rsidRDefault="00BE6759" w:rsidP="00AD7E84">
      <w:pPr>
        <w:pStyle w:val="ListParagraph"/>
        <w:numPr>
          <w:ilvl w:val="0"/>
          <w:numId w:val="26"/>
        </w:numPr>
        <w:ind w:left="426"/>
        <w:jc w:val="both"/>
        <w:rPr>
          <w:rFonts w:cs="Times New Roman"/>
        </w:rPr>
      </w:pPr>
      <w:r w:rsidRPr="004B0461">
        <w:t xml:space="preserve">Evaluation of the </w:t>
      </w:r>
      <w:r w:rsidR="0096054B" w:rsidRPr="004B0461">
        <w:t>anemometer</w:t>
      </w:r>
      <w:r w:rsidR="00CF3BAD" w:rsidRPr="004B0461">
        <w:t xml:space="preserve"> to complete the wind speed model</w:t>
      </w:r>
      <w:r w:rsidRPr="004B0461">
        <w:t xml:space="preserve">. </w:t>
      </w:r>
      <w:r w:rsidR="0096054B" w:rsidRPr="004B0461">
        <w:t xml:space="preserve">Due to the aerodynamic nature of the device, this </w:t>
      </w:r>
      <w:r w:rsidR="00CF3BAD" w:rsidRPr="004B0461">
        <w:t xml:space="preserve">development may need collaborations with </w:t>
      </w:r>
      <w:r w:rsidR="00867DDC" w:rsidRPr="004B0461">
        <w:t>other engineering fields</w:t>
      </w:r>
      <w:r w:rsidR="006D5022">
        <w:t xml:space="preserve"> (i.e. </w:t>
      </w:r>
      <w:r w:rsidR="00AC56CA">
        <w:t>Mechanical Engineering faculty at Vietnamese – German University)</w:t>
      </w:r>
      <w:r w:rsidR="00D65A44" w:rsidRPr="004B0461">
        <w:t>.</w:t>
      </w:r>
    </w:p>
    <w:p w14:paraId="16656452" w14:textId="41024714" w:rsidR="009C1A63" w:rsidRPr="004B0461" w:rsidRDefault="00867DDC" w:rsidP="009C1A63">
      <w:pPr>
        <w:pStyle w:val="ListParagraph"/>
        <w:numPr>
          <w:ilvl w:val="0"/>
          <w:numId w:val="26"/>
        </w:numPr>
        <w:ind w:left="426"/>
        <w:jc w:val="both"/>
        <w:rPr>
          <w:rFonts w:cs="Times New Roman"/>
        </w:rPr>
      </w:pPr>
      <w:r w:rsidRPr="004B0461">
        <w:t>Further e</w:t>
      </w:r>
      <w:r w:rsidR="009C1A63" w:rsidRPr="004B0461">
        <w:t>valuation of the rain gaug</w:t>
      </w:r>
      <w:r w:rsidR="006C1FE8" w:rsidRPr="004B0461">
        <w:t xml:space="preserve">e to determine the fault of the </w:t>
      </w:r>
      <w:r w:rsidR="009A38B8" w:rsidRPr="004B0461">
        <w:t>device on top of the product specifications by the manufacterer</w:t>
      </w:r>
      <w:r w:rsidR="009C1A63" w:rsidRPr="004B0461">
        <w:t>.</w:t>
      </w:r>
    </w:p>
    <w:p w14:paraId="55513928" w14:textId="77777777" w:rsidR="00D10739" w:rsidRPr="004B0461" w:rsidRDefault="00AD3A85" w:rsidP="00AD7E84">
      <w:pPr>
        <w:pStyle w:val="ListParagraph"/>
        <w:numPr>
          <w:ilvl w:val="0"/>
          <w:numId w:val="26"/>
        </w:numPr>
        <w:ind w:left="426"/>
        <w:jc w:val="both"/>
        <w:rPr>
          <w:rFonts w:cs="Times New Roman"/>
        </w:rPr>
      </w:pPr>
      <w:r w:rsidRPr="004B0461">
        <w:t>Further evaluations of the digital sensors</w:t>
      </w:r>
      <w:r w:rsidR="00E67A9A" w:rsidRPr="004B0461">
        <w:t xml:space="preserve">. </w:t>
      </w:r>
    </w:p>
    <w:p w14:paraId="5979D673" w14:textId="60511197" w:rsidR="00CA654F" w:rsidRPr="004B0461" w:rsidRDefault="004B0461" w:rsidP="00AD7E84">
      <w:pPr>
        <w:pStyle w:val="ListParagraph"/>
        <w:numPr>
          <w:ilvl w:val="0"/>
          <w:numId w:val="26"/>
        </w:numPr>
        <w:ind w:left="426"/>
        <w:jc w:val="both"/>
        <w:rPr>
          <w:rFonts w:cs="Times New Roman"/>
        </w:rPr>
      </w:pPr>
      <w:r w:rsidRPr="004B0461">
        <w:t>Further improvements of communications via LoRa</w:t>
      </w:r>
      <w:r w:rsidR="00CA654F" w:rsidRPr="004B0461">
        <w:t>.</w:t>
      </w:r>
    </w:p>
    <w:p w14:paraId="73A4BC2F" w14:textId="77777777" w:rsidR="00850829" w:rsidRDefault="002466DB" w:rsidP="00850829">
      <w:pPr>
        <w:pStyle w:val="ListParagraph"/>
        <w:numPr>
          <w:ilvl w:val="0"/>
          <w:numId w:val="26"/>
        </w:numPr>
        <w:ind w:left="426"/>
        <w:jc w:val="both"/>
        <w:rPr>
          <w:rFonts w:cs="Times New Roman"/>
        </w:rPr>
      </w:pPr>
      <w:r w:rsidRPr="004B0461">
        <w:t xml:space="preserve">Integration of </w:t>
      </w:r>
      <w:r w:rsidR="00BD43DD" w:rsidRPr="004B0461">
        <w:t>all</w:t>
      </w:r>
      <w:r w:rsidRPr="004B0461">
        <w:t xml:space="preserve"> modules on a single prototype</w:t>
      </w:r>
      <w:r w:rsidR="00AA7763" w:rsidRPr="004B0461">
        <w:t>.</w:t>
      </w:r>
    </w:p>
    <w:p w14:paraId="047C4A30" w14:textId="54FAF312" w:rsidR="00E71FAC" w:rsidRPr="00850829" w:rsidRDefault="00850829" w:rsidP="00850829">
      <w:pPr>
        <w:jc w:val="both"/>
        <w:rPr>
          <w:rFonts w:cs="Times New Roman"/>
        </w:rPr>
      </w:pPr>
      <w:r>
        <w:t xml:space="preserve">Finally, </w:t>
      </w:r>
      <w:r w:rsidR="00E94FB0">
        <w:t xml:space="preserve">the conclusion over the </w:t>
      </w:r>
      <w:r w:rsidR="006D605A">
        <w:t xml:space="preserve">applicability of the STM32duino firmware is that </w:t>
      </w:r>
      <w:r w:rsidR="00FF4F28">
        <w:t>it could be used in development and prototyping a project</w:t>
      </w:r>
      <w:r w:rsidR="00A75143">
        <w:t xml:space="preserve">. In a real application, there remains mutiple limitations, including the lack of </w:t>
      </w:r>
      <w:r w:rsidR="002B390D">
        <w:t>debugging probe</w:t>
      </w:r>
      <w:r w:rsidR="006C11D9">
        <w:t xml:space="preserve">, and </w:t>
      </w:r>
      <w:r w:rsidR="00B002F5">
        <w:t xml:space="preserve">the compatibility with </w:t>
      </w:r>
      <w:r w:rsidR="00D11E60">
        <w:t>provided libraries, which is dicovered when</w:t>
      </w:r>
      <w:r w:rsidR="008061D6">
        <w:t xml:space="preserve"> some research for this thesis is conducted, but not exclusively included</w:t>
      </w:r>
      <w:r w:rsidR="006F2B67">
        <w:t>.</w:t>
      </w:r>
      <w:r w:rsidR="00FF2CDE" w:rsidRPr="00B2564A">
        <w:br w:type="page"/>
      </w:r>
    </w:p>
    <w:p w14:paraId="7CAAEEDE" w14:textId="77777777" w:rsidR="00925029" w:rsidRPr="00B2564A" w:rsidRDefault="00925029" w:rsidP="00724AE1">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724AE1">
      <w:pPr>
        <w:pStyle w:val="Heading1"/>
      </w:pPr>
      <w:bookmarkStart w:id="222" w:name="_Ref145414593"/>
      <w:bookmarkStart w:id="223" w:name="_Toc148601802"/>
      <w:r w:rsidRPr="00B2564A">
        <w:lastRenderedPageBreak/>
        <w:t xml:space="preserve">APPENDIX </w:t>
      </w:r>
      <w:bookmarkStart w:id="224" w:name="Appendex_HAL_DMA"/>
      <w:r w:rsidRPr="00B2564A">
        <w:t>A</w:t>
      </w:r>
      <w:bookmarkEnd w:id="224"/>
      <w:r w:rsidR="005534EC" w:rsidRPr="00B2564A">
        <w:t xml:space="preserve">. </w:t>
      </w:r>
      <w:r w:rsidR="005866B3" w:rsidRPr="00B2564A">
        <w:t>HAL and DMA Configuration Functions</w:t>
      </w:r>
      <w:r w:rsidR="00B50662" w:rsidRPr="00B2564A">
        <w:t xml:space="preserve"> for ADC</w:t>
      </w:r>
      <w:bookmarkEnd w:id="222"/>
      <w:bookmarkEnd w:id="223"/>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724AE1">
      <w:pPr>
        <w:pStyle w:val="Heading1"/>
      </w:pPr>
      <w:r w:rsidRPr="00B2564A">
        <w:br w:type="page"/>
      </w:r>
    </w:p>
    <w:p w14:paraId="215939D0" w14:textId="77777777" w:rsidR="00412149" w:rsidRPr="00B2564A" w:rsidRDefault="00412149" w:rsidP="00724AE1">
      <w:pPr>
        <w:pStyle w:val="Heading1"/>
        <w:sectPr w:rsidR="00412149" w:rsidRPr="00B2564A" w:rsidSect="00A9653F">
          <w:footerReference w:type="default" r:id="rId108"/>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724AE1">
      <w:pPr>
        <w:pStyle w:val="Heading1"/>
      </w:pPr>
      <w:bookmarkStart w:id="225" w:name="_Toc148601803"/>
      <w:r w:rsidRPr="00B2564A">
        <w:lastRenderedPageBreak/>
        <w:t xml:space="preserve">APPENDIX </w:t>
      </w:r>
      <w:bookmarkStart w:id="226" w:name="Appendix_B"/>
      <w:r w:rsidRPr="00B2564A">
        <w:t>B</w:t>
      </w:r>
      <w:bookmarkEnd w:id="226"/>
      <w:r w:rsidRPr="00B2564A">
        <w:t xml:space="preserve">. </w:t>
      </w:r>
      <w:r w:rsidR="004278B8" w:rsidRPr="00B2564A">
        <w:t xml:space="preserve">CA3140EZ Voltage </w:t>
      </w:r>
      <w:r w:rsidR="00947CD5" w:rsidRPr="00B2564A">
        <w:t>Buffer Test Result</w:t>
      </w:r>
      <w:bookmarkEnd w:id="225"/>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724AE1">
      <w:pPr>
        <w:pStyle w:val="Heading1"/>
      </w:pPr>
      <w:bookmarkStart w:id="227" w:name="_Toc148601804"/>
      <w:r w:rsidRPr="00B2564A">
        <w:lastRenderedPageBreak/>
        <w:t xml:space="preserve">APPENDIX </w:t>
      </w:r>
      <w:bookmarkStart w:id="228" w:name="Appendix_C"/>
      <w:r w:rsidRPr="00B2564A">
        <w:t>C</w:t>
      </w:r>
      <w:bookmarkEnd w:id="228"/>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27"/>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636B4DDA" w:rsidR="00D36C92" w:rsidRPr="00B2564A" w:rsidRDefault="00D36C92" w:rsidP="00724AE1">
      <w:pPr>
        <w:pStyle w:val="Heading1"/>
      </w:pPr>
      <w:bookmarkStart w:id="229" w:name="_Toc148601805"/>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014604" w:rsidRPr="00B2564A">
        <w:t xml:space="preserve">Figure </w:t>
      </w:r>
      <w:r w:rsidR="00014604">
        <w:t>3</w:t>
      </w:r>
      <w:r w:rsidR="00014604">
        <w:noBreakHyphen/>
        <w:t>15</w:t>
      </w:r>
      <w:bookmarkEnd w:id="229"/>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724AE1">
      <w:pPr>
        <w:pStyle w:val="Heading1"/>
      </w:pPr>
      <w:bookmarkStart w:id="230" w:name="_Toc148601806"/>
      <w:r w:rsidRPr="00B2564A">
        <w:lastRenderedPageBreak/>
        <w:t xml:space="preserve">APPENDIX </w:t>
      </w:r>
      <w:bookmarkStart w:id="231" w:name="Appendix_E"/>
      <w:r w:rsidRPr="00B2564A">
        <w:t>E</w:t>
      </w:r>
      <w:bookmarkEnd w:id="231"/>
      <w:r w:rsidRPr="00B2564A">
        <w:t xml:space="preserve">. </w:t>
      </w:r>
      <w:r w:rsidR="00086D42" w:rsidRPr="00B2564A">
        <w:t xml:space="preserve">Python Program on Raspberry Pi </w:t>
      </w:r>
      <w:r w:rsidR="00911124" w:rsidRPr="00B2564A">
        <w:t>4B</w:t>
      </w:r>
      <w:bookmarkEnd w:id="230"/>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A8CED60"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007E3B8E">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724AE1">
      <w:pPr>
        <w:pStyle w:val="Heading1"/>
      </w:pPr>
      <w:bookmarkStart w:id="232" w:name="_Toc148601807"/>
      <w:r w:rsidRPr="00B2564A">
        <w:lastRenderedPageBreak/>
        <w:t xml:space="preserve">APPENDIX </w:t>
      </w:r>
      <w:r w:rsidR="00265190" w:rsidRPr="00B2564A">
        <w:t>F</w:t>
      </w:r>
      <w:r w:rsidRPr="00B2564A">
        <w:t xml:space="preserve">. </w:t>
      </w:r>
      <w:r w:rsidR="00551502" w:rsidRPr="00B2564A">
        <w:t>LoRa Range Test – Node’s Log</w:t>
      </w:r>
      <w:bookmarkEnd w:id="232"/>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724AE1">
      <w:pPr>
        <w:pStyle w:val="Heading1"/>
      </w:pPr>
      <w:bookmarkStart w:id="233" w:name="_Toc148601808"/>
      <w:r w:rsidRPr="00B2564A">
        <w:lastRenderedPageBreak/>
        <w:t xml:space="preserve">APPENDIX </w:t>
      </w:r>
      <w:r w:rsidR="00265190" w:rsidRPr="00B2564A">
        <w:t>G</w:t>
      </w:r>
      <w:r w:rsidRPr="00B2564A">
        <w:t>. LoRa Range Test – Gateway’s Log</w:t>
      </w:r>
      <w:bookmarkEnd w:id="233"/>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17A5D1F1" w:rsidR="00746D2A" w:rsidRDefault="00746D2A" w:rsidP="00B50662">
      <w:r>
        <w:br w:type="page"/>
      </w:r>
    </w:p>
    <w:p w14:paraId="73C1C95B" w14:textId="6898D301" w:rsidR="004B0A44" w:rsidRDefault="00746D2A" w:rsidP="00724AE1">
      <w:pPr>
        <w:pStyle w:val="Heading1"/>
      </w:pPr>
      <w:bookmarkStart w:id="234" w:name="_Toc148601809"/>
      <w:r w:rsidRPr="00B2564A">
        <w:lastRenderedPageBreak/>
        <w:t xml:space="preserve">APPENDIX </w:t>
      </w:r>
      <w:r w:rsidR="00B411FE">
        <w:t>H</w:t>
      </w:r>
      <w:r w:rsidRPr="00B2564A">
        <w:t xml:space="preserve">. </w:t>
      </w:r>
      <w:r w:rsidR="00CC7C92">
        <w:t>Deployed</w:t>
      </w:r>
      <w:r w:rsidR="00B411FE">
        <w:t xml:space="preserve"> Prototype</w:t>
      </w:r>
      <w:bookmarkEnd w:id="234"/>
    </w:p>
    <w:p w14:paraId="132D19D2" w14:textId="0C2A7A2E" w:rsidR="00B411FE" w:rsidRPr="00B411FE" w:rsidRDefault="00E03BBF" w:rsidP="004B0A44">
      <w:pPr>
        <w:jc w:val="center"/>
      </w:pPr>
      <w:r>
        <mc:AlternateContent>
          <mc:Choice Requires="wps">
            <w:drawing>
              <wp:anchor distT="0" distB="0" distL="114300" distR="114300" simplePos="0" relativeHeight="251680768" behindDoc="0" locked="0" layoutInCell="1" allowOverlap="1" wp14:anchorId="565E318E" wp14:editId="7B5FE0BC">
                <wp:simplePos x="0" y="0"/>
                <wp:positionH relativeFrom="column">
                  <wp:posOffset>668655</wp:posOffset>
                </wp:positionH>
                <wp:positionV relativeFrom="paragraph">
                  <wp:posOffset>4261485</wp:posOffset>
                </wp:positionV>
                <wp:extent cx="2360930" cy="596900"/>
                <wp:effectExtent l="0" t="0" r="0" b="0"/>
                <wp:wrapNone/>
                <wp:docPr id="560517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96900"/>
                        </a:xfrm>
                        <a:prstGeom prst="rect">
                          <a:avLst/>
                        </a:prstGeom>
                        <a:noFill/>
                        <a:ln w="9525">
                          <a:noFill/>
                          <a:miter lim="800000"/>
                          <a:headEnd/>
                          <a:tailEnd/>
                        </a:ln>
                      </wps:spPr>
                      <wps:txbx>
                        <w:txbxContent>
                          <w:p w14:paraId="6D6E2839" w14:textId="44F11272" w:rsidR="0091714C" w:rsidRPr="00BC66D0" w:rsidRDefault="00E03BBF" w:rsidP="00E03BBF">
                            <w:pPr>
                              <w:jc w:val="center"/>
                              <w:rPr>
                                <w:color w:val="FF0000"/>
                              </w:rPr>
                            </w:pPr>
                            <w:r>
                              <w:rPr>
                                <w:color w:val="FF0000"/>
                              </w:rPr>
                              <w:t xml:space="preserve">Water-proof </w:t>
                            </w:r>
                            <w:r w:rsidR="0091714C">
                              <w:rPr>
                                <w:color w:val="FF0000"/>
                              </w:rPr>
                              <w:t>DS18B20</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565E318E" id="_x0000_t202" coordsize="21600,21600" o:spt="202" path="m,l,21600r21600,l21600,xe">
                <v:stroke joinstyle="miter"/>
                <v:path gradientshapeok="t" o:connecttype="rect"/>
              </v:shapetype>
              <v:shape id="Text Box 2" o:spid="_x0000_s1026" type="#_x0000_t202" style="position:absolute;left:0;text-align:left;margin-left:52.65pt;margin-top:335.55pt;width:185.9pt;height:4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V4u+AEAAM0DAAAOAAAAZHJzL2Uyb0RvYy54bWysU8tu2zAQvBfoPxC815Id240Fy0GaNEWB&#10;9AGk/YA1RVlESS5L0pbcr++SchyjvRXVgVhqydmd2eH6ZjCaHaQPCm3Np5OSM2kFNsruav7928Ob&#10;a85CBNuARitrfpSB32xev1r3rpIz7FA30jMCsaHqXc27GF1VFEF00kCYoJOWki16A5G2flc0HnpC&#10;N7qYleWy6NE3zqOQIdDf+zHJNxm/baWIX9o2yMh0zam3mFef121ai80aqp0H1ylxagP+oQsDylLR&#10;M9Q9RGB7r/6CMkp4DNjGiUBTYNsqITMHYjMt/2Dz1IGTmQuJE9xZpvD/YMXnw5P76lkc3uFAA8wk&#10;gntE8SMwi3cd2J289R77TkJDhadJsqJ3oTpdTVKHKiSQbf8JGxoy7CNmoKH1JqlCPBmh0wCOZ9Hl&#10;EJmgn7OrZbm6opSg3GK1XJV5KgVUz7edD/GDRMNSUHNPQ83ocHgMMXUD1fORVMzig9I6D1Zb1td8&#10;tZgt8oWLjFGRfKeVqfl1mb7RCYnke9vkyxGUHmMqoO2JdSI6Uo7DdqCDif0WmyPx9zj6i94DBR36&#10;X5z15K2ah5978JIz/dGShqvpfJ7MmDfzxdsZbfxlZnuZASsIquaRszG8i9nAI9db0rpVWYaXTk69&#10;kmeyOid/J1Ne7vOpl1e4+Q0AAP//AwBQSwMEFAAGAAgAAAAhALqWkp3fAAAACwEAAA8AAABkcnMv&#10;ZG93bnJldi54bWxMj01PwzAMhu9I/IfISNxY0rG2rGs6IRBXEOND4pY1XlutcaomW8u/x5zg5ld+&#10;9PpxuZ1dL844hs6ThmShQCDV3nbUaHh/e7q5AxGiIWt6T6jhGwNsq8uL0hTWT/SK511sBJdQKIyG&#10;NsahkDLULToTFn5A4t3Bj85EjmMj7WgmLne9XCqVSWc64gutGfChxfq4OzkNH8+Hr8+VemkeXTpM&#10;flaS3FpqfX01329ARJzjHwy/+qwOFTvt/YlsED1nld4yqiHLkwQEE6s852GvIc/SBGRVyv8/VD8A&#10;AAD//wMAUEsBAi0AFAAGAAgAAAAhALaDOJL+AAAA4QEAABMAAAAAAAAAAAAAAAAAAAAAAFtDb250&#10;ZW50X1R5cGVzXS54bWxQSwECLQAUAAYACAAAACEAOP0h/9YAAACUAQAACwAAAAAAAAAAAAAAAAAv&#10;AQAAX3JlbHMvLnJlbHNQSwECLQAUAAYACAAAACEA1C1eLvgBAADNAwAADgAAAAAAAAAAAAAAAAAu&#10;AgAAZHJzL2Uyb0RvYy54bWxQSwECLQAUAAYACAAAACEAupaSnd8AAAALAQAADwAAAAAAAAAAAAAA&#10;AABSBAAAZHJzL2Rvd25yZXYueG1sUEsFBgAAAAAEAAQA8wAAAF4FAAAAAA==&#10;" filled="f" stroked="f">
                <v:textbox>
                  <w:txbxContent>
                    <w:p w14:paraId="6D6E2839" w14:textId="44F11272" w:rsidR="0091714C" w:rsidRPr="00BC66D0" w:rsidRDefault="00E03BBF" w:rsidP="00E03BBF">
                      <w:pPr>
                        <w:jc w:val="center"/>
                        <w:rPr>
                          <w:color w:val="FF0000"/>
                        </w:rPr>
                      </w:pPr>
                      <w:r>
                        <w:rPr>
                          <w:color w:val="FF0000"/>
                        </w:rPr>
                        <w:t xml:space="preserve">Water-proof </w:t>
                      </w:r>
                      <w:r w:rsidR="0091714C">
                        <w:rPr>
                          <w:color w:val="FF0000"/>
                        </w:rPr>
                        <w:t>DS18B20</w:t>
                      </w:r>
                    </w:p>
                  </w:txbxContent>
                </v:textbox>
              </v:shape>
            </w:pict>
          </mc:Fallback>
        </mc:AlternateContent>
      </w:r>
      <w:r w:rsidR="0091714C">
        <mc:AlternateContent>
          <mc:Choice Requires="wps">
            <w:drawing>
              <wp:anchor distT="0" distB="0" distL="114300" distR="114300" simplePos="0" relativeHeight="251678720" behindDoc="0" locked="0" layoutInCell="1" allowOverlap="1" wp14:anchorId="4E01C7A9" wp14:editId="767127D8">
                <wp:simplePos x="0" y="0"/>
                <wp:positionH relativeFrom="column">
                  <wp:posOffset>2613660</wp:posOffset>
                </wp:positionH>
                <wp:positionV relativeFrom="paragraph">
                  <wp:posOffset>6128385</wp:posOffset>
                </wp:positionV>
                <wp:extent cx="304800" cy="203200"/>
                <wp:effectExtent l="0" t="0" r="19050" b="25400"/>
                <wp:wrapNone/>
                <wp:docPr id="176039527" name="Straight Connector 6"/>
                <wp:cNvGraphicFramePr/>
                <a:graphic xmlns:a="http://schemas.openxmlformats.org/drawingml/2006/main">
                  <a:graphicData uri="http://schemas.microsoft.com/office/word/2010/wordprocessingShape">
                    <wps:wsp>
                      <wps:cNvCnPr/>
                      <wps:spPr>
                        <a:xfrm>
                          <a:off x="0" y="0"/>
                          <a:ext cx="304800" cy="2032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836237" id="Straight Connector 6"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8pt,482.55pt" to="229.8pt,49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lyGwgEAAOMDAAAOAAAAZHJzL2Uyb0RvYy54bWysU02P0zAQvSPxHyzfadIuglXUdA+7KhcE&#10;K2B/gOuMG0v+0tg06b9n7KTpChASq83Bydjz3rx5nmzvRmvYCTBq71q+XtWcgZO+0+7Y8qcf+3e3&#10;nMUkXCeMd9DyM0R+t3v7ZjuEBja+96YDZETiYjOElvcphaaqouzBirjyARwdKo9WJArxWHUoBmK3&#10;ptrU9Ydq8NgF9BJipN2H6ZDvCr9SINNXpSIkZlpO2lJZsayHvFa7rWiOKEKv5SxDvECFFdpR0YXq&#10;QSTBfqL+g8pqiT56lVbS28orpSWUHqibdf1bN997EaD0QubEsNgUX49Wfjndu0ckG4YQmxgeMXcx&#10;KrT5TfrYWMw6L2bBmJikzZv6/W1Nlko62tQ3dBnZzOoKDhjTJ/CW5Y+WG+1yL6IRp88xTamXlLxt&#10;HBtogjYfiSjH0Rvd7bUxJcDj4d4gOwm6x/2+pmeu9iyNahtHEq6dlK90NjAV+AaK6Y60r6cKechg&#10;oRVSgkvrmdc4ys4wRRIW4CztX8A5P0OhDOD/gBdEqexdWsBWO49/k53Gi2Q15V8cmPrOFhx8dy53&#10;XKyhSSr3NE99HtXncYFf/83dLwAAAP//AwBQSwMEFAAGAAgAAAAhAHyU0qLhAAAACwEAAA8AAABk&#10;cnMvZG93bnJldi54bWxMj8FOwzAMhu9IvENkJG4sDVoLLU2nCWkIDhw2NmnHNPHaQpNUTdaVt8ec&#10;4Ojfn35/Llez7dmEY+i8kyAWCTB02pvONRL2H5u7R2AhKmdU7x1K+MYAq+r6qlSF8Re3xWkXG0Yl&#10;LhRKQhvjUHAedItWhYUf0NHu5EerIo1jw82oLlRue36fJBm3qnN0oVUDPreov3ZnK+Gwscf963vG&#10;00/9lqxf8tNc60nK25t5/QQs4hz/YPjVJ3WoyKn2Z2cC6yUshcgIlZBnqQBGxDLNKakpyR8E8Krk&#10;/3+ofgAAAP//AwBQSwECLQAUAAYACAAAACEAtoM4kv4AAADhAQAAEwAAAAAAAAAAAAAAAAAAAAAA&#10;W0NvbnRlbnRfVHlwZXNdLnhtbFBLAQItABQABgAIAAAAIQA4/SH/1gAAAJQBAAALAAAAAAAAAAAA&#10;AAAAAC8BAABfcmVscy8ucmVsc1BLAQItABQABgAIAAAAIQD2GlyGwgEAAOMDAAAOAAAAAAAAAAAA&#10;AAAAAC4CAABkcnMvZTJvRG9jLnhtbFBLAQItABQABgAIAAAAIQB8lNKi4QAAAAsBAAAPAAAAAAAA&#10;AAAAAAAAABwEAABkcnMvZG93bnJldi54bWxQSwUGAAAAAAQABADzAAAAKgUAAAAA&#10;" strokecolor="red" strokeweight="1pt">
                <v:stroke joinstyle="miter"/>
              </v:line>
            </w:pict>
          </mc:Fallback>
        </mc:AlternateContent>
      </w:r>
      <w:r w:rsidR="00C15CF4">
        <mc:AlternateContent>
          <mc:Choice Requires="wps">
            <w:drawing>
              <wp:anchor distT="0" distB="0" distL="114300" distR="114300" simplePos="0" relativeHeight="251677696" behindDoc="0" locked="0" layoutInCell="1" allowOverlap="1" wp14:anchorId="44314B52" wp14:editId="5C8B19FB">
                <wp:simplePos x="0" y="0"/>
                <wp:positionH relativeFrom="column">
                  <wp:posOffset>864397</wp:posOffset>
                </wp:positionH>
                <wp:positionV relativeFrom="paragraph">
                  <wp:posOffset>4506536</wp:posOffset>
                </wp:positionV>
                <wp:extent cx="1977655" cy="1966876"/>
                <wp:effectExtent l="5397" t="0" r="28258" b="28257"/>
                <wp:wrapNone/>
                <wp:docPr id="825560859" name="Oval 5"/>
                <wp:cNvGraphicFramePr/>
                <a:graphic xmlns:a="http://schemas.openxmlformats.org/drawingml/2006/main">
                  <a:graphicData uri="http://schemas.microsoft.com/office/word/2010/wordprocessingShape">
                    <wps:wsp>
                      <wps:cNvSpPr/>
                      <wps:spPr>
                        <a:xfrm rot="5400000">
                          <a:off x="0" y="0"/>
                          <a:ext cx="1977655" cy="1966876"/>
                        </a:xfrm>
                        <a:prstGeom prst="ellipse">
                          <a:avLst/>
                        </a:prstGeom>
                        <a:blipFill dpi="0" rotWithShape="1">
                          <a:blip r:embed="rId120" cstate="print">
                            <a:extLst>
                              <a:ext uri="{28A0092B-C50C-407E-A947-70E740481C1C}">
                                <a14:useLocalDpi xmlns:a14="http://schemas.microsoft.com/office/drawing/2010/main" val="0"/>
                              </a:ext>
                            </a:extLst>
                          </a:blip>
                          <a:srcRect/>
                          <a:stretch>
                            <a:fillRect/>
                          </a:stretch>
                        </a:blip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A605C" id="Oval 5" o:spid="_x0000_s1026" style="position:absolute;margin-left:68.05pt;margin-top:354.85pt;width:155.7pt;height:154.8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QGpDmAgAAPQYAAA4AAABkcnMvZTJvRG9jLnhtbKxU22rcMBB9L/Qf&#10;hN4br5e9JCbesCRsCYQkJCl51sryWiBL6kh769d3JNnOkqQUSv1gJM3ozMzRmbm8OrSK7AQ4aXRJ&#10;87MRJUJzU0m9KemPl9W3c0qcZ7piymhR0qNw9Grx9cvl3hZibBqjKgEEQbQr9rakjfe2yDLHG9Ey&#10;d2as0GisDbTM4xY2WQVsj+itysaj0SzbG6gsGC6cw9ObZKSLiF/XgvuHunbCE1VSzM3HP8T/Ovyz&#10;xSUrNsBsI3mXBvuHLFomNQYdoG6YZ2QL8gNUKzkYZ2p/xk2bmbqWXMQasJp89K6a54ZZEWtBcpwd&#10;aHL/D5bf757tIyANe+sKh8tQxaGGloBBtqaTUfhibZgtOUTqjgN14uAJx8P8Yj6fTaeUcLTlF7PZ&#10;+XwWyM0SWAC14Px3YVoSFiUVSknrQnmsYLs755N37xWO1+ixkkqRyiKT+HyY0qv0TeQFw8S7walj&#10;Bt/17/pJnN8Yvm2F9klEIBTzqGDXYEoYphDtWlQlhdsqx5JQwB61a0FqnxTjgD+htqJ6nAfheRMS&#10;rjHZ7hwLHwy47ksJXkqHvzNKVqG6uIHN+loB2THU6WoVKU98nLghTLiavb1UXPmjEgn2SdREVvga&#10;48hMbCIxwDLOseBEmmtYJVK0fBretwsW2i7ciA+nNAIG5FRWh90B9J4JpMdOMJ1/uCpiDw6JJSH9&#10;IbF0ebgRIxvth8ut1AY+q0xhVV3k5N+TlKgJLK1NdXyEpGkUkrN8JVGGd8z5RwbY8niIY8w/4K9W&#10;Zl9S060oaQz8+uw8+KPi0ErJHkdISd3PLQNBibrV2KMX+WQSZk7cTKbzcVDwqWV9atHb9trg66Pg&#10;MLu4DP5e9csaTPuK024ZoqKJaY6xS8o99Jtrn0YbzksulsvohnPGMn+nny3vWyb02MvhlYHtetFj&#10;G9+bftx86MfkG95Dm+XWm1rGZn3jteMbZ1QUTjdPwxA83Uevt6m/+A0AAP//AwBQSwMECgAAAAAA&#10;AAAhAHVBnucBhAEAAYQBABUAAABkcnMvbWVkaWEvaW1hZ2UxLmpwZWf/2P/gABBKRklGAAEBAQDc&#10;ANwAAP/bAEMAAgEBAQEBAgEBAQICAgICBAMCAgICBQQEAwQGBQYGBgUGBgYHCQgGBwkHBgYICwgJ&#10;CgoKCgoGCAsMCwoMCQoKCv/bAEMBAgICAgICBQMDBQoHBgcKCgoKCgoKCgoKCgoKCgoKCgoKCgoK&#10;CgoKCgoKCgoKCgoKCgoKCgoKCgoKCgoKCgoKCv/AABEIAdkB3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mPxL+3lpHxF+F39lw2CW8WueF5&#10;rHVoY7Hd5F8V+XY4bCxFCAFIyWJJY9vhv9n74nW/wL+Nnhz4s32lXGoWmj3bfb9PtbpYprmB4nim&#10;SN2DKj7JGwWVlBAyGAIr9HPhV/wTLu/Ffxos/gn8DNIjujr3mXGmWOvalBDDbQgbpdryYZyo+YIg&#10;kkKqWxgOV/PXxd+z98WvBvgmb4m+IvBFxD4bt/Flz4ZbWt6NGNWgG+S1K7vMU7CGDMoRsEA5VgPB&#10;yvC0a2FqU+W8JaO/VNWaPqs+rVqeIpVL+9H8NdGfUzf8FptD0pbfT/Cf7NV8tjbthm1Pxgkk7pzg&#10;ApaKoPPoR7d6+3P+CXn/AAUK8DftoeBfil4B07wpN4b1PwvaWOtRabfais7XcUvnQzSx7VU7Iyls&#10;rk95U9a/Du6tDCP3eO/+f5frX1h/wQ5+KOq/Dr/goJp/hizigNr488F654e1R5iBsh+yG+Qrn+Lz&#10;rGEe4Yj66U8ny/AU5SpRtaMlu9reZ5csyxWKqJVHe7T28yP/AIK12skH/BQvxdPnd9s0vR5sLnp9&#10;giTH47a+T/iRGweYr/FHz+YP8j+VfYn/AAWMs5bT9uq4kkj2rc+D9LkDL1fHnJ7d1/QV8f8AxGVw&#10;rFH3boeCynngcV15frl9J+SOXFL/AGqfqzz1/wDWKc8VIpeMiVPm7Edaki0+5vPMe3hZkt4/Nm2/&#10;wJuC7j7ZZR+NCqN/lIvv9K7ZHLHYhlvgnJzzVOaV7h/Mb6Crk2mSTDchJP8AOqsUDElWP3evtTih&#10;MaIcrwPr7V+t/wDwRI/4Ja6R4D+GUf8AwUV/bk0CaHwzrBU/Cn4c30Lq3i4wlZTqF6pHGmhzEscZ&#10;yLkk7sQhTOn/AAQ7/wCCHvhD4maD4f8A28P2/dMgbwPffaLr4ZfC29DrN4zMII+33e1lMVgsu3y4&#10;id10w5CwFTcffXjPXPiF+2X8cNW0m71d7PwVpcskd9Na52Jsh8mCytQy+Wm0fvG2oEAHzAsE3dfL&#10;HDx/vfl/wfy9do+J2OH+GuifEj9tb4s+IPiV8RL27t5LS9jto9aiKlIQ6bpobZznbKI3MeAu2BWR&#10;gC4AP1h4V0Lwn4O8NReFvC/h+10+xtYltba1QYC85JySSTnJZiSSxJJJJpvg7wd4e8I6Za+G/DGi&#10;fY9L09SPJs4SV3Hl8E53OSSxYkkk5OSc1q+J/AnnXOn2Gs38cdujecjeYxbeW+7gD5jjtwMnvXPu&#10;9TToV7ldVgRdO8O3MUSy2873sn2dpXd0wI4U2/cySSXOANvXoD5vrXwpstItNV1HUZrp55Gm+z/a&#10;ptotrq4fDMCcLjkYHHC4ycAD2fxJqGk6H4atrCxvJFh+1PHC/lgtI6HDM2P4SVIyeOPevHf2jPiV&#10;J8IfDFx4g1CyhnkCM1snll9srIAhIAzu+Y4OMD2zmi5JW8YfBvQtJs7PUrG0ubeY2McViskYl2xh&#10;ipZQeM7lOT7ewxzF14f0Ddb2+p6Rp+oW7qIWhvI/OUjyxkbTwM5GT69a8a8Z/tU/EXUPBdw2n39v&#10;Y3TJArXk1uHVfMMaE4J+Xl244Hpnvuaj8WfFVlbM2rvYwfYBIzXvmEj/AFSkcHOfmGO4wc+1S1KL&#10;C5wX7QP7DH7GHxC+C2l6hY/B7wRpkFp4zl/tXXrexSzc2kmP3T3VqofCn5VZsqmSdoI5+e/iT+wn&#10;/wAEzdX1PWtIgl8SW+oWqyx6XY6D4kJMax5CttuVlaRflZi3IxtGc8n0Dwr8QvEXxM/Yi+NXw61O&#10;zaZtDh0fXTa7nYsEvmhnOXPaONWCkkAqDz1rzDR/hpF4H+JVj8SnmjFl4o8OwQ2NqzMW+0NcsxDf&#10;KceYjOyq2CVyeAybtIyZLudXbf8ABv5+zl4o8Lajc+G/jhqdveaPZ2X9rf2nosN2iX06I7wo9vLB&#10;8kayxrk5JZWbADKBT8W/8GvOtyTIngT47aBeKygtJNPdWLdOmxobkdf9sfhX1P8AsL/EK48afBf4&#10;ma7dxRqp+M2pWVgy/wDLWGNrYITyfmJY56Dn2zX1v4avrptYZZJ8/vECqV6DFTKo7lH4q+Gv+CLX&#10;7T37FX7V3gL4i+I9JhvtBi8TLFZTWuoR3L3DCLc8n7sfJEu/bmQIxYcKRyPujx14R8V6XbXFq+n3&#10;kP70MjNbu3IIOenT6H0r6m/ao0j+2h4Utp4tyrq0jbv7hCZB/SuN8SR3lnPunK/Kg3bfYVjL3pXK&#10;ifGt3HcvrSTTII1kjd5Gb5VjYNuPy/Tnrxg+1Zut2pi1EG1m8xVBmLIvXnp0J7H8R719YaomlXzL&#10;HdafE+VHmbrcMME428j06/XPvWQ3gbwBqkMfm+EtMl+8I1+wj+9gghQAOe3bBqeUo+aDZ28MamUy&#10;Kd23Ln5WyecdRnvxjpx0Nc74zkt7SGOEWEnzBSjDswJypxxyoPrkHtivqzVPg78P71PJXw7CpZAF&#10;kjZl4BGOc9cgc8Zx3HFcT4n/AGaPCM8cjjULkfL8isqMsfy/fbj527Y+UHJz1yKcQPB42uVt7WKP&#10;asjyP5fynoqgkDgcA5OOefxxd8MQSW93ujiDW7x7G2nc8b7wCM7enJ9uM46A+h6j8Fy6C3W7xGp3&#10;lmVixXrtA42nHA5PTPfAr6V8Om0293ytC3mZj3RwlRg/XgDH4jk8Vy1IlROk8NXlzb6at1EWaRt2&#10;395uOd3Qnvz15rpG1p54yks+39yrK3mk85yCF6ZyOvXrn25PR9Os9O8OrJov2mYG+LSW7Y3KSM9C&#10;emVPGexHtWtcreNZyTtH94BQmR/d/nnOenSs4suxRPjXUb28eGWHzdh3ZDjAb+7xjnvkDt09eo8J&#10;+PrC1kuIL1Vj3qu2T7rOqnLLnnJCuSMcdq4iHRbmGSS5svl3SA/vGIAbjJG5eR9Mde+AK1tE0e7u&#10;dVj+3t+7hjDScfLuIHyjr+v+NbU/iImfQvgjxZBPDb6hcMrTyQCNdIR9rQsp+YAN1IByWOBheorq&#10;LXxXpd+seoxasqxtFuNpsDSZ3D6njDcDjn6V4ppliIVLwvKFkVgzKhGW4GwHGOhwRyK7jw2jCGFg&#10;dvlqNpX73+eK6uYxPS7OaO+1GO/sXxHtZWjZiG5K7flPQ8Gta9aBYvLj5APVR6H/ABH4159b+fOk&#10;lsJCfOUNIFY/NyMk9etasWtSW1j9l01ZIlk+ZmZvM2kcYU54HHPU9aIgdJFK8zqvkyKGjyNw9R0G&#10;PTv9abc3LL823vlm4HHrz261hnXr+5ttt0W2c72RtrN154xgf56dWLfvbTZtJ5GiZvMZZI8lsrjD&#10;PyWwQORgYOPWqIe5oXMkdushkZVVWJLep44+uWI+oqnIfIjUEFtrMeMdu3T2qI6jeO5jVUUg/uW2&#10;jGfm59zk/wAzXTfCr4dQeNtRM9/csuk2c2yQyEg3k2N/kZ9lBZyOQpA6tkTIqJs/Cb4XxeJXj8Ve&#10;L7fOnqFNlZyDi6k5+du5iXsuP3h6/KCH9egdMtNKW/fTMzsXLHdgghsEjrkHORkY64ApQQKky2sO&#10;2MRsPLReNvGAoH8OAOBjGOvU4t/Z+VaGKPzCyK0jR9QG/plsdduc885ldy7CTI8jNMBuMKsfLGSS&#10;ee3APoO39Gzx4tGUBlYwhW+Yk7j0B9+eT71ZvFnQNBay7WA3bdqtxnB68Y+ueM8E1BLcQTTSWsUz&#10;fu/klC5wC3OB2zgdun48jGeB/tE+EP2l/G2vN8Lfg1NpFt4X8Yaf5HibxVd3UbXPh1VzHOBaFd10&#10;JYv9UFOTL5qStFGUYez+AfBGi+AvB+k+BvC0UsVho+nw2OnxzSb28qJAiBnPLvhQCx5Ykk5JNWYr&#10;WKGUAxhNv8ar0XJIH0Hp05Pqa0Clu0CSSSjbGGbfx8gxyeRxgZ9xn61nGDla/Qd+XYsXMKLDvZGx&#10;t2uV6Lx1Pb8ayLv52aOQLthwIy3uPXqD7+/fpV+C4kuoFUwTR+TGkkLMXXOVIAdWAycEZVsnOCQp&#10;ximmnvbSsFhBMknmSMAB64bpyeB15/KtJp20JRGL6GdWnlkbyyu9RtzlRnbx6njjr27VQ8T+IR4X&#10;0K68Qy6JqGo/YLGa5XS9HgE15dsg3CGGPIDyOQFUFguSMsq5Itzv5d15EYVoxzI3mAspPYjHAAOc&#10;noB6c1HYNMtywSMMsjfu2RdoAx1bPc5PA7devEdQRetRcpokUGvT2slz5Ki8ms1ZYXlwNxjViWVC&#10;2cAknBGSTUllbC1BAbdkk/e9ydoHA4zjjr3qBztmjVh5nzdWXocEg+/Iz9cdKsor3Ewn81tsJbkM&#10;Bk46sfT8sEVrHUkCcJDI5C/NnavGDjgc9e1SWsRmk4VY1VjhVX1PJ59aeluzXB81lLL9xVYkHjqc&#10;45zkd+PQnAltI0tolMS4Xkr/ABEr6++fz+tUA0QskzQD73+6Kr2zXjRvHe7VdmO1Aw3KMYIJXrzy&#10;CMHBAOCKszRMbje5yvI/Qf4VUuS7BprcKWXfu3ZPY4HGcHOOxxjGDkGgAvytzbSILn764b5RkAjH&#10;Rh/MY9jWadRi01FtFsZ9ir+7+z2M8qgfVEYZznqSe561djDJMscrK2Ofm/5aNn/PA/wqeBbW0iWC&#10;3tfLQZ2pHHgDn2H40AeVeJP2PfD2k/HvQfid4Jjj0TSdNuDetJp8xSa1uVbIhjx0hfcwx90LvUgh&#10;gD+Y/wAS/wDglx/wU7+Cb/G7wL4A+Dvhn4ufD/4vy3Tvptr4kghOn3BuxPbasLa5aJku4lGMRsw3&#10;FSzOsYDftgxiZWjlTchHzfL1rHvLGPSZPOs3KRMMszEko3Yf7pH5EH1q8Nh8PRuoxtd3O6WKqYrl&#10;VV3srI/lW+NP7EP7XPwO1iPw/wDFT9mbxtpNxJbfaIfM0GWdJIskbxJCHQjIOfm47j1+vP8AgjD/&#10;AME8fCnjHwBH/wAFC/iH8XbnwvdeFfGX2Lwfp9q1pfQ6t5itYy293bpItzYymWfajPj5WV/KaNld&#10;/wBp/iP4JtPEV4vj3QWW31fT9zptkZDcxMAJYwykbdyqMEdCvUZJrzL4j+GvCvirwrrFpoOj2un3&#10;V2LXUbiEW/ltc3UEkc6SEYBdh5CAk5Py4PC8vE06ccNUv1T3JjR5ZqSezPxh/wCC3tk9l+2RoOoy&#10;Da118PbR9y8fdvLtePpj1r4p+IQRoHyrcQsV+Xp8tfcv/BdKzCftQeB9VggG24+H3lbwv3mS/uCf&#10;yDj8+1fDfjsg2vl4/wCWbtnP+ya8fKpc2V03/W5WM0xkhn7MOgReK/i9b+Fr66ihs9T0m/tr+adW&#10;2pG9u43HH919jA9iAeMVxmqaBqXhjWrzw9rFvsuLOZ4ZN3fB68ccjnvxXtP/AATd+MPw++CX7WGm&#10;eJvi1fabaeGNQ0XUtK1q51ezeaGKOe2cIcRgujeYI8OPunnpms/9sLwX8MNE+POtXXwT8bab4g8L&#10;6hcLeabeaXdrMkIlUO0Jxjbtcsu3sMdDkD0pHKuXlPL7O1VztJ2lu/vX6Ef8EWv+CJkf7aWvWX7W&#10;v7WtleaP8B9P1J49NsFle2u/iFfQPiW0tHUh0sI3G25u0IYsGt4CJfNmtIf+CPH/AASB079r0x/t&#10;aftbwXel/AvQ9SeKx0eGd7fUPiLfwHMlhaMpDwWKMNlzfAqdx8iBvNMklt+wuheNIPjMknhvw7pN&#10;toMGg2H9maVpGhxomm6JZRx+TFbWcMWFggjjYLFGAgIiJ5yBXXTh7CPM/i/L/g/l67ZSlzSsjM8Z&#10;6h4i/aN+Ia6F4CVNF8I6VZwRR3mj2gt7fS7OJXjj0yyRAFAWNI0+TChSeMAZ9E+Evw70fwhp9r4T&#10;0Tw/Ja6LZxsE2IDuUfOzY9WbGSTklm75xpeHfB2m/C34aWq6lYDS7Ga3e4VI9qyXS5OXY8ckrt5I&#10;xs28AYDdH8bapq1leG2khhjUutivnbQYoE3ytuxwd7JHgjJJyOgrF80h7Efxa1G+bwrH4f0y1KSa&#10;lqG26vFkJjhtwSCCBgn7rMcZ+XaMZYCvPfEPxv8AFscWm6nqWpvCi3EyWdjGoWRduTECvLDKoCBg&#10;nMo57j07w940gFnp2l+JbuNvtizHzFOfs0rNuGcjsMrjqMjNeZal8P8ASofE9rH4gthJFa3Jmj3N&#10;kKqlcDLdOViJAGD3pxt1A7vwj4du7fQdN1nxLqdxeMYCLpp5NxyjAyHaOcF2OT6ce1fLf7XXxHvP&#10;Ft7/AGBaBmtZ1S4aZWKyNGkhk2AEgg/ulyp6g/l9oeK7zR7b4YtaeZLbtcIsFmkK/MvV2P0JyT6m&#10;vhb4s6Fc+M/jP4e8N6Fb2U9vHDcm3t7rCqhTanPGRgZHHJOc5GStRtKRMjhtB1jTtV8Qw+G/iL4f&#10;j1TT5Ft03ahaBWEZ2EsrdAysoBUsRg5BPSu2/aw0Hwl4X0HRrnwzpEdvNc32x41G5ZFW3lcgg/w/&#10;IAMYxjgdMcX8df2dPjB4TtJtUFkredIpht45A6rGIlQKGC4I3t0YKcn8839oTWfGGuaR4Zm8QQXV&#10;reWPidbOVUgO3y3spw3z9erHg9z9TR8Uh9Dj/wBlqXSdV+NHxM+EUljMtv42+FOpWcfmbv8Aj4D3&#10;dxFgH7xCwMRkZ+oOKx/gEvhG8+EOna38Xbi5ms9P8QRaj/a2lxJJIL/+zC6x7WbbIoZ2DKSoU7yM&#10;BCDJ+y7q9tb/ALe/hm7S4LLqF5a2kTLMApWWw1AFSDxghgQeT1HU15P49+J2nQfDnwz8LPAk80Nj&#10;pGn63aXsbKnmXFwZoHmdsKCF82LYAT9yMAnJbOdrVGP7J9bf8E9raay/ZX1y9uyu2++L2oTL8oHm&#10;LK8WfpyCRnsPoa+3vCwibXIdi/fZWbaB2A/wr5F/Zs0t/D/7HWi2KJI0l34khkZWOGeZlXPTn7w6&#10;5z+WK+svA05udTinErbVjUrnPJxjP6d+axe4E37Q19BYWui6hcW/mJDqILKOwK4z/n/GuT+IN1pl&#10;7pQvrXTGUMp5VeRx3Pr0/Hp79D+0ncyR+HbO5hYeZb3KyLu+6MEVmaX8QtItNEhivtP3SJGwDHBy&#10;ccZB/wA+nWgtHjOo6vMuqefCsnlbyFVlJyoGOfx79OcVoWmoR3Vms8cS4xj5egOQc8e+e9dRq+t+&#10;HDvvX+yHzWkE27oUccEHsR1z04HQcVzutfZY+LZW2ybV8vjKkA5B9eeOf5VVxiSiHfkY+Xp+eKyt&#10;VMMkcjeeq5zjOcf5/wA81vWWnvqMDXD4Xc21m5BUZ9vY/UZrBvw5MsRJG0Y689R36/zobAxYtHWa&#10;RpW4+Xdg44wMY6H0HPOay9T0SWSVfLkX922VVX4LZwPxzj3/ABrs7a2JEsgXbtUbgp56dOOSfesq&#10;/tYEk3PDnGDtVdx+vX2H6Vz1ConL6MiJatKLXaykjlgMnd8xGD9Rz37U5bJmSN/s/wAzLjc2FK9c&#10;9T19QO/qK1LvTXtj9ngbavJZWcttPXAPpj8uPwriNrlWfLfu1JjVQMD27ZJyfWuWMfeNHsV4tJhk&#10;kjhgjwem5Yx93g/qQOnOfoa63wl4ftriVZ4LGGRtzMokTKs27bGzc843H67Bn0rDtrZ7ifzIY/uq&#10;pZSTtGCPQ9Qf5e1d38NrWa7vftKKFS3kWNz5hXK5Z889W3EYx6/n009zKRu2vwyglj819UZZGYlg&#10;yBsjgEYHQj29Rnnk7sfg6OwhWOGSSTafuxwrul/H16DngVtaPoyT2sclo6nsCrcZ9uOR+ddBZafD&#10;G/2iKP8AhDBd/QdxnHfp+NdVkZHM2PheS1kmlafZGVAVuA0Y7AjoT249zS3VgLaDMVoscYYedcMv&#10;y88fKoI6e/pXRx21vcEl2ka4Z8rDGMKiBRg59OPzPtmpBpp+zmS5kaMbWCLGuXPHp3xyfwpgcqfD&#10;8mNsFxDIDIQ0jcYOcfnUeo28djCyqojbAUtxuyM5OAOfw+nNdM2lWUhkMtxJ5ojyFXIEi8lR7Nkk&#10;+wHvVafSimYrV9xlACr5fzMxPChiOD7ZHXvQTZGX4T8G6p4z8SQ+GtIlMDNue6upISywQqRvk7Z+&#10;8Ao4yzqMgE19C+H9ItfDmj2fh3SdOEMNpBsjgU5IXJJbjGWLMWJxlmJJx2zfh14MHgrw4sc4Zr+9&#10;dZtQ3SBsEAhIht4ITcV44LM7AYK46a28qS6/cO27btwCT82e3bIzz+Ge1BRGkIsQznfuZ87d29lB&#10;YnuTwM9uAMcYAFSSRzk70P3uM7uE5AycfgPb6bqh03XNH8R6Zb6xot3FdWtwuYZYZAVbacE+gYH6&#10;EH6DD4J/tCtbSmNJFjjdjb3AYdTxyAcZUjcQN3OMEcAD7y6tVuhE6/v5CUjZUwCoGSOvoCceg6cE&#10;021QQQrcNCqMqjdHwVUjjH4HjsKcsdoIVnQMzKoVhuXd1wc88Eck469BngVDNeodtxbOjhpEZSG/&#10;hz1B79sevSpt3K5jP1hzvjsriyaaQXCOYYxu3lSXjbcfu5MYxnGGwD61LBqH2V/srn51f5yfmMrZ&#10;3EAe/bnOAPxS4itLphLNG24/IvnY+fOG+XJLDkHjrx04BqOygaN3E0jGbIVnCbPlJOAAOoGcDr37&#10;5AnaWgepeU3YhjhtIWkDYVtzKqRJt7gH19AeeOByI5rgTW7vbeaPneP/AEhCORuy2OCV4ODxuHIO&#10;GBq5DIi2skKL5bKhbzJIyVUEEAnp37ZBx6ZBrJ/tDS7nU7nTrASSLYyBLyTO9Y5CiP5WWO4nZJG+&#10;RwAQM5ytaEkEsUBmaFnjeTcCy7R8q4HXHTkZ568CpVjSRVaRvulSqxsR/dx05PbOeD344MzRiSQT&#10;BGztUlVGCPp17AfryeoaPKYNNFcxrCo2QwqoC528H6kngY6Y6ZrLkK5iKe0u2ZfKn8sbc5K7mOM4&#10;5JHQjPQ++c1s2jiONDGhWN8Hcx+Y5x7Z/wA/Wsu1sgblriSQKWjSNpPmDFRuYfe+7yx7HPfIAxow&#10;tNKyzKuFUH5dp6du304GDmrjGwi6I45fkXKd26EnnJA/HGePb6FzHtdSI0ORt+Zc469+3OOueB07&#10;1Eky/a47RWbLKWMgjO35ccbgNobJGAeSN2M4JD5JPlUKrNtJU9eO3+fzqhERjEQKxpxj5QuBgY6f&#10;z/8ArVUkuUS68vn5sg/LkL+XT8asX8UwRnIPYLzkfX61myXkb3hgl+b5DIu1SQqjHU+ufz/A1MpW&#10;GhftANwsBdWWRmG9eqKB/PPoe/fk1egQSxK3lf8AjlZ0UN5H5imIMBMBHtXkJxkE55Od5zxwQMEj&#10;JuxxXDRruljY7fmZY+CfzP8AM0oy0A3w528j/wAeqO5t4bqNoJ1DRvwyMPvD6elReYv3vTinqVC/&#10;KB6/StVKwjl/GGheOm1MX2j61JeaeYdjaXJHEGgP9+NtoJXH8JbjtnOB5n47ttF0mZfEk88LzXKy&#10;20cKuOHEUpYcd9okyD+OO/uzMW5I/QGuF+MPw98Gap4d1TxhLoMP9qWumym3vPmDRkIRnAOM7SR0&#10;/lWeKlz4WcX1T/I6aNdxkrn4Q/8ABeezKfFP4Z6q8W1pfD+owsyNuDFLiE7enH385Jyc9uM/BXjC&#10;yluNPbUFTcka7Hwv3SwbH8j09K/Qn/gvTBG+ofCXUt0jM0muw4bvt+xHp3NfAev3MkWgXGkJH5n2&#10;x4X3d12b/wD4o15GSu+Uwv3f5s3x3++P5fkeY6PEr6hEHgaUZxsCbi2QeMAZ/Kv0E/4I6/8ABILT&#10;v27W1j9of9oHWLzwf8B/C8rw6zqVuBFeeJ76FPPfTbJpMCJVhUtNcEMEBCKCzFo+r/4Ntf2D/jF4&#10;5/aft/8AgopqN7qPhX4Y/B2O/e68SLZjdr99NZTW50u0aSJ1OY5m86UKxiR1AKSSRsP02/aW+N3j&#10;z9rb486h8K/hprhTwvay/Z5JEm8uxttLbyPMyVz5itc28m3BR5yr52qDj6WMfq+slrbr09V3PMbv&#10;syJ/EN/8cVg8D/Auz0/RvAmnaXHoXhi20+F/s3hvTbQIlnAVVSJYid0xjVwzqLVpHw7BvTtK0/wN&#10;8KPAFj4W0qaS1023DXd7q19dGW61GYp8jzHGGkJG52IA4woUbUVnwq+HWlfDbwTZ+AfDL3l9Fp6y&#10;R263l800864x9okPyhnYn/ZRQOAAAD3N54B8EfFTSrqfxDqVvBYxNHbW9nDAQDh9xkkbYY88KCxG&#10;TtJGM1lKXMxxjY841f4heMPihoFh4L0e8Vs3gtLaOfLMLcyeYQxwABlnJIJJwRkYrtToE2sPDpsO&#10;qXC2drY5VtqK15EZN0sxyMYdllOeCwMR7EnooPhppmmyXU2iJawqsbwxtbw+f8wUq5GBg8cAnAB5&#10;PpWFbXy6GrwyWMLhmbPmJ82AqrgsOo46dASemahyXQqxzN54cuNZu7WaUtG1os029lHzTOxYk4x2&#10;CgDr8vbNdrLcaV4zW3l1a1WG/jCRyxQxhjIARyvXAOM/kKomXwvfWU11Dd7ZNo2wyR53N2Vcdz6f&#10;Sq8FtLbOsFgLiOdl3eYW+9z2AwRx+Oai5XKTfFi+eMW9lDAI4Yd3k2zHOMALya+S77xVYaZ+0HZL&#10;fRtHCI5Le38tlZXd51BVR14IGTk8LwOCT9HeObySW2+0PfzTE8eYyrkt7e35V8f/ALRniLSvhp42&#10;07xdqPxDj01hfbrS3l0dm8995KxyShSyAsVX5cA7yzMAMh076kyPqLxxLE1pbRz3PmO0iNISw2qA&#10;QSfb/PvXgf7dPiTU7vwx4V8EaBdSfZ/+EmWe8hitwyuRCwy2BkbUL89s9O44v4if8FBLbTVt7e28&#10;B2jND4kGnXFxa60kcsrCMs8mwjOBx8o9/u8mvEtXT9t/41/F3xNNZaPql14D8K6XZ+KLyO4ktreK&#10;30+SKdmkeT5GnBli4UFvmjO1RjgjGSldhe+iOQ+EXjr+wv2w/hvbxuv2yP4geGbK7DZVbdpnuoyC&#10;O7lHT2yMHNeWeILbTtE+LvirQobX7R/Z3iPXvMh8naNi3MpZT6AYQbsdQR063vgpBLaftb/Dm7vL&#10;mLa3xn8KoCrLwq6g4BOAAAN2CDyMYOMUvjuCz1z9qn4gxxW++OL4j+JLWRg3+sBmuDtP1U+p49ME&#10;k/5efIX2T9CPg1dI/wCy94Blj+7qXiSJ9vGRy/XGeRg5PrX1N8PysPkzf7IHp/FwPyr5X+FEU8P7&#10;MPwZtjb+Y08cFx+8kP8AzxyHyeQQHB/yK+pvDaGzhVZgv+tC/L/LpWJbHfHqGHUvCKEK2TI2AeeQ&#10;f89K8pSWSbRlS3uEVslVwAw75/L/ACRXqXxSmin8MKHHCqS2SOPc/wCf1rzOyjgu9PxGfXB5Hf1+&#10;tAROL8UE22u25g1IL5cLhWYA/NyMHJ4BBPt39xYgt9Rd4Y572ORRGxk+bPOeQcdcZ699v1qbxbp0&#10;TXklzLHuVUwvqPT3/wD1enFcmdcXSZPs8QbO87WUgbR1zz7kj39qCjrrSXVrFHUwSfu5stt6IMAE&#10;c4OOS30OeetQwzyy3TTZCqzMu3Pyj5s5GOSfT156ZrlW1oS3LSQyqqtIZF54zu/Dtx27cVuaXrdv&#10;KjGZsqjbuMbhx3/z296AOgtonitZtyfd4xz+FY98zRyNO0KjbzEw67uOMd+ef/1VoQ6nFFp3lIih&#10;s9C3TPIz/k8VlXc5lmdRHwuF3DqSPboDz+vWspsqJFfs9wZJGfc4hCg+ZgsMAdD6Dj/HjOYiM8fk&#10;hVkXbjbI23Gegzxz1/n2wdO/jiuFWOKP5SpWRX6dxz/nn8atWelXBI85k8xNojdcdMY67unPP+GK&#10;hRDmKui2DhW86Jo8sG2sBjjpz7Zxz16123w4a3W7VUiZo5JWdmbIGVG4HJx1OQOenPANZOlaLBHE&#10;oVYlb5vm42jHB55wR/PtXXeCtDYWdoi6dJ5MkhEjSSKO3VRnPVVHvn0rWJDPSLGKHSrOC30+QxRx&#10;IoEm3KxD+FQO9agKpIzCdiztjaf4Mf54qhny1htlRdvmBp9wJzjlR6DnB69uOtS6dG8kklxL95pD&#10;24Vc8VuQWBI0KIIfl2NiRtnJ5z+XNWJ5c+XIgU7sglm6t/nuKhuxvCSqrfwnb6+9OVJJFUY3FlJU&#10;ent+fegB07GLNsFwq/Nke+P/ANVdJ8MPDdre6kfEd5EzQ2bYt92NomwSZPYqOnYMwP8ADXP29hd6&#10;3qcOlWESGe4cIpZchDjJY47AAsfYV67pOl22kWdvo2nRnyIU+83UHH3j7k/McfxE8DNAEscZFkJJ&#10;AokWHeF27lRsdRwCf0yPTNV7V3isI/smntHGojVI+I9i5AwBnt0Cj0wOOatI/wBoSP7u2Qsf9WTj&#10;qRnAIGPcjnjrwYVMchaGAurxqBG7AcZU4Y8845HPcH8JkUkLYx28cawabDFFDDGEjCrtVeSMDHA5&#10;HTHH6VK7hbjerKFbcQdxy7flgdDkDrnPB6wzSTblW3T5l5QN2HA25yT1IJPPT6VFLHHawrGUVpFj&#10;UyttbAwOBjJ2qM8Dp82ccmjmCxBGl9ZkwQrHt3NJLty2XaXcRjOclWYk5wDt7AgvnnjgZkc7m8wR&#10;yLHKc7vvbcKM8cH6HGMHlI41W4aJZfmjdGIXAyuSQM455zjHp9SY9Tt0ggebyPvQkx7cbUfJ9WH3&#10;txHYYDbiBQvMPQr6LdTTWKz332aeaR5HtXt5NyPCXPlkZ/iERQFgMAsQCQcm3bTW0xb7OGOJNnmM&#10;gG4qcf3Ruweh9uvBFM3JJFGkMXkPJwqbduzgErxkcY5wccYppvbYxrcmORlXIXGM5Jxhe2eg/wAm&#10;hBcvWEkkKrHHtZ+SzM27DHrg9e/TjA4HHFVbi7LafHNBIsguCphaMrtKkdRz0Ay3XpyM9KbZ/aTt&#10;W8CozMG+Q/MOBndj3z9046c9amjnMqtfyW7MyvgMcLsUA/Mc4OGwM4HUjggZFEkNl5djZ7bS3WFX&#10;kZguAoZiSWfjIG4/N65IzzkCE3KxSgLMVYpnYxGU/wB7nr1GT79xU1yYI32ONzspOOuFxycDkj5s&#10;fj71Vl05ryWASSLMoCsGHzK2Oc56Z5HTk4z2o9ALCTTLH5of5/MUDc3Gdw49e3X+dXF1DN/HZllS&#10;Yq0jLz0+6TjjIBI/P1qvYZ81XjjPyvj5QCFUEcMepOcj8O+CatLpohjmFgFWSRv9Y0O5ck4yRkZO&#10;MZyRkDr6AF+IOkTBHCtztLLnPv2qGOWSe6aQSrtjchvm6AHv6cfypskskeGFurTMMf6xgqDPJyB2&#10;A4O3rgcZyHWySIu4kMwUDdt6t68dvb24oAS9hd7Z/IkWPdwreX8oPqRkE857is3yy8chifzGYBWb&#10;y/lbBIyMnp179PWrV7PI0ps1dflXG5jjfjrnt+XTcOnBpqWkwlWS4lSSJWzFFHbtuHyjqdxzzzwB&#10;29CTnJXY07EckUscG2NvLDf3uq8dcc5PTrn6HpVa48RW+mP5NxMsO/51T7K5yCevQc5B/wDr1dna&#10;aCMxybfvK2FXkA988HHHX2qtBZqN7pczRBnzi3mMeeAMnHU8deOAB0ApXS0BGwJf4Gp6zFTkAHvV&#10;XcSeTihm/vPWogvL+5swUWNmXcpQhc8bgGU/QciqXjvzb7wNrVra27STS6XcLDDnmR/Lbao9ya83&#10;/af13X/Dul2PiLwv4lutPkt/MS6+ySY2oVGJtuQMxM0bkHgpvBzmvi7/AIKYf8FGP2h7D4F6B4b+&#10;D3wy+2eM/H/iafwpDNGoeytbiSBokiaFio86YzKY5CyqpjcsCq7Tp7H21KSXYr4WmfHf/BdYPPpv&#10;wtvWjVFTWddXd6BktWH04UfXH4nnv+CVX/BHTxr/AMFEJ7r4n/FrVb7wL8GNJmj/ALS8bNB5c2tM&#10;jv5un6WZRseVgjI05DpAcEpIxEZ/Tn4Gf8E1fhl+2afDXxI/ar8HWa+FfAlrNeuuqsjxKxtk+0Bo&#10;X3o7j92B5oZVQu+0v5TD6ch+N+m6/wDDZNE+EllpnhbwtBbxaXoNpCY5hbWPy/aJok3IrlF2rsYn&#10;fKfv/K6r5/DfsY5TCS97V27Kzf3vy+86c0k/rbt5fkeP+JdM0c/AXRv2bf2edP0vwr4BtZEt/Deh&#10;6DYyvp9lp1vGrhPNnGLuRbhfOcsd11K8hdvmkNQ+H/hno3gq3bwn4O037A1qpW4m+2GQyGOJVUux&#10;OGKxbB6A9ABgDstI/wCEQ0jwbp+nWU0mn2tnpMaabayQlJ3mSUMGlUDCEiV5C2FJEca4DbqyLzxb&#10;p/h2/wD7U8R/abO1tzJdXEjjMcwaFDGkYYFi8+VQsVARWEm7EZ2+pKXPI4YrlRo6LrPirQIbixt9&#10;L0uz8vS4Uvr3yw00vA2k7vuFjsLOoDA45qPSPF+pRSNBapcXCwjeI7WMrLbxI6r5jnBESM7pwMnJ&#10;XkZGfPfiR42fQfDMHgnXNMxrmpXFxq/iBfLZZLdAxWC0UqcsYxIzuM/K7mI/NAQMH4iftL/Ab9mj&#10;4ZWfinWfiLNH4m1TylvtHvWXzYfJYOV8qIs6Rgyg5f8A54q5CBxsmpKnTV5uw480tke2WHxZuJ0/&#10;s+xt76zEis73E25fkDkbueuWBPPXBzVJtY8UzaVcax4cs9Pkmt7ITyL9nSVzC25/4+AxCknkYH1w&#10;fLvgr+21+zv+1PqF14a+BvjS11iHR7e202+nNrdWrIvmMXu/LnUMFkkLyEKCRgDgnBo/Fb46638O&#10;fDnihvg3rkfm32k3NtZ/2ppqyfu1D/OAcYLKAxBBKlRyBkNnHlqaxZV3HdHpS61r0Wk2+oTanPJq&#10;1xcSF7a3hCrEqhQuMcfMzPgA8BBnrW74HfxH4+mudW0W6W6ktXWK6miukk8phneJCpIBXkEdQeK8&#10;Eg/bG8Oy6GfFuhabZz6dJ5jaXcXQkiuVA3KBLGGIUkrnGMjOK+Yf2FP2z2/Zh+Get6rc+G21CPxd&#10;4ie41Rk1BYd/76QINmzbkM7tkEA5AwCM0cr5Ww5kfe3x70HTNOtLPRvBfit/OXMuo3AjB3M5AEag&#10;/d2kN6k59uPJfG37GPgz9onwnDZeM/iD4gtJrGaO7gmsxCQHBBxhkyOg6MCMg9RVfwJ+0ZY/tE+E&#10;7zxF4F8IxaUtjqTW+oQXN7um80IhD4UfMvzYz7EdjXpXg2PxamkyXlnrdskax4lhls9zNhTwG3cf&#10;rihS5Y3Yby0Plr4hfsD/AAX8QeL4dNu9Vvryx0W8m1TxVcwqN9zqEsCpDaRdNn7spIxyQAqg53Yr&#10;ofE/huy+B/h345atot4sFp4u+DltbWVmsjNtaycQER7idg23ijHTPzf3serR+L/GHg3wPDp9y1vB&#10;eXkjGS3gUmS5uJH3O2c/KoLY5z2HpXyH8f8A4xfEK7sfFfg/WNWaaxvIZ1fzl+aDElu4RHUZx14y&#10;QSAe1fJy4m9viZUYw0Vtb/pY9qOUuMFNy19D5C+FniiPRPiT4b8aappV1Np/g74rQ6vrS2MZd1s9&#10;PvraaXAYgbtrYUZALMFGODWX8LfF83xU/am8ZazoMa28fiXxnrWp2Y1O4igEIntr54/MkZtkZwBn&#10;c20Edcc10PhnwXD438IfFHw/obxwSSarNftdSSFgVGo2uU6dG2L3A/d9+QPPfgfoc2hfGe48N3kq&#10;TSMt0WkhY4cmzvvxr6qnKNSKkeLUUoy5WfrB8IHMnwK+BenSRbll0GCXyZANu37Ip549/wDJr6Xt&#10;N8jxpETu+0Fm9cGvmX4E6vb618O/hDEAyi00AwL8uPmjgjj3fQn9ce9fSa3DR3mFU/eAbPcnjIrL&#10;uMZ8URcxaVl0+RlznsAP8a850HUYfNaN8n5+VbnHr/k16H8Sb+dtEZJNrKsLH5c/XNeQ6Xrf2XUG&#10;MYVsBlK56Hnn/wCvTKSNjXILS63IETO5R3yDx/8AqrgfFPhKBbmR45Su2HI2AtlgOFP4/wCR1HVa&#10;p4gsTbsLxDuU9YyTkcHP58dqozXWj6lAl6t4FeabY0cnUDnr659vxoGcbF4WhtnKxTsNqbpNw6/M&#10;PlPTnnj6Z+unplgyx/aY3Y9VXpxyCOR06df58VowiyNxHJ5u9fJbfwD0BIU545GeeefTFa0d1oBt&#10;44Gij8tlbO1sEKMdPTgjOMH8hSYGPK01sVjf+HnO79Py/wAmoLB/PdskK3J49uen5f569F4mttOu&#10;LSRYpFTbtb5VxyFzzgdwDjPf6ccxbyTxp5vlqpUfLlcfTP8An+dYSepUS1azrMWjlbavmLsVfvH1&#10;P0BH1z06cdNp9qJL6RJJFC7cbXUn5gec89Onbsea5u3hbdvVcgtjCkc56n/Of5mum0xMBZm+d2bA&#10;3fwcHrVREzZ09Y3n3yRfK2FKn5sk44rudC0eFFS7mQ7pI1dvmOARyOOxFcnpFvHG/nSx7gsTHcOu&#10;7sc/WuzjmghiheGZRbeWoXjJGFA657HOfw/HamRLc1zdsDHzx9ep7D9amtXQ2/lAsvy4XqDzxWKb&#10;2S4vNsahFX7pb1rUtnOfnX5ujfnWhJfkZhF5i53bcflxmi3YoW3EAHAU7unFQOrPE0Qlb7uN/f3q&#10;1ounTa7rdr4ftNyNcSbXkVc+UgBLv+Cg/U4HegDuPhToyLp0viu9Uf6QxjsWZckRqwy4Azyzggd8&#10;IMcMa7aBnQyK20yFP/1kfz/rzUAtLe0sIdJskVY4IkiEY52pwMcnptGM+nvU7yJbyvhWPyg7u7df&#10;l9+57Hp1pN2AbfloI5IonYbVdvMZSRySxXqP6fWqelpLJa/apgNu4bVjUkAngZ9ex7Y5GSOaNVMj&#10;2ksK4ZVjzKdp2jIPHuf9kngHPpmHTdTX7OwV45FaYxyFXBwB1Hsd2VIOMVlzXZoTCGW0lF85Dx7i&#10;0zeUd7N8vzcdOM8YPbkAYMMone7jkb95MYiJLhl2jrkADPAJ/hBycjk4NST3lnMn2eWzk8pYyctG&#10;TlsAhABltx5wMHpnutU7O1M+vSXMIxHDGgj8vDFm+fMZ5O0DK9O4xwBVIUiexiiSKS2hC/JlGxhi&#10;GPzYYdc/NuPs34l0irY6d/xM59xjtV+0XhjVY2IXlwCflGBk9gCMZpifb2nD2gtbeFbwSZXfI1xD&#10;5QB3Aqpjk3tjq3yxqc5YokesXNnpk2nrd6bfSL9oWCG98sOxcxZMhKkmNSxMeSF+chQNrLnQgq+R&#10;q8LtFEyfZ0mXb5cbMxYouADzhc/MSegPJxVhLtrmxEmnI8byJuh+0Rvnd1wysNy4PY8jBAAwBTSV&#10;fzFNhHK3mbYf3YZmBwcjpsyyqeuCQMnIBqSzlGp2sUttdKwbbIrLLncpXgjHTjnIJBGSOoxMRhLd&#10;XaiORrSWZpJfLkVCo8ocncQxHHTpyQQSMVNpN1FcTNaIsgMdv5u1lAKZLAZ5zk88HH3T3yBn32qF&#10;9Wj02zmbzxtE0P32iDIXBkwd0ecEL069CMYvWtwZZH2xNkJtZn3bc88bcfTvzzwMc0IdrF/Zw2h1&#10;KR7dSuTG0kwKoOBncSAOxxx1PY5Ne0uFuI1QiMTMoLKudy5XoM+vPJyDj1OasiOR4mhV4vP8sLI+&#10;0p/DznOcZwBgk4GOTiqMsjuqwCSRfJDGV5ACrLnBU984AOQBjGSeoIBLZ3MzWSsv7tZFy7ZwVUjI&#10;I3A/r9eea2NL8tmkaTzgy/KvnAAtxwwwfUnr3zgDOTzbqYr63liWQSMdsMayfd9Sw/iOPY8kdByL&#10;9jJcQyMJZmVgmWTnn0OeF67gRyfu0rgaMjLFcGWGKXDIQh52r09OMjHfkc+pql4X0G38OaWuhQ6r&#10;fXTQwxo15qV8880/lwxx72LfdZtoLBAoZy7kFncmdZ45ooxJIdnk4mVNu0c4znHT5T/310zjDfPN&#10;sHaWDy5GT5mC7i/HHQc8nA6McHA4BLAdGsVjtuQd29AjSPGF6DIB7nGScHucjrVJ9VmRpdu1Qsi+&#10;WIcszR4HzbQpwSxIA5JwCOTgWZEdgI3RnG0h15YEkZPY4H0P16c0002GCVo44xG7kGTHzBm2gdcf&#10;MdqgdjgfljO9yomhvkk3MW3d0bIIUnjHH+f0FZerLqrXWdOt2lj24ytuh2nJ4+aVP5Y9zVi9uobU&#10;8JtZh+/YnGFwfTqx44znH0AOamuabpSix1rWvIuI+Gj3BiPqStS2Udxc+BfHlsSZ/B2oc/8APO3M&#10;mf8AvjNYvjybXvAXgrV/Gep+DNYkh0fS7i+kt10+RWlWGJpCqllAyQpxXqtr8W/DGgz/AGPXLTxX&#10;pW3+LVNJRv0i3H9KfrH7QnhkWqxeDtTbWLt32taS2E9vhdpJbLoB1wMe9cf13ERV5QNlRjKXuu5+&#10;fvxg+Dy/HT9orw78cfBvxM0/Tm8A2zaP4o0/Up2lt/Emm39pb3DCNVKhWjFx5gc8M2M7tpUYHwKj&#10;TwH8aLjwh4niW62zzRXtndx747p4RIq7x1PnIpY99rDBr7g8W6poGpfs3614R+G3hC10vVLjw3HZ&#10;w6f/AGfuO63hEcVrvlzuAVPKViCVzuGDzXyNoPw68W+NPjdb/E7VbM20K6DY6prjW1qRGl1PYG0E&#10;KgncgLRStk5P7vB5INZ184lRynFVU+XlhJrvezt+Njrp4XmxEINbtfdoc/8AFn4+ap4cuNd8IaB4&#10;on+1eJZL0awsxHkmO7jC3CrGp+V3ZY23ED/VKfmAGM2T9rPwbrvga6tLWS+hh0qySGzkv1EcVvCh&#10;6Q4Vd7sdzM+AMltqgfLXnfj3TF1j42TXU03kq11JNcYwSij5ef8AZCjinfDHwv8ADKPSbeHVZ/7N&#10;WbVC1wRbzXSeWGzsVU5AYYVVQkAkE7ckj4fw3xmKnhasak246WTeibu3b1PU4gw9KLi4qz6+Z694&#10;F+POk21wV+IdvGt+9hDqFrcT3o2O0rRyJ+7HYptzG4/5aZIIIrH+JXx30q61K2fxLqsNvHrmpTS/&#10;8JJfQyPY2k0KF0j8uKJ8hi8aiOMO4Vidu0YPi+j6ldW3jmT4C2Xh2G3uNQ1BrhlulbcJfs8Evmb5&#10;AHjiSMmRlJKKCZASGwuj+1PrOuX+s6W/wa0Ca+0Xw7poGk2d5fSLbSXssLQtqX2fzVC3srASx7Az&#10;KYoo+RhW/WIq8kfKSO2/Z8+LnhP4ifE2y0r7KuusoF3rVy12yRWkIjyyl+GARtmU+XzW2xq6eZ5g&#10;+eP+CofwLXXvhXqXimw8VXOkNperG40ixnmk26qHWRcPBkeW6JK7GV0BIXyyV3celfs8eA/EfhnW&#10;9B8EaNolxomueKYbHU5mbzLbVJNLgjmkku2iErtFcXDLczOzuqeSLd1VdyRj5R/4K4D9rT4Y/tPQ&#10;/CL4m2Wq2fhrVPD8GrfDuPTbYObtnYfuyINzPIHV/MilJdWKsAI5Is8uZYX20U72s9zShU5JbHC/&#10;8E2fiBqvwK+PV14h8Sadqdh4NvNFaz8U+JG0u5ey02TyVnUyuiFUfzFijySNqyljgGvvT4sfCjVf&#10;iD4BXxP4Y8UWJuVtbaPSVhuB9nuonc+bIzBGDRiJjtC4LeZnJUYPxb8GYtc/aB1Rf2OPGWp+KPBu&#10;l/FrVoNK8QWepW40+4EqQvcW19b+eCCd0AtyMDzVcRkqRGR7trXw++MP/BPj4MXXwO1bxbfeLfC+&#10;nyWsXhXV9RYQ3+nMXCS2khVSJIju82LptXemWCqKjCx9npF3LqPm1aIfj98HPjZb2uvat8EZrGfQ&#10;VsfPmsLrUI7f7PMGd5WDSkfLtG4nI5/HHjHh7wD8XPG/w4jsPhL8LrrxE9mqrfQWLp5kbCRWPylh&#10;k53AYGOMnnOPT/BXxVT43fCjx9oOoaH4hjtbfQ47/wDtCwvEeKOSFW/cNlVWRWZY5GbcCAGUKxIx&#10;8+eD/j14u+A3xAtfHPw71hXutJ0+ed45LeVY5GligBhkTILIrykAnjMat0Jrt5Wo2MHa57N8Jv2S&#10;f2l/iP4UPjjxH4x8RfBvUhdva/2THYzx3N7GgP7yTEkR2ZZduM5IbpX0z+xF+z1+0x8LPE3iLX/i&#10;T+1hd+MdDuLCK3s9DvLaWVzMMnziZXbySBlcIW8zdlsbVz8er/wWE+L3izTNJ1Hxv4T8NYuyhVba&#10;O4hba0oAwWZh0EgJ6cDvkH2H9lH/AIKzeFPE3jCHwv4s0zQ9Hjk1AifULjxAsUduu4AO5kRQMjkD&#10;PJwOM1hUhzUnF6XKpytNNHs/xQ+KkusWKf2RfLbvAhgikVdjedlRu3HlWDZyOuRjivBf2kPg1eeE&#10;/hjcePb7XdRmvri6t1+y3kyS5Dlctu25Jzk9c5B9a8z+J/7TMvjnXbez8JeOFt7qbWry5MsbRSW9&#10;6jSTOMeshUA4HIyRzVvW/it8Q/FX7IDXnjL7CFsLy38t43dZPLyEBx83IJGRkD5TjqBX59LIcZg8&#10;YqlNpxbV+9j6qnmFCtR5ZKzszzz9mbWfEJ/Z++JXiy4njjW+16zt/tVuVPnESCR1ww3DHnJnJwc9&#10;TtOfLfDt21r+0e1y9syeYtx+82lQzfY75c5x23LnGeD2zx237LfiCB/2KtZnt75ZGbxtK7qOqr5V&#10;sAx9O+Dxkp9RXnOjailz+0Xptt9pEiC4uWm+XIIME/bvxmv0CnaMbHytT3pXP1k+CmhjQ9B+Gulz&#10;TMzros0+5lP/AC0ZCOpzj5uD6Dv2+hYbvzr54ljbhx6fXoK+fvgxrXnXPgW3e6mmMHhRExJKXLYk&#10;QYGTwo2gAdAMAdAT7paXYbUVldsKMFcfTk/r+lYsrqO+JciyaFIsh6Rn88cCvnc+LbDRNXuDf+ZI&#10;s0ZWPy3HDdieegPoe/FfQHxBkhu9EmguCux4iCD9MV8x+NPDmpXOqzXNlE+YwRjlvmzx+H5HPPvU&#10;lF698X6fLfSBLyRW2/KvlH5wTzjtWaPEVu94I7jWoYR5ZeNZ1bJYEkKoAxnAHXHXv1rk7621OF2t&#10;XspDKv3WxkrxnGO46ew71nRazcXGqx27p5YjmdW+TYRx3BbnP5849adwPTfDF1Z6pq8Mb6zCkfmZ&#10;aYJgxAnjOcdB+PA9jXSadYWd7eG0sddjkdf3jKePlAB9Mc/U/wBK8q8Ofa4j5jx5aMFdwB+bDHn8&#10;ev4n2qzFqUxluELZjyp27Bt3HPQ8dyc8nr05OBgerSxXJ0tbl9TtlWKMvsml2sO+ME5zgH8uT2Gb&#10;eTyMqlJAQ/KsvXbjkcdT/L+XE6Frt1LBG6zMsa5KKrMVHv8ATgdh2/Ha0/VppHVDuLbf4nKk/n04&#10;/Ltjtzyl7xUTqbC5lmuEB2hgRvAH05/P9a6qxiEpZVZgu3+M8bvXjH+R2rjtNnRJkSMqu49W/h5P&#10;b6j9K67Q5AJ8yPtOxWx7etXB6CkdRYyMbbZuGdh6DgdPX8a2vDojkjuAZD5YVSxY8AA/oMn8ea5m&#10;2lCZjEm12O1On3Sf8/gK3NGldbtmSTdz+8Udu+P0reOxEjeskj81SY2IOSwHucn861LS5Z3YdehU&#10;9d3FZ8YYDzVkXczZYD+Djp+X61oWpDgOrErtq0SXDMgAeQZ5APy59u1ehfBjQEjt7rxjcfI02be0&#10;b0jD/OfT5nCjkZHle5rzxLS6vGWz09VaeZligVuhdjhenOM4r2m10+LTdGj8PaM7RmzjCWskkOBw&#10;NoZ8Y3NnlsEZJPTOaOYEXLWWZfOmuLfncxXb3UH5R83OcdycHrxnATEZl+f5iz/6xVHB7D6DOB9e&#10;nU0yCWWe5WMksrEBmULtDBjkfh057D61ZmIWdXaPdGy5VWXgEEdfQ574zn6Cp+IvYqaysdnbPHcw&#10;KyybVaNsbWLZUjngZBAOeucDJOKFj8262MWbZ95V654z+fuO/WrF1KstqdiBmLAFcnI3MOc4OPXj&#10;pVWLTliSSSxZ9khz5J4TdyCOB/tbiMZzkg1PKMLm5+w2004hVeAWPAIHqTkDgdSTwB3AxUljElui&#10;6crTPIoYySsm0swYZY7QFzlhwAO/HFVzfNPLZxjZEzZa4VjuKqFII4OMh2XnkcH2qxHNI8qqpVV8&#10;kH5k6PngDHTjdnIHVcZwcaRJkQQo9sNj3C8Ov7tAeFPYdS5LZ5GOO2Rkv1Z2MEMObhVa2QtIoXcG&#10;zyem3POSeevA4xUNupljWO6uHbC/vlZhIwYkELjGduP7wDEFSeeQ25jWRY9Vnt1lmktdg8uZnQrn&#10;K/KV6DcfmIBAY54OBRJWguo47WO+hRmjPzrJK6pnAYh+Bjn5fTA6hSuKfpVssgWBXVvskCfvIgqq&#10;6kspwAfkX5eO4AIXnOHTrKsk99LJIxjDFmaMsWbkKiqo3PkkZxuyeF56PtLq1vNJgv7K2j8u8jWb&#10;DMNylgCHyPlYleOScZXpkigDPSdV16Z2uo3vnjI8qO5JZ13MUBUcqBscZKjOMEkoamnubG3iVbe6&#10;2+ZD5kEklu6hTtGGYYyMfL98hicAZO41LaaVbaTdSXXkeV5sGJpmkwVAbcBubJ2je7AZ2qM4wCax&#10;/FHh6w127u/CV9Lc2seoWahtQs2NvIwDEeUsuP3gO5lbnIEjA8SYABpQ6VeR332qUNDBZrIbWHzh&#10;5ZRkjZpGULhSGDoMkth5WHDYCX8K6dNL5QjMZTNxNIylmk4C5XgHK5B5BwFA4PDPBXg/QvBlm+j6&#10;VZTTLdTNdPPII1SS6a4kleV2VRmRnY9NxVUVQBty+h4h0eS/ij8tmDRyAiSRcyIQcgg8hcjPGe/b&#10;uagZ8ckMiwsIpJIw5aPdITygI5zgMQV6MfvZOPlyLMNrcPc/bjdS+W8Bj+yrGoVjkHfuxuzgYHb5&#10;vbirEbiOxmtp4ot8cJMSySkxu4ZvlzksPXpxngnGToW9w41BXhV2jkGFjwSAcjGSTjIz+vQnJrMp&#10;7DtNsri2tIQ/ltJGoMpkdVUfMSy5UE5XnaMkcAbv4qsxXcN4G+yyfdKtuaMncPYcEEjp6ZHB5FUb&#10;eT/SprdSxRNztuZi24sWIAx93kYAyMcYAABWK4jjmaCbV2VmkYSSfdC9+6jI+dQMZHQEkg50JJ7i&#10;6ltnXnbl1/1kZO7rnkEAHj7xzjjAOcVV1DWIdOsZNYvNxXcqRxqCWZmbaoVRyWLFcAcklQelWJpo&#10;fKW4urgbW+ZRv2gZAGOT17fU9BjNQaeF+yrdRhgpA8tplIYLzgYwCMZPGBxx2zWMnqWh7ebZxszM&#10;sR27pgzbmOAeF59R97pwfqK9tfx2StC+FPmFirNGDk8n+I98n/OSl/Jai4+xzXccU15H5MWJmWS4&#10;OPur05A3dM4H44rQWy2UYtbu0a6MfyrcRrEd6jgElmBLcc++ccYrKUuUpK5wdt/wXV8A3d75UPhO&#10;7W1OAtxdaP5bH/gK3L8fQnNdZ4W/4LMfsneNdZt/Cuvpam/nRm8u9spY9oVtp4Mb4+b3r8Yby5TU&#10;be3tLh57dYruG5VreTaWZH3AE8/Ke4xzjGRkmvJPiP491vRvjEq6ffNHcqJvs8kcjLtLFGHQZX7/&#10;AFHucHpXx9PMsylKyqP8GfUzy/BW+D8z+qn4feIPhZ8UvCVv4n8FDSdQ0+bK7reFGVHHVCMcEe4H&#10;BB6EV5v+1L8NfC2heAvEvjPRrRYbjULG0hu4Y8bNsMz7GA/h/wBc2cccdAck/jH+zJ+2z8Svh/oE&#10;c7eJri0aaGMIovGbzG24yucAc5xjj9QPvP8AZV+PnxL+PnwR+Jw8e+H9UhfRdJ05YtS1TzgdQ8y6&#10;unGxZFG0IqqnBPGCcZxXTmGPeOyfE0Zws/ZybfR2XocdHBvC4qFRTuuZaerPlj4m+ItN0bXLy/vb&#10;r7LNPdMkl0sZIVciNe2Od2cDrg9a6aWTwCmk21t4f8WaatjHpO+5W6ja2+1ztKx2bsHadpAz22Lk&#10;E5rxX49eLodX8ZXmnQzwlbO7tUaZsfM/nxlieQAOCB67fSu0fw5c6poEmi6Akk8n2e1SK1ZSskTs&#10;mVToPk+fIGB8uCSRk14vh/RlSy2Tt8Uv0R2Z7aU1rsh2j/CnwzezrrF3fQya1c6lJ9h1C2m895El&#10;RCqqWzvctuycHJcdSM130/gTT9Fh8O6lr97b69p9rPJdx6CVVjqly0o3KsyoWjQwJZxNhtqss5Xa&#10;+4P856H4e1T4BeN9D8e6x4Tmv7ebTo5dXeO9c6f5z3Mhh+SKRfPk2B1wGEeck5CMX7LwZ8RvGMtk&#10;mvXNhcNp8bLbx3FzH5ai4zvkhDqcIQDuAxyHUnBav03mlFI+TcVLY+rdP8NXlvqEnxchSPxH4q1a&#10;4kN9fQ2qxw6bLsCf2dH5rZniQ43thoybZY1VwC1ct8QvGHxA1Hw74l0O38faRosPh+OKTXNf15Q5&#10;06GbeIoRgqsYPls4DNH+7ZCAy4xreA/iPaaNoknw/wDFeiNpeuw2bzR6fDKxWBGCs0j7SQXI2t83&#10;yqB0HSovib4o8Cav8OLX4e6z4dt9SudblE99eXF0IXkuC/zSTPEFaTZG7wRqWARd4OWZlV1qccRT&#10;cJsIydOV0fn54g/Zj+Fvxp1bT/iL4e+NU17eDVmfR9f1JpLMT3ULj97ZoMSSbJANsiHbkfK3evvK&#10;68HXH7RfwL/4Qb4yPY6t4qh0kxasbVBGdViQ7ftATAKSBgpJXAWTkYyFHjPxO/Z90XxTrui6t4D+&#10;JMOl6noKusUccnMSugRgvIIJAVhkHB7YxXpHwV+F3xQ0e3j+J2o+K9Sv9aW4eDRbG3gt5EEskaFm&#10;Xjd5exduwk4G7btZy1Y4bBqjG6ZVWs5bo+c/iPp3hb4J/Da2/Z/8O2Meg6O2oWo1TVNW1A3DXyK4&#10;VWw7RooE7b5FK4G7BP7tGr4U+JEmnahqGpatpBmtY9WuJRYpNHudYtsjhT93nKpyQASuOBX7L/tT&#10;/sueGf2g/Adxq9zpcdrex/8AITjs5N32S7VRmSNhwSp4bGQexyM1+RPxt8MeNfhv8XJvBXxhWeTU&#10;dDtowJJFJSa3A/dSRE8GPc4A6nO4HnOOuL7mPMt7HkMPgK7EEFzYjUtTtdLazgmuk09Y4A6fKw37&#10;2IJx0IB9vQ+HPgf4q+Jn8Q3Hwq+FeoXHl2/2q6uNNha4u4YI2VjIXUfu0Ud0VTzgk13fwyutJ+HG&#10;mXHjLxF4S1J5rjTY5ZNS0+RsIjl2SKSMDbhxt+8rKSRn0rsf2b/2qf2ffhvD4yfRvt2mz+KvCepa&#10;Zaw3luBHBcNGTGVZDsUM0QHYccYFZSla91c6I1He8bI8/wDh9qvjL/hG47jxVqWpedpti00MmoMz&#10;mP5JBkeZn0A9s9ia97+IWq6VD+w/4xlnWNdR0XWtPRLu1nEkFwksVxJg4JVuY/u4IBVf4h8vnWna&#10;T4c8R/DzXNO1DxOkN5BbW8GmwWkfmLczSMu9HYcRgRsSCcnORXp/jH4YePPiR/wTpTwt8OfCkmo6&#10;94o8eWdtFDbgAySJHeoWYsdqRIq8sxCooLMVGa4anvVF5s6Y1avLrJlT9m79pT4n2P8AwTYsPBWg&#10;WPhvRdPuWn068h03QYV+3rFKqefNwfNmcZDu+QcD5cjNfP8A4S8R+Ex8c9Ug134Z6VqF5e2cyWGp&#10;Wsz2clnK8cw3bUysi4GCCuTnOR3+j734G2HwR/Zd0v4LzeJI9U1nS4Lu51TUrV91nLcSzmUxxKQG&#10;2JkJubG4gnaK+XdO8L6yv7QKqr+St9b3EKXBBZbdgkjA8Z9vqa6+SMb2OG5+rHwMZV1XwjZTiEzQ&#10;eGka6a3lBjDs+GVf7wDA88+9e/20tooZ5LTDfwtk8gY6jpXzr+z0LlLvwXdXl1JcXF14D0+4uJpm&#10;G6WRwWZj2JOc59yRX0FGGjRokcBSzH5u2cYrAoxPiLqpS1uJbS4bejESKVIA46Gvnrxr8QH0jWLh&#10;kxtkk3Fuuzj3xjkfhXvXxLtIfP8AtqTNi6hXzMEfKVX+mDmvmf4gRE6u4ivfL3yBo2b+IZ5AwfwH&#10;0oGQw+LL3UbhpFuP3jjCvwewXjPTGOc/jngVTh8QW4uBLeLGpySGC5HQ4I74xjn1NUbKFbG+Y/aG&#10;IV/kbA2jg4GeP/1k/hDq9jthI2rtCgfe5bIwc5GQc4z14oHY7Tw/rEEcAkuZE5+6emBn3P8A+v2q&#10;5LfWKiZpDGu1udy/1/z2rjtClubm1XSI5t67o90att75P4Yx+Geua27iGT7M/wC44jbEzMpyBj9e&#10;v6n8BgaVpdxvEtyGX7+w7m7jt9Qf8KvWV4vn/wB4Bdo9OlZNjbRTWqGLlVj/AHjM/wAoxnqR2B6H&#10;0PbOKsW8KtdoElMmNxZV49eePYfz7GuV7miO00S7jnukMjq37zn2+vNdfpV8ko8wtwvTcvPTgf8A&#10;1/SuE0C0lV184KsjAE+3GSPwOfp7V2Gjw+UuzcfX5W4HHXpWkdjOW50cepbrMq83y9DJ5fT2/wAj&#10;/wCvr6Bepb6vDME+5JG0ap8uMMBn8Qec+/WufWDMCjc3zD5tvZfX+Vaehw+Ref2hKzEs2Fjzjjgn&#10;6cDit4slnokVyssiyxnK8+YucEHIPT8a0YJNmGk2hio2n2//AF1zWk3GD5RG5duFJ5yPet+0bKBl&#10;PTru/l+lWQd58GNEbU/FDa46gR6bFhWZf+WsgKg/QJv47Fh7V6XcxMsUl687sy8ybehUA5wBkn1x&#10;1JwKwfhZYpoXgq18xds+o5nZeW3FwWTp0/dBeOOVPc1q31zcNM0dmV/dq23avG7B4fjjOcjkE/QH&#10;I/hKiOhQvFJdwwSPNEhHlxgb5DgHaC2Bknb1IHAzgA1euB9pgVfKbCMHUrjk5z+PTP8A+qsuGUxH&#10;zGby4/LfzGLALjv16EDn0x9ONVZjt81A2FXaoX+I+mOO5XHrmiISKlrCUmMS3LTMxPyArlRwD25x&#10;0/Skmu5EnXMC5Zsxxo3JAK5YdOmcn8uav3Fg0P7+3XzA2cqcce2evPXp27dKyZLKeS8jn1OS1uLf&#10;/lw/0M7oJPK2l2bcQ4I81eNgw+DkkFaa7BFkFnd3E+pzWks0bKN4jkVcbG+UCM8nd1yWGAAVHU1o&#10;7USZfOnVh08uPOEyR6nB5z0AHODnApkcMESSpJPcbTIqqyY/c7iAAvBHX5vmyBn04CZnji8qWPb/&#10;AAs1spbymGOSSOTjpkcY568kVYTGSTQKGkis2ZnhTcFXJK8nBHPPzfrjtVa8N1czwmANHG026RGV&#10;WdgM4D8gruPYZ4XBxkir1nAkkQtY0ZTGf9YGy42+hJzkgkDPPX6FsOnWrNNC1w0TSXAkZoYfmPzD&#10;dkYb/dZjkAHORjNUIr3Fmthb26PLu8zapUR8LgMWJIO1eFA7DI7g4qOY61e2sb3qrJIvzTLazOu6&#10;RXBXbwAAzA5JIABGSVya1ro2+qWi2s+niQq2W3FWjV1kG0cnn5huHGeOcHANGz0nTbS0uDBvuWuP&#10;3U26Z5FbMshYKCQu4Ox3EfM2BuzhQHYVyrezWculrHeXCXCeYu2R9v8ApEu4bAm3aCxwDnACjk8K&#10;aLLT0a28iS1jy0XkzW6t+7SMnDDnllC8E8FtucDhVkmsQm2e4tv30UeI3WNvkyhDbcjGG5HcEbcj&#10;haiayn2vCbpo42GcIpDhhjhpDnOcEcYI3cYIBEOVnYqxPaXJnjhkhtriObbGpim8xVibeQegw3G5&#10;s5Ib5exBqGWS+ljE32GOO7aPzHSa4+aJuwJAI9mIyAM4D8ZkGoLa27GSHzEMamONYwGZXO3LBiG3&#10;ZByCVPQdRkuS2i3KEmaaZ1VDOyLulCqfvgAAnk9ABknAANEttAM/WdAuvED2ZtrtYdrNP9qijUzR&#10;sHjK7DIGXa0Zljf5dwEq7WQ/MLEeoaVcXkMSXtuzXExjtY1m3FmQbnQD1XGSMnGBnGQKtx2CzWbS&#10;K0wLw7lwCuw8jHzAHdyOH4zjg4IqB7+D+0Vs1ulWWRRmJvvSLySo/wBrCk7RggHcw5FHwrUZXvoJ&#10;Leye+s4bjBt90MMShSQCCvB6cfwnHXkBuRNBIXt/OK/vF+Xy5ASoUYOe3Hbpx6HmpppJp7Vmgul8&#10;6P23YbOOvtnbz9TjnMOp6rp9pZXFzcXEjLG22aTyTJt2FQygIPmJJ6qD82Qfu7RIrFOKyB1OS4gu&#10;/viOSSS364BIGXznkdOMDaSeSczRzFUa3N3Esmz720LltoPA5yMe/G0D1NN1LUJpUJuhNuiUqyKT&#10;8/BJxu+XPHBJxg8n1r2UEUM0JtmVQseYBtC7V4HAH3vlz0xyR2AJzlJdC0OuzObdrVWki8nY26Jg&#10;GODuKkkkk8DdkfMG4JJOIrWKSKLa0iqxOWb7m9j1bByeuepOOnaqySWCXEc9witNJd+VFsxIwBTr&#10;z9zG1t3QgAE8EVq21vYvAknlQvuUbnuE+Zj68Dv1z0OcjjFY259ylofh5EwVNyy5Vhu/vZrwL49X&#10;Bt/jjATNuWS3Dc85+WPlv++ef/r17T8PdA8dad8DpPEmmeC9Vvv7D0+58xfsEm0GIOY1fap2Fgq4&#10;9QQe9cP4Y8f+Cfifbp4q+I3/AAT38Z+NbrTZPsza94Z8VahZLDgbvIdUs5ow+fmJYZwe3Wufhngv&#10;OM+w9TE4bltB2tJqLd9bq+lvme/mGaYbBSjCpfXXTU/QD/gkf428HeC/2d7zW38DWF34gj8USqus&#10;yWkT3MMa2tttjWQgsiA7mCg4y5PfJ+4vBnxx8Q/Ev4SfED/hIL67mS1bS7eGO4ui+3zJJywGSdoO&#10;wZx6e1fmv+xD8V/EXijwD4h0f9nP/gn94st7LSNWjn1iz1/4pW8M0bzRKsflm70+FWUrFgDJPysT&#10;2z9cfsp+OPH/AIq+E3xXsvHPwA8SeAL6yuPD7RxeINQt7mG+3SX+Wt5bcbXCbBuPX94nbmuvirIs&#10;zyfhXGe3UU4UpJ2lFvVWWid+p5WBxVLFZtTcW7OS6M+QCYrb4l/22dAtdQh1jUlRrOb5FYOfnbPR&#10;DGFZw+CEwGIIGa9f8J6E3xL8Qapd6p4yj0+CPVBNqmu3WmrclYwdry+S5EbsVJKoWGO+AprynVrC&#10;WPxVptpo8szIddIury3h24227sTnjCMUAzx6EDJA7zwrq2t+CPglrGo2WrTwQT30kOoaWsrBtXt4&#10;5Q3l5Q70X74ZwM44BBNfFcDy/wCEqPq3+R7GdRftXbyPLPHnjTXvHHjvPie7g/s6xS2WF/M33ErM&#10;jbWKlz5crKWOMhUTaAANoPufguJvihoGh63Y6PY2Om6HCLLw1p8ZDR7I1lklu7jP32eSNpJJGJAK&#10;44VFWvnO00G58cePte8PGwaK2On2t9e3Us6wqFMyxBELt8srLJHGoGWKjJG1Sw+iNP1/XodfTwNb&#10;WerW8dxHpunjT7NGju7azQQGEEyY3Dy2VVOQDt3OzBizfoEXzRTPmzrvA+h/DrVLC68HeD7nUb6z&#10;1nUWuvEOqatIbZpLpSdi3E6CRfKBw6RhygZyX3MEKcS//C1PDXjeO7vY4bqdoSmi6HbOPnXdhZHX&#10;JdUCYxlmZydxZjuY1V17xfqHhvWPB3g7V5I9E03UrgveXEghiluGGQk8uVjKB4ZGRTgsQWOcIFyP&#10;h3pPirx34/8AEFrpk8Or2vh/97cXS2ZOX+WDELMA7ks29U6ttBAJ21Lk2VGCPQ/hd44g8fTXnw91&#10;vwD9i1G41pjdasqZikgUFWeNwDuQBZFIBCkbeWLDZ7c/inwloc2neGfAviKHSGtd8Mcq5jmld4/m&#10;KGP+Nw+OhGDzjnHzj8GfFMdz4k2xDVF+wqjLNcTA26P9ocFirZwnl/K3O5iW46Bu38baZpvjiUeI&#10;PBdw0MWl37yS2c0hZlXghg21dwAwDgcj071GXu2CUTD+M/7RXxc/ZyFx8Y00VdT0HwjMseqaRZud&#10;13YSPGJmkUsfnKEMrsTsc5xsLA4v7an7Kvwr/bp+AulfGX4Javbyx6pZfbfBfiDbtWNmOXsLgYLR&#10;qzgoVPMUq9OCpyfEPxCg1XwBqP8AwkOkJcW199qsLu1uxtNzA6JIyMMjcGBVT14GeRgV5D+z7+1n&#10;qP7A/wC0z4g+B3xnnvr74Q661jbNZvlpNDQwpGl7Ag+8ImBiuNoDSBPM+aRAr6xkjFx7H55tH4s+&#10;H/iS88K67p97pOsW15cw6tpd0rB7aWKZ8RsvfAZ/rgfjzZvbmWbVdPg1b5Y9Sjs4VeAdS5DY/wDH&#10;+h71+sP/AAVM/wCCfbeIL+3/AGivhRpo1TU4dPSf7Rpq+dH4k07ZlSCp2meNCCrDmSMgc4Ar8rLH&#10;TbSXxJDbQ6hH5cmrG+kLL/yzTBP/AKA9Jh6F/wAKeMdf0PxBfanp99ZrLiSSRvsqBtiXaIcnGeVU&#10;j/A9Prr9hD4/fGjUtE8ReA4/Fapo3h6GG6021gtYd0VxNdXOW5Q712ryj5Xp8pyc/HuiQG51We9V&#10;LfzrjQ0LLt+8775c49SVz/nj6U/4J86Re6lrPirzPOtrW40OExtbt5YZ45gynkENgyOp4I5ORWco&#10;w3sXaXKzpPij408R6r4mvRqep+YXsZCy+THGPnT0VQMg5PHb24rxXX9cvYdfvL6xgja4k0e8Eflr&#10;hg/2eRQRj+LOPyr2j4ueHLqz8SzS2uoSSMdKuShmgTjEM390LkcYGfTPYV4TqNtfQ+L7MS2onhbT&#10;76e4jjyu5FhkyOMkDPHXPNEoyIiz9QPgHqcmr3XhaU27FdP8B6VawFnJ2osGAuc9ieh5HPrXt8Vx&#10;ifmNmBX+Hjt9Pf8AWvnb9kO6vrvRNOa9kZmt9DsLfcV/iW3QMMeoIwa+gtLSS7vTbj+FSwz3HHP5&#10;1zI06mB8S7lXtrq0ZsGGVmUeu5ePT39fxr5s8ZFDPM8jtnzyysrdODjJz0yuD3r6A+MUs1tqBAj+&#10;SaHsOC24/pn9TXz142hkjMkqCOTK7njk5Xb6DA5zz1z+PSqAxoQs10sKje27LEsRnLdevA/w71au&#10;okuoXglj3MmQrL82eeg7flz061n2qPHqCySvG0bMu5toZgD24HPYfhn62IXYXRypjVyxkG3O1jnj&#10;+efXv7IC34HUteSTIGbhPLG0cnrkfkOn+FdHqEN1ZXb3tq8iz7guFXdvPTnOQw/PHPasfwTbXFmF&#10;thNumupEzzuyuO59u/5eldGkFxcwyF2aOdpifOOHVMdzjkZPYZ6e1TLYEV9Gn1Cxia1ksFkZV2mQ&#10;Ackd/wDIx19eNHSbFzdRl0CYbCpt+6cdME9O/A69O9T6TbCAbXG5fuM0oyxPv3/Gr9jAu/znXy36&#10;s55ANc8jQ2dBhVNvytjt36dz/T8u2K6vTI/uxoqsV5ZWbOc9+5FYOjxptjO3+HPX9fzH/wBaui0x&#10;fLAbn8j3NaR2Ie5qWy74wwT+HDYx3rUtLd4jHuX7p/vVS05juVM7WGMe/wDj6fWtaJMxKBw3+12r&#10;WIjV0gJGQx7n5st0/wAmul8I6QnijXLHREz5N5cKtzJGQDHBktKw7fLGHPPcVgeHtM1jX9Uh0jQ7&#10;OW6vJ2ykMKAsOgyegUc8sxCjua90+GfwS1DwdM+v61f2t1f/AGWSO1s0j3QxFh3dly2R8p+XADMM&#10;NW0Yyexm2rnRDUUu5o9PubJY5I2KlWw4U4wGDjopUllztYjGQpJFOa0aW0YsjLMqqkyQzF9rA5AH&#10;RQRuyTjJHXgCr3h3wJNY+D4rK91tb6+urdDe6ituAJnJDTNtwAu9i2V9+2BivJZusstpOy+cG+Zo&#10;ydrOBtAzjIxjGcA5OR15Uk+paDb5BkuJIlxt++iZBGflyfQc/n2xythNdyS708oOu4sVclS2W+U4&#10;HXgZ9MnvipbkTQxNO6OwjVm8kAFm5z9Tzxx1OOxqMm4gMMUlyvmt8qBRhS2wk4HbgMeueM80LQZq&#10;q7oyuXaNTKNoVgRt2dGyP73PBzkKc4ytSiC1vovOeJFZlG0qwx0H4H69fTtWXdR3wtmijvriNlDK&#10;nkkbgeTkBwckLjqSCQBjBKmSbUo7eNvtBYKy7d0alizfMSBtzgEBcc4JYAHJAN3I5WPnthbFJSV8&#10;vlpIyOB36+nck9hjvxQurVVvmgRmljJhCWrbTtKMW3EFc5+7zkngYAOKt6jPdrdJEkW6LDGWR1G3&#10;goe/sz49CAfXOV9nN0qzPeTW6iFvMeFtzQyZwQCxPAGeoJIb2XBcErmhFDawSDZtWSNXO1152tna&#10;BnI6L064JyPlybBskgty6xTWksrO00luwYox3Fjlx2yeSvoMEAiqdlexx3MkF5M3mRzb2RU27UYt&#10;tO3n5RhlGRgnoc4qSa8vbgR2yR7oWkEabmLNGyZzIzbuQGCYH3h0IG47XzRFZks05sQ11LGZP3v+&#10;jRxwkvLIScqAc993PHqSACakis7exEcVzP5klvk+bcNkJhcswYquDtY5OBkZAwMgM0q2liu5J206&#10;NpFVUaaS6G47s5+U52nKDGAoO7OQdwp2pXtrZmRJnVnmfy1aSTy0TcDgHnkk4Hy8njA4zTvoK2o2&#10;+tlmge0glWS45VGkXp/FyoxkZGfpkZxmseDS/wCw7j7DpunKqQuXVF2IoUgEjhTjDHcc/Mx784qv&#10;e+OdO0rx1pvw5k0y/urvVNOnvv7S+wlrRVieFT5sqoFSZi42oCcqnOCY1fUtrCzgtomYLMtuV+yx&#10;xKY1jVEKiMIG2nByw4AB28ZRSI92RWqMrzLpriMyQOrSLmSf5fLCEBifL3KQ2AACQCADnHAa7b2V&#10;nBEbYFIHkSTy5obeMzK7ZbevmKysdwLkMpGeWUgHNa+e6DNczwSMrKWKjMiiNRnKpzubhQBjcc/x&#10;bTVnbcS4H2iNlMYEhWRSo55XrjBAyR7c7uomMtRstao087vPa30MJaNvJ86LcYmzknAOTwBgcfU9&#10;qWoSbkaC3mjSSTzGt/MXcTJswHADAnAIG0kblBAIXmlmjtUm8+JTIyLu3DexkYlg3QFdwAwB8xA4&#10;woPONrFzq6a1E1raxC1jtZrbdcM6zTzFoWGz5ynlCMXSsZFLbgpX5N5kJajRZnv/ALESk/2gO8oT&#10;cI8+XnOG+8QBgcsTz1wMgCpPp9paadPp8MUMMJXe7NeszFmOdzZzsUupIYEsSN3Dc1q6b4Q17Up5&#10;byXS5UiZBHJ9okdY2wzfMqsep4+cLkgdSOTMui6JaRGVtQmkkzskjt7Voo+Gwo2sMYHJU5wxJIGO&#10;RHJKQXMYPNPceS16qNu2yRwqQFfbxyW4OccKMAtjBxuDIrDUNQ8OmTU9Ba4uIoVknt4ZhIsk4U7k&#10;iNxs8xd3AaTYCAD8tbluYbIMbSyWFdp5En3F4LHptJySSc5781NHq0YlYEYCvtVlQZbHt3x1/GhU&#10;e7Dm7GFofh/xldX76/repW9iohkitNPjkadVDMD50jYQh9oAMeGVMELKdxJ1T/wjdrI8OoyLPIHJ&#10;8y42s3POOOgHTBAPGec7jm+Kru+kuzaWk8aqluZGZroQiMqc7y3mDKjuPmAznvg8bL8R/gtJczQ6&#10;58XNPluIZPLc2MzyoowCF3xfKxAPUfjzT92nokPWWtz8I/H37U/7S/7Of7RV5qnwR+MureH5NPjt&#10;3sY7Py5YYhJapu/dyIyNwzdQfvZ68102m/8ABbr/AIKh6W25f2lYbhd2Xju/BekMsh/2sWoJPHXO&#10;a8u/bC0o2/xpluEk3LdaPayNhuV2qY8n0+5+vvXlMkSqMrGPX5u3IFf0JwphctzDhjBVKtKMn7KC&#10;u4pvRK/Q8XNfa0cyqpN/E/zPsF/+C637dF9pCWvi22+GmvCSRhLHf+CzHICAMF/IljUg5OMerDHS&#10;vsT/AIJD/tp+LP2u/h38drfxz8PvCeg3+iw+GJ4ZPCsN3GLxJJNT3eas9xKPkIG3bt/1h3bvl2/j&#10;qJmhtJkAUedD5T7oQ2FyG4JHynKjkEHqOhIP39/wb3+M9Ps/iX8a/AF7cxQtqfwwt9StPMwDJLaa&#10;lDHsUnnOLsnb9SO9fK+KGTZZT4CzGVOlGMlTdmkl2/4Y6shrVP7Vo3b+JHsHh3R31H4mafol9st7&#10;W41iVby4uLiONUAtZyq5cgAblXLHgDPfArqPGEjalo1rY6Xpyw2tkZlZVkLGYIpBkdiAY1PzHngd&#10;CSQDXH6PpUfin9oh7B7yNLPS7e7fzpCqyCf5k+RSwZ2+bBAz8u5sHaSPQhrHhXSfDVinxG8Hw2/h&#10;3SbG6tLg2khhuNWupGdhcTEhRIsCuo2E4+RcsQBHX848F0l/ZNJ+T/M+wzmbjWkvQ8o8G3Xhf/hb&#10;1zBPb3V0q6QFtbqzupI4Y2PlEzkhP3rHBRVyCogZiwDAV0vxH8U2emWC2UPiJraS+kFxqV4qHz5F&#10;VWKheu1EVdqJnaPlOehGV8OL74kfEDUtW+NV5otxpfgOWVdE8F6Z5wjs7tIJJpZpVVvmZY2dm3uD&#10;800gGMFVzPBdvFrWuX3iDx9GNQspr+L7Bo/2WWOPTEfG17hl/eXC4P8AqYWU8biVRQa+4coRtGTs&#10;eHGE5apXPQ7/AOPdx4p+DOj/AA00fwroemeCtD1W7vdL0+CFf7SurnBjFzeO3LnZ0ZAqKDyCVTbQ&#10;+GfxX8Q6NpzHw3p2myQwybbBTDKFtL4o6G5IVwXu135Vz9wn5VHzKeT8Z3Xi/wCG015rNl4Fmurq&#10;wRP7NjjtnktY7d2GJH2nc8h2Bti8JhQd2G24uh/G/wAT+EdBs/DbeGWWHWFEmoLHa/ummMhVV6YD&#10;qxQ7cDBYk89J5o33KjGS3R7v8LGlu9O1zUz+6023jjN1a2oeOG5IVCS21juwULYZi24DFXl+Kkmn&#10;/DGLxnpljdXTzayttZ3EmFWPczJt4JyFAydxOQPqa8++E3xXu7nwPe3VnoN0tvqDXFhD57fL/o4V&#10;wBu6AyEEMMHHUjJU6nxS1zSfA+meF/h5q8N0JG0+TVrqxiVXW3jx5cfm4/j+edicYAQcncQi1Hp1&#10;J5tS8E/E/wASzaX4BmctZxLLBZ31rtSK6b97NHHkYOxUDIeRgcZUGvJf2kotIvPHum+Gobi31QWo&#10;xeXmxgwkcq8sJLgFgr9TyMlsHkitT9m74o+Br/x1fvY6d50YuDJGWysjqxZN+xRg/wASjqDv3DOA&#10;K4j48634b8L/ABYm8IP460/U7mR7q6hktLjzNhIjAR2YY3qEfcP4SxBO7GYlzKJrT5eazPd/+Cb/&#10;AO2pZXN1H+yR8bPEC/2PrOt3cHw91K4YK2mTiY7NOZ/+ebFh5JPRyY8lXjVPLv8AgpV/wT+8P/DX&#10;x3rHxr8J+GLSCz1C1eHxBp8MIVrW5lmRRex4I/cuGcsONknPO44+UtY8Q6Hb3F/pX/CRWckdusgu&#10;Fa4Xcss865A54OS3XAypA5IFfe37J37Yl1+2N8Bp/AHj9Y9a+JHw78PrevNcKJR4u8NtHGLhXb+K&#10;eFZEMm7lwUkG4mXasPWlKPLMnE0YxlzwPiXwB8Cvg7feFW8Q634ZaSccK0N1LEBFFBGi42tyA5l5&#10;xk5/GvSP2WB4UuL/AEjwL4U1bxVaWvg+3uBq2mzm3e1mjlUk7cOrFvOJYIQSFQEnOAZf2jNC8Bfs&#10;66k1ld+K49N8H6+PtvhO/nmTcLVsNLarvYb5I24xk7gyZIzXO/AjxF+z/o2kXXiTQfjN4o1PU9Tj&#10;ZlsdH8MlWsm8zcTJIZZIHD7jlSfl28MCcU5OEqicumw6dapRoVIxduZWfmrp/ojpPjJpnh668T2c&#10;uk675MskV4sMV1p8gJJtpfmGxnXo/IODjp3r59hitV1v7VHf28jP4fvAzQsdzoGBIGQO+Ofy716N&#10;rd54ku9UsNd1Ke4uI7ObzIfti20bTAgghvKdgud3occ8dM8Dpvguy0u4ttS1vxEsk1vZ3FvmP7rJ&#10;LgEHgkbQBj1yc8Zzcq0ejOKNOXU/SD9l3SLKDTFt44lDJ+6facY28c/l7Yxj2r6C0Xw9HBEJhLuZ&#10;yV+bsO4B9Mivhb4H/t4fDLwtqX2LxlZeQ0026SawukfymZicbCQzAcdMk+hOM/cvhjxx4S8YeBbX&#10;xn4H8Q2uraTdQGSz1Czk3K/Yj1VgcgqQGBGCAawp1I1NjSSa3PPPjLpd1P8AOqK3l7lVlxyD2/z7&#10;18/eK9P1CCKQTWrCbO1gzH58DJ+nfp/WvojxXMmsRSDJX5fm2+uO/vXAeJ9DaZNzMsyyNjkZJ9O3&#10;b/PbGjJPEE0a5ilinjtV/dur84x8vIz/AJFWtO0uSFjCLf8A1a4QlQSctgtzxnvkf4V6FdeGrcfJ&#10;JGVYMoG1flAPfp0/w+mIYvCflXDW9vdhWdT8r9h/h2/SgDD8J6S82q4VfM8ld3mFSoUDoQDyT0Ge&#10;ny9eOeku9k1o0MUJHmSElWUAEAcDBH/6vrU+gaHqVrM8hgVl3LnCdRn06f447drl7YSwzTOtrhFk&#10;JyQQASen0x0qZ/CBjwwn94WLd/vLzz82Px/LmrNs7q/MjLtVdzMufw/H86bfCRZNqYjUEeYFb1Iw&#10;AMHnHP5euKdpyLuXe+5sbc7vXHX8R9T261yS+LQ1Om0ctHtkcAbRnbk10llDI+Ailsdv73tWDpcc&#10;buC21VH95SM9eP8APp9a9S+EPwR8dfFWWO90KzW10jdtn1u+UiDAYhhEBhp2+Vh8vyggBmXINdNO&#10;MpaIybMfS2Ky/vG6sFVT39B7n2r2L4e/sy+KPE5TVfGlzNolgR+7tgg+3S/8BOVg6nlwzcYKDINe&#10;k/DL4JeB/heFutIspLzUW5k1bUMNNnBBCADbCvLfcwSDhmfANdvGxbrXoUsNy/EYyqdEU/Cng/wz&#10;4L086V4W0WCxhZgZPJU7pSM4LsSWc8nlicDgcVsRghclajjGTx/KrCJjmui1tDNMfoTi2vZLEwxe&#10;W/76JQApDZw/4ElTnrlmyTkVW8aaTYadPa3U2rrbTXTlba3Vl3uoU7nUZ5GNo3HIxgAZINSmJhMt&#10;xA5WReFYE9D1/lXlXxE8OeKvCvxd0Tx+99d6tpetarb2OoQ3u6eLSpjv8u4TdIPs6yssVthAy+bJ&#10;B+73MZ4+WpH3bo1i9T0SC0NvGlg7uwXakbGQs2zkAMXOWbC5JPJJqO4td8kD5ZdlxhZF4MZKkf8A&#10;jwyv/AuD0NXtPW4vIleS0jWcLj5iVTI4yvXjPHfBx17oLKEPJdrBJMzN14QyEAH5SSMA7QMZAIA3&#10;E4JOK1NSpPEVRHLq0cc376TA3BQCDjJwMFcHr908Z6VLrT7xtPuLLSJYVuZ7c/euNvkMQRnIBYAZ&#10;44JBHYACt64EbArKm2Mxg/vBhVBHGfpjHcg1AYgjxrKWfcmWhj57jlT6cH3POMcCgDmm8R+H9Yvd&#10;Q8PaJrNk2qaTDFJrOmx3iLcaf9oSRo2mUKzQlxvZSyjdtYjdjBl1jULTRtMm1CW6jj2W6+XNtVfI&#10;fBUMN5wTyMbs+nOcVsWujOLPiGO2ubpke8a2UASSqFTcxwd3yxomSchAAD8qkcT8TFg074eahqP2&#10;VpbpNP2LHDEGlAA3AbZQ2SolYgOpOT9w5Ctz4ip7Kk5LsXTjzTSPNfGfxht/E16mqeG5i+i6fNDL&#10;cTI0BhuCCk0MhBJB8oKzqodTuj3gfOgPr3gDU9I8QeHrfxDphWa1uofIjdHfymAYh9kRUrguCu8A&#10;blHcBa+R7vw54w0fwnb/ALQQ8UX2g6TpCCS58OrepJZ3tiJWhu3uE4FxK8beZFICfLK25MgLsIvp&#10;r4J20ml/CnSLTxHpMySabGskccNvJC0S7isMflxljsUOI+QQyqN6k5ry8DLFU8QnW+0rr0OvEKi6&#10;X7vo7Hd3epQWVvKbWOSNpLgqJNgXLFRz2DjbjBz0XGSwxWUmgsmnrcT+ZcTKi+YxbLSYBzt4UZbL&#10;LkKuAxxt4A1IdSa8C295aRpJb+a0fkyB0ZNzIHBKgk4GSNuAWwC5XJLGHX7gRQeQdy7zJHHHkLkg&#10;qDkA5ABwMAHd2AxXvL3mebsZsWmJcGVpJGgVgomYxfNKoXK/L/CPmcdAw9uDUkVtBLbtbSXrXEhh&#10;UXCPCXDrnOVDEgHqeSccFvWtCDwbrD27Wd1qyW7S7v3jRiTy1x8q4Ur8o6jJPGVOcitKHw5otlH5&#10;rwrcMrZZpugKjqB0Gcdu5796jTsDkcYzTSCFmuYZGuJG4hIYhW8wr5ZzuEhGxTgkAAYCjOL8Gna5&#10;eaabiWZTPuaMboyArMTgsjYZ1QYB3bd4BYAEgDpPsgtI5Lq3hjaRRhVWJFA+X7vQbh16k9SScbsO&#10;stOmuBm0h2l+EbyQrlm6jbgBcnk4HUHgHkiphznO2unWBWaHVbiVplCt5EcLbCC2AUwM8OCx+Y8k&#10;ZyGBOs9paaTNHNZaDDlY1MkkEfzADcfnboqjbwSVG4kA81w2rfHL4JeD7C68Ra98XNFGl3N1ILe8&#10;07URe+fLlg6qtqGdsMuD8rKNoViPlA831v8Abt+HzXP9o+CPhzrmsXSRFYZ764Gm2wcMCXbHmMyu&#10;fnBKZ55AzkCj2C57fq0Or6v4iiv3sUdbeImCaSD5oywbcAwxj5Gj2sMlsYJIyRjzz6doHnf2xra2&#10;Nz5ZkSG+uo5HZMY8xIkfeVJBA6ZKHPJBr5n8b/tdfHfx2v2Sy8QW+g2qzRyLDosJSUFOoaVpGZ0L&#10;HBUjaRwR3Pneryazrhkm8Q6jNeyTTF3+2XDOGds8qCSI8nsoA57HFaezkZ+0R9KePP2o/hLptjJD&#10;Z+KL7WrnyVlVfC6R+U/PLfaJCY1UAZ2biexPUDznVP2qfH199og8LaHpui280jBZpd99d7SF53Nt&#10;jRsL02ODnnJ5Pl62ohj3M21VbO5/YZzk4x+uMdBVhdhdjtI3Y2tu+979ff8Aw7Uezj1J9ozU1zxj&#10;4r8a27ReMfE+oalAxXdb6hMGhLBsq3lLiMEHuq5GexqFCRGq+esYVcKuF4H4kVnrcC3jbB+XbuG7&#10;kjnkkk9B0HoB6dMXWPip4I8N37aZrvia1tZwqt5MkLuwGOvCnHIPBwf5lc0YsceZmn/wdo+Evhy/&#10;hz4N/Ey3sLUa0X1exk1K1tQ0ktkotpI43lUZKJI0jIpyAZZCuCWz+IE2vaHLM3l6nGDydpb5hz6f&#10;/rr+onwy58PTeZoAMEkseWkW2UmYDgF5Cu5jnPJbOTzmujT4geP7Qf6HrTfeG7/SmRQO+MA5/T8K&#10;+3yDjSrkuBWGdHnSvrzW3d+zMcTh415J3sfylyahppjby72JV67jj1/WvsT/AIIa21vrf7Wfi7Rr&#10;O5t/Ov8A4TahFD5kg2lv7Q04gdeScHA71+7Xja30H4kW62nxG8HaT4gjjYHy9Wso7oD0OJAe1cX4&#10;Y/Zs/ZS8JeJLrxv4T/ZW+H+m63qAeO71mx8EWtvdTKx+dWmWEOwPfnngn1rPiziunxRw7iMslR5P&#10;ax5b817ap7WXYeAo/UcVCsn8LufAenTaF4K+K2m6Lqckl5qC/bpNTtLO3w9mDbypHmSRMEFj8zAZ&#10;jDsoO/O3g/jl4wbW/EWkadbeN7G28PR295NfwzXEjQyGBXYRbjGyT+YN2xYS4DvscqzOB+muufs3&#10;fsl6rfTarqPwW8IaffSK3nahptrDYXG1/vEyQ7GAYjk55I9a5LUf+Ce/7FFyfPuvhKQtuimFm8SX&#10;ywpHywCL9oC7clj8oABJyc1+d5fleGyvDqjQWiva+u56mIxk8VU56n4HxH8HrO68SfDaz1660V7F&#10;LiMWVvC0coaNI4VZiY/McAkSMNqYBPQDlj6XYWFrBHCNX00mL7ODZSMoTy2LL8zDALjam0KTgbgR&#10;3FfWcP7Jf7Pn9mx6Vpmj3MFuGZ42hvZ3AYgZJYyNj7qgbj0XHIOKztX/AGIvhfq1w12/jDxNG3lh&#10;NkN0jqVDblUCQEAA544HpiuXEYHGVql7o76GOwlGnazPnqx07Tdehh0aSSzUZka2kkmaNA2wkZIz&#10;hz0AwMsQO9Y6eEvD1t4htz43sLqew84OVVWTzRtbaynY3y54Y49Vyp+YfVQ/ZV8JW0US6LqupQSL&#10;H0kWLY79mkIDc8ckDnLcZxjjdV/ZD8SnU7W4tfjBdWsMC7pIb7S4J0gXeuCx+0IWDc4YAnAOdpwK&#10;KeX1obh9eot6M810Dw5pNh4enS/0XbZyM8VvNdWqyt5xPCxliFQjaAzKN3yrjniuT+IHhvw9488a&#10;q+pw2zSw3VtCb+62iOLYPNzIZPlKAliFPBO0YycV9B6b+z/4ltL4aLL8XrDWJMefa2x0l402FiR8&#10;3msvMgLFFxnBzkE4oah+xxrI3Xra9p+p3zTF5ptQjeJX4VflCIQowqj5lfoPbHS8PVaS2MFiKKm3&#10;ueDfCb4GfDC8sr/XNP8ABsdncWrK9xfBQixW6oGjgCkgtLk4C5AQgYJySvjHjP8AZP8AB/jPxtqH&#10;xG1XS7xbq4uppmjsbnzPL3sdh3FhFn7uQzr06V9fePv2Vv2m9Tsmh8Fr4CeSNdtrJquvXf7oYHAQ&#10;Wm0dABgrwOvAr55+LX7C/wDwUn8WzNDqtlY61Btx5Og+Lba2hbjbgiZo2I29mJ4POatYebS956GU&#10;sQr6RR8nePP2RP2ZPAXjO+uPEmp3MhuphPeWN7qTTKVU7l+S1EZPzHcF84kkfnlfCL4t2X7OH7QX&#10;g34y/DnQPsUHhW+RLqabykElg4W2uYxGibn32bSR/vWkcblJbvXu17/wSl/4KC3Cumm/s5xqo+6P&#10;+E20JeMdv9MHJ5+n0OK8t+LH/BPD9vrwLFI+ofsleLL4ZYNDoccGpttxnK/Y5JckH8+3PFaezlbV&#10;swcrnRftzeA9N8V+H/G3wL8b2rLF8OvHEd74Z8m32zW1tcMUe3MvzZR96yEf7IGeBjwCx0eKwh8m&#10;wvpF2w7cJMw+UDAJIxkj/PGDX2H8e/2f/wBozxla6nr178CfG2tatrHgPRJNQXRvBt9I8WoJaW4a&#10;2m2RsfPWRCXBGWbJO3pXzh4l/Z4/aY8K6a2peJP2ZfiNp9vtG+a+8C6hAqg/7TQgevX0HXisKcak&#10;viRUvI4S7gs7aItGflCgNuctk+5/z149+L8aeJtPjDbAvy8845I/D29uncZqv8TPiNbeGXltdUNx&#10;ZyxnmO5hZCvHQggH/wDX1545/wCCnwU+Mn7anxDm+H3wjkt9OgtbCW/1bXtUz5draR8ySpGoLPjK&#10;9ABx2ALVqqepmeb+P/F0niHWYfD2k2b3VzdTLDDBbx7pJpGOBGo6lug49a9y/ZH/AG3/ANq39ne1&#10;T4beAviZJBocerNeXmiXVrFcw3Fwyqkis0i7wpVFTAYfdyMEmvqLxX+zR+zp/wAEzP2SPEXxJ8B3&#10;cmtfE7XLQ6PYeOtaVftUDXI2yNaIGK2e2LzWDKTJkYMhBxXwj8ObKwi1uNbaVW2ruk2sMnjGf1+l&#10;Vyjsz9ovhd49X4oeFLXxbpabbW9t45THvGYd67tpzyfTv2+tWvELX9vGrSSsqvI22Nx6c5Jz+Hfp&#10;Xi37AXieO48N6fo0t0n/AB5w5bd16ofwBB4x/UV9N+LPDz3FsqNErbjlCuBg7cZPNVa6I2Zxdo8z&#10;qI51zhAW3KOMfh19/wAjzU1jY2Ut2ssw3NsYCNf7+RxjJz39fbjNbUXhO48rzU+ZfIJHXA6jb0zk&#10;5/Ssm1sBa63vLRks4BC8857c9O/4/lIGx4e8ORv/AKVC24LIS27GdwGMYx6nv71qavoRklbdCsi/&#10;M0jNjA4yfwxjsau6RYFwl0ZSFecnzGXrx39Rj8f66t8JEvZIzEokWRSd33XPYe5J7Yznt6qS90pH&#10;l/ibQYYpFDwN94uy7vrhfw49unNSeAvhj4o8ea42g+A9CutQvEwzQQKo2L0DuzELEpOBuchc8ZzX&#10;u/gb9lnW/G1yuqePpZNJ0zb8tjHxeykrkMSVKw9RwQzZVlIQ4Ne8eAPA/h/4eeGIfCPhqw+z2scn&#10;mux277iXGDJIVVd74ABYjJCqTyKujgZ1GpS0RMqyirI81+Dv7FnhfwrJDrXxSv7fxBqEbbo9NhQ/&#10;2fCQ+QWDANcngZDhU+ZlKNw1e528MccSW8MSrHFGEijRQqooGAoA4AAAAA4AFRwRFQCB29KuRIhx&#10;g/8A169SNONNWRzyk5bjUtvmyRUix46fSpEQnoBUgXjpz6VRI1EYcgVMvT2xR5YByDQoPrWZUSWM&#10;ZHFM1TR7DXNKuNG1W3eS3uoWimWOZo22sMZV1IZGHZlIZTggggGnRHa3PTvU0e4/T0/rWZRi+Ep9&#10;SlspNP1zbJqWmzmC6m+z+WkzBSVuV2jaBNGUfam4IxeMklGA23iTLNb7mwSFZV6Nzzg9f657jmsb&#10;xYkXhy8i+IUUaqLaH7NrUnyqDYlt3nOSBxbsWkyWwsT3OFdmUVriSSNIUj024VppJEMjFAsChZH8&#10;1zn5Y2KqoKhzmVMrjcU5ZR5ZaG0XdCQosuIZCFkbiSPcfv7Rkrkcr7jH4HOIJYJ1eMtCspm2JK0Y&#10;+8exUc+hxzx7nrbu0e1tcS3EcO2UlppPlQKD0PI5x7++MZqjf6mYtJaNtJmvre5a3tmZoWjt7n7T&#10;KsKlJJh5UiHzBnDuBu5zjBLCTIyJLmORLVB88Z8tpJlKsxJIQYJ7bc56g8Hrjg/jf4V1rxD4KutJ&#10;0slpLpSsU8FqZPIIRm3fOVwoARlKlW34IIBJX1J/B3isXss+qXkUawz+VNHBC7+Yv30dJDs2kb9p&#10;Uo65BGT82bFp4JihhVNWEl5cSQqJ5bhlcSMMfMEwsa89CFU+vOTWNbCSxFNwlpc0p1vZTUkfJviz&#10;4Y+Pviv4A0b9mPwj8KNQtJLO8sbXxZ4yhhNrplnosMqSyG3mmbMs1zHD9nWKMSPC0hMm2JVkl+iv&#10;D/w9u4LeSz1K/j01YroNarYSCSXywoB3tIpXczb2JBbjaSd24125sIYg8Nxelmt0w8rqq4PcnaAB&#10;x7Ac8YGKwPiD4s8I/C3Q5vGPxV8X6f4b0WPiTVNYvhBHIccKjOQpY4wFGWLFVUElc6rDU4tSk7tK&#10;xDrSd0u9ySw8KaPZM1wIiWZQFmZcseMkjHy59TjnABzgYuXFxbWirEiySBz8y7iAOwPoo46Djv1z&#10;nxnxd+3h8C/Dt++keEdO8ReJGj8yKSbSNJ+zWcUq/d3TXhiaSNjx5lssy4ORk4B8d8a/tz/HbxBF&#10;JL4Y8K+HPCsdzbsGWJpNTvLSTC4kS6mEMLeuHtSABgk4yeiOnwoyfmz7EvLaS4dZPsvzbvlWPGAv&#10;HJzjIwM/hxmvL/iD+1r8AfAcjNL8T7LUJozIjWfhpf7SmMqn/UsYQ8URJ4XfInPGBjj438c+KvH/&#10;AMUZJB8SPHera1HO6C7sdQugLUSJ9xltYikEcgzncse7nr0FZ0Vulsm5EIy37yRl4OFxj15+UZJx&#10;joeKvlkyOY9/8Z/8FDPEE6fY/hF8Ifsn7kK1/wCL793aMknOYYdysQBz++HbnGK8k8Z/Hv4+fElp&#10;YPFvxS1aO1kceZp+jMlhbKpHMX7lVkkTGflkds55yVFcwhltw3msF+barQ5GCTwNuDtGQMcnPtwK&#10;kmeCKPMzxK2PvHC/Ngnn2wPfiiNPuTzMpw6RoNrteLSoIzGd6NHbrujY4zjg/X39MCrgSJdsfmqr&#10;SfIvl9RwSAo5547fXjk00yTrJ+7mhXkMxYcsMHnsARwc9uetOhdGO+PAGcPtbg9sHn1U8eueOBVb&#10;CJI3WRlKxbV2sNrbeenTBIH+H6vGVfKlTggDJPTg/h09P7vUdYFuQjbss27mRlfeMgYwBnOeB07n&#10;PU1XutQ+zu7qELpzJtk5Xv74Yg56AnI68E5ykOxea5h2MZJox94l1XoM9emAe4PPr7VkP4n0w38t&#10;hp9y1zLDCJpPLCn5X4UnAAJJUkYOAAc4AGc7U/EccM32aWNpAeWZPu7hjgDqT9AefzrxX9pz9ov4&#10;dfDeyXTPEom1TU1QXMPhXTbX7RcyrvH72UMCtvGMb/NlKZ8lipdgVPPOokjSELyOu+L37SngDwDF&#10;dN4m8SSG30841CHSbaWZ42x8sJkXbHHIWOBGzB2/u4xmj8O/jN+zb8VdCfxJ4K8czzQx3DQ3n2qG&#10;4t2juNquy+XMAV4dT8vyknPLFq+SfiD8OP2mfjVa2+palpuj6boRuIoNH8K+HT5MYuZi7AzZXdKW&#10;U7eWSMHDBRy7cl4j/ZB/aI8A61N4e1PwtLBIixsq6PNbvCy+WoDZZxhiBkjAHp6nklUk9jrjSsf0&#10;KaBZ3dtayTzpcxyTSbniuGUyAdgdsjpn1KlQTyRkk1bE728SoqM275dyyFtvfJLEnH51nS6tbvp6&#10;3yssm5CV8uYYLY6AkjJ479Mc4plpq1zLY28t5p5jlmUBkUiXaT7r29+gFd6Odo0LNriGeS++0STK&#10;RhYZmclFGTgLkjJz1wDxznsy+1e8ubOW2s7GZZZIz5ck0B2K3I6NtyucZ5GR0I4Izb8sLfZI25do&#10;bzJlVnB9lCHJHUEVlS6rZeEdOQNql99tupGGn6XNeCSS4kC5PkrKUJCr87KCNqg+lPmFynS3NxJC&#10;AJdKWXcoSeSNeD0wx64Ge4PHU+tZii30zUY2gsbq2tnkxCvmM0JdufMXbKpU/eVgc57Db97lfBPx&#10;R1CDVLjw98StX8u4t2Mmn6m0cax6rH5ec2kewtMFxI5ClnUBN2dxC7Vx4y1ixuWXSY11CMoxt/Oj&#10;EauoI+ZnjQ7E54YKwPcjPC54vVFcso6HVxXUfmSeTaMzRsDH5kZRAenycHHGewyOB1zURvtVtZIb&#10;RntppZFYszSGM5yMbI9rbgM92GOPvZ4xPDnj/QvEVx5NpNMdsxiZfsrurOFzuEqZjZMZGemRjIIx&#10;VzUW0+4ulmmiSRrRmEpAMiRLt6uMhUb0LZwM46mqI8mW21W6tSE1ZLeJpZECpbsWaWTOdoXy8nIH&#10;UZ49MZq0niCOOddNsEW4lZ/nVrl8xANzuKqenTB6HAY85qpY3rXVvJK13C0P3lljk+XaD0J6DA9i&#10;Pf0Yvia1uIJLu01FXt0m2tN9nYqpyAADu+bLYww4OcY71MhxNF/IS5jht9K1C5jExaTaII4kbB+9&#10;kxu4yP8AbGSCc4BWM3d/FPJJfaRcRxTTbYIY445JQe7NskI24Geuenc4qjBc6fp195UMlraxtCHR&#10;IbhU74z5W3CjPBbPU4wDyZQbW7ghXSvEvk20S7JY7VoSso9GbYSvX+Er16ipKNS1kVlAPnfMu4J5&#10;bK+3OPunDD8hRHqq3MpS1QyBGAxtIx9dwAz14BPH1AqixW0ia0jhkjgLbY1gxHuzyWG0cHJPzZBJ&#10;z9S5btkfGdjnG5ZpCzdhnrz9aANaK8BuDH5UihRgb+je44/r+A7ySSwuJI7po1UcxjzBuPvzgA59&#10;/wAazbW6K7TLOsm5icqNoCknA6+mM+/TaOK0IbpHKlJWb/dbANADG0ibyZxBHZTpICYY2g2gseSJ&#10;CNwOW53AcehNUrS61LT0tDqFozSOxE8lneSGG3XGdzCUgheOmDjHHJAOvFdK+6Mrx/46f8/56ipD&#10;NHL+6dgT1w2Dj/P+e1Vyk8xyHijxR45i1RtA8Nag1vJH88ZikSWaaPKksBJhFPVcE/xKSe1dVo+p&#10;67relxrqp8xduSzL3/LDDr8w4PpSm4ktbYLd3qxzMhRHjbb5j7ckhORn5SQPmwAe2adpt5OB9nu4&#10;tsg5OJFYN/tcBf1A5z2xR7Nj59DC8YfBP4TfEm0/s/4kfCbwv4itt2fs/iDw3a3se7GM7Zo2XOCe&#10;cd65Oz/YE/Yasrg3ln+xF8HYXI+ZofhdpAL89/8ARvT0I79eK9VWd1IXeze5xz9act3Jnk8D8zQo&#10;i5meZQ/se/ss6Vfomkfs/wDhTSrhYwsc2h+HYNP3D/t0WMDnnoozjArQuP2bvg7ezYm8DSfuzj/j&#10;/uwBgdv3uMdOnGeOorvprhZo/s9xDHMrMG2TRblyDkEg8cEA/WqjwQXNzbtcJDJb2se2O1mjMgVs&#10;Y38tgnHGSpIG7aRubJy2DmOQ0/8AZt+F1vdQ3i+GdiwyB445LyaVHxzh1kJDDP8ACwIPQ5HFdWfh&#10;34J8RQRaLrvgbQbqzjX/AEO3k0mFkibPO1SpCA9toHTnIPF+MxsylZWynCDzDlRjB92/EnoOlWku&#10;fLPyAKd2fl+tHsx8x5F8V/2dPAWiQN4kTTr+ysbY51CHRGRPKhz804jaNwQn3mRSnyB2B3KFbf8A&#10;CHwS8HeD7j+19GsxqF1KoMeoX37yQqVIwuAFUFWP3VGQfm3YGPTNdistasDb39uskFxCY5426OhG&#10;1lP1Ga4P4QtKnhRdBvnaSXSbiSxZmzkiNioP6fpWVB/vHF9CpfDc1Da6q7CSPT4m9H+0Hn6fIf8A&#10;P5VNCt7EWM9izAnIEcg4GOnOM81qKkZPH9akjT5SWVVP+yx5r0VKXcw5Ymal7JGyh9Luh9VT8/vV&#10;aXU7YjDpIv1jJ/lmrSWsRfcQ3Huf5U7yYgFVk5Y9CKLyD3SCPUbNiBub5ueY2/wqVb+yJ2iZc9al&#10;+zRIPudaX7JFt5X86XMwSQC5tSObhfpup26FcEuvPA+brUNxHp1oVe6uI4vMk2rvfbuY9FHvWpp3&#10;hPX9QZUsNDkG7P7y4/dImOxyNwz2wpz9Oai5RVVVc/KfrUqvHDEZZX2ooyzMeAPrXT6N8I2upFn1&#10;fVNsbAZighKndjOCzc46D7oI59K67Q/APhHw1CL+x8PRi5i+f7RNH5swBOSoZicdBwpxwKhyA860&#10;3SNb1WNZdJ0O5uI28s+cUCRFH6OHcqsigcnYWOOxJAOh4S+COqaTpSaPrXiJJLW1d/s626u0qQ79&#10;0KGWTJYov7vLKxcKGLZJB9JktVtWkn3Hhd0kknQ4GMnccAYGTjHPPcivJ/HP7c37K3gTUG0T/ha9&#10;jrmrR+YP7L8LA6lIJIwAyO0W6OBgXUfvXTllBIzUe6x6nZWnw+0CzvI7ixtWe7DErdXDbpUyNpxu&#10;yVBxyqlRwffOTqF/pGnaDeXmuutzd/Z/31np8M15IiSboypjhi8zLNHKmNu9mV1Xcw2j5i+Kf/BR&#10;j40eLdXWw+Cvwg8P+HdJjjLSal49Y6heXEhKsB9hsplhjQEH94bl2PQKmd9eM+NPGvxZ+Jd8918S&#10;PjR4mvld5P8AQNJ1L+xrRUfO6F4tP8k3MRAA2XTT4AA5y2T372ih3jbVn1f8UP2yfgv8MNH0228W&#10;fG/wsdY/4+LzwtDYS3mtyKr/ALp10uNkvImIRjMPKcwlJFZTtfHmPj7/AIKCWWrWMlh8NPhh4tuW&#10;a6ja11zUL6z0W1jh8oZCpIl7cOwkLHZNaRg52n5cl/nHQvDPhvwbpH9h+C/DOl6TaszSLa6fYpbw&#10;7+BuKxqBk4HOM9KtSB5JHxu2qvdc45/+v/npT9nN7snnXRHYeI/2oP2mvGuh2+i33xCt/DltHby2&#10;r2/gqzlt5J4GPHmXd1LcXgm2qP3sU0THnrya86Og6W2rS+ILq3a+1S6Cx3Wr6hM9zeXIUbQZbiUt&#10;LL8ox87NwPStF4N+VJ28YPye3H5ZPuCfpVd5nVl8tCV8vG1o+h7/AEyO2OPWtIxjEnmkxjkQIY41&#10;KndlVjUc9BnsKrNI4dlSJQVbH+syCB1I4HfgjnHHtmS4kkzs8zbIew/HnnIPGfxHNQurOqhhuG7J&#10;C84x65PtVkkDziNdq7lWP5d20sDx65HYemORyelLIUG52QsMZPzA8fj+f40912OoRI8E7VLdAuc9&#10;gPU/T0OTTD5eNuF34/1ZI556/wA/XrSuIruY4nZgFjbrtOAQoz+f0wOpIqM3YtyuZtmWVVkkxljw&#10;O2OePTBOOwqa5kmMTLGA8ix7vLaQDLHvnPHuOe1Qwrtt3E3lrIWxIizFsN164HOOenb8aiUx2BBH&#10;CGuoh8zMCWZiE2jnJ6hTjjOMjgEYUAI91JEFdW+90X+6w7d/Trn1+lQTXcMJLRu0nUFlUHOTwOw6&#10;8Z7HHeuZ8V+MLDSrRi08ce1ctu2lcHuRznJwAAACT15BrGVRLQuMWa2o+JLdYWiguFO7cFOwbRxw&#10;OuM/j0GK4n4jfGLwd8N9DuPFnjPxNZ6TpkcjFru4yplJTKxxrhmuJSFO1UDOQvCnmvAvjV+23rEf&#10;jL/hUnwU8BX3iPxELryrq8v4ZobHTZd0iksPlkuSpiY7U2xlfuS7k21xWl/s7eOPiPf2/wAWfil4&#10;9k1vVtNkVIptT012iimkVHykaKEt1IaLGEWNmTL5YnPJUrW0R0xo9zpPEH7QfxV+P+pt4f8Ahna3&#10;vgfwkik3Hiy+t/M1S/tflX/R1JKW4ZmZQWLTEtGVWOTCt1HgL4N6H8OtAW30bRdQjv8AxDrCyavq&#10;DXkjXVzccyHzplCyvtAZ2YsjSvvzvL4HTeHfBltoVlp+naGLqaaFvtMLNcBnuttusQUv5X7xcMxx&#10;0ZijnBZivSWkUNh4kae6ukWa6tmR4fsqqupvs3PIhbJLquBlgSA20fedjzOcpPU2UUlZFGLSfE+q&#10;G2g059bts6oz2F19qjGGjYJ/EkYiUqqgp/GOMEOyg8RfCyHxtrtzrPj7wn/aF8GSNbzUtJ82SWMI&#10;uGzHIqgZJ+UKu05BGRXc6DZ239p+UNOhn+0yndE2xpgoJIkLD7w2h1DY5JAJBGD3+kfCp7e1/wBD&#10;0Av5m15Ek1GS3WI7VwqpDlcbQpzwSzNwBiqUuwkfV2l6Bpfg/RdP8L6bJ/oNvBFawNdXjNlEQKFG&#10;7JJwgyMjJ3McnOXwzO9rtn0+SNvLZTDHIjBRxwCpwM9slfwqSO4/tS1aWLLSbtsatM2049gR3GDk&#10;ZB7cVnXFrP8Ab5Jr65k+yxRKrWqMNhwN24qo+9np7AECuzmMOUr3Oh2w1mO+1jUoZzHcb9LiSJla&#10;DA5BZZAZAVAyHDLwCQSBjF8caPqumWMN54R8HabfXg1DY1xfNLI9vbyj9/OqmTdK2AoCArjGBwNw&#10;2NMEt5brdwXe5lZpLcR3xkjAYZVWOMnqDjtWFqWh6hpd81umiWVlpbL509zb+Qp80c4w+3h9xQDK&#10;8lmMi5BK5mx2LL+JPDodNCiupbi51CGYrcaTtlj01UjQlPNlQ5ZWw6+aoBdh8uVIrsNKs4m0mxS7&#10;mmu1hVWifUhG8oYdJCVUASe6gY7YOa5/Q/GVqYLTRNW8LPb3TR4uLe3gDQWi9AN54cHAHybgDweg&#10;retLi1vLxm0qC1NoyMs15FKN28cBAAOgH8WePStafLvuRO+xNqt14gaW1XSJco02LrzlDbI8H5hl&#10;l5yAO556dSIb6+g0+dbv+z/M8x9jXNvCGZj0XJHP55AxyQOaqw6zHdWzW900OmyS3EkWlM255piv&#10;P+qkRWLdSygMMHO8E5EXh7xDq3iO4bWLDVNJvdGa3AgmtHfzXlyfmBPylCOMHDAjrg4GhNjR07Vj&#10;ceHPP0C3mWRD/wAxDzhtwfmL+bsc98seRz97obhii1SWO7lSN28vbDdQx4ZWPUg87QcDuM4/PJuY&#10;pZI/LivZLeSRdsk0cXz47gf3fryPr1qn4ht9N0m2u/Ekb6zcTpZsv2W1uJZc/wAWY15AckAegwOF&#10;3NvmUoxi2ykruxZ8W+NJfDV1JYQpbSSTwxzW0N6WigmYOEeNbgZAYjb8u1m5yFcBgKlj8RNc1bXJ&#10;7HS/CEcMdhHCLrUdSW58y1ZwhaEIINkjAN92OY9i22qcXiTSNR8PwR6PZNeaxbyxNdabdSR3F3A5&#10;Xed4aZFV9rcMWAw6joRifwZYtdNJfwXeuWqzbWkgmvpJoRjgRqk4IUYPPlBASpLDOC2MKiq2lF3T&#10;NHHlVmtTX8MalrKR28uoXl7dT3RLzP8A2dJDEmcYUxM8pi6/3+oOSMYroGu7jGFEat23sWB9uD1/&#10;Osu+N39l/wBF1SSHpukMe5Av8THcCRxnGTgHGcjiq9pZlLuS5h1vUZfM5VJLwSIvJ+dVYYGc4x0w&#10;BgZ67bGRe0TVbG9uHm03W2v5IRtkeO6BVjnk7FO0Y+gI9q2BqNvGw8+ZdzNtjZuCe+0euM/5zzhe&#10;a7HyWu5PLCblYqNr49kGTjpgAE9Ae1EIk1K2824u43Z45EWRbN41QHgja0hY546Htxii6FynSwuz&#10;L1+X1JOad9onjjaSHdIyrxCpVS30JIGT0GSB645NYdrftPMdL06a4h+z7Q0ktk+x1HBCu559Op9e&#10;RjN+2aWFDHJeyTEuTum25XPb5QOB2746k9apMVixpGuw6pNNKmmzLLaySQ+XcWMkLswK7zG0qr5k&#10;ZOPnQlGxkMeKu+YDfK3mNnafl59ufT8ce1UwkNw0Zby3xJlt6hskenoQcHPbH4iwMrJ5qEMTwck8&#10;CtUIuCXaAc4/SlM5kPHXH4VUa8TcMll7cqf501roorFdzf7I70gLsjsw2rJtX+L1IrO06ALqbk3E&#10;LYxiOMOu0qCCSC7AsSxy3B6Ag4BBc37WiSXTRNIseSUhYEv8vTBHXPAAPp7gVZz9geO/szDDYxWb&#10;vMzN8owBhi7N2UNksCCMfMuMsAdFE4hG7H/fPeka7CNsLtyMrWJHqt1bs87QTSwxqDN+7PTBLMvJ&#10;344G0D1GTgCsKbx54fs/Eh0zTbC6uL1lbZDFbzRrKNoO9QyBXAO2N3BPluyK2C2AaWA9RLK+jwTb&#10;/vbv0auF8AsbXxn4j08lvm1J5cNj+LD5H/fddVZXEdtoMdsLhmVJHb94wO0HBwO+Prn615hbyWl/&#10;8WvE0euxeQto0dxp+o/Y2xAjWduvmJK42NIHEoMYyQChO3cueKm/9sNuX92esqV24C/hTgxXcNjH&#10;bg9O31o0LSdUv44re20yZWZMxxTtmYqB94gZwfqQR3x0rpdD+F+s6rI1vNqNtbyKMyR7zLImeeRw&#10;B36E9Pwr0+aMdzns5HNNdRw/M42rtyXyMemOvX9KjGrwrc28MfnTzXUhS3htoWleQgEnCoGOABkn&#10;GBxk16Hp3w48MwzrbypNfMsgbdMxXOPZCA3PVSMY7VtadpOlafdPf6ZpFvYiRgP9GUxrMf8AnoVQ&#10;bd/YnAYgcnAAGfto9ClT7nF6V8O/GOpOstzpa2cZ2/vLqTB5/wBlcnrjrj3xXS2Hwb0sBX1rX7iZ&#10;sMGhtWEK5x0zgnI9iOfyrQ8ZfFj4efD2zW88c+L9N00FW8lLi4XfLgZKon3nbH8KgmvF/HX/AAUK&#10;8A6ZMf8AhWvgbU9ckHAursrZQA91+YmQnr/ABz1PSs3OTBWR7ho2heF9HY/8I/pMMci/uvO2/vj2&#10;OXYFmzgAkkk468cR6rqWlaBpE2s+LvFGn6Xp8Ef7681HUFjWDBAO55NuBnHJOcntxXxT47/bf/aN&#10;8SM0fh/WbHwxaKrRfZfDumoJGQ8AM84kOV7NH5fPTHFeP6reeJ/GGprqvi/xFqWs3cAC293reozX&#10;csa7mwqtK7kdTwD3bsTVasnmPuLx7/wUC/Zt+HH2iDRvEUviq8jgV4LHwtb+dHPlvmUTnFvkbgST&#10;KCefc14j8Qf+Cl/xq8SvJpXww8MaP4Ps/OkWO4vMahfSRZwrKCVhgk6ZXbcLk4z0J+f49PvFdoo4&#10;lZWGQm4BW49QD6Dn3qePR7uEea8PbdtVgQD7cD15ycUezQczLvjXxl46+Kz/AGr4u/EDWvFLMo8y&#10;31m8L2ZYfdcWSBbVGHZkiU9efmOa0d5Ju8j5uwb5fT6dPb8farNvp0hiZEi6fK3y9P15FSNpw2eV&#10;LGCob5tzdM59fX696pRRN2V5bi52+ZKNmOTJnAxjr/nHfrTSkqhlePcvT5T97nkdf/1Yq4LdnXyt&#10;irhMKu3pweD6D6fpTlsuPMKcY2sOc9jjn0+maNgM14vNbY2313Z69P8AH9femG3A+UBSeO3WtGVF&#10;8xX+YruX5VXjPTP+eAOT61DNHt5WPkD7zdvXvn19qLoDPeOQKqsGUN1255H+fx/rBNZs3AZvm9cY&#10;Hr7/AP6/pVmfcJQmRub+FWHT+RHv/wDWqOaSN0LkZO7+JfmA/wA/XmpAzZEUqfLkV9hK7uMjHB6D&#10;HqD064qvNmLdLJIsahcyZAHJxgls/Ue9WL+7ijmWOW6Clm2qvALYGcflzVMXMHDJKCFX5duT1yCe&#10;Pr19PxqeZjGyecy7l7fdZvmznHJ59x+HTNRsRBtEoLMzBdwUDbw2TyeRxjucY9CwbdXPlp9olxH/&#10;ALRb7vP8/wDAe2aNxqO6BvPCpF/Eqty6+p/u5x3x+fIzlMuMSzNcgSGKNG+UE+vOO+D6EA8DNZOq&#10;6ylm7IbhnZc/MedrYOT/APrxjtWJ4v8AHXhjwD4dm1zXNWs9L0u02k3FyypFESQqRrkYLM2Ai8sz&#10;MAo6CvE/EvxE+KHxY1lfC3wy0e+8OaPNLGsniS8t0bUZITOU8+KJ1c2yl1KqZ0aZj5mY7YxvMuMq&#10;hpGFzY+L37UnhTwr440v4WC8W71TVpooo9Jh1Ai6KyyRxrLtAbyk2mVtzhd7IqpnJK62oeGU8R2M&#10;wur+aw+0xqLfydQjR0kJ2kQuIWDtlV+Yorrk7SG4Xkfg/wDAXS/hp4kbUrk6l4iuYrV7vTdZ1y4L&#10;PbTNNcMqiSRzIWJuJCxLHc7M+VdkB9MtrGcT3Es+l/uYxv0/7LNI0E2RIRPhVwrZ8wbcSb/3bK20&#10;765ZScmbRjY8B8Gfs/aT4B+K914+1K51DVGuIZwkt9ZlpFlco5ikjjjJk+VV+7sjWP5RgpmvaNJa&#10;2s0/4mGmXUOn30Ya6uLhT5azkYCzMWDMrKqbZFPlu2xVPQF2q6WXspVvbe689rOMz3VmqTbo0ePJ&#10;jWc7WSQhsNJ5gQMCHODW3e2cUfk2huts00Zaa1SMwbIyDknYzbWEecFfvH5TtHAksxrTwzFeanJp&#10;rpdXVm6/6mOTagbC+Z5yPlSf3WQWVQAzAHJbHTeEfhtfX9rawWenrHLnbZ2a+VHFA5aRpZSIgVZy&#10;+5wRknYxzuL7+j8G+E7zVLaTS9at1kWG++zwx7o4W8xUL7F2fd5G8K4MmwFyMkbfWfAvhOK402ZZ&#10;URZtyr+8VY08kSBTJDtD/wAPzD72fl+YZypGnfcnm7GJ8M/AFhKJpHtle3W4WOSOazEm0NtBL5IM&#10;mRuG4k7/AL3IALeuw/COW6QTRXCwrtULzL8+FA3fJPGDzkdCeOv8K7nw98LQXsDGBAschL+Yjw7W&#10;U5ZWTYMcjHXgYPJxk9gfDXhqIKur3LedtGPLvpYUC44CqH4AHHPJxXRGmRzHivgrSYtbhuPDV1rv&#10;jaa2jtxDcWur3Bg8zc5kEkd1aLGrvtIUmOZsKNsi7skXp4/AvwwsofC01xq1po9zG+Jlk822t1Uj&#10;IlfY0gJ3gbssxKksVOGa5barpOq7biW9juo5kby2XBTzAVyrGMsevqT/ABe4qno4ttZvV1W1gmZ0&#10;e5ME91cyPJBIw2+ZGXJaNTyBgAgZ6Z5qMbaDNW4j0nS1isotUjv7i5mZ7PT55pUUMQSXHlrIUPPX&#10;aFG4kbeBSxeHm0u7SXSLaxtX8lkVoWwpXGRuUrmQKd3AdM5J43ZFXSV+z2UmpeINXuZNTu/3TXFx&#10;aiGQcYCRrjcicA4BLNjLM2ARPZXWp6ddIZNPmeKaYr5kUgdkXH3nMh3Y4BJBZskjbgA1oo9yOYu3&#10;13qel6AtrPrS3UkzeU1xa26wsXbHK5YqmBk5LZx0O7FZ/jPTfGWr3VvFpPjK80PTbDbFIsdjas97&#10;If8AloskolZVX7uNiOxJYPgA1V8eePo/D8j2Os6LcXFrJZPNFJbQO/CuqONyENG/7xdpVt3Urkjb&#10;Uzy3F/oq2csjN52ySO31C1W8RYgQSqAIHZtp4ZizDqdx64yxFH2rpqXvdjRU58nM1oX9JOt6rexj&#10;xBFJ/Ztjaqd2qRRtvuEOFkj4IDr/AM9ASORjJJard4Wk0a4vbXSo7eeG5D7rvUIrdc4IzI6xS/OB&#10;gjKHkgK2CQZob7MQhmuI5F3qVVlH1CgE4546nI+vNWkk1ArEkl88flqGZoIYxGwB5TD72Ge+D24Y&#10;GuqOxi2TXDmw0lbu8upGVY18yZbVnZskAEoikkkkZwuO+AOKII7yKDyQI1ZmzI3l/I578biRn15+&#10;lQtpmmCSHzbOBhG263WWPcI2/vLkkKeeoGcZ5qaKRh8xO5efmX/9ZP8Ant0FWJ5incB7S4mt7COy&#10;G6HcLNo3MxBJyzYJJTrhAo6YDc4Fe8/4SNI7OO98QPZrbXUbr5Yj33KYO6OXcSAnspDYAGQQc3pU&#10;M+2GW7mhYS74TbyFcgeoyQRjqDn6A037QbU/b9P83y5WaSSFY929u4x1H549utYyprY0jIteH1uI&#10;7f7JdXiyXUfzyEqsfnZJxIVUsUVscAnIwfTFGos1hdrfS26Rw4ZXu52X9yT0+92OccMDyPl5zUcF&#10;6E8uSN9m5tsMIh9ccbgSMnrwQD+FSeVfi8Wdbl9jLtaFlwkXoeGGe2evtxmtCRxjaSERWMk0M7KE&#10;8zy1k2rzyeSvfhfXHBANMutTGnWTXMM8JjhUHEEi9CM5IyoJPYDuRj2W6V4bgC3hbbI+64mTam/o&#10;BuI5z0A46Lgn1rnxQpvFsjG1vubMTyKP36+qAsGwMgMduAWGCRzRygKJNWvdO+26myzTbmaaHT5m&#10;/wBWFLIuSyAsDtzIAqk/KVAJKzeFvtGiX90kmoX10upXjXGLy+aRYHZRlIllIdIyQSIwXVTuChEw&#10;oYsUdxqsepQySRSRqUl2xhRKOcK2VyQCSVwQMk+tO07T4rS6a/aBFkXKW6xzPsCHk/KMKCfTB5Gc&#10;knhfaA6q3uzKVB8xNrfd2Y3dRzkdPoecA9DzKbgKVQK2D97tgVhLqMtoAxbeu/dJ5spyi46jg9wO&#10;CQBknPYzHWJVljjltWjVnx5rrhRx265+uAODyDgHWMiWi2I7GzJvLaFoi0ITzI4ui7jjgDGSzZJx&#10;7mnW128r7/szRrIQ6l1Kswx1ZSAwI6HI6Y/CKW6DTALFnaGO7Znbx7dM+vFQjU7W8lja0mV0kYj9&#10;2pkVSvBUFflVgfc9CB6g5hdDUa8sli8y/kjWOVdu2UfeB4I2ntyM/WpbN4ICWtg0eGL4jjK/Mx3F&#10;sYzkkkk+p9aow3CqWV5MfMRt8wnIHcDjtj8fXqSK/fZshi2tvK4k/wDre3T+vIrO76Fj4zd216sM&#10;fmGKaQyPMFXKYHC4J+mDz0IPUYuXtja3ohNzEsklrL51u23GyTaRvAHGcMfzz15qje3Em1ZEh3bS&#10;Nwy3THYAfNz244/XPvb/AFeSeLw1bwwtbTWrRyXEurTRXW0BVEivHGW3HJ3EMjIcMrE/dLgdlFGi&#10;aKIopS22Rh97dt56ZJJryfwb8LLPxl+0Z4z1fxPqEkdr5UNstrCiW8s4Ftp0wIuVHmbS9uqFDnIV&#10;hnGAPSPAmg6F4f8ACraZot81032ppL64mvGnkluGCl3kZyX3kbSdxzznviuDuvEZ8JfGjXILRX8y&#10;6t7e4aT7PLIUdYkj4CjABQkE8DjB5Jrl5f390aJ+7Y+hrDWtG0BovFGoazBHa/2bcXWo3VxcRLb6&#10;dCkXmGSdwTtAXkkNwpztOMj5b8cf8Fpv2ZfDvim/8H/C3UNU+I2pW80K/wBk/C3Q5dYDGQgpJJcK&#10;qWiI3Kt++8yNsh0BDLXfakbf4z+Fdb8H+J/C1q1tqljLZXVnewi4iubaRWBV1OMo247kGORw2QTX&#10;B3HwFk8HaVHomjaelrpNt+6sdItGNrDbxrhF2eSQoUKB8pBzgbdoUitpe0lLcmPKt0fP3xe/bV/4&#10;LD/HGeCfwV4V8G/B/TIZnih0/UNU/tC7YBRtvZkgjkViSW2wvKYlBHmRO0azVc+FPi/9p7Sr+TxJ&#10;8Xv2m/F/i3xBqVvHFdaxHr0mj6aducpDpunmG1XBGdzRvKcsSwBxXqvif4D6FfwSXUes61b3TIy+&#10;ZbeIL2NDk57TBVGc5ByAMY4WuH/4U34i0CSbSrT4qeLYJhM3mQ6hdW07w4JGNtzBIwwR0JGCOMci&#10;nClyu7YTqX0WhtWNmlsJJ7i4SSaZy1yyrt3MxySxOWYk85JPPeke7s97Bp/4gOc/oc4P1H8waWx+&#10;FGuaZp8P9s+NNX1Bn3NHcahHao0ynufKgjwBwBhRkMck1lal4cbTrpYYomZjksSwYDGeOSOg9zW8&#10;TnsXnuNM8zHndOV+bnsM89f1qO4u7OIrGkDSNJnlZVAT65OcH2BPtVazgt5YDazbisgxHHJHsYkD&#10;nZuOSP8Ad47c1BrOladZRrdy2twqyZ3fZQ55wOuwHHHeqcg5TVtp7NgR56nb1xxj3JP+fwpskPh+&#10;V2kntreRiNryMoJX2yeQAc9Omc+tVoIbaC2tbi5SM291GXt5POZmVQ7IQdvKMCp4YD5SrAEMpNzX&#10;H0Xw/p017JPHbw28LTTzzSACGNVyXck4UY5ycDGT05o5g5SVWieXMR2jr06/Xv6j8faptn/LViF2&#10;/ey3Vfx715/YftG/s/X9ysEPxu8HzY6LH4qtXPQjoJPmGOxHbODjNdVo3xF8E+IxGvh/xZY3qNnm&#10;zvo5Og6/K2fy6Y5xVe8SajwKW2zL8ucxjPOfX3/H0qOYiNM9mI25PH+c/wA6GuoJJ/sBP7/BkWBm&#10;G50DYL4XovzIc9i6g4JqvcaisLMr5kfJ+URfePcdP8j1pAG1wzM+07pBjy12/LjoTn5uc+mBgY4y&#10;asr29upDS7QOVbdgfz+n86z9V8Z6VoyLBrF8sc0q4ht/JkeefCltqQhN7vgH5FUsSDhTwK50fFzw&#10;xPcXFtLDru6KYq8a+DNUjaIhdxV90Gd2ORwMhgADgmo5olcsjor2R0+Qr97+63fNU3uYwkisSRGQ&#10;GZ1xyMHPQevXt+Neb+If2s/hXo9xcWc2tzwzRsR5d9oepxZIXcOfshxxzxkhecDPFjXPi1ommaXH&#10;rPiq+0jSYZEEjNqGqeXsj6o/76NDyxI527Sozz8oiVSJXKzrL3UmiVoxExVlO5WkPHfbjqD6Y9Pp&#10;WHNrgt2CFVkO4bssF8zj74xkn0wcHjHSvM9d/aw+C9vdyadP8Q9BgkWd4vLfXrXBbOd4IlOxW7By&#10;uB8vy8LWPbfF3wp4o1ix0vUPHFt/xNNO+26XbaXfbftNu0vkLO0wKfIZfkEYB5IJZiwjXCVaKNI0&#10;5dj1NtZ82WS0sY2ubnbmSPcNqnb8pJydnCH+83cgd+c1/wAReKL3S7690GfTXa1j+Wa6z5UcjD5A&#10;cuhxkqh25fLDgbgGj8b+O/hl4J8Ox+EdZuHmXVNQia1kaFLeGxjBgC3Sl1EIZJTEIwwWPzzGjYJZ&#10;m5HwlqPjzxZ4Tt9a+KH/AAiNjdSyXMF5/YUcsMENv5jxvCjagFuGcW7W0cqkIA0OVLq6iud1k9jS&#10;NPucH8GvCvxA8Y2Gn/Ez41eJv7S8R/bpmsZNQ0tUt9OjeRY0FtENnkDyyrBgRPP/ABtIqKyesaTq&#10;SLG2o6pPc2Fw1nmU3F0zNZlmc/vFj/1LZcnJIxHsLshyW3rLw9pU0Gn6noWmRpb20kTGedZBMyMc&#10;mRcgSQt90ksANgKqAGDU3WtPuNZ8OzW9+bgNdLNDHeafeeXPblsjzY2VQscgIVg5BCMm/LgLWfvN&#10;mnuog0ZrK7aOC8QypI0kTyyKss0Kl23Aq5DOowY96rggMeRtxo3Og/bHlW+sZriG1k+SIwlucBkD&#10;MzBWQOxY/dVQgyF+dKm8SaVpN/NDax6oqx3F95i+c7MsLCVdqfITgZYBSMAY3ZIMi1V8NWtvrjxW&#10;N3bS3lvNbIwmKeaA2PL3A/MhYMVHlknCuB84BK1buTcih0G4urj7XYMZ4r+3SBbPyR6sWyASpJyV&#10;8z5VbcFYsxXb2/gjwVrjTNFdQhZEW3+2TNCI2kQBsNINylRv3Eh8MCpBDKN6v0nwk922y10L+0IY&#10;2Rprdpo9xVsMxO/aobayth9o8pmwx4WvUfAGiLYW119mhaF7PiaFptzLkKxXMjDkRtGzZJVe3HJI&#10;r3tCblH4c+FPDTWWl6l/ZmoWiXWnrNp1vdwz2sibQZBvicIyTKGO+JvnQKxkRME17N4f8LCPT4Vn&#10;lWGFbc/ahKuXU8BmDhvlKcjPIJ7gfNUnhvws9nG080SKqjDSLu3KATtULjgD5eg3HgYzjHVafpul&#10;LdLrTRW7NIqoZGs9sijOUDbgGGBJJgEAL5j92NdEYkyLCWcIjWxis5I4woG6Nlwc57HnjgnjB3cZ&#10;wakhs1dMJG8e3jbNIgb/ANCx7cccVFZNtDJLYNHNCzLGMDAXcwUgjO0Mqg46jjNXbUqYt3lFtxyN&#10;zFSPqMcGtPdBHzjFeapLrK32m6+032pcLayLGsUbAKAzMq73YkHuOSRyMY0NCeTTbPypry30+zhm&#10;Y/Y7eZHgK+pcqCmWyduc9s9h53r8XhqSyuNN8T3Nj/okkU9uup28nk+bHLEI9+5f+ejRICBlg5VG&#10;LbttzwV421bxnpmV8W2OrbbbfcSW+jvCJvMVWRlZ3KmMo+0KyZZ0k+b5WROeNSManLLd7GzjzR5k&#10;ehR+JtNv5jbWtw9wVbBmiTcgbHqOCee2cH0Iq7LPNHbtJbIGm2kqrSFVZu2SASB+BPsa4ywurR5/&#10;I8PatDPBZyIl5YSP532aVQ2TuZsxEZT5RjAHA5Namna/9pg+0icTIcBZIceW3PLAgk/mQPQevUmc&#10;5szKmuW6w6qqyR7kaFCvEco4LK4PPB28YwAQRnIHnmi3HgXwzDN4f1rV/wC0NSsZvLmf7CpuAFfd&#10;uijgQKIwWyQg2rjLEnJPePfrLgxybsH5duDxUGtaJofibTLjTte0e3mS6haC43rtcoQRgSDDKQDw&#10;VII6ggjNcOMwLxFp02lNdWjoo1vZrllsLodyk0ttqsWs3F7GzLLaloY8kY90zzzk8Hk8rXVwXxKN&#10;MLdk7btq8+gzk/r7/WvPh4dk8L26y+FobiZWKrDpl1eNKsTDjeHbcyjAGQSxz0GTg7Gn65qqW0Np&#10;q8e2cqzz3FvIphUZ+4fMwxzn7wHbkjjOmXxq0afs6i1XXo/RmdfllLmizqraS1jJMVp5e5tzHacs&#10;3Uk+pz9c1I94sXzkt8vOTz+Vc5bXoUjyS2C2W2OPzPOatjUZgq/um9eWxjn6/wBK9I5zUuv3qGW1&#10;uvJc7Tv2bu/cZHbjqPx6GlYaoLDUZNNvPE32iS5djbwtCkY6k7RgAlgOM55AzgHJMSX+4cz9fzP5&#10;96o65YW+riOeKBWa1ZmtxcNK8YkOBuaIMqtj/a6ZOCvJrGpGW6KjLoWYXeOyt9PvL6bUoZkzJfGN&#10;XZ8Doy8qQ3zfdXHbgkE7OlXqNYyLLYNawoyi32oYty8EfKDlMHjBwfbtXKpqXiCCW3t/shu1Nq6X&#10;VzJGqlpFPyldpI2NliFPKY5JzVK48RWniPSY9MXS76ONsQyI0JjCKwwG8xgVYdAdpLAkcE1jGpGL&#10;5TZxb1O+1O6tpbORLy186F42WaHyw4ZSOV29Wz0wAayNE11L21a18PabHYrGzCTzVVlhkz8yPGjg&#10;hs7gVJBUg55yBkt4pj0qWPTtXjLzIBEJ1VmjXfxhpXwFPGCzEZ6nGQKh8Pa7aanZP/wi+nXVrCf3&#10;sceoabPbZTlcqkgVgCU4DBPlwQMEFtoyUjPl5ToJpbzU9SjcC5W3WP5o0byysgP3yVkBZSDjAB5X&#10;JPTGh5zLcLctKyqqlWUt8rd93149eh/LA0r7HIomewG5W/dNcQ/NGOhC7huA6n0IbIJGKum+8orH&#10;5kY+X5hg8+/Xj6c/40Bs3OqrDCZQNxx8sa43OccAZI5P1FJo3/EstY/sk9wuXbdFcXDOyFiSQSCc&#10;nJ6kn61z+o6y/wBhke3tLi6ZZQqw2uws53Y+UsQuRyTkjABzx1vQ30cQ2PsEeW3RKAMZ53EAYyx5&#10;Pue+aAOinuWZPJWeRQwPmFHKk5HqOR+BFRXV3exwLdWd+sQWVTdPMjSs8KjlVJcBWzt+chgAG+Uk&#10;5GM2oNdK0Ed8YecNJHt3r7jcrDP1BFSfbLj5vOXcr/dXy+inoPf64oA2o9UR5lhHmNuTcsowUA4x&#10;z+P86mtbk/LIG/3eoP61zemXN8I2XUGiMjSSYEWdoj3HaMMeu3GcYGc44q7HdpHCi28YVQo2xqwG&#10;B6cccUAb0d5iYSNMdqRkbdxAxx16+nXtzjvVgaj9jDTeQ0ix/PtEe7cCOxH4c9MdfWucN45AEMu0&#10;nI9ATtJ9D/UfXGK3vAUcNzqIbWrPzIo2I+zxsV8xs/KPMIBKnCk4HB4zhaXKB3VhFePp6rfQCOTH&#10;3RnH1GVHB69Oc1w3xH8H7dRHjWDSZJp7OZPmbzRC8eGLRybChAbYOjqSBIAcjj1XxpObnV5rhb6G&#10;4jaRvs88M4dXh3ERkEMc/IF/Gub0XxD4o07W9RjSO3XR57Ty71rm38zcybtmzjKtmR1OAQAzHhtp&#10;Xm/5el9DifAniXVNQe5vH0cW8LxmRG+y7QgycMhYEuvBUZLHOO+SW6lFqMU322XR7xIGXcz/AGd9&#10;uMkZY4wmSDwSDU2qfEHR9DiYGJvtMwP2i4u7zEMpGcFgAHXGeeT/AMBHB898XfHLS7m9MVhLHDt4&#10;lk4ZphzhVU4YLwPl3dO2a6LkbnfTNZ3dtgRL5ZXHriuR1nwdC+pteXEG1mUFVfBIHIXIGDnHIBxj&#10;OcAEZNA8Va3fRQzXFsuyMbvKiXZvA5x6k/me3YYtT67DLcYvrYQGcDyw7fKzemc8N39PpwKOYOUo&#10;L4Q3r9vn1D91D97c5+bp8uB3PvgdazLrwukOt2urzXokCzLM1o3mRiTa6sVBilQrkAqDnjPGDhhq&#10;PfW9gAZJY5GZ2W301YyTjghpG/u+i5yevQmo/FU80z2s8UulxyiMSXMNjOGMHom0sTkZXPv3xTUi&#10;eU5m30bSdO04WNvpEkaDfujmmMincxPy8bgOcYJY8ZLHrVpvBupXmnk3GmTW6sWaKW4jZA4Q4LKX&#10;+9tPBPPIwfSpNlw0rQyvCWZstEG5HHT6c56Dr+Fd/wDDr4zxeCbKK81HS/7Wks45ksNNuYy9q8sq&#10;BJJ5nlLPvwFzsADDcvyg5U5g5Tyq38MeQzyPJCCzfPsVRnj/AHvQdc1Br2hRDTzFpu5NuCvklSzN&#10;kZ6g9s9uPatiPw09rDcNY3W+3LYgnZCmMk7c8thtueCT0PXFYWrrNp0USafcmXaxWSaQ7m5wOvOC&#10;CMjt0piasVb7wFZadLbammnwygNl4vJBU56569+ciumm+GPw58UQR32peBdKumbq1xp8bNnvyV7Y&#10;+nArGOpavqUcam3ZI/MA3Muc/h/n8uvX+H7Lfp32adW2fLhQxGPfIOeuD7HBraMpENHF3/7MPwCu&#10;lZ5fgv4XfvhtCgbnueU6kH/OaxtQ/ZH/AGdGVppPgR4TZwvH/FPWzbsHIUZQYznrkHsTjFeq/Y/L&#10;zvJkJcsrNjqewAAAwOOBk4ycnJqhq1pJLE23UJoY9pRvKwWOcDIJBIbAwCOfmPcKRV2CPCvhb+xl&#10;8F/2efiHqnjD4WeCdJ0GHxEDHc/Y9PPlrJ5ivHG2JCPJMjSOAQApYIGREVB6hfaPb2MBuAvkpCcr&#10;GsUZbO7HD5AwcsRnoWHI6Va1GXURPJd6bLELmRFYWOoSbV+zpMfNlXyiz5dH4DZ+YRkoh31RMN5p&#10;dvbxabfMY5ZI3h+3W7tiMv8A6jO1DE5VljQysTnblXfeHxlTRfMzgPE3ww1S68eab4t0DxPNtt2a&#10;11TS1+eJ7MJNIHVFUv5vmyQoJQxGwkkPkqML9oW/+HPgP4Xa/r/xCiaO1GmskY0m9jhvkDlIg1tJ&#10;K6mJgShEgICsA2C2N3oup6N4hsZ5kt9TmW3FtI7NpluiMkokU8m4kZCSmQMoRgOSwLID5l4j8Dar&#10;rer273nhy4vFuZvMnkfU5onuHKFNkhA2yjZtLthEBttqoVKqMZQstDWEveufA/w5/Zx8E+AvhVJ+&#10;0QvhVtQvYb7UpdNj1NrVliszLFbxy3nnJxMjeXMWRYmy7B/lUqOV/aq0DV/C91Z+IPhbqcLadfaX&#10;HDZ33h2b7J9khaK3LWTxgmTBZ9wikfdnzARtAI+8I/gN8N73T08C+KdPu4PM0O4f7DZQZZ7N5Eil&#10;0+52s+8yI4jNxlWdguxlyVr88xaTa38cpYdeQ+GdD/teeGHQNDu/Mt9NV51hjMbIWEg8xN8kyou5&#10;FZkBDRIfNnS9nbU7FLmPpTwX8N/td0tt8TdK3s0NulrBOrQx6bHDblfPtPPlLokavM20+ZiQySAR&#10;CRq+gtF8L3en3wfVLWKHULO1jge8aFrkQxlyTNngrhlJ3l8AZPyDbWf4XsZ7BbTXtUIMc0Mwa4Wc&#10;7ftAMhe3KlEwFAZA7KuMbXRWCg7VhbaXBY/YovDkkd1J/pMjeSY7iZtuXC7XD/c3HjhsbAuSwopw&#10;szOci6VstKja1t7y4uo7W4ZrjdCrZX5pVjUMQz7VI24LnaADklnrJ1geLII3tr3WFRvsqLa6g6iV&#10;ZZsFtroqxlk2ITkMoILEFM716CEPFbxw6hcTyXDeZEt9cxSb2mA2+ZHvz83DMqhGzvVVwI2qtoOj&#10;rqGoyxIl+91aTIbG1vGLfK0ZVwwyMbFLp94ADnaxcB9jL1Mc2t1aeH7i+8G+HYbiZpVgmtL6+WGG&#10;GNiFkQ8kLFGqtMq7QoU/JjcSnbaJ4Dtobia70lJJ7O5ZJZIW1MQsTlgZcg4ZgDCCQ3CbBnaSra3h&#10;HwTqp1CVJhbwvbSZhaVW8uVQwYhXUrvAUcg7csWPETKp73wt8P5tPtdSS3k/f31xI0d1DZvFcWyD&#10;dGi+XKGbco3MHwUZnkO1QSWlRkwIPhf4EtIYY9NZJFs2WI28ElwGjTa+5Jo96DcsgMecAAPB8udx&#10;ZvZvDugaXZQK8dhCpWT9yZPlMK52rsznnDEDGM7lHyk1n+EPAt2zTahJdLvmh8iNVjdUCbiRkMN2&#10;7kqTxuGOg5HbaRp8NlLtt2jVWk8zhTlV2gEMc/NkDg7R0Ixjmt6cSWSWWgW9kstwZQss0bLPIkaL&#10;vQHcoJPzEjc5BzjMjMQS1W9QsLSeF9oVJhtVW3bNnJAPuRuYqCCuTnGeasNHDcQA3DxqscuweaFZ&#10;CVYgZ7dV+oPvSXyta3UMKXG2SRtrZUYPsBnIO0NjqBgkg4wdyCn/AGdc3V+biWVU8uHHkrGDl/lO&#10;7J5ODjHA6854wXK32/dBMwVlz0/+vV5TEQsdsxmeMqvmSLj5dudwyPmHOMjvkZ4OIJGtLdttw1v5&#10;jAGRmIXe2OuM/wCcVEolRZ8a6r8Qb7UtGuV8WeHFs9DvYTHJHdXDw3Ue8mPy5IyDHuAP8Mh3EjaG&#10;IXPPeGvCy/CKOSz+HYudQt47ZZrfTtXuGdw/mSPIbi8YTSs8hmLKducqN3A3DmtR+OmmaDqNtA+j&#10;3VxJfGMSXNqwQxxA/fZsBdq85QFnIyQp5xneIviXaTXVv4z1a61KZI71U/skX7/Z41DlFZog8sRb&#10;dhvMQI2GxtYkrWVSnCUlKW62LjKXLyrqeuaP8StT1a7gs7DwtcQxxy7dWm1a/AFk5ORsDEtJGxJC&#10;P8gIXIHRa0BcXOuahJHpmuRoomEk1rNNJ5kaqSnyxn5fLyp4G0MVJJJrynW/jDpHj3RrjRLQapHE&#10;IoJma2vVt5JIXPITBLIy9GWRFIOQQDwC18aI1pJp9tcfaIbrWGkuba2VZ/s6jZ8sglBTd8h+YvEP&#10;4sMw2naOpDPdre9+zLJdiaeRvJzIEYfMVGflHOB9Bz3qnA8lilxrcPiHyrW+mWbT9NmjC7Gx8yoG&#10;ETMXwzbGLcknpgDkrDxrBb2kM9zLNInlyTXF7JbrlVA6Da27JxkEBzleSDiuc1vxHZzeIYb631+a&#10;PUPs0lwwfT3uocFsQsbRpBI2wghnVVOcn5TjZNTmTVhxt1PUtN8dRX+l/bobu6+yzTqlvJPpMlqy&#10;MQCAdy5KZyN+wIP7xHNamn6qmqyfu7wsqsVka3ZHjQ9cbsdeOoAHrg1x0vjiG9+x6VdXkNxPcIou&#10;L21xAF3A/vkVzI20tx1LLuXJOCTo2Ov2Wl2kcc7yLDBHskfy9ycLnLybBwoHVcYzg9quLbkLQ7GK&#10;SNWby5P4t2Gb8PrT5dQSyXzZ7nZHx8zMAo7dfc4Hrmuas9eR5fkfbbrjyy1wW8zjqAQePQg5PcdM&#10;3Tr9vGhm+1L8vzMdvOOh6dv/AK9bxMTeF9jlZPl/vdqjzAly14wjVmIDMIxuY+7ehAHH/wBbGRFq&#10;8bS7w3yqMLlQvbr/AJx2/GtrHiaawthPHbtcfvVRjBbvI0e7gNtQEso7sOg9aJAtzemuRJJIlvde&#10;UylWdoU3MORkFSCOgxnqB0x1rM1C7i1SRYTYtdWa/wCkfaIZUJ8xGBC7VYMWI6fKRxyckZzJfFDW&#10;oiOpa5Zysqskk0NoyRebnAJzKQnJUBSxYngHPRr654pivbeDTbFpoZyzXl7cTrm36EbIycspO4dQ&#10;V+XAbJxzytI2WhRu7Dxjq0cmp6SLbUWvLmG4t7LXbUNDpcfl4zH5iKzSCQbyGbjJA2ZBruFaSW3j&#10;sr8ec2xfOjWIhSQMEjn5ef0BHOeOXk8a6kt+00li6WqRgyNNGweTJ+Xy1CszAfxdxwdoHzGnayol&#10;6NW0jXNSt4WZRZ+H5ILbbuA+YoJAJFQ5GRvXBHBAIohFQ2HKXMd9LdwCSOBjGskmWiV5OWA6kDvg&#10;H8MimrK/nukzNsG4fvBu3HjHTAUdeCGJ7kd+NtNSu/7QkuFgms2WVUto5ZnSGXcwLOUXZ8zEPjd5&#10;jA8gAHDa9zrps0t4dPRZIWk2MFUZjHYbRgBRxk8kAAbTnK7/AGbmTJdXu7HWNYitry+urO30+WNr&#10;mZ5PLt7nOT5SsGDbgVDHGNuB94FgNW2nhF0wiRlaT5mXG0bTzu2jvzycZPeuO8WajpTy22nXOmXF&#10;6tuwnSOCSZZFZc4YSp8ueOFdhuP4U3SfE1p4ikNyNS+w3W0NsUxxzSQtym+Ji+GQjb84BDBxhc1K&#10;l71it43O1vZILq5tZBJdKtvNviWGRlUsVIw4Bwy4/vDAJGOemXpWoto+3y7DT9Njm1SZrmFVH78u&#10;7Hz2ZFUeY+Mt1xzuc4xWdceIzJqkhlgaG3t1VluGvAPPba2VCA/KACDubGSeBgBhzeq+JrPxfpMc&#10;sMdxH9nkZ42OovHJ3GBtdTvHQKzKFbBBIHLlfoCO48MaffaZoFja3txJJcxkyXE21Q+clsqkaKin&#10;oNqgAAYGcknXuvEdvLDKHvGVkhDyeTzIinODgZbnaQMckggc1474W8a6jp2lNpGq3GlLbrOyw2q2&#10;Jj2RiTcE2kIHOzkyBQN2cb+pTUfjN4Kk1WM6j9na6SM7tuGTkAEZxzwAOcZAAxxihAesaN4lvrWE&#10;tq5We3jaN0WO3aaZlLYDiJA7YDDcCWdgAScYJHpngS+W/lkk06/3SLIrRy+XtQArjCODhtxBbk9P&#10;oDXzj4P1/wANvPHqNva/Z7KzWSVlW4MUMXzB2kbBCqqhSWJGMZJyKq/Df/gsJ+xf4n8RXnwzuf24&#10;dAhmhaexkt9cJttMiiTh/IuLlPs0anb8rQSFnwu3JIJroGnQ+1Zr22XSrd4kCxpbKq7V6cdeGYdT&#10;nhiPSvNviJ49tNIuJNH1LVZrW4n/AHlntt1wY+BIillOGIABIOQCD6Gta2+IPhrX/DWkav4e1i3u&#10;tPutPhudN1TTwzW9zC8QaN0fYFZGUgg5xyOK+ftW+Nnwh+IvxZfTX+NsWrW8bSqum+H7+y1Dy3fg&#10;hoYUL52hlKs6sAWPTrzxj71yuY6nxFe/2vo+o6hbmJlVhJCstx++Vg5AJTPyqW4DEAkgYGCpPG6N&#10;4+l1Q/Z447aNpAgt/wB2pkLZ/v5YIOvIUk4OMZyPJv2r/wBtr9nr4JatL8PV+NHh2PxpHao19oWt&#10;a5p9t/ZUTrmNrgysr+cVIdYEUMU+ZvLWSNm8w+Fn7Zfwf1zxLC7ftHfD03F1NGmmW7eMdMafzvlV&#10;oxCJfMl3klUUjjzFVd21qmpLlkVHY+41vlFqr2+uQqsMe6aBJSrD5sY3YG4ZU+316lsPjq2mv5rC&#10;30iGSymm2wzXMbu4wARgoyqD36d8AkjNeIa/8bludSg0CyiWO3/1kccMhmXcThpPlxzyeHYkHIJA&#10;PHWeFfFVp5X2nT9Yhj3crIs20AA8HOck+wJJPTJxlc6K5WekeND4astK/tmXUfsc0EW2VlfarnOC&#10;xfg7OAccYJODggHL0u2+1aR/bgeL7NcvmOSPJWYAAMdw44GMgcjv1rl73ximqbmvg32d9sTXE4eW&#10;SZyPqwAxkgHkdz2qpNrviNbuH7Ja3dva28375pE2rKmOuVbbJyMcE49BkUc6Jsdr9vlOt3IhOl2c&#10;cMTXV/LcXUNqsyK3Kxqcb5X42ouTyxAxkia+h06Ytq/hvxHHJ9qvGW201lMsiKNjIA/yu6t5gUFo&#10;lJKEdVbGTpvieKy1C11Cx00XLofMijnhDxSqP4ZAQCUOAOCGAyFZQc11/wALPi94h8EeMpPGOj6H&#10;pb3s1vJE8kligRA64Jj8oo0Rx3Rhxkd605kQyE6bJp5hnuGNjK6OjJKyxGKN1HLbzxGyNyXwpG7n&#10;ANcJ4j8T6bJ4hW3t4lkSELC09sv7vcCeB8o3EDqRkEdCRgntvHd5ca+zX3iK4W4uL28e4uJG2oJZ&#10;nfeWO0BQS5ZsAY9q4qLwlqGo3UlzfFi27935Mm4p2wB68EHHP4GrREjp/CPl3NvGZ2Vgy8qi4+vX&#10;OPzrcMdvDAYY/wB2M4P+NcfYXF1ol4vlyllk28Fu5/D/AD/Ppo7oTR9F+6W6fQfzI/GuiPwmbJGM&#10;hO6O4X7xLb1yTnJxxjvjrkkDnJOagn2gNNJN8qNkfLjZj+eDzz0/WoLa41n+1LqK7sbRdOWOIabN&#10;Dcs07vg+YJIygVQDt2lXYkA5CmppMli27OcdO1UFzLuLNLmf7afJjWSPy5gsZ3TZK7TnODgbl5Un&#10;D8Fec0tb02PVreO11KzhuI452kjaHJZGB2oytwUcIzZdSGU9DjONgtumeOVY/wDZCybsqRwTxwSc&#10;9Mjjr2qhfQXN1eR7Gh8lRuYSRMxbBX7uGGwjnkg4O3HcVMijD1jUNAuruPTPP8u6mhmkht1Yq0sU&#10;DhJCEyGdEaZP4Sg81DzuUHz34ofEXRfC9/ai4v5FiiuI5dS+ysC8UZBQTMPLkVsf88yFdsDaSBtb&#10;07W4rqaG7SxMBvnt/wDQvtszpF5pDhAdqtsGc5ZQz4ZuCAoPhXijRNQ8S/FS30TUb8yzW99b/wBo&#10;XUdi1utzF5cMFwBBGTKVnmzbmRXkESXG35lXa/LWlyxuaU1zaHo/hzQtE8X6SPFVt4oknt76zkGl&#10;tY2peJFOFMqOyou9iyB1LNsaFgY1ZDn5M/a7+Enw++HfxGs/iZqWhWU19rVxNHJpNvaoFmj86aK3&#10;Z1DOZoW81CQCrYgVUELoRH9qRWlzpGm29pYW+YFIK2f2zdFFGc/IqHIiRXJYqgBBTgMSy1418dfE&#10;/hu58QCHWrmxht9GU22of21cCKGZpvLKtG75xIHtig2vkPHk7yFA560fcNqcveMO1vtKsHuY7ixj&#10;0+ONZNRYSTLIqOZXLeU0oUx+Z5ToXZVYFyWCHBbd0ZZdFP2Gw0+Nrfcvk2/2ZIDtIyImbzdgVBn5&#10;QST93aeos6H4UW/Mc19btJGwUyRtZCNpygBTcpSMlY9sewK23C5wGZs9Vpfhiz1PVoLyFv3PkmKO&#10;OzkzFjKbSVGdxGGUHsu/JIxtxWwSMTQvCkur6THo8vhhvJi8xY47iZxDHlt+8qzDcoJyBlijLgFQ&#10;ivXY+FPAsVzcvFHKYJJCsSpIBtKqiN5IZvmcD98cqMhWlwu7Mp1/BXgFNNih0240q3VYZImhVYWm&#10;TamFX5tq5KKAqZXOFVvmbkek6T4Sjt5VeCNmuNrHazOUXkcZ6c5z0zyxH3ia1jB9TNyMLSvCV+Lu&#10;NdPvZo28xXungbaGAXGz/pmPn3gghgUUkhSCen0PTrm7SI25/wBcSFkhtyGAbKkncR5ZVuWyrEqg&#10;BG4Ba39P8Of2farPpto3lyN+8h3gZDuC0mW5VkUsdufuqUx9zHRWFm1w7CWY53MqiVCpGG5wG5wf&#10;l55BCgjOS1a8gcxUtNN1S3tmVL61W6SPbNcPbs0Rdlzwm/IGdjbSxbb8uRkMNpJ1sYC72pZg7Myx&#10;x72K/wB7gZJx2A5x+FQm4th+9AQxKwiWYzJgljggZI6t8vOCX7HAJhuFub2CZ3CxMHiuFdsXCll8&#10;txgEjK7hgZAY7WI25BqkrEkgUNqT3sc/lrKQr5YqWIyCQB1JXbz12gdlGFljN+0Zlsf3aKreXcYL&#10;qTx/CxHAJXgtyx6ADL5LQSKXVWiXzQeRjcSQc/Kw3AHjaRzyDkEkkUICxpvDyDcNvl/d3HJXOeAD&#10;/CDztGOgqgHTP5FxHbIhJbcr+WowDtzlzg49iepK9c1YErxjYm8AcYVhx+dVbuxnlto/s+pzW7Rz&#10;xyedCse5lDhjF8yMuxxmM4UMFclGRwrLP504ZjFLtyee2ePr/kUXA/mk0z/gs58ZZr1X8X/A3wTd&#10;wtEYpY9HnvrNnQ9VPmzzpnnqUP8Ajpa9/wAFefh/4hO6+/Y4lk/0eOJY5PiH9oiRl6MkU1g8a47H&#10;buUcbiM59a8a/wDBD74QW+uQ+FPD3xE8ZafeXFo08M2qW0V1blQQoUvFaoivuJO3cTs+chRjPLwf&#10;8EILm4s5L5v2iJ4VSTGx/BoyU6Fh5t3H3PQgZHPpVPl6hqcr4c/4Kf8A7NeqyNaeOf2Ydfs7Pzd8&#10;cVrrVtqSQ5yc+XLHAG5x8rNszyqqSSe6uf8Agrl+ynY2av4c8MfEprwLGu6+0myWPYpGBxfvtwBj&#10;IXPT3rk/FX/BDH4iWisvgr426dqjJuDfatCli2kEKQRBNcNu55AUsCcY71xupf8ABFj9pDSLuaLU&#10;vih8ObWKK0e6N3Nql/taNMb8BbNmyuRnAwOOckChcvQD6D8M/wDBUv8AZF1mBrrXfil4o0gRyCSP&#10;T7jRbpMNlc4azDZU5PDHHHIGQK3fEP8AwUx/Yu1WwW2uP2kLS+W3bzrG2v8AwnrB8qbYQDvaxYow&#10;yVyvZiMMvy18h6t/wR4/bBtGm/sKy0PWI441eO40++nSK4QqGDI09vGDySuOCGU8Y5rmW/4JXfty&#10;PKI7X4QwzyPI8awweK9LMhZPvAR/aQ2QOTxwOTxzR7uwH2NpH/BSj4BeKriLRPHXx+sbvS4ZM2ME&#10;lnqCIPlHMpZIVk6fLujyME8EjHovgr9vr4I23iSddC+Ifw9s7e4jVp9c/wCEk06zLlVARCj3PmFe&#10;W5KgrwNuBmvzzvP+CUf7e1nZnUZvgh+5Aw23xVpDH6bRd7snjjqegrlvFP7An7Zng6zfUPEfwA8Q&#10;Q26vh5444pIwfTcjsM0vZq9yuZ2sfrA3/BRv4Qx6o2n3Pxw8CqBGJI7pvHWlNG7E/dDC53BgODkA&#10;YPGetWo/+ClHwVRFY/Hf4fnnDf8AFa6eOc8kDz89enb9K/HnTP2QP2sdZ3Hw/wDs4+Nr9UClmsfD&#10;NxMq5GVJKKcZHIz1FW4v2Hf20JjiP9k34hZOMZ8G3Yz+acmteYzsfr+P+CmnwJiHlyfG7wOy/wCz&#10;4ysDj1P+u7+lE/8AwVD/AGfYf3j/ABn8HMVPAXxZYc+3+u/Wvx2i/Y2/a2uzbpbfs2eNpPtUTTWo&#10;j8M3DebEvDOmF+ZR3YcCrq/sKftnSSmBf2XPHSt5YdlfwzcLhT0bleh9elDkGh+tV5/wVN/Z58OW&#10;8uqaN8UfBu+4uEa4jPiy2ZljGAQiw7yTs4VcBfUjHN9f+CpXwMt4prmy+KXgua4wpjEnjyyRXXP3&#10;QplIRguccAEjDEZzX5MW3/BO79t+R1Vv2afE8LMwWNLiySJifYO4z/IVqwf8Ew/28JdRj0cfAa6j&#10;uplLw28+tadG7qOCyhrkEgdyOnfFZ2RR+nl7/wAFVv2ddQ8UR6fF458PhZo5Gk1KPxdZxpEV4CSb&#10;mw2c7hsZjlTjaDlnX/8AwUh/ZY8R3Udn4i+J3hm8WxAXc/i6wSOVgM7sGRuGOCPnJQqPuEZP5mXv&#10;/BKz9vrT7R7y9+A8gjj+8y+ItLY/gBdEsfYZNSaT/wAEqf2+datftenfA792IxI3neKtJjZVPQlX&#10;ugw/EfyoVu4z9S3/AOCrH7OEVrHHH8VfDSqjqW/4q6zZiB1H339vc9c5NPX/AIKufs57Zpl+LvhX&#10;zGQGJW8T2yr34yH7DBIxznAr8vof+CRf/BQ24jSa1+BkLqw+Vo/GGjnjGe12cdR+Y9RUq/8ABH//&#10;AIKKSExx/AncQu4hfF2jnAPr/pdUmRI/RvX/APgrj+z1a+ZI/wATPD62+QGjt9TjlkYBSTgwyFgT&#10;wAdowB6nI5SP/gtn+zpbWAsJvHUKbflIis9QkbPTduW1I6f73QZr4F1D/gk7+3lopVdd+FWn2G7O&#10;Dd+ONHXdjGcf6Vk4yOACfau58E/8EPP22PFe5LzW/BugyKiu0Wsa3OWOf4dtvbSnI79ueM0c2pR9&#10;D+Pv+C0+hX1lLbfC/QL3V1QiGdtz2EEcbAhShkib5ic/KUGcZ+bpXCeKP+CtHxD1izkTS/hhCt1v&#10;8+O4v/FD3CwrlQQESCN8cAH5hx6rwMTwR/wQu/afudam0CT4v+DVa1uEGpXVqt7OluQpKhQ8COxO&#10;T95UXAyGbpXpUH/Bv1r32KO61D9qyWG5kUGOBfAO1ZG7ANLfqc/8B9uKrmiwPGfFH/BTv9oXxBo8&#10;2h3Vj4Ps0mYN9ot9LnkmBznO2W5kQnIzyn1rmL//AIKA/tS3Nn/Z83x6aCNslzaaDYQyZOeRItv5&#10;g6n+LufXn7D8Of8ABAb4L2cC2Pin4g/ETV7raDNNps9hZQq4zlzHLFK205UABmIJ5ODkeneG/wDg&#10;iX+xno+mrYaj8DZ9YcBS2oav4q1FZmOf4hbTRR/iFH0pc0egH5t6H+198QfEz3HgX4tfHnx/rnh/&#10;UrfbdaHfeKruXT7iVWDxs8DPsbaRkZH3gpBGOfL/AIyeJNO1r4gajd6Akix33lRpbG3VdsuxVK5B&#10;yc45bgli3sx/cj4Wf8E2/wBl/wCGxjttG/ZY8AzWyttmbWtAh1N41IOWD3gkdmHGMHIJGPeTwf8A&#10;8EZv+Cf1t4ksfHtl+zfZ6fq2j6tFe28c2uarMktxFIJEfyzdvERkZKSKEOMFSDij2kSUj0TW/GPh&#10;r4F6JZ2NtfRW+jeDdDWIyTQw7vsdlBtJY+QTwseT8w6egxX4M+Nv26/2g/iPatcW8Wg+FftivJeT&#10;+HdJb7RO7sxLm5upJ51bBKgo67QBjGM1+/Pxh+Eug+NPDmuaB4vsXutP13TbnTNQtWuWjWe3uYzF&#10;Kp8sqwJRm+YMrDqpB5r5jvP+CLn7CVxb/ZtG+Av2FoIdqPJ4o1Zw7YwGbF3wB2wO4zWXtoOTKjDQ&#10;/EMu6BlkDyM5ZmdmyzsepJ7k989a3/gzY6hrXxo8F6NpdrI1zfeLtNgtUtyBI8jXUaqilmUbiT/E&#10;QuTyQOR+tuof8Ea/2XLW/e1HwRXyAoDTQ+JNTUMeMnLXWeM85XH0ORXY+AP+CKH7J3w1+IWmePk0&#10;BmvtPZbqzjt/EV5NawTBTh87t7bOHGGUhlGScEFOrF3SRXK0ZEUXgJpCNR0D4tSbcurR+E9FlL/M&#10;3BzqhwNoByPy7mS4174J4l874c/F66Xyiq/8UPoUgyRjJP2xyB24PGc5GK9hk/Y10DUS89rqOpRj&#10;GGjk1i76g4PzbjluRxtP9amt/wBh7QrtvJtde1SFkbmf+2pQuCvU5yc9zwQSRjaDxz2ka8x89vP+&#10;z3cMEuP2eviXMpjJLXnw5t2LSYOMGG6z+JB6npgGrHhu5+HnhzVkvPDEXxJ8JyrGx8618H38LQcY&#10;6wlm+b0BAPIJUcn3nUv2DdMjvQLLx/4m2bBsWO+i5bA4G6I7l9MnPqPVbD9iizsme3X4j+KlUjKy&#10;RvZtk4xgFrXJGe/UYPpT5ZXFzRPE4tQ8OwxKbD9pLxtYSfKq28vhDxFmNc45Ma4OB6D8qst480nR&#10;YPs0H7avjL95KPOt/wDhH/FEKuoIIbAxuxkcYHXv1PvFp+xhpwhWTUPiZ4thlkj3RtHNYNs44yv2&#10;TgkHOM8HrzSw/sU6KpDn4weLmO770M1ow6deLUHOex9sZp8sieaJtfsbfECbxh8M7+A/ETU/GsFl&#10;4gltV1fV7W7gnhPkQSGFlvB5rKpckMxIIcAY28eqSw2ltuezjZHYYZYpBgYzzg5Ge2cfy4wvhJ8M&#10;LT4W+Fv+EdXXL7UZJrlp7i+vAgmlYgAAhAqgBFVRgZwCTya2tXt5fL824nWFVYhZW6o2eGycjI6Y&#10;x6H2rop7amUjOS8s7i6W4V8oz/uw3zHHTOQACc85wB/Otyxu7G/RbqCeOZF3IrRsrBGVirDIzggg&#10;q3JwVwcEEVzeu280ZSXCN5xO5goXdnnIVAB3+6oAGRgDtd8IxWtlpken2ce2FC21dxbBJJLEnqTk&#10;kk5JJySSc10xMWb4lVgBGP8Avpe+P881HJLGoZC20uchg2cHj+vp+nWgXG+PcINrbiNrEe/PGeD1&#10;Hf1AORUMk4EpmQM37vGzjnn6Zyfrj9aoQkriNXaOJmDcqvAJ+mB6888nJ59Miaa0ni332nnUDHqU&#10;LQBbJnIkJQRyRhieFZ1y6fKnzA4wxE2tPG9pcQTlGjkRgYnRWMi7Sxj2bGDDA6bWJGf7orPe9vYN&#10;Sm1OTULdbVbUobbyWkcyGUYYuHwoA3xhAmWJVtxKlTm2aF6y1XSta0uPULHVI57O8t1eG7srgSRz&#10;xOMrJG6nDAqchgeeoOOa8n17wfofij9pOPStT0y3W4sdFstQ23F1JNNNGs4xNEu45jSSJUbcAXfO&#10;UfcGrvrzxXFpGmTajdTXN1tEk8KLZOZ5dzZWMRKu9yCwUYTcQUzuPzNR0bwb4iuNS0/xp4gluLq6&#10;tLVo4YWUwmOOZUEsM8ccsiSM3lhi2WQOoCqu4tXPU10NoaG1qJh0mxktLe1Zlsoc20MUeFMKA4VE&#10;GELDAA4ULuXJFeC3V0+v65H8TdC1KS3tJLqe4vLq11BZIooJI41Z3mJ2vCqxmVQXBVWAXbvVE9N+&#10;Jt1rlxokWmeLI7XTXuJo49NtZoBNazT4DQxSKFKNIZF2+UHUFB/rULqrZ/gb4YaTJqmmR6cNX+w6&#10;fokcSRyTvapLGUWGKOQowLyRwwbFj2qg85mLGRw7ctVuUrGkPdIvDsOnanpg1bwlqFzqEP2iaw+1&#10;NDszcWskkMy7n2FFE1uyFsbJOwYFWHdeEfB+i69PY6wly7yWt0zRMJSoZlWSNkkXHZZHGxxksASV&#10;KLttad4Ra5tbO2v1tol+0KII5pwuxghCrHkN5jqqjGFAZQflTOR6VoGgSRpEspVZNu2Tcw3FATxu&#10;4IwTkdhnscMM4R964SG6J4aECIiCDMLDy1khCYQnG04UHgfKMZGACck5rptL8Mo8r303l7pPl+0R&#10;7kdoQhwrtuy2GOQQVxuz1JBboKvc20ci2TMh2SZVdnyHBVWV8uGAP8Sgkx87OMdbp+mEReUibZP+&#10;enlYOcdenyngfTp9OyJiUJNLt7Ioo0/f9suo12rEGHmAH94Rx02J8zEjIXABxVpIfskEUDblWMbf&#10;lyqBVHDE9l4GOTkEk9GI1DaJxDcqWhJ/jXsvQHPfPOeaozR6k0ytfNHHjaJYYZDjdt+Zg20Ej5jg&#10;HsgPJJWqAqvbwKhubtfNZcxyeepCbO42cjGOfwyT1NWL24+zW4abMmNzSFoWZiPZcZPUDpz6ZIFN&#10;1O7tNKRtQuW8mOJWa4maTy1hjCsxZ9xAAGOSenPQZqvMnnajuuY3WKJdu1k4Mm4Dd93OQPlGGH3n&#10;BB4IAJpCMRzXCuI4ZPlCJu3ZBXGOTjBznjHU8A1DMk1vHPeznzFTcUt0k3KyjG3ORndhegwMsR82&#10;Bh8E8BMhl2gcM3mRhWXqcknHGemehyc8nFI3ctzqbeZZyQhYkdZpFO0k5GwkE8r/AHTwd4IyQSAC&#10;1/aUCQC4TcRLMqt5KbySW25O0HjrljgKAxJAU4klsPtTeY7FuMbmIye+ff64H9TQuNRXTNCuNYud&#10;Hurhre1e6ksbWAT3DsiZ8qJF+/JhcBVyCxGCQc1txnTpM+dBDKynBLSIdvHTn29OO/egD4KnGtXJ&#10;j1eP4caf9skvBJqEjTQ3KWrkBXckMrFgqKu5eQMfKwX5aUXxG0K0t7jSX0WSOazZha2OnmfUJpEj&#10;X95Ni3SV4tnKjeVIPBb7pHSWN/f6lpEaeZfWtyq/v0uJI5JFyM4O13UnnI2uMdvSuZ8U61Ctn/ZU&#10;wXTbOzuoW1HVJtBnVZJDhVZGAVEbdgMxDJg7sis3zLZlRJrzVtA/s9NZ+Idmtla3WPL1KSaWSd9x&#10;ysMjCEfZ0IZcx+YzZYIzHcd20y6jpSXl5pMEt3Gke+6uNSuJbe2hK5Z8OyOCvGcHIweCq4rL1TXr&#10;/QZrmx03QreGSSEm3e3ErSXTblBXbDukQDczFwpI68c45+0+D1ncak2qXOnW1jrTbrlbyxjuYdjM&#10;zFRMyssVyykkgywtIvB4I3hc0umo7I7a+sPDn9qtrkFzaxt5whEqytbyPM6qoDSGRfNUqq7dygbQ&#10;Ap44Nb8LrqbqkdlawyKxX7fD+6khwMISqeYswR23eW5ClkBweMYvgzwHofhJrjUzqOqalNcWjQ3U&#10;02tXt1sj35+zxQSSSIsaEkBsmQruDZ+YVrXuo+HLiKGSK9imWGYfZ2F1lI227QBhupVuDy3OAQOK&#10;pSl1QrLoY/iPRdH0a5t/FGo2Xh46pZ/JdXd9eJCzQt8rNGVixIzbSfKyhOG4Y7VOxqel+Dbizh1L&#10;VX0tmnljkt7VdUVLd3Hy5VgimYncPlkVhkYwO8N3rduUWK7CyMZvk86081vlBKyEncAR0DEcep6V&#10;Dpl54ku7Jb/+0fL/AHshksZNNxDcRtxuYYVwSoxvGxck7lIpqTQOJsaR4c0GxZtP03wtHYxtcnd9&#10;nUNDKXyzScbSHz97Kqcngtxm41l4WFz/AGVerFDISI9qzBWO7OGyCCoO3AxyGHAGMnEsfE+jaNrD&#10;aSHu0vLiQloI7eSaIttBz5jRlV4IO3cAc7RubCmpd/FvUl1U6Bofgu+uNQit/N1OOTzPKsXKBhH5&#10;u149zr0WMlmOBtUHNHtoR3D2cpHXWvhDwxoa2+nad4Z+y2rKE220OyG3CjILLkdTxuAJJ6nvU1p4&#10;F8K2YVbLSEXEYQcNkLknAyTzkkn1JyeTmsee48ZPpBvdDWHTRvc3j6kzyMqgYEkIVpVhUgZ27SAG&#10;ydpXDOsdN8b2t20VzL9usp5NyzrqBE9vHkHYGVYmdepBDllyBtIGKt1UR7N2NT+xfDEF7HpV5DZw&#10;3jRrJIvl7C2SVDDIIydpGMkkHHoTFJ8OfBcVxcahZ+CbW1uLqFYby6tLGNZ5FGAqM23LoB064HYC&#10;jStF1bTRc2EHiG4uYpB+7jvLdT9mJxn7irvLH5jvJIz8pXqU0nwTqmk6bJY/8JbNcSSXEk8zzWq7&#10;WDMW2FF2rjk8qFJGM5xkv4ugl7rOY1b4VaA+sSa9pmkSafd28scy6tpNrZW0t3tQgRzmTlwv3Qrq&#10;4HBx2q/ovw+tdIv9PgMkkWlXEVyyaS1qjAlgGLeaqRvbsCzEoflOccEBW6HTdF8SaeokfXIryHaq&#10;xwx2ojeIDd8wdmL556uZOhOBk1bZLq0Vbj/hHXkumz++t543w3y/P85jBJyfTO0/dyM5xp+9c0dT&#10;SxNb+H9MNx50FtGzOuxy0IHmYJxliM4GT9AeAOlaVvZ26L5f2ZML0GTx6D1H6/4Y99e+I7SwWTS/&#10;DFxf3GcyRiaKHYu7BAMjYJHJyAQRjqSKsaDfeJz8mvy2KkzsEjht3RmjHoNzZPfIPQ8quMHW9jPl&#10;bG6to1xqF9N5duq28KmRl2J+/wDl/wBVwd3J5zjAOPvZZRoaboUZSCa60W1jmDoss1riNWVQcEbT&#10;naM42Hg5bPBwZIbW+h1d72HVJmtZI1jWxk8tYYSMfMgEW8kjOdzkccL3FqztoreSZoIhGJ5d8jLg&#10;GRiAMnGM8ADnnjvU7soZoOk2kFvcQDQYreKSYpGrYYSRDgZHXsTg84PPOa0TY2+xopIUaM87WUYH&#10;P/1s/WoVnYbXdFaQZCsvTGe36f8A1+tRy3VxFC0lwPLVW2ocFmbsDj6+5459cV5ATW1vb2i+XG0j&#10;KsYVd0hctj1Y5Zj9SSf5huAJfMypynyxcBifQ8/04qFriSQtHDb7pf7vmYAHOCc/dBORwCfr0qms&#10;sp/fXcH2pvvxjYuN6kY2hhtVgwBGW69+MAA2bS48pt8q7T/Cn90fh3+lbWnXdvaXDTW+5v3ZHzds&#10;nkH1Pv3zmuchdC63EynpnZJgYGPT1z2OK2TJDZWvmTMVO3cykdO9YVmVEg1uN9XMltBaTTfuyW8u&#10;MtnJ6E4OKo6Vokvhm9VtUiCM0TPbW9wrN+7dSAxVgDj0JGAec+vPa4NP1e6+03lkjSSNiOQKpYAe&#10;5wR+tRWulJtKSIqxhskeWDn3yenPX/6+a0p0bR1IlU1NW8sPDz3MZjuIcRsSGGMoehOfXp0H49qm&#10;t9R0PTlZLXVY43uE2yFpsKVUk8DOOp/D154zJNKcHKMpG3lmU5PfGf8A69Vn0uR5JIjvZGwW9Vx6&#10;AY/HvjjngVsqKJ9p0NU6z4atrbE2oRr5a7lSJPlH+0OMY68jp68VYGvQTosf2hRCB+7XcBkds4OS&#10;evX+VYU2g2krrM0kx54AYbeeDxwD7bt2DzjrVlrG2ghUrbcu3zq05AUY5Jz6D071Xsxc5tDXNKuF&#10;XOpwoy8DzMHcPQHP/wCr0pz65ZEYe+gLSM26PIct+nsfxB49cO4itBGJYm+8MqV+6R6//X/wqvE9&#10;pOii1kkVVZvL/cMqllOPQcZHBBwe1L2YudnRy6vpM0EkNxeQqZBhlmk25/rj6VLeapa+IbmbxBda&#10;rIuqz3WbyGaRm84FM+Ym2MRxKpAXyy2QCNmVHHMxQNbh5HlYiR9wQMxPTj1/TH0607JEm6JUIwd2&#10;4546e3BGfTg/hT9mLmN7+2vs0kkT5aSPH7teT1/L/Oaz9VvYriVoZpPLZZP3a7WYqcEfme5xgcjn&#10;GayzK6FYoWwB/cwMf5/rUOoXl7eXCyXcgaRQN3lxqikYxjAAx+hyOSanlDmJpZrowmOSWUxwksix&#10;sWwO3uSf7vboM8k6dnqHlNvctk8FW9M9eh/n9axPtMilmXceMdfXv19h/h6wy65NAyQoizGRSQd+&#10;3aR3xjpjPPH5dKJOubVTtaVpQWHPy9MVUn1IRhZEO/dxtU7ufb1/l9Oa5o67NGVC3PDZ27VO0fnx&#10;+YGe/Ssu98XLBBM+ZP3cY2qSTxxwSeD9eeOe9HMOJ1c+o8KWm4VcLn+PnnjHOR9eT6jNVZNS3xC4&#10;tFRmZVG6TA3JnuQCCNp69CSeec1xsvjPTp5TNcajE0CsoadcqitvA5fcN2WwuMHk98EC+dfs51S4&#10;k8xtqNKsKRyNIcKckIgJcgHGACenGcVnKSNLM6cI2qlrOR5NuMvIudy8ZBGMHORkYOcjI6Vo6bqk&#10;FlZSSNNIyqH4mkZW3EZIYPjaueAW2gALgAAAYMWqTW/httXsNsw8yNUkb92N5kUBsvjcmcYOGDdQ&#10;HBAORq3i67tdPm06+1mK11jV45RpNvuiQl1B+de0gXcpJbcmQFbaSVHLKobxidDqP2jxvr8GlNFb&#10;DS7d47yYTKyeZMG3QGFcjIi8vcxBQBvLYBgzLW1oOmWtxaYjaZJrW6eOadZEm8qWPgKxDsSCp2/M&#10;VkZXOSGbNcvoupaTpZttRm8WysJJLmRLO2mt3OpQStO6oQ0eSVIc7VLklSWMhDvXe+Fpo9U8QLeP&#10;q8jSGP8Ac2SOCIwWQDIUHLZyOpADY4DiuOeIp+05L6mqpy5b9DV8OwWHirTLXUNL0v7Zb3ENveWd&#10;xPbr95jlGCSfNGVA3Z25HygbmBFdha6Z59nGitGwErIsa2I8o7WZTGqyA7QQduehU5AAJIbo8tpL&#10;F9stYtkawty2VXYAcbyzjnK47kdyua6i00eZYPOhWO0llZQ2AWzGjZ2lT0yu4eo3ZwSBW8ZKxnLc&#10;boVnbWs8jJpuEhjaVmLgq7lVznccE/KOwAZTkjmtBrkeHooZdLtri+gjZ/7QmN408tvGIWk3RxgN&#10;JcSFhEBH94q24EsAHto5tkwjKnzgDcoyM4A68DJx17nuat3DtFCkltulHzblDqDnBIXkdNwx1yCQ&#10;eR06o7GQ9vMedox93Cndu4J+nt+vHTnOZeW0wmZPPhfzGYqt1Ap8vIP3cAEgHk85IY/MAQK0JGCH&#10;ZwJGVlV+Ce3OOMjpnArCuvEmnR+KY/BkOqXEmoSWLak0dxpdx9nktkYQMkN15Yg81ZWjdo97yKJP&#10;uBHUowFjEe6a7S0eFFm+QliwkAAy+3+E8sBkfME5yCtVtQkngHmM6RwrslaVpNhVRjfkOCFTABOS&#10;ScsQVIBNnUJri5ulihCFNy+YwkIcLn5gAoyOM4OTnkfLwwqxzQrqM37xmlQs0eZAQFySCAv3ecqD&#10;94hSDnGaAGsjvO0F3YyRomx459w2yHkbNobOUIJIYBRuQqSQdgLoSytCl6HkRkEixsvr0Oc43cjr&#10;nB4Pem3k6xQ/anmaFQ2Pm+Uf3u/sMcehwRUenSw4QwsqxxxjGPmDDoDuJJIxnrkk8kmgC5bSxtcl&#10;YplaSPG7YxGFOMA47+ntjgZqZtD0PWP9LvrKSWTlS6zSJ0J4wjAcdPXHeq8CxNaRWVrcu2+M+VJ5&#10;hZmHBDAtndjI5Pcj2rWtYVeEGaZoz2WNsD9aAPjfWPAd86/2Tf6dazXKxBbi3jhGGYkbd0Tn7pPR&#10;Q+fQ85GC3gjxvdQyx2uj6l4d+zzeVDcal5N5HNxglFSV9uB0+cHOQynGK/Ef9kvxloniDSPin4m8&#10;ceN7G01jRfC6Q+EdN1iNxcS3cqyqWgijQr5qusY8xiNgcHnJI8CmXRLQm/kVprhmBkZZtzlj3b5u&#10;v1+tE6crX7gpI/odvf2efHEXiCHxPZ6bdR6p5fk3GrG6uI3EajA8oSb4oycjI2FWwchjgjB0v4L/&#10;ABej8ZS67ca3bvawqrXCtHOsFkCvyiJYpYvMO0/NI+5lyQuwcV+AunaTpmqaZPrNxp0MMEN0sEn2&#10;iaIy7ipYHy9xfGAfmxtzxnNR/wDCL2mojzIrSGG1/vHbliPT1PsOB71j7PmNFKx/QpJ8ONOsr/7Z&#10;aaxJDII3S3mvPE2oTxDcB5oEDXKqhwAflYnCg9hinZXNnoFwum6h4v0xg0W57q51i7bc24q67pru&#10;RemPkEjZxluMAfgXeXenaD4Eh0nS7BZlju7x5GJ6bo7fnnuPLPTGQSOnFfsl/wAEzP2LvHX7EH7R&#10;Xh34efGDX9P8afBH9oLwLb6t8NfFlvp/k2sXiUW0V3HZ3UTSN/Z11LZfaQFV2S78uAI8jwukO0KD&#10;ezIlUPVLbxF8LtIt5I9f+Jui2bL+9uftHihId0hOd42zusQOPuoQAM4VckVnyfGH4CDV442/aH8I&#10;20iYlaRviNEHBXja0DThXUj5eVIGc8nbj1b9tGP9k39j34B6n8X/AIm+BNNmvru7lt/Cfh+RmSXV&#10;L0/LHEBJ9yFfleRuFUNxl3jV/N/h5+y/+xR8P/gRrHxI8S+OvAfjjx1/Yw1f4gX/AIf1PTNUV7wg&#10;AW0KxlxHaxSMlvEE2oQqsRuc5p0NLtke0fYxbr4rfswXF5Bf6n+2F4SsWilZ47ZPiVHHCxbB2sjX&#10;flvt424QAEnjPTWg+L37FF9dPfXv7YHwpW+kj8uO+uPiBphnRfTzmnZyOnGQPXI4r8tPj/4agu/i&#10;DM8em2sLHfNLb28CRxozN/CqgBR8p4GBXDS+DYRwLJcjj/Vg/wCFYqMUac0j9vdN/aO/Y38nF1+2&#10;z8HyN37sr8VNLDNju3+kDB6Z7E/XFXrX9oj9iOzzcS/tnfBuRlkLAj4m6ZMwJ6kf6QdoPdV49utf&#10;hkvhOEEbbRfxUf4Gug0D4aW11brcT2i7mx/COMj/AD7VUZWJP2qvP2mv2J7NI9Xv/wBsP4V3LReY&#10;LWDT/iNYbmjJHDJ9pCk+m/jqQRk1lWX7d/7DcUrWfiD9o3wjo97GnmC1k8QWN4Gj/vCawmuIMnke&#10;X5nmcZKAYNfkJB8NtOiGDBz/AHeM/wCf8TV2H4daeuC1rhe7NjA/xH+eKrmlcLRP1tm/4KE/8E8r&#10;NxF/w1v4YLyDzCsNrdSLk98rARu4PGayb7/gpT/wTnSZZ7j9qHS2+YKEtfDWpSFSTzk/ZcYB5wDn&#10;nvxX5YL4H06IcQKNvGWUHt/kVMvgyxJx9lVQuc/y/DrTuxcqP1Dvv+CmX/BN2Jf337VVpMsLb1t1&#10;8Gaq5dgfX7ER7jGD9aji/wCCnv8AwTcmm89v2obKFmiZRCfAuttjI7lbLn3Ge3UV+YP/AAh8Wzb5&#10;CnPXHTH+c/j+FVLjwSfMDeSowMqo47f/AF/ekM/T6+/4Ks/8Es9Gb+zr79sSxtGZNzQN8PtfkSRS&#10;MYIGmtkHuAwyR16gpcf8Fdv+CT8sUZk/a/0y4ZZVZopPh74jVQQeoK6WTuUdOgPqOtfkB8cvA/2G&#10;bTvECW25JA1s8mz5f76DHBzjzPb6Hrxi6SrL9zGeKpIVz9wIf+Cw/wDwSqUM1n+1/C23nb/wgPiI&#10;ADHvpwP8/atzwZ/wVD/4J2/E6HUJPAf7UFpqB0m3juNShXwvq8TQRO2xG2y2is2XwpCgkM6A4LqD&#10;+FNvY7T+7tdpzx8oNV4tDuLLVE1SJGWW3dXhkXIZW7EH1+nNUK9z+ljwroviXx14O0jx/wCDPC2o&#10;XGh6/YwXmiahcQm1S8tZlZoZlF1sYK4GVyoYh4jjEsZfg/2pvjN4E/Yt8M6f4x/aYvLjw5per6gb&#10;S1vLbTZtQVrjazCOT7IkmwskUhXd94RPj7tee/sIftMfGJv+CcXhXXvCvia3ZdGSZvMn0qRxaabN&#10;PM08aI8oDyw3aXUSSZxFCkICsOG8+/bc8G/EX9o74I6x4c0LT/EHjj7Vp7XGtboTfTafJbqZ7XVc&#10;onl2aRMhgneKNA8NzIGOQGEy9pG9kUuV2Pp/wH4r0LxzoWneNfDs5utD1DT7fUdKvlt2VL6GZN8T&#10;oCAcEEMcgEdCATxzXxK/aL8D+HvEVv4NmuJb26upJEuGsbiDbBIjKPJkLyLskYtwvU7WHUHHyj/w&#10;Re/aV1PWNFH7MuuSPJ/YNrK2iu2AUsWkaZVPPO2aWdc9dskY4C19AfEj9nf4T618XJPiH4m8Ltda&#10;7FbzltShvJlaO1a4MwjKwTKeGkd+Yn45LLhVPP70pJldGauofGO8WdY9O8AXjMwLRx3F9DHG4B+b&#10;5kaQbwu5tp/unO0YY2NA+Kus6kVhvfh8NNWRiIYZtYtjITu2jKo2PmPAwzZyPUGuK8YfDr416ta3&#10;mq+A/HdvDpv2VZLK3t8TNcRAkyKWdS28ITsCCTzGi6puryzwNYftXWni/wDsjxN47tJL2G3mb+z9&#10;USOGzmCq3MkiqjBchgHWQlmTPlkK6V0KckRyo+nJ/iXrVuha4+GGvKqorySLNZsoJAyoxcbmIJI4&#10;GCQcZxmua8dftIaL4EgtJ734T+MtY/tG8+zNBoOmw3DwE5/eSlp1XywB95CxwOnHFfSPDP7TGtab&#10;aKusaPo/nTbr1mtZGV8F0KeWx3Rjb5bBlkDbgR8v3m7vw14A17TtNitL/wAQpNth2yXENiqytjHO&#10;XZsA89QzepJ+Y9EdtTKRy+kfHbR9Svjbv8P/ABNZyGAPJDeQWa+V87KN2ydsscE4BbChThdwLa0f&#10;xOtroBY/DmoxqzYDO0PI9T+84z09u/Wur0rwJ4a0kFLDSEj8475pGJZnbgZZiSScADk9ABwFGNGL&#10;wtpO0YtEXgjpj8f8+1UScG3xBt8+cukalHtVg8W6AKSSuD98nI7cgcnPbDZfiBbGXA0e83E43ZTj&#10;3+92zzjPvXon/CLaanC2q4/2VIP4GnDwzpedzWarxj5R19f8/wCNAHnEvjceTuh8PX0km7DbZI8B&#10;vru4/Xt2yaVfGRZdzeGbzCnuyfJzyOCeR/n1r0tfDWkq6o1qnzc8jp/kipD4bskZSIBuzhTjoP8A&#10;DH+e1T7xXKeUv42WTMzeF7tm245CqWGMjr2APrj5vqRzXj34z3ngq3+2v8MtU1C1jheWS5hnijji&#10;IwFVsksMk8uF2qoYkjgH3hvD9rtwbZW/2tvH+f8A69Qz+HrNcstsv5dR/Wp1HZHzz4X+O2r+J40u&#10;rj4TavprSA+ct1cwy/Z1GeWFuZGb+EZUHJb0Gaz9R+LfxIc+da/C21jEm1pUuteaN0GBhmjW3ZsH&#10;BwwBOFyQOMe5X/wt8MTZe2sPs3yLCEs5mhVVXhflQhQQOOnIGOnA4rXPgDpt14iHia41fUisdu2b&#10;G2vDDEZt2fNCRhfnwTnOVJc5BODWcuboNWueOeL/ANorx1olw+mab4V0XUNYRWlj0ex1q6lkaEOE&#10;yxFgEABcY3OMj5gNnzjw3xn/AMFF/H+heMF8E6j8IbOY6pCqWKLrovI57g/P9nR4Y2EkrB0AiIU4&#10;2nJ3ivRP2gf2R/Guh6r/AGl8Ldd0vR9OQ3F5rmqXU5Wa6ugg8sRxE+WrbQ2WbcAEXZtZnY+O/HT4&#10;a6xrXwj8J3Xwr0ux+03XxG3S6X4ivIZYY0t7M/alke4SOSRY/NJkkJWRvN3B5WXzE5Kkqi3Z1whT&#10;7Hqvwq+L3xO+JtjN4pj0W4/stbx10+W30tCsDBpI2VXViPNQFw5+XbmQEKXKH2HwbPNqSwQXGrtc&#10;faWZ5I1vGSWRV+bLMpDyYUsVCAEmNAF+ZiPif9oj9o34t/Azx9N8MfhPJBpNvpmn2kXiDw/HbrPE&#10;0kahot6Tguq+SkL/ALtwUKt5ufmYXtJ/aT8WeLdM1XVLdbjUm1GGaCO1XR5IXu41eCNVt2+1yFnk&#10;klIKom1cM22UjyxyyqSjuzX2a6H3hrXxPgW1t7bS7K31S5msmuI10m/DRbnyrOPl3mNZGb5kichs&#10;70U4rB8GeENcsdQMOq+KYb7UJYFe+ubO2ELXcjwiKQCRXUo825Qmwx4Keays7bm5vwW8GgaZNHd3&#10;qC/ne3bzpy3lrc+aTFHucnId2DbMr8ztgb3D11OgaJb+JbTxBpF5JdWsmpR3Wn3V5prm3mMMoBie&#10;2uYsGLbbCNgoJwVi3CM7w16yjcz0Rx3ibx18dPiP+0ND4E+F+t6Hq39sWscvh6G4vXii05fLllhv&#10;boCDcVMe7zI0YNloV2NuDSerfBL4g/E/4M/GZvgj+0D4q0bUpdUhXUPDmp6XatbR3bll83T4Y3Z8&#10;G2kXhpnjmdZY9qMql3rfB/TvDnwO/bEi0l5UjsfEnhqztI7y6hfalzbxmFYxO5y5eG3ACtufdyGx&#10;kGX9oTSdDm/a6+Ffw4k8Sxx3lrLrN/JFNfSxXFtH9nsUii2j708ryeYUJy0cCO+Ac14jw1FYWriW&#10;3zxl39NPnc9L20pVoUkvda7fifX2i6ba2kEf9kPDbx42eTDCEyC24tgEejkHOPmJG7jO41rfXSQq&#10;l61vGsyB3hYCSQA7imWVtwYDacAMFLFSGAZaOh2N7p+iWsAAtZFt41a3MiusTlRnlsMwXawHTPXg&#10;cjbEljBmdkWNo49k1xJCPMWPkkHjsVz0A9BXs4WMpJNnl1rXaQ+J5bWZRqU8O2SYrGfJCKgPAUsW&#10;OWOdoYYBJ5UEgHQMtxMGzJ5bKOJFTnHJxgk9Pfr7ciqdldTtcMXC7QrBpN2cgHrjHIxzu7cgdiLw&#10;aZYdkBHyrj5gccd+AMe5xXpJHOypcXsXnratcIHcFo1zlnx9444yACvPqw6cA5WrNqbTNBp13DH/&#10;AKO5Ek++TyJiVWJzCGXcnEhYFkJKqARlmFi8v7nT7afU5IyyKu8wHbu2hc/IB1PbDEfdJzjkxljc&#10;qXMiK0gVZNuVbPPy7uDxk9gep47SUUbWSykVZPM81o2ZHW1k8xUmBCuCEzgqScnAC89OcVZLF/3l&#10;ra2k00MMe9Y47g7y4clVDlly2UC5ZsEY3MPm36kkjM8my4AXYFDKB5inb78ehAx36EHijJbw3mrm&#10;YQ2u+3idFaMnzER2GRwcqpMXIOQxXtsGQAeeVYFRvMd12+Y6xgKGwG+656HAAC5wTjIIJFXUodWu&#10;UhOj3FvHJ9ria5kvbd3jlhV181UxIhWVowQkhJCttJWRQVMl5AbjTPPsIT5kcrtHHMzRgON2QcKT&#10;tJznAIIORu4BkUmGTa0TNhz5kkEYZoxt3ZI6nJwPlBOWBxgEhMC1Zzx+ZHBHasu7joQE4bjCggDj&#10;jOBz9AdD+0bS1RY7idlYrnbsLcflVSxi2SbvNbDfMyyFicYwcZ7dP59+b8thEGwbaNuP4uo9uBTA&#10;/nn+M0P/AAUU0bwBD4I+Iv8AwTQ+FttqFvdC4bxP4J+C+n2eqTp5csZheXRmRGiIkLFPKHzIjZBU&#10;Z+efDHxO+Kfx3sfD/wALvhr+zl8J9Q1XQdCFsNU0v4d6fb3t5BHJgXN47hIp5l3LG07qWcqGkLOz&#10;O37maj8b9fuo1Q+B/Ek46/8AIp3mAf8AgUf+Nfnf+3h/wT/8YeLPiq/7TP7Gvw/8W6D4oa9+3at4&#10;ft/Ds9nFNct9+7tJGXbG7ZLSQybY5AXIOSEOcasprlki3GMdUb37J3/BEzw98Vfh9qX7QP7V3ja3&#10;1bxNdWYOk+A/ClrFY2VhIuAGumgjjSUlekMCRx5AYyS7mFfc37H37D37Lvw78HLPrP7Ovgm+1Zp2&#10;e5vdW8L2s8hGcLjzI22gDjAAHHTJr89f2cf23v8Agor8H75vBHxH+A1vHMsaOq65ptxp9zKhOPNC&#10;Z2gNg9tu4cYAxX3L+zB8e/2gP2ifjx4T+GnhrwnHFoepX2/xNqWoaPLALexhUy3Cq6TsqyMimNN2&#10;fndc9eeeXtJVLM0jy8p88f8AB1J4E8CeCPgv+z3Z+EPA2i6HLcX3ima6i0nS4bSNhJa6ftDCJVyw&#10;C9/WvvL9l7Q7T4h/sA/BXwT448B6frPhPU/gn4RN9F/aE8d2lwNLs3jljVFVozE4EizxzJLG6B48&#10;MAa+I/8Ag7WtTqPgj4L6q5k8mTxF4gW32/3fslntHsflH619y/8ABOvw02lfsKfA3UtP1a8ktbz4&#10;MeGjeWeo3k1wRJ/ZcLAwM8mIF3SNlArDaI0XyxGtelH+F8zBfEfPn7Uf/BLfRfEPgXWPGlz4v8Ye&#10;PPHEN9DB4c174m/EK61xtJ0xZXdooBJDEsLsCMmRZypLYcMS5+fbn4JD4S+GdN8P6/pbW+ragrXN&#10;zZsgDQQq7CMBhkE5UtxkYcDnv+s1r4esV0BPDqvLLEsBgVr24e4kdfV3kJaQ89WJP4Cvz0/ann0r&#10;xB+0N4im03mDSme1hj3f6pUCxlQPTfG5GecHjFctXoabRsfDHxD8D/2z401C8kVj5coiVgBkAD/E&#10;n/Oa52T4bxgKI4mx0OQOP06fnXth0BLsSX3kn/SppJvmH95t2fyPT+dZ954WjxtMWDn723OeevWs&#10;ZTsJRPHbX4dGaVI+fmbluuef1r6S+Af7GOn/ABAgtb3UrryY3UELj+Hy93br95RXM+C/h0PEXiaz&#10;0ZYPmmuMM27gAZOenoD14r9HPgF+znd6X4eR1ZlfysbfL4BOCR/IfhxW1H3tRSjynzNF/wAE6fAa&#10;4H9o+33T/kelTp/wTq8ARjAvjnpuRTz+dfaR+Cmppyk6tj/pn0pk3wd1ZBsLKv8A2z/+vXT7vYz1&#10;PjRf+Cevw+jz+/7/AHmUn/P/ANbirFv/AME+Ph+u0pcjcPu5j546ckfp/wDqr7Aj+DeuL+8Yr/s/&#10;uzz+v+fwxUv/AAqfXIhjylz33KaWge8fIK/sCfD84Pyjj/nmD9T0/Glk/YC8BHd+9yG54j6859Pp&#10;X1w/wv1pR/qVbnjPFRzfDfXF5NmB36//AFqfuhqfCf7Sf/BPrwVdfBnVtR0q2jlvNK8u/jBXbtSJ&#10;wZnyOuIfOOO/1r5XT9l7wsz5IRe21l6f5/Sv2E1f4PXPiTRr7wxrGnbrLUrSWzulVsHyZUKOAex2&#10;k81+e8vwt8baNdT6JrOimO+sp5La7jJH7uWNyjj8GU5pxtcmWh4Xb/sv+FCTGbdTj+HaSOvp/nr2&#10;rStf2ZvCrxEsFCtw2Y+hByPr39DXssfgDxEsjL/Z7bnXBXjmrdn4E165Y2405g23K7iMMe35jj8u&#10;OtbEn0R/wSC0P4KeH9F8XfDb4i2U9xpNvZ/2i0KQu0XztDA6SiNGkPmMLZo8NGFMM24ncoP0h4x/&#10;bDsW1CH4bfsx/B9NLHhrUI2W71SxWy0m1PmwmeLyNpid5YkkgE0MVyyiVwskLOxPy/8AsW/FLxR8&#10;Nbi48G+MfGd5p/hOweTULbwvouhq9x4g1GTKHzrlFUhEjOCJZhuXy0VSA7J3/wAafFHgDQfjxAPD&#10;/i+2l1SSzmQ6fCdjWtk0yvujjKh1CSuE82TDspTlgpxO+j2Lvyx0PgHUfEdv+xJ+35b/ABl8PeGb&#10;jR/D8euSrquh7jMbWzmkaC/s1bI83yJBK0Zz8wWF8LuAr9PdZ0Ow+Iui2fjrwbPDeLqWnRMbKZg1&#10;vq1r8zCL5yFilG9tkwK84WQlFUx/D3/BSz4P3eoT2vjh/wB4NQsZ7hmOSzXdvHFHPHn7oVrNIpR1&#10;Jayk4+bA9n/4JD/FsfEb9lq4+HOrXIm1fwFrRspI2ky32GVd1tJyPlBCyxjnnys4B5bh/h1HHsaf&#10;FG57hoEOiQ6Z9l8OWQsoWkZfs62YhdJFwrRsjL8jjaVIIBBB9Kxrr4V+DbuS6ux4YtrWa4mSW6lt&#10;beJZLtldX3sQGVmIXZvKeZ94BlD7q9H1zwpceIo/7d0Blj1SOIJPBvAW+RVwNxIAWUdFfIBACOdu&#10;xoubsJwUyEZCreXJG8ZRkYZDKykAoQeCCAQRgjtXZTlGoZSTiaFjb2toi21iqxwxqFjhiVVVcZ5A&#10;H1+nHHfNwTRg7GYMyrnofpn8f8aoxzgHLNt9vWnpdKwwBjgAf/W9q3sQX0Khcqo3f3f5f59qkEqk&#10;AMe390cVnpcKco5+X/OactyrvlH+7+OPf60rCNJLpQcu7dfmU81Iki4Vz1I7cYrNW67Ke1OkEd1b&#10;yW88kmySIo5jmaNgCMHDJhlPoykEdQQeak0RpC4KhWeT7v8AL0pReAsEC7uMttYfLzxnnPPP5VSE&#10;gzucFtuT8rYz/k1BLb2auLqTzF2tu/4+G2gnjkZx+HTNSwNV5UdcF/veq0x3JOB3Wsq01zTry7ks&#10;bS8jMsO3zIfM+dM9CQPXBPv71YMyywrJHJuRucr379akAlbCkBgfQ1mX6xSxN82ec5GV/HI/zxVu&#10;d5GDOZPl2jaoHfnPOfoO2OeeeM3UHfDNu+VevzDpUyGjkfGvh621xAWfy5UkjdriO68pjGCd0ZYK&#10;dyMrSAqcDJyCjbXX5F07SPCdtZWI+J3jPV/DGgWNxPayXtmwe1gnmjmhDNNI5lkMeIXbK/et9weV&#10;UUL9beKrWTUhNayxlWljaCKYqjFQwUFgGGDgjOD8pC/MCOD4N8f/AAjfeMvgV4r8NaZqlx/aEOkr&#10;Lp18Y9919uS5mchCecMkMYPllHBDEFXcyLyVo31OmnLoeC/tA/B7wT40/ad0Pw98PbtbzUrfQruX&#10;W1jmhluEumMyvM0kS5uHSVpXDlGUMke7ykbza9X+GHwD8N+BNEsYbuyt768tFecRRo8LSzNGqvM3&#10;zEM+55n3RhVCPGNpaOE18i/sP/Bf4j+G/iy14kk9jpf9o213eFbx1u3iRNywSEQyq6vIyM0DMrAQ&#10;AnbgEfoDYRpe3a2FhfSLZwxp9mutxY2gikLAszH99kojNn7o+9ydzcUY80tTaT5dCexv7oyx63pU&#10;symdil150Qje4VG2uWMke4kZYxjMYMifOwEnO/4bsdOtNQtdZm1ueOFZJbu1uku3a1Esrf6xiG24&#10;LTFEj3ZKllBIjGzG0PTxoOsW3hSe1/0PCx2scNvtWI4klkUlj+8yw4VRkKh6fNj0rwfoawXJvLGG&#10;zj8xcfZ7U+TOqlMpH94lsyCSUFgoCuODtcnoic5wX7Wnwf8AiT420HQPiH8MvCy3x0PUZp9Y0ziG&#10;6voVVliwAhDcNMWLL8ol5Q4Jqr+wr8NtO+Hnxc1NfEHwPm0zXLGS2juNSlkfURpNv5dzDblGkcrC&#10;z+ZeMTAAiRTbQu0sy/Ufw8szYqLiYM0jRiSReAsjkDKYDEdVG3HbH3sEnvND8NWUc6yx2TXErXEU&#10;khVtpO47PMLHbkqELFQSQRlRkIR4+Kyj2+K9tCVtU2ujsehRx8qdD2bV+x0Vtdaoll9neyhjiurZ&#10;oNQ+0XA+SFwQSFXJLcDGQACw64dRHKdRszNZabbCaZQY44ZHdlZskpvYszKFXbknk87VJKrVvULG&#10;0ktgspMkbJ5c0coLb16bfmz+ZySMimabClpcSyeUoV3BROrDCbdxYHowVQMjI2nsePepxsrHmyJZ&#10;/OhuIJHvY1s2Vg0UkJLecWUIwfO0DG7KEEkspByCGuyidLNnazjdmYBlbPz8bcH5TnsMleAe/Sqq&#10;A3tk8rSDIZSxK7C209CTz6j8c9+ZlFyi7XiZlVeJM/dHHBzk5I/PnnvWhJW1WGUWkkRt4JYfIYyG&#10;4lIMhHZvkYbT3brj+E54xXvJpnXUdXg+x3Xzo8e5yjru4wGVMuVVSSQ2zBAbGWbd1OUW8b3ENvJM&#10;0ZZsL94sF4C5wOmVznGeO5rA1/VWsdX0Ozg0qe9i1LVJLee6hhPl6dGtpcTedKcHCF4lhHffcoOm&#10;aALVxOwu2LMYY4yuZpGUqSSd0Y5JB4U8gAh/lJOdrLHT5okERuWZ1JMshjQM8meW3BAp6AH5eRt6&#10;YNWJLZmljlifcVb50Em0Ec89OcHHBOME9wKtQWsdnAsMSSOs0xPlyfNjOWPJztGQevGTgEAAUAVI&#10;7e5nvZnuywhjXK+W2FP3e/3iwIyegwwAJwaR47m3VRb2/Mjk5admUZYk9jjH0wAQAB2fb6hb2d4m&#10;hXPnHUBpiy3GoDSZUhlVX2AeeF8kPuLEQhy4BLBQuTUyp5rFbi5WT90AwCEbvwyepH16c8ZIBFpl&#10;0lhPJp++aRlKyszq5SNWyqqHK7SQVO5QzMoKs2A650Lie88z+LpztkYCo4oYzF5AgZeNzKrHb34y&#10;Ado49scYpbfTdStY/Iivl2Kx8vbGV+XPA+/yfc9evegDipfhHoDriG5mX/aMhOfzNRr8GtEifh5p&#10;GJ+Xe2cflXeracnax6DkVZjt5MZXcKrYDzPWfgN4f1RYZotJtZJoGzG15AJcZ9C2Sp+lavh/4e/2&#10;NoGpWbFLG4vbdbaK5tR8yRhlZuBjIbAXHpn1r0OCzaQKvlcjHNOvYbVEaOWJXZFwWK5x7UR3A/Gr&#10;/g51+GV34X/Z9+FPioa9DNHD401C1ZJITGuZbINu4Y9BERj1Yda+zf8AgnD8KL65/YC+CuoanrmP&#10;tHwt0KWFY0VsK1jEwGdx6AgY4IwRX57/APB1F8YvGHiz9pb4c/syw3623hPw/wCDxr62ax7RPqN3&#10;cz27zOVI37YrZETI+TdJj/WNX2j/AMED/in438e/8EsfCGq/E3xK18vhe91PR9MvLjJeLS7SQCGJ&#10;mySyxLmNeyxoijhRWq5eWxPvH03dfCq6VWa28S7T/tWKt/7MK+P/ANt/4eW3gfxlfa++utdaprul&#10;o9yFtViWLYPIi2jk5Yr3J5XsOK+2fFPiCLw/4RvvFV+kkK2OmyXU0UuNybYy204JGeMcHHvXwB+0&#10;Z8U9V+L89p4p1LTVs2uo4IEtvML7EQFslsDJZstjj73fmueo48pXvdzxufRo47cRLCowMbenbH9K&#10;zb3RY8YAC/VRzXU3luVHl7Pl+mQefXHP0rPmtvn8zHp07fj+tcB0RNX9nnwgdS+KdhdeSrLBvdlP&#10;upH49fwz64r9MPhqj2OhRs0JXdkexOef8+1fE/7C3g+XXPiBPfGwaW3TYFk4IViwyB+APOSeMV+h&#10;nh/w/BFpEMIix8u7p0yeld2HXuXM6nxFJNQRmA8sM27oasxyR5Xco/GrUvh1YuVGO+71praWYSFC&#10;/N1zWxmKDHsDFFHTPGaeba2kCtsXn73vTYht5PYetTxJu45PcVNwIjp1qUwIlweDx1pjaZBt/e26&#10;9c/drRt7R3jJLHk5+lONgd3TPvSAxzotmnJt1618eftDeANE8OfG/wAR20Wn7VuLpLxGb+Pz4xI7&#10;cdvMaQc9xznrX2xJZFT96vnr9tfwdPHrfh/xnCkvl3FrNptwy42qyP50I+rB7j/vmqhL3iZHz43h&#10;HSNm02eRuz8w5/Hj/JNaNn4Q0RE3rbcMrBlK/e65rSitpBb/AL2P5tuPlxzj8KktkbOxD90e3T3/&#10;ABH+e3QiSvpnhnTtEvo9ctoFw0gby5PmUsBjOfQnr6VsfE74UeH/ABDqV1qtpatcXmraYJNH1FmZ&#10;WtUULm3+QlUXzlBYHGWnl5JzmS1ja5t2tWf5WkyW/uZIGc9uwre0fVRe+DHtZBM02jSNeWyx8s8e&#10;0+cgXkOcfMqfxOw5FOPxWJktDzL4g+CZPjv+zjf6HYWst14itYVvNIEka86hbZZYwoK489PMgOeN&#10;tw3FfF/7Dvxwtv2WP2vdL1jUrz7L4R8XY0TXfOk+SG1uWV7S4YtgZik8rc/OFE4ySSK+8fCFy2i+&#10;MZDaCRNN8SR/2hp8cjAbZuWkjwTzwcgdF4HbA+Kf+CjXwHs/BnjLUbu102OGzu421LTmVf8AV2t1&#10;M3mp0CoIr4yYUZOy/iHQYHLiYctn8jSjLofqdYk6feCGbEZVip3dRyM/57e/Y8Z+BZPEC/8ACQ+H&#10;kVdUWMCWEsEW/VVwFJJCiUKMK7EA4COQu14/Cf8Agnx+0c/7TH7MWh+KtfvfP8TeH5P7E8VLJJmS&#10;S6hChLhgTk+dDskLYwX8xR904+j9HuzJbI44KgD8a5oycXdGx5PY6pHqNst3bLNjzGieN43jeORH&#10;ZJI3RwrRujqyOjAMjKVYAqQJVfZJ5Z6bfu7eAPSu0+Ivwul164k8Y+CY411mRF/tCwaRI4taVFVV&#10;yzELHdoiqkczEI6osMxCLDNbef2l/b3tu0lqzBUkeOSGaFo5IZFYo8ckbANG6urK0bAMpDKQCCB6&#10;FOpzHPONjUjkGcAt0PVvwqRCF4Ruh6ljWfHOdwBUtwfm4x6/59KmjmDBiGPytkfmcdv8+/U6XZma&#10;CTL3YevWnCcEhicDp25/z/n1rP8AtYXqOwOeOKmSdMj5v4R1/rSKiaCzfJx+FQ3loL8RxXMzeWsg&#10;do1yC5U5XJBBADAHA64wTjIMcUj5z/6FTZLieMyH7MZh5ihVjYAqpKgk5I4HLHnOBgAnCmZFGbrd&#10;hplt4h0/U7K3WG8EbQefDCMNEDu8sjjAzkhv4ckfx87huHkXJ646ds+n+fauV1e8j1LxLb21kBMY&#10;VeG6kWLcYgQpKkg/KxG3g84wenTeRvIXcWb0bd17+n+fSs1uUyS7mGz5wu3gfMM5NZ19KNpdl2jO&#10;een1/wA+lS3NyEIY/KWYD5VHc4HXHNZl/clYVDZ5BOG5x37HnH1/OkwiZ+sLHPC0cqsy7dsiNzke&#10;nv8ArnmvCv2mdY8SeDNBhutA8JXmsW17q1mrQ6XfLb3nmebFuVFYBXUxxHLFlEY3s2Vya9svbhmS&#10;Qk7R8w29cjPXp+Pb+Rr51/bHuV1nxZ8PfCunrHJqEPi7+1o7ebcEMFrazguWA+UrJNDgEgMzKAcj&#10;Iwq6RbNqe54z8J/COufFjwhrXhfxNpR8PW8njaVbaG3u3kkRIp4rhoDLhfNCTWzWLsoZRJbyHYV3&#10;Z+g/D1vp506MJPcWElvNGs1xNYKkk0cZaQZZQdy8bDu5QcKVckHP0jTdDh1GLQ9I0GK2jVlMJt4Y&#10;4VaQMrl9mcAl943A5JkAO3cwPV2llH4iS0ae0H2rUFimlgkPzwxq/wAsqqDtVsgNvAALRgjLFQeO&#10;O5pK5ueGLW4168kubq+5Vo41/wBIR/LVs5AyoI3djzw33m2qE9W8C6WxS3tpLeYxw28hWfJj2NuC&#10;xoYzw/G5vMGNvkDosuDxfhjSit1Domk7bXyVMzq9uwMSPuAZRtCgsyEuvDBdxwCyk+r+FNMtJ/Jk&#10;juBI1vIyyTPPzu5Gx9uFDfNyO38IJ+7tGOtzJm/pelpKsFn/AGZaX1rBJC5W4hH7t1kjeOQBsjcm&#10;N3y7WVo1YL8y49C8IrqEcG+dFeRJGSPzFddzDILAEDrg4IA+XBGRwOT0KxuC1rcOi28n2RftKxxj&#10;aWLqxUkqGP8AHnIHUnCkkV2mhaJbMIRBO0qxw+UwMhy3RgScnn7wJ6sGyc1oo6ivoSXUOovP9ndv&#10;OZlkEsTR7YTGWIXOcncEJHUByvIXdgWVhGoxJbPLdM0F6G3SyeSxIbK8oF3AAe+duCS2WN+1s4Vu&#10;JWiupGbyzuVpMLz0/FemRzjGckCo4xNbPI8I3Rtg7W2jHILH0yc5A6Zzng8USWfs0cVuttt3fMvl&#10;scL05zwR36jjr061FbxpazS3EkitHJENisT8uN2epwBzjoD6k4AEjW1vKHkjzNlSrLt+9gZwc9fb&#10;ORlqVli2NGC25W2luPTp9Oc+taJCZWvDb26pCHaNt2crjD9yOfxP0zyDWfdWsSFXQyst5JmaaGbl&#10;flyuMnpwBhem/djljWg0M5iVbkJNjcNoUqrMOeepHPH657U+KO4iRrOWMlkjU+Z/Cx7jr14z+I5P&#10;Sl1DoVEjjCSeVFHu3EfvGK5YE4GcZA3fXHYVK0ED3H2iZN22Nk2yKD8rEbgD1AOBkdDtGR6tgtp0&#10;WGFZjtXJCsBllyflPQcZ4xwOOopl9E9zLLZQJewtB5E4urUBTL+8LeWrNw3+rG9TnKvjndwWC5Hc&#10;39nfT3Gnf2iPkfypvLw2GKowRzjCvtdWCnnawbBHNVbi5m8N2CX1zFdXbyXkUMi2tu03l+fOq54x&#10;iKLzMs20bY0LHGDVnVmup2mt1DWsVuIpraSO7KuWSQsUYY+RcIvzAkkOeFIqSO7DuLiG53LIrHbC&#10;4JTOMcY9MnBzjpzxSGaMUbwRYtYI3Z2+ZpFPHPsp4xnGfYd6z9TPhOzvGGqadYrLJ8/76OMM3bPK&#10;knpU1lAlnH9kgjjhaSZpP3QCN5h6nHG7qeSc5HTuKup69cadMsSRtJujDM3l3DZPQ/6tCo5H9e9A&#10;G3EhVPlX/wCvVq0jj/4D9ait02nAzV21U7chOf4aoCeJRBEZip/dqfx9Kwdd+0y24WOYrulUvIrY&#10;woO4jnrnG36MTnjnW1+7ls9OZYRE023dHHPOI1dscAtg7RnPOD9K5268UeFhFGNV8SadHKAd0X9o&#10;pgHHI6jd+VAH58f8FN/+CJfib/goR+0X/wANBn9rqPwv9l0G10nS/D8ngX7Ytvbwl3O6dbyMuWml&#10;mfOwYVwvO3cer/Yk/YU+Kf7AfwCX9nLUf2hJvHGi32uSvpscPh1NNW0E+ZrlABNMzbljmbc5PzFV&#10;AUZz9iaj4p8LmdvsniGxIxni8Qj8Oc1Qn1XwzPcR3EWtWrTxqwQ/axgbupxuxnjGcZAyBjJycwHh&#10;H7UuuW+g/BTUreO71j7Zqc0dnGt1cAoQ7DcAcDnaCPxr5M8f4/t+z06ONm+x2p6KeNxCj9E/CvpP&#10;9uLxHFqHirwr4Htp45I7fzNSmZMMu7OxAccdm9+R2NfM3iC4e78T304Hyx7Y0OfvbR7e5P5fSuat&#10;LVlLVmJexgyFUU4yeuP0/Cs65Qj5fKPJw4Pb/P8AT8tO8KqzFenr7/5/lVGVdowPp6n2P+f0rmOi&#10;J9YfsDRpZ6Ss7nMhbdwO2JCK+zNOvo/sscbcfJkc+1fLP7FOgJaeHFkkVt0igcn0Tb+HX/61fTst&#10;tL5K7H2/Ljj6V6EdIIwn8RrJdQsV5FR3B844QY79axo7yWCTbN1PetC1vfNwBmq5iBkduWlbcf8A&#10;69WoLdAu3HapYYlboc7v4amWPA259qkAtE8tSMce9TKSRwRUYJXgH/69OJI5zk9RQAHaxJ/SvN/2&#10;p/Ch8S/BnUrmGJpJtHmi1O3XdgDyiRIx+kLyn616MT8u4A/lUN/pdhrOn3Gi6vD51peW8kF1C3Ak&#10;jdSrL+IJH40LcD4gtl3Fbor9+Irt4Prg9ex/wp6xSJc+amM8/d469vz/AK1aOj3eiXU3h3UV/wBK&#10;0+5ltrpf7skblWGfqDUkUW1946/71dUTMk0lWmuPs5PysuCxz9ccfT0/pR4b1GbQ9XS4SfblsMy/&#10;eKnGeOowcH6gdOlFqxhv1d0ZQqsSvHXaf1/zzUms6Yscv2mBsxTAMFVcKvH3cexyOn4nIqgPTvhh&#10;8DfCnieVtX1VbKa1tb6SOx09bxvt1sZ0yt0uB9xZGwpY4cxOPmZAr9RoHhfwxHpun6l4k8PaPqR8&#10;J3WoaZPfeIvDMN5Fb2lzDHLqQiVg+1n+dASQGjdomV+o878MeJPEMnw+1HRdJ8Q3mnrdWv2fVJLK&#10;Xy5JokJZV3/eUbXdRtKljNgkg4rxSPV/2jP2gfE+oad8W/HqaFpul3ii30Hw1dOomgdUUmS52Lul&#10;Hl/ft47aQZwz53Cs6q5pXZUOWMT4d039o3X/APgll8evido3w4srzWvDOsW8dv4bt9YtfOnuY/tE&#10;Z025eNGiWa6WCaWMxo6p5ryLlgnP6W/sP/H+8/aU/Zp8I/G3U9Ft9Outdt7pL2ztZCY0ntrue0dl&#10;3fMFZoCwB5AbHNfll/wVN+EPj7SdK1zQ0v7w6p4NvrSfw34ikkcT3GmNcfaLV3kdlDSw4lTeAC0r&#10;MCxIBP1f/wAENPiDLL+yBY+EL6drc2/iHUjFZy8tb3MlxJdPAD3HkSwuPff+Hn+7zWN/sn6JQTB7&#10;dfPIHGVXdz9P1FcZ8Rvhq3ifUf8AhKPDM8Fvq25V1SAx4j1aNYgqK7bh5c6hYgkxyGjHlSKyiF4O&#10;jsb9mjUj5lGc/wAXTrwPpVqAvJOu2f5QrKV287jjBz0GBnjHOR0xzXNKMhbnicM6qnlG3aORZGWS&#10;OZCGjZTtZGU8ggggg8/SnG6PlsMbTnHTkcen4/Wuu+Mfw01DxDFJ8Qvhbp8Nzr0MWLzS2mSCPXo0&#10;4ERkchYryPGIpXITjyZSibJrbzfRPEuh+JUXUNM1HdD9oa1+zzQtDJDcR7vMgkjcK0c0bKwaNwHQ&#10;qwYAggdlOpzbmMo2NyKUNyOjN83Pf/P5+/FWIZBnaxPTpuyc1UjUAeYsZC56dM09Zn65Hq25enB6&#10;VsQi6JWTLMw8tmyp9vQ++f8A9VOd5D8xHfjnp/nmqQkYhZFYMqqQcE/UD/JpyXTsu/I9hioYyxHB&#10;ZQTtcLb7ZJCC8i5y2Bx0/H9abLOCOTkbeMdqilugSdsi9dq7Wzn2qCS5LBnVm2j6YPvUDiJd3B3s&#10;YuOBldvX/PNZU1xf/bmUpGLVY8oyylnZixyCvQKAFIbJJJPC7QTNdzlkbbyFA+Vf8/Ws+4ncIxJL&#10;bR94qefoP8+tSyytf3LFd0w8ttvOWztB5IwOvT3r5p+Odx4e8R/tJaDZanfrb3Xh/wALvcWNxIrb&#10;Ge/ulRArAEBj9iK/L8zCTB3IshH0RrmoLFas0yZXaR65454P+fp3+drG5l8SftLeJn1iN45LX7Pp&#10;ti8vkqzwpZJMHUyfLkS6hKN3JJIXIFcuIf7s1p7nZaAtnoHh6G71PTY5S91DNP5cZjKBAzMQrALG&#10;QuASuc8s2cmuw8KCa+Y3FxOkLNIxa7jkAZ7cbdrKVRRGxWXd8x5Q9y24c7p63yrDLHp7Q7crcWyz&#10;glJIVmO5QWIIRmOcEsQPmAAYHvvBvh42KNqDWt1bo/l2/wBqhYKiNnZnLMWYrvcrsVVHQbn2gcqL&#10;kdn4Ui+zXtrDbW4j+2xFZPlkjV5B83yqF+ViMht21gIgArAbh6D4a0iOC5h1BJf3lrHJDcNGf3aZ&#10;IMi4DYAypbI5DAdCSG5fwx4fOlalDM0OLiVfLWzjZFMuUYkKrOuSqrIykYbYXUgjIHoWi6fcxNHP&#10;M7CbbiO3hVVEiL06gMAOMYOBvIx0x1x+FGMjd8PxzNayJb7FImJDLGq7mODvIB/2s8kZ68Agno9J&#10;i82ORLq3dV+0HymjjK4wPvjPPUHDYwQRgEfMcvTrkOsU4nhaNuFkVmYOrLuznGBxnnn6iug0bTDb&#10;6eLWfVZpPMkkZZLhsyfvGZwgZcZCglVwNwVFyWIJOiRJpW+0RKm5jJhi23PPI98dAB6jn1qAtaJ5&#10;dxqFsyyDJVJkTfBlfm+YdOM5we3fmp/3tnGscKBRHIAu5RgjvgA5zyevJOe3NFreG/WNrmEwny1k&#10;McyjcmR0PX5uoOM0wIbGQywvHJLuuNypcCMttUsuSRkDIwcg/nzVia5bcp8tmLlVUxR5bOfpnHc1&#10;HAfLjVg64X5giZGM5+XkD179/THB9peP5ElUSK5QuVBzgjkdf8nHHUVEmQ5ra1hm82NYhI21MquP&#10;lA4XIPQZz0woJ9SajMMqzNcfbW2/IFi2/wAQJ755yCAB0BXPOSBPJNGQreavlrICmJOSxJwB179v&#10;YjHQVQ1bWNH0C3bUPE+rWen27bi1zd3QjVAvf58BR93Poeuc5p21FfoWrLUrS/8AOgtWUSW8hilj&#10;8xWCybd207ScfQgEYzjBBMnlTtE0yRKzYxGrDA3YzlTjgEEgnn9DmSzsIrKFoLOHZumZ3jbdy7Nv&#10;JyexZicDjnA6YqG4vFmiW2nHlvwztD823jHDFfmwc9uwOBRIcTNnntVV53ug9qnMbRybhtxgtu5I&#10;xzyP6HLo7lpYzCGHIVW8/Pyn+6VyOee56n2ourmG6CveLHMrP80bMMMR0G44BI9+pB74p1jb/Ykm&#10;tbdSyyNuyzcc4JyMcZbJ4Bycnkk1BRYjYxH7Kj7fLwrhZAQhwpwRnjgg49D7jMN74u8K+H5FsNY8&#10;U6ZZSbAyRX19HC5ToCAxBI4xnpkGhJbpWkuLeBnWNT/oqsN746bWJAXjPBwMsCSuDmOKx1doxJZ+&#10;IWwxYu1tsSNmyc4GDgD7vJJ45JOTQB0VuuHb5tv9a0LYmJWkLLgDPzfzqrboc7m//XTNeuvstgY0&#10;+9M2Me3f/D8a0EzgfiN4JsvG2vN4gbU7q2maFY5I4PLKMqjA+8uenvXPH4SW2MHV7s4/izj+RFdt&#10;NIzHn8ahbgYxT5UTdnE3Hwn08H5tXuwev+sYf+zVQv8A4Ow3K4g8Wapb/wDXJlOP++t1d3csCDjH&#10;tVW4dkiPWnyxC7Pl39pn4a6V4MutP8T3PiPUNR1G4jktUa98pQLdMucBEUZ3OOT2Y89K+a4Xe6hk&#10;1CSMbppGfp93cc7efQf59Poz9uHxL5uvLpEc/wAtjpOOD92WZiCP++RH+dfOr7Le22qMqvBX2Fef&#10;W+KyNad2Zt07Z2j7v15+lU3T5sbB7cDHH/16vXRyd7R+3488HH/1qrwwTTTqka/vJJFC7eM5P046&#10;+n8hWJ0RPs79hu21M+E7Y3cx+fOAc8fOF/nn8K+ro7eAx7Tk49a+ff2NtAe18D6aZ0C/LG2VB7uz&#10;f1FfQCGIkj1/umvQj8COeXxFe9sI15CL61TRntjtOfpW3uSVdhVvxqpd2Q5cCgkZZ3quoYNx9etX&#10;4pkfqQax4g6ydDwauWkrheR26UAaEeGHynjpxThGSu4n8OtQ28pkwRnpVhSx+Xac+9ADWGeQ3FMj&#10;fcMyR7W5O1jngEjP9foRnByBKxzwP/101cEZGfY0AfLv7Qnh2Xw78YtWWK2ENvqQhv7fGDv8xNsj&#10;cdMypKeec/UE8ajbpS+72PfPv/kV7Z+154cRodE8ap5YdZpNPuW4y4ZTLEOnRdkv4v714n5ZEm7d&#10;8zrn5efr/Kt4MiW5JJLIp8+IBmU5yyj/AD0rU8iKbSmhkjH7p/7wIClfb6Hn2HtWa0amPDncuPlx&#10;7j9f5/StPT5Q0XyowVl2/eJ2nH64rURa8E362epLYSXCxrLj5mj3+Wf74Xuw6gHOcVheOdKfwr4p&#10;0zxjYW8ywys9lqMMkxkMDFyXjX+BI45P4mO9zLzuYE1atd7XyvHN5b7wY5ufl+vP0/E8e3X614Su&#10;viPocnhDStLuL2bWbPNnaWtm0rRzxAEERx5ZhwkjEjq7Z6Gi10RJnyt/wUZ+DWmeL/hTbfEKCNZJ&#10;NMX+ztZZ1UD7BcNiJ2PPyQziMhRn5ZZM9Tj5v/4Jf/E61+Dn7XMfwo8WXSWuleMVe0sWuDtFvqaI&#10;WgzuPymTLQnHLM8Q7V+gGiafpfxH8C3fgrxYZLqO8s5NL1iNXxJGroYySB9x8Z7/ACntkV+W/wC0&#10;t4E8WfCTxvqeizXBh1rw7qvk/bI4yj+dBIjR3EX8aB1WKYOCCVZvmweeOvFKSkbUpaWP2osp5bae&#10;3gcHcynIyeDn72fwrXS8byJp0gaR1UusULDe+Odq5IGT05KjnBOM14l+zD8e9P8A2jv2dfB/xs06&#10;6H2rUdPMWuQLIC9tqUD7bmLHJVS+XQZz5bxnuMewaBqAuIY5WdlCj523AYwM/wAuefWsZGptqQs6&#10;zMWLSYRm+bBOOpyBjp1xzx7CvLvjd8FtV1PUZPiv8JooYfFHlwR65psswjg8TWseFCuzECO9jjXZ&#10;BcscFVWCY+UI5Lf0q3J8w+cCMNtU7sA5APT6k4zzx+bp42nf5TuyMbdxHHc8c5/H/wCuLyA+f9E8&#10;V6J4lsG1Lw7qYuoY7ia3k8yCSOSKaJ9kkMkThXhlRxtaNwGUjBANXftscx8tWUtjO1n/AM/hXffE&#10;b4Rv4kiuvEvgbTNJs/E9xc273lzcxsialFFsjZJmTkyiAbYpWB2FY1bMYKjy6+0i5W4ltLuOS2uI&#10;ZcTQtlZImVgxjK+pAHzAnIOQcEV0RqvqZuBqMxiDSCNtoXC7QfTn0I60rTF92F+7g/N68nP+f/11&#10;pLqTY6JEu5VJjV5Nqs3YEgHHPU4P0PIqM3OTkx7eh+994n6HOf8AGtbmZYuJ8q0azeW23AZYzjoR&#10;/kZ6VDJIy/dG48Lubk1HcSuMtvbPJwrD+Xf+X0qGSRjEWjOSfl2+nb1qC0MvrgEMWmC7fv8AzcD/&#10;ADkdeOhqjqFxiP5nPDHft7dfpgcf56Ut9PzwzMQ2F7H04/oenSs+8kdn3GQ8KQGZSeTj3PHT/wCv&#10;zWcpFIoa9coyb1PDPgcdSDnIzjPIY+h+lfO3wYvvGb6pqniq6hb+3FuNQm02LULnzAEa8uBFtMUc&#10;gZRbvGFKo3yRn+HNewfFPx/p/gXw9qXiTV7hlj0u0nv7h1iLfu4o8yeo+6pwOT7dK8s/Zj0S/wBP&#10;8B6Jo1vq9j52m6Pbp5d/CrTKY4Lf5juZG2qI97bgrfvIySjBQOPEVNkb042TPZ9B8JayTY6lcSz3&#10;c7afFb2jW8QYJKy73uGUqGwPmB6jblMKeG9a+HXh3UI9Jt3axlhb7KGniuHDMrFl3Izb8Flw6kqS&#10;uWz0wa4nwTbWtjIjmdb7y7xpYbWK3jEylnbl0jHyMOeeWz8zMNzAexaNFI5kWYRct+8kj2lW5YDj&#10;kHPvkEYznpU0rSdyZFzwpprWum3Fs0kc0Mbukm9WY5Zy2QMgc8HaAAW3HBzz1mgWSXMFrNHbHamz&#10;yFDbldM8Nkg844wMYV8HPGM/QrKK1lNzPDNDtaQKh3Elc7x37HOOGJznIyQes8LwIYZJhA8cKNsj&#10;VdygbHIICg5xkcnGCMYyMk9kUYsv6bp0VuftXmbdi/KrYUIpI6YH3SQOpOM8EdK0bFBaW0kNpBNI&#10;VIKq8xdmIjGCOoUfLj+EFtxPXLV5bTV49RtGs3uBFcX2yZ/JjkjhjEM2GILKwUyCL5gXYnC7UUll&#10;uQqLcwpBsZFV1kKtklgORyc5yO+e/PrQBZzrc20YCTfPDICGjdFIJAO7O4bwOoz1JJA4xNaG31KJ&#10;ZrWdh5XPmxlhliqkFWI/eD3BK5BBBI4cZPJZQ4k8tj0VCcknofp656Zzjs66WWeZWQDyfmfzN7bl&#10;bkEYyMgqzc54IHDZGKRLIZiGs/tOnyRzCW2Q27CQsJRnPG3j5gcbxkD5DtO3FTra/Y5neCJf3k3m&#10;HjPzngsOOCeOhyST+KySuVa481sKu7CJuyOMjGCenbr6VC8oldZGu0K7v3gCt8qBM44zn5v4sAbT&#10;jrjNEjnvnlykc29oeW8tsHPPGMc+nUZ/SsHxl4KbxparZvfNEtvEfLkj3Mzqx53bWVm4AwN+GLZK&#10;gqGGtbXX2xo5P3ytNCrNDMib42wQVkKHGTwCVYg7Dg9CzLS5lhn8u5aORpMv5MMvmFdp2nbhVJGA&#10;vY/M+3OMYmRUe5H4ei/4Rjw5Foct5NdR2FqN2pSKqo4zJlQV4RU2/dJ+VNgJzklmpxzavp7mFYLh&#10;JI2Ahuk3RTZTjI53KQ3IH3gfzszGRC1yzrb+ay7GdtzINoZh1wTuHTsNxB5GEurRbu0aO6tBuZ2S&#10;by2KEDruRuPm5BDAjB5DBlqSihb/ANsSRzx6pHtmEm2G68xZMKQPnDEZ4IGdyqMjowUs+nb3PzR7&#10;5PMV1LfdAUk49M8Yz37Z55p0u5HdmtJduwKu1sqfcDJ5BOOx9cjFZ/kTxPGsji4khfBkkyXLDnk9&#10;fTg4HseKlMBbu/vUvI4LWwl8mSFmmu/lVYyNhWM/NuYsshKsqso2MGIOAUgZr+BLp7dJFZcxyPCG&#10;JXqPX/PYUy+juZJY7EWkMqtCxkSRmweSAAQh3ZO4kkgrxwxORO1nfBitpqKRqDjHk7sn156Gpd7l&#10;ROygjCnAPvzWP4kuDNeGIH5Yxt+p71tSXEdvbPMf4Fzg965a/n3uSx7kn3rpiZyKTAk5x3qF/kXr&#10;UzlgN2agnbYCM1ZJVmIYmqOoyEQ4DYNXHOSTu7+lYHjnWY/D/h2+12WNnWxs5bhkH8WxC2P0qZP3&#10;QPjD9p3xE2uePNWuIQf32ssnHTZB8obPbPlA/jivM7v90Aq/eHVR35/z+Nbfje4e416G1c5kgt9+&#10;1l6lm9PXKntWHdk42r/CuDxnH/1v8+1eXUd5HRTWhQnbH3D/ACrV+HNkt74zsoWBOGZxxkDapPp6&#10;1l3LqDucN7tu6Gu8/Zp8Nx+JPiTHBKrM0ca7flPd1Xt04b9PpgirySNuh96fBHSPsPhyBFXA+X5R&#10;2wuK7x4VKbW+vWsv4eaOmm6DbQ7P4S3510DW8ZbO0/hiu45StGfLPPSpdsbrtoe1Ktlc0RJInGDQ&#10;BCbVtzY6GnQwCMgEflVpVBbOP0p3kjOSKAGWw5q3EM8k9ahjixzirCKTxmgBpUAfXk/lUag5I3Dj&#10;9KsSqAvPH5VXwd4UbvWgDl/jb4efxP8ACnWrFGUSw232uH92WJaEiXaAOcsFKcf3q+WbtAYFljbd&#10;8obg/wD1vWvtAEZVx821slW6f/qr4/8AFfhl/Cev3/hlnf8A4lupNAkjYJeJXyrEDPDJtPPTdWlN&#10;kyKEK4GxwSHXOceucGpbZ3ifa4bazdGz1H9T9OwpyIixkDP09c+lNiV2mX7O/wApfDf5+tboiQ2+&#10;WSJluPJZeQVbb/wH8uv+RX1B8JPid8O/AvwE07xLqdxZ+H9NlgjSQ6LNLd6rq15E0qXCyReSZAWd&#10;fMRY2dvLkbZ5YUZ+Z7tYbi08lVXOD83970Of88ela/w210WyzaLeeWY7iRXtGuVG2O6T7mc8EOB5&#10;bY+8NgPCmnLYUWVvHN/e6Z8aLjU9I0G80vR/EstxdWVjqt9G7wzByZVBjdwwZj5rPuLDzkVvmDkf&#10;Hf8AwVa+ELi7034x6akZi1m3Om6u8duVVb6AF4JD8xO+SHfGTxgQgjGQB96/Er4E+K4/hpH498Rx&#10;X+mWel6jutmusJeXUbMyhCuCURisbuGAydoCsBgfKP7aet+IfHfwe22vhlr3S9J1F/8AhKNNhhbz&#10;J7dtphnibP8ArbdlkVwpUlZ0xuO8D43iTjDLchxlPBVU5TnZ6aJK9r3e702/4B7WV5LisxpSqxsk&#10;vxZ8/f8ABHb4/S/Dj4w337NHi648nRfG3+l6GZslbfWooXGAN2E86DcpOMs0Eagck1+mmiXslnqL&#10;W0nyqy/M3cHn+lfiN8YdC8Q/C/xvaeJfBmpyWtxpNzDqWi6xDMpkimR0khdCuQ2HXIYcEAEDDiv1&#10;z/Z1+P2gftMfAzw38efDhVP7ZsgurWSjJsdQQiO4t2xnAWTO0nqjI2BkV7VGtTxFGM4O6auvRnHU&#10;pypTcZbo9tspVllYgfxZPbgjt7Dircci+a0LS/N96P5eAMAevTPb3/Gud8OajHM6pLKeRjcW64xw&#10;eeuP61rz3fl/vkyRkFioGMZ57/X8+K0TMy7byDzCslvjbwkmOo78dufX0rk/i18KLHxdpV/r3hzR&#10;4W8T/YWNrtuPs8eqMi5S2nfkKGIVBKQTGD/Em9G6qO4UnysKf7w/z/n8jS2Nz/pD2zRsu1iFZlPz&#10;cKxz6H5v0zzzjRAfNOga7b+J9Na7FrdWF3bTG11jS72PZc6ZdgK0lrMnIEi7gcglXRkkjZ43R2tp&#10;M292En3eMq3B7V658Y/hXF43X/hMPD1zbWfiSxtPKjurqQpb38Ckv9luSoYhQS3lzbWe3aRyqujy&#10;xS+J634hsfDUl4fE6XWnyWF8lpqVrNblp7admQLE6Ju5PmxsGUsrq6OjOjqx0U+5nYvNK2QkW1VC&#10;nY3XHtUc0kUj8EFkzz6dR9M1zvhXx7a+KtHstXvNK1Kzmu38v7N9jkkSM7uPnQMhBVQ27cVUEDdn&#10;dncmYxMWIVf7uW/XH5/lVc3YCrfupGJc7twGNuB+PHTnrxzz9cfUb5fKD25O1G+bDccZBHPTn+WO&#10;9aF5K5UszYVWxt5B6c9R7nHTOeKwvEMtsLL7Vczwqsce9ppnVVjAU7nLHou3OT2FZSZUT5s/bz+M&#10;uneEPhPqXhmG18+88RWslkln5fm5glZIHclc4+WV1j3HDSLjDbWI9C+Ac9vp+pWuk6hPI+oeU8Go&#10;PHGVkmjeUzJGxUbWlWIorSqxDBSqHEcaDxn9sr4eXfxK1bwz4q8I+CLi4efW7OXVNUmiIEViVkSM&#10;yRO6hSd52FlDNswCRxXsPwauINLj0++kulvrhLF4LGa3uDNHPAI9+4M0aq0m1XO4bNxK8Zb5fKxl&#10;V03dndRhzKx7foOtPc+Lrb7IbXybeNV5VXzuKMp9wyjuFOGzlduD7b4Ynt1XN3MVDPnfvTC4Vsgj&#10;+6BzjvjJySQfn3wXPoF1fzXUV8sitNE0knl7Qs2VC7hjaSGKY5bAXgDCk+4fDSXUtQsree9mdZYZ&#10;W3LDhVuMbkcHKjIzyOFDEbvlBwMcFiOaYq9O0T0uzsfNEkkVztbcNzRqCwbAGQDwGHXOPTrgV1mi&#10;+WzxxtgKfugZBbjpg+mCfwNc/oMCGO1gnYL5uCY2652scMfwYg55Knk9a6PR7a2S/XyrlsfLmMgY&#10;BA6+uSGHXPb1Ne5HY4XuaJsbyKG4htmLrJBIUZmO6OTsB8rcEdOCRgcMSadeqJJ5I7KWPzIvmeNm&#10;5KsDtZgD04PH8W324mvo7axska/mZFZ0VZZFAIcsAvOCA28rjjrjp1pkNvJF/ozjcqBQn7sKp69l&#10;/iHfgA8Y9rEUkeRWlurs/LGuW3MXAGzrjP042joTjkVeET7Gfvz97nI//V2/CqepWEN2k0F5IIpH&#10;VwskUpDRMVOXVsfI218ggA8nqOasIrw3GXjUKzOFkGQi85xzwSVxzjg5APJAcSWV57mTTZ4LaSE/&#10;vtyrJt372A3YOOhYFueFBAHcApB5jxyXFmqyHfJ5gi4XcXORxkkgn5sHk7uhwBU1yObTtRsLqOwm&#10;uVkk8n93iRg7FdxbJVVRVRmJbJbovzbI5CTUhpm6+1aKws7eK3aS61CW9CBo0VWUnKjCqDLuLOAo&#10;Vfvh22Gwbl6OT7Xb74AWxIVjZXB8zDcnPPBxntjd2IyK5H+mNHJdtGZG+WORjg5TJVcFT91GYdSC&#10;WPQYVYbays7q61aOK4j+2YEkcjFomdP41Q5CMSSCBgMRnGSWZft0AfzMRtM6qsrSKRJtyQATjcBk&#10;kjI9cgZ4TdxpWK8mrrHeRxy/aFXbIVWGAhSQ20ZIB4+Y43YB27h90mproq8HkW175MrODHJcQyeW&#10;zbW2rnoPubjjkDrtLKTHHJbXAa21JvMhkVl/ef8ALQMOVIC4GCdowTkKOSc1QsLCTw1dIujBWkaH&#10;y7eOSbHmhFYiLcSQGUbufmwA+AfmqWxm6yJc3AT7RcL5KjfGsYZJMng7tpzgoSNpBG4FhyuK97Za&#10;fa28Ulw8hjiG4sbhgyqGDZJYjgY5GcEAjkEgyWVmlrpsEeo3FvtRWSGO1UxxbdxCbRnK/JtGAeDk&#10;A4ANWo1iu5t0bZZT95lHynA7jrkEeoxSSQGTLBbvqCzrbLIY1K+ayFmIb+794gDpyQBlvxVrfSL+&#10;WQ3llDJJG2w+dCrFOAduT2Ge3H6itGOzVruN7OY/uxtkUgfNyAT0OSMY5xjnPPNS6dpdsyzLZvt2&#10;zsZo4Yx8rt85yP4WO4MQeSTnvQ0M0dcnEcC2+3G47mPt2rBuXBbFX9XuhLM8i529KypH7AV0RVjJ&#10;kb4AwB+VVbnOc1O7YGWNVJn3H73BqgIZXwMduma8x/aa1tdK+GF9D53ltfSxWqsp+9lgzDv1RHr0&#10;y4bCk9P618+ftka2zW+l6FHlt3nXUyemAEQ/+PP+VZ1fhA+W9fuWuvEV1My7drCPnocLk/8AjxI/&#10;w6VlXLl3ySzcdVxUwnEpe5I/1kjSfLznJzVWdyzYZSxxwM/X8BXlyZ1R2KzkbsY3enHNe1fsQaTH&#10;eeN7q9mXcyPEobqP4nwPxQGvFJDsbgqDnHX9P519IfsE6QJje6gY8lrplbgcYj4/R+tXR1qGkvhP&#10;t7w+vk6RaxnjbAg+vy1oIxbofw9KrQRmGFUC/dUCpUcq2M/h612nKSEFuAOopoUqf8KkD+YMDP49&#10;6bIhOMUALG4P8XzflUgUfxJ2796iQBDyP/HamRxnDH9KAHKoyST+VOUsCCfypoAxjGaf1PANAD2U&#10;ldwz9PSoWwDgVYJJj4/Oq7IFO30oARyvb14PpXz/APtQaH/YvxAj8RiJvJ1qxB37s75oQI5B7YTy&#10;frn6ivoDODhv5V5j+1boK3/w3s/FEdj5kmj6sokuGkA8m3mBjYY75l+zj1GOOCTVRdmJ7Hg0SiN+&#10;Gx8vfqePSptxV1wvsDzx/k/jUaSuz4yPyx78/jRKBHIu0dVP8PX8e5/wroiQyd4T5fmvt2BtvzEA&#10;jvwvXt16Dj1Fejfsnaxo/h/4vW0mqNo6/boHhgk1C3LSQOimTzYZfLIjcqpjwXj3eZxvKhT59aIz&#10;RboEX5uN3rxjPvx/n11tIi0TSrXTvEP9pTapq73jND4d0+MxvEyP+7aSQZYq2CcRoc5Vd4+bBL4R&#10;RWp7j+0h8cPCniDw1J8OvDV7NJfzyR3MV4i4VRFLGcr3PzFefbvXyh8ctd8GaDqkstyV0nRVZfs4&#10;mtC6yTNGJGjQRJhtjrIkaopYlduCx5928TeHLr4lWln4g8GeG7Gz1aa6m0qbR7PUo5vJugiyFN7b&#10;V3BfLLYwquCDyK6bT/2ONH1yOxuPiXqilrOaWVrbR1xI7P8AZ8xPcyDPlEQYaONEbMjES9MfkvHP&#10;CeccSZhTWFitEvebslZvrr3vsz7PJM0weXYZ+0fV6LfofkH+2h4bh8ZDT/8AhH/BV1pd62jahdpo&#10;baQIZfsVsN9xdHaXJWFAjvGD+7jmaXAjRnql/wAEi/2nR8JPjTqH7NHiPUfK8O+PojNoK3LHy7bW&#10;o0+VAM4AuIh5Z6lpI4hxzn9bfiBqt/8As+fFjw/ruifBeDw38PW1qw8B6x4hht7W+XUrXWwiQXkk&#10;TXANtBbaqLK0mkuUleZbwlR5aEn8JP29fgHN+yz+074s+FPg7XbryfCHiNz4b1droPPJablmsJzJ&#10;GqL5vkNEW2qoD5xgV9dk2WYzJssp4bEVFOUd2lp6K54+OxVHHYqVSnHlT7n7W6HfNFeoBHu8vduV&#10;lO7OBz+Wc/h6Gun0+WN22ELvXLj5Ry3PPTgnd1Hqfx8B/ZA/aDsf2kv2fvCvxbg8qHULiwii161j&#10;G0Q3qDbKAP7u9WK+2K9jTUtTOi3lz4e083+pw2sz2OnvdLEtxKEJSLzGBEQZsDcchc5PHFe0eb1s&#10;ddZpCieVGNq5LKqR4A5656defz64NWW3OzF3ZW69MFRx/Mj681z3w+8Z6f418IaP420u1urez1zS&#10;rbULWO4t9syRTxLKiyKpba4UjIyQDxk10g8tl3E7c993X2qo7EthLwuE+XK/w8Y61yPxT+FGn/FL&#10;SLe1vby2tdQhkhEt5NYJLHeW67t1pOCN3knzHZSDmKTa+HTzYZetaTAw2AWzt47f/qqvO+7hlPXr&#10;t6VRJ87PoUvhy3a3k8OSaP5b+VLpc1ukUlvIFAKERjy2AAGHRnjdSjxu8bIxp3kyhPkUfKuDuBx/&#10;nn3r2r4hfC3RfiObXWYNTm0vWLdUSHUrbyyt9bKxkFnciSKTfb72ZlZVE0LPIYXQSzpN4neRapp0&#10;n9m6/pVxp95Gq/abG8ZGkgYrnaTGzoxx3RmVhyGYHNVewLczZyFjYLnaz723dW6Nj8+P/wBRrhvi&#10;7ePc+Gm0I2+59XaO12zXHlARyOEkJfDYAViTkEYUkjBJrtdYmtPIlupXjEUa7mZmA/U9O47cE+9c&#10;HqPizUbvXYfs3huSS3juplZ0sXnm4iCqwVSjK/myJ9zGVDncoG6snI0NqfVr6TwFqHjbW5IY4zpp&#10;ENpfWYWGVXZohLKJXCSqzttGwqZVLAiRdhPlfhvSJbCe006ygO7To5Y7eGR/MMUisixRH5o96nd1&#10;yDnPzYJz6Z8cfEmgX/hbw34at76PzNWk06a3tZGbbeKsoeSGRpE3kzRRSLypZj8pXcdr8n4cv3sN&#10;fvGtLyK4t57ueZZ49yLcKZFG4qSVAEewhg3Od2Djc3iZtL3Ukehg1q7nXfD/AEvVIpY1t9Ptm095&#10;lWSRoy8gYuFWEgfePzMnmtyMr8rESGvePhdfa9F4w1LTb1PMsWjjl0+NFCtGrx7ZYwRw5WRUbflS&#10;RcAHJTcfHfCFtFY6xDYyyi38qG33TGcgjzJXOzbgKsYWFRgKSEc8/Nvr3TQNTgtLq1txDcFlxuka&#10;PKY+X5228gkr8rd2DBQc152Dk1UR0V17p694MaOa3/1+54W/eNHu27toODjqPnHGffqvHUQwvbK1&#10;1hF/dl5N38PHAPJz9c4x6Vg+DyCMbFG4BtqtwuP09Py9q6xP3dt5YT7uDk9D6YwPpxjr0z3+vp/w&#10;0eLL4iSaN9kZDfxfMGXHrg/XIA6H+VVree4e3W4vViZ5F3QyRryVK4zndx948g4Gep5NSm6SL5VO&#10;Pfb1GDxUVnbm1s44kj2rH/y0aZnJwSSSzZLZPUsck5JyTzqiSDXZfsel3UUc8Ed01rJJCs6M+8gq&#10;vKKQzAl0X5TnLrn+6zZkukt7eXUdS86RfnnaJV2OzIR8uR93LZGOcKAWbktW8ceKNO8HeEtT8VeI&#10;pZP7P0+0uZdWkt4POW1gjgeUyPGuXYBFwVRWYlx8u3kZ0ni9NPsNEs9T0DUI21aEPeb0kjOlZgZy&#10;04kRXgUFWT5lRhJtRlVtwDbJSNDwpr2geM/D0F/p9xHeWOoQiS2uF2stzG3zI4IGMkHOMAgjoMVa&#10;v2t7ERlYPMdh/qUYFtuQGkG7rjcN3OcepIB8y8E+BdU+FM//AAivw9t9P/4R7TLWV7PQLOwa2mhu&#10;Z76R8xSNIUjixu3R8jdkoIkYIvoOneJ7TXtCt9X0O6hvLe8jjkilRiA+5N2VXnrwQM55PPqtx7HJ&#10;+IdDXRPGFn4u8Ox2/wDa19cRxandRw4t722VXQRS/OWVQzoysFYCTbuCBndbGlaha+J7hPF/h/T7&#10;qO4kdbW5spo2haHyGlABjfYVO5mXdg7lCED5VI0NUYXca3KRuyRXDGZY1Dk5wSV4JzjOCpGcnGTj&#10;DbbSUjie1idra9mg+XVLWNS8nlqNgOQdxAwAGBBCkYAApNDuTpbW+oWy3kdrD5m7eY26bgc9sg4I&#10;B9AR14FZ2oQ3kmoQ2Vzf3C2/ntDtmjMwEr7fJckncyBwo4OfmUkqAzC1cJqWrLaXT3kNtqO8JL5b&#10;fLI4XLRbTg9AWXkHGCT0qaH+yvEF1FpOtQNHfWMyXcK7jvOx+HHA3LnHbGTgeg55ylzWRa2LFp/w&#10;lOkTQWt7bxXEMaRxtdG82syBcGQoEH7zdjK/dO4ENnK1t2bhlaPzW2NFkL3PXkf1FULiSWGVkmtZ&#10;vmjIByCmeoXr1OTz0wvPYGaCD7Rb/aLU7rhCWjwudpI9O4wPqeo9K0je5BrRwyRBZMcZxnqSM4A5&#10;Hp+nSobq3ttSuGlnikdo28v5ldduOMcds8gnqDnkYrn9LvPFOq385v2uLPT1j2CHZi4jk2B1dAUI&#10;JBJ7uMqvBy1dJbX9vJAtzZzebHMokSRW+8rDI7HtgVoBm3shzj+dUZGOcGprmXexGaryNkZzXQZk&#10;crYFVXkJGMVJM/ZuarsW2lhQBBesVjYljzx9K+RP2wfET3njfVIYz/x5WUNrC3Ykpv8Az3Sn8vav&#10;rLU5Aq4A718G/GnxBL4g1e71RW/5CWpSXG1j9xS5cD8AAP8A9VcuIl7pUdzikiVLcfJtOP4v/rGq&#10;ksg3EBv4j/nrVyViEXC7VI6elUZgOQvc9a4TriV5QzOABznjjdX1t+wJpzHwusvl/wCukkZdvbLR&#10;j+lfIs0nDFmOOTivtz9hvSNnhDThOqyD9243jdz5rMG57jAIPYj2FbYf4hVPhPqQA9OKPLZW4FAw&#10;WyR/+unHdjAFdRzhh+oxmgA4waArZ3elAHPKYAFABna3JPXPHenBsHqfwpFXc3A/ClyFHPpQBNGS&#10;vYU5nJXBJ96ji55/X2p6uu0H170ATKcLljxUVwvz5P4c1JE3GD/+qo7gEDj6/wA6AK+592COjY61&#10;jfEXw/8A8Jj4D1nwv5CzSXdjItnC0hXNyo3wnqOBIEOTxkema2UcfdHenQuVKnzJEPnD95GM4OQQ&#10;T+eP59qAPjmzkWWNZArfNjlv88VYCB8MqZzwc9q0PiJpP/CL/EPXNC2LGtvqUj2yhycQyYki+Y9T&#10;5boeT279ay1dZE8h4xIrj5lbkN69evFbRZLRcsXijzDGcMzgsvG1uAPw6VpQ+INY07R7zQNMvHt7&#10;a+MTXkcJZfM2ZC85/wBps8c57CsdLloG3LL/ALLfKMEHqP07c8fUU77RId2FxvP5f49vbJqvUk1v&#10;hf4a13W/FP8AZPhDUrLT7qzjTUYJryZ44keFwIigRWJcO+QFHYZ6A17F8V/2uk+HegXC+G/BOqah&#10;dWOlm4mbU7f97M6xeb5MUKuGkmYZQI7xlXGDuwTXz759nYaxb6hf2Ed9ax3KvPYzStGtwgI3x7l+&#10;ZNyEqSORknBHB9ITxdpnxM0nXtL1G0srDy7X7fpEutIkX9nJGyp5aSmdhc73YYiki4MjAFgCaXNL&#10;m02NI7HhvjHxb8Xf21dA1TQ/ik9lY+F7tjBeaHfW8F7cTwg5UurD7NaFlEbZijeaKRUYSkjcPgj/&#10;AIKGfDvxj4b+Jt54Y8balqGtTaWFGneJNUnee61DS5y81oZpGLGWSNzdwGQne3k5b1r9CtNlk8I/&#10;EdRcmQWesR/Mx3qv2jJkZQBld2H81hwB58SqMYJ5r9pr9h/xH+3B4g8J+G/h1qljpet2F/PDqGoa&#10;g0gt00oxSSOZvLR2YpKgES4AMs2CygllzxFNVKV+qFTqONQ+Lf8AgkJ8eH+GXxS1f4JeIL2aPT9b&#10;fzbeNsEJJn5m56Y3Ic8ZBI9c/p7Y3V1a3rPdKoVW/dbfvA54IOedwI4xweOQRj8lP2tv2f8Axj/w&#10;TY/bQj8KweIm19vDVza6jp2uDTms49b0+WIM0kcTO+35vOt22swWWKTDEgmv0o+DPjCD4u/C/QfG&#10;RuLe6jPlXdrcsgYyxbcRyLkZVip3bgQwOR0ODyU78tjeXxHuljeGX5mmDMeSvHPPJ/UevTt31I5Z&#10;GhY7Pm4Cc9Rjv6d/yrkPD2sI0Ox2xj09P/r109nM8kbRyxqysP4l4PHfI/xqkZMtBzJtV2LFRhm2&#10;jk+tNnfZlyvA7LUhRpFyu78qhkRuUb+7VoQ0OT8gdd2AW2n/AD/9euY+KPw/Hj3Q5l077Lb61Dbt&#10;/ZN9cqdgYZKxzbfmMJbrjJXcSozwek86Mu0e5WkVRujzyoJIB9gcEfhSRt91Ru/2ufpV7gfJ/iaT&#10;T9E8U6l4N8ZTix1TR/Jluo7zMCrDKpeO6jaQqs0DeXKvmoSpeCaPO+N0HI+J/Att4nvTcXa3kMds&#10;8JT7PZyi6aJZHaUQ7OULlUH7wbGRWwDuJH1z8SPgf8G/jlceHx8YPAFjrU/hXVxqfhXUJ98d1pF3&#10;lSXt54mWWHeY4t6owWQwx7w21QIvF/w+0M+F5NF0vw/Da/6VHJ5lpEzSO4lHLOMM+6NmDsWLRqM/&#10;dGa55e7Kxou58r/ET4b6T4s+J+jaFPcKtta6c07MYfMmfypEQxHO4fPHeTkZClAG2kqV24MuiSJ4&#10;o1GXXkkmhtZmeWZf3mWMiPLGycsiqHHy8JhMP1WvYrHwRb3fji78ZwQtHdrBHZXTWtjGFm+z3Dr5&#10;pbYWdTuPG7djcuCY99Zd14Ft9I8X3Wo3fnXhbUYp7NrW14T9zGhU5O3cHilZmAVcy4bndu8bM6d6&#10;d/M78LL3reRi/CiW/wBM0K217xPa/Y7e5k8xmv8AhoI2iQsQVG2Jt3BxhMr6gB/oDwxKLxfJgl+R&#10;cxySD7w/h3DkAHKL+GO3XxtdJl0NrWYzW8sdvDIdQWZy6ta/Z32oNqjP7xAxyoBHmMNvC16x4MsI&#10;dFRLa1LQwSMkisxkkbH7sAYck8quzrgBRjuB5mGvGR11tYntHhSTy7SFYFVXZT5WDtw+DzjoRnk/&#10;T3wd5je6pFZrYXUO2O43apatGG86Io4aMkbtjb2VwBnd5ZXOCWHK+HYdQfTW867jGHLW+2EqY4Qv&#10;Af5zuOdx3fLwQMAgk72i3Wr2NiI5erTt521twTJPQ7RkBmAAIU4HVgCT9Zh5OUEjxai95mhbuLll&#10;nguGRX2SfvA245IbnJVl6cgj1B6EVckhaW0V5LdVm3hdsbbsfNnrxwQqnaTgnA54zUM6RpuUMFEh&#10;/Xn8cnt7n8Gz6k1nbSXNwqsxmjwPMG05cIn3iBnkZA5zjG44FdKMyt471O40zwReXtrFN5kkIjjW&#10;1j810DuqOyLsbeyqSQpUqSoBABJrzuw0W51g3vijwp4V01bzVFs7aOG41Cb7MunxjbsWIlkhEaSz&#10;bI0VY5Ny567ha+PXxTXw/wDDG88b22m2eqWcOmtcR2d1eR28F5uCNFumlIjiibcAWkyBkHk7Q0MP&#10;izT/AAvaTeFdMuryfWLFoXt59St5I1u7d3t9ywP86tIqTKMH5WnxuAD76szNa6vry61iz8Jz6ssj&#10;RyebcLdWsQ/tFPJkXpuyhDMH4XINsQRhw4reDdbtNAMmk2thdR6fBJ/Z8ySW2z+zpYcclmUExmGR&#10;WWQjZ5cSMpfzNx2bXxDoS6tcyya3bySabbL9qnYnNp5vzDzMnjcEDAcELjorA0y8vNQ8QWY8QR6X&#10;c29xazSJPYqu83SKflEZbbksDuRsbSCemVcS372hS2L+lG4u08udIJAzKZ2P7sn5N3Cc7TuPKscj&#10;J+Yng3BFpsMUemzLHtVFVNzAZwQvyj1BYDp1YDqcV5v8NL5PD+sS/wBleJLrVPDF5qkjW898D9o0&#10;a7nkLmyfKrmD94ixAjdBgRNnKBfTraaK7tsxqTEZMZ/hbjOf/r8/j1oY0YkUd9HqxdtTkhkt5FW6&#10;jwWWeE7xGcNgI2WXLLnJUqSwXNWNH8u11ue5S781Cu2GJmLeVhnDHJ9flBHYoAc8VwH7Ulzr+i+H&#10;YfFvgm9u4ta0+5iTTFt4y6TPM4hWOeMD95BvdWfPKKpcEMgNePeFv20/iP8AEGXUtd8BfCN7fQbb&#10;Vri1t/EGvaqtrZ3RiOwNB5az/KxV8vL5UaqFIcszKvmVsXyYj2cYtvfRHVCi5U+ZtJeZ9d287yQ+&#10;Rl2O/JAP3OOcFsZGfqee2Di1phUFbiWKFpGUCWRUxnr7+vI64/WvC/gX+1DpXxG1mTwH4o0a68P+&#10;KtPtVvbnQ9W8pZGt3kdUngdHaO6hIQ4nhZomO4A7lZF9i0G+tb8M6TtIUOGWGTbtwQcYz7Z9Dk9j&#10;iuqjiIVo6b9jGdOUHqS61CLbUIreGSNIryQoEaN3Pn7AUcHkJtWNs5wCSPmB4ZYvGNtOXmgg8tGb&#10;K/a7d1dgQDu2hGZfo+1v9nGGazuuDIjLMu4geepjBz7YycZPTkjg9etc5qOuaNZancRX2javGjMr&#10;2s0Hhu7vo7iMxqd6PaKwUbtylZNsmUY42MjN0xVzNluWUK3HeojISSQarTwas7NJDDbt/dWS4K/y&#10;Q/1oittUAxMtrH8x+WORpMjP0X/61acxAsm/uPxzUbLuGArYpz22ohmH9oQfd+X/AENuD/385Htx&#10;9ao3cmtwRFjqlmxXrt09xn/yKaoDnfi/rn/CPfD/AFrWFmMckOnyiF17SMuxOn+0y9K+DfHMwfV4&#10;7VNwNvGcjjjJA+v8J/8ArV9bftWa/rFj8OP7NudUtGS+voYpIYbJ42ZRul+8ZGwAUToM++M18d65&#10;N9r1u4uEZWHCAn2H+NcOJld2NaZSuCoQKTjDYz681SnUfdKk9jyef8atXLMT8xY4JHBqnMN/Uew2&#10;1ynTEhIDvsUN8zYzntX39+xnpzWfhHTYmQrtt4Sy47+Vk/qa+BIU864SNGA3Nj5q/Rr9lzTfsmhW&#10;8W3AVWz+CKP6Vth+pNTY9hAAyR+h6VIAwOKjO7GCRn3qRVIPtXUc45ck+nFCoABx70AOoCn+9TgU&#10;HC9qAGqu37i+9DISQWTnvShSTlBwOo20NwfmoARMkcegH1FSKTnGajXGRgZp24Dr/KgCaMckncfa&#10;ifkYIG7r1qNB2xUj/d4U0AVpAB+dMhuI4pWaYNtbHTnn3psvLHj/AOvULOd+4AcMPXgigDxH9rXT&#10;Lq18c6Xr81miQ3+imHzl2/vJ4JW8zPfhJYQM8447YrzCGRlRZCPujFe8/tcaPDqvw3svEVtbRvca&#10;TrURlnM2GW3lUo6gfxEyC29wFJ7Gvn+2cgBerdMf57VUSZFwHMnmD+Ffmx/n/P60okwNsb/d54XP&#10;41GrMY1+Yenr/nr9aUcjcDg7flAz6VQ0Q3y/a7KRBuypEi9c/wAzxx+tSaJfi2ure+t7KRm3qs1u&#10;rqiyAk71z/CxBK5GMZzkc0i3E8Miqr/KBwu4svIzj6/MeOxJ6c1RlaSGZpIGYbZCyqzY259D/nNV&#10;G6Ez3f4W/sGfs0aD8NtL1PwP4M1KS4vriTWtYnm1a6LavqFwsZe7dt4YKfLQqqBA6iMyBmWvRbK2&#10;t10C+8P+HLKDRf7PdHWHTx0BiVFZT1JO1ly2TlWBJBxXnXwk+J/iWy+EF94a0Vkt/sN0u+YQhZPL&#10;mQtGVYtuZ9qMA2MKkKYxwT4v41/bK+LvxR8aal8HPhRpFrotxYr5dxqmtM/72RZAG2QxZ3syurLv&#10;dceYpMWBg89Xm9o0bU+VRuzy/wD4Lv8Awr8NfEb4U+G/ippeipH4m8BsuneIdSgaIfbNLumAVDkF&#10;38m7ZSiAgKLq5YjvXiH/AASY/aOkfwZP8CvEmoE3nhvUWFijMAX0+dmYHrlvLlL89g8YPt9U3n7A&#10;P7WvxA+2XEvi1b/+2PCN+niTwj4qv3gm1vKPHFFYKqrHayysxglZmijjE0EhBJXP5K+C/HE/7O/x&#10;u0r4haDczTWlqXjO5WT7VYyDGSmWIDIUlCnpkDPFZ2lB6g/e1R+1Ok6t9i1iW3eSNcxK0ce08HJB&#10;JOec8ADAIw3XPy93YXiTRRxRjmN8jP5dj+Az0IrwD9n/AOIN/wDEP4X6L4suboNcXVqjzYk6goGB&#10;Ygdww5HHpnAz6/oGrMVj8t/lK4yxO4nP/wCs/wD66HuHQ7WFllhMcgb5lIbd37H6Uk+PL3buigNw&#10;ee2etVdOmVgshXGfu7utXEXDZDds4b9atGZRaNvtizrDH80O2SbJ38HIHTkct3+nU05nKNtVWo2u&#10;qbW27lbDKpyBz/8Aqquc/MAob5yGOfu8fX6VYC3LRzbtoVWxjcyjjB9+2f8APNaenanp3iC8Xww+&#10;oW8OoFRcNZyRjddW6kI8iKT+8VXeJZGX/VNNFvAEkfmY6zIGXf8AKTxknOc9D/n1rO1e1u76GG50&#10;XW103UrC6+1aTqD6eLlbS5Cum5oiyeYjRySxOivGzRSyKkkbMsizKPMOLGePfAmjeH/EH2HwfBCs&#10;0wWW+02JgBbF93lzYJwCVif5Vz03FQDury7xT4T1fXZvNvYLdoY2zbzTI210baoVgNp24yhXP7wH&#10;qAxFfQWi+NPDXinwPq3xS1fTpNPk0Fpo/FmmGZrr+zri3gEkhV440e4jNvIs0LGNWkhkjcwRys8K&#10;M8Z/Cq0u7SSxW3jVWACnLfuZOgbIIztKqVHGWjGSa83GQlUjoddCXLI8Il8PwzapBqtwpVxyskrr&#10;y4cKgLFSBkvtPqPUA57XTbLZrcMMh+Rl/wBZIuW3AFsjJ5DBGHUYwSCetaFv4KuYNKttOvrK3k3W&#10;7AQptaNYCwARQcceXsU5ByTzwTWz4W0ezfxKJbmGOXazpO+4s0c2FIHOSowQdvAIYEcHnyY0/wB4&#10;kdkpXjc7HRo7JjNoiT28lzFZwzX1gZgJUtZjKkcjKGyisYpgrEYYwyKDlSV0IbkW1r5UVpJ5kKtM&#10;1uiNuHfbhMhjlugJBIOMnOL0NtHPaqkZ+UOT5bZxuU4b064xz14P1q2lgLS4lUW8ZjEjiPy1PoDl&#10;iRgZAxjplRyxNfRwj7OKseXKXNIrz3W0raNO2/cvm/MOSxwD8p7kfQ4PWntcXKWsjW7qzJyVZTlx&#10;zgZU/L0HPOB26GnXUKh42VM71y7NHglR3575xnjgntWR4luZUhlu7e3aVI4y8axwnLfL9zH8TZzy&#10;BkbsYJJB1hzSlciWiKdpp2lX+vyDVYY7iSxVmW38tWEUciOgBJBBBXehwQACBgDcKuXE99JriaZP&#10;a6bJb3SP53264P71soqxrFsO7crSszEgp5arhlk3Jz3hTw3qejXi3sWo6wYobeO126g0byXcaAiO&#10;Vtq794GQWbDHYoOSCzy6itpqMkHg/SpP7OM1nIbe6hmEVxa7YfLLIeSzpHLG3zYIDRnB2uE2M9zh&#10;fFngXxJfeP0T4a+IhpvibT9Ss28XQ3UzfYdRQW29JJSscclxszHErrhUDANAQFUbHiy7+J+nsmqf&#10;CuBt2m+KreG80lZItusWKzFJxG02yNblldiNzKpeLaSSFYdRB4u0fXfE2o/Du+vDb6xcW7XBaHzF&#10;RrTCp58Ug3JvQyopjLAllZtpU5qxYeCdO17TdL1nW4Lq11KG1QR+QY1msw6IskTFQykMY1DbcrlA&#10;w6FzjKMt0aR03KfhbUvAPxQ0qP4k+HPtEv8Ab2j2ssLbm23QhVnjhKKSEuYGd1ZEwRIHVgxjZU6r&#10;QreCbRI3juVvIM77OWRd7IBtIBODk71DZ554HAFU7vwjJc3flDXZIbdpMqGhVpSeSuJHJAKtgglS&#10;cDnn5xa0LUtWvLZJr5W8k2sdxa3syyRmdX34WRCBtdV2Bgwzkk4GAKI36iOd+LVjrGq+DrpZdN86&#10;aNZpo4bZt0khALRomSoSQkJ8zEqGGM9GHM/s/wBhpifC3SW0u1th5Wnw2q2sSoqxFY1Dw4GNvlNv&#10;VlYbgUYEbwQ3oWvCO3tZbS1WOIMfv8AF2bOT9WPJ7k9uteJ6h451X9nq71G407wfeaxo81zIVs7C&#10;SOK4gu5Jtx2rMyQusjyFss8Zz0DkjHM508PiueeikrX7M25Z1qPLHo72PPv2qbK8+FvjLT/GvhXT&#10;kuL7wreweJ9HXd5bW1qZ44NZgDhfkt2gKzlVGfMVmO/AQ/VfhC7F2n9oWvnGGZlkVT8mFKjAwQCB&#10;j5sH5sue20L8N/Ef4w3H7T3jG30DwzYQpf6xY/2NbaXa3MN4+m6fJNG2o3l6baaSOG3EKARsZAzy&#10;yBVyPnX7c8MLBp9lp4uJty7USNhGwJb1OSQeQB/iSAcZVKcsw9x30V7dylGSwy5l10/A7QOsgeV9&#10;n8Jy33ueg6UnlawBi2v0YZYsZowWyWJx8pUYAIA4zgDJY5JijWWSNSAmxVzJiQlg35cjr/h6SWM9&#10;vdW4nhsDcKx+8oU7f9k55BHoea9E5zFdlRflxURmbsaSTJbjpUbMArEj2+tdBmNll5Jx0HWszUpg&#10;2ELdTircxGMY9aydTnUB3B+6pOfQ0MD59/bC8RC41jTdDX/l3s5bk/NwfMbYP/RR79/rXzGshl3z&#10;sf8AWMz4Y9MnPX8a9a/aW8RjU/iBrlxDIWW1lWzj+U/KYkCMB/20DH05ryVn2p+6b7q5rza0ryNq&#10;ZXuFy2WPb1qnLsL5P975uO1WpywXp39aqO20hnZvddwGKxOhF3wjaDUPE2n2rJ8st2iN6jLAV+kn&#10;7PNmLfQ4WQfehZifq1fnV8KLc3PxA0uN8f8AH0pbnoAc/qe3cenb9JPgVB5PhyPK7dtuAwP1rpw8&#10;bRZnUO9UEjORRjI2q1NLDsadlcdP0rcxHdtqkL70uVG3Zt+Y9S1MBAO7bTwcj60APT8eO9Nfd2/W&#10;mpIA3JxTnfjheo9KAGnBO49vWnZOaYDt6H/69G7IPHSgCVW24GcfrUzYKYz781VVtpyfxyam3fLn&#10;vj8qAK9yo3++e1VJld9wZvvDH0qzdnBLCq4dc5C/w+nWgDL+J3hxvG3w91zwnbaa1xNe6PIbGHft&#10;3XCrugB+kqqcdPlHqa+R7G8hnhjkB/1iAqu6vtC3uJbdoJ9y7YwATg9OhP06e/OK+PfHGix+DfHO&#10;teGI7OW3t9P1a4is4pM7vsu8mBjnnmIo2T2aqj2ExyNt2sw6qNwHenQsW3HzFxjqexz+v/6uelUY&#10;ZTjlvvcg5qwHihHmSuFj6s2On9OB/KtiB6pGzsDywGfQdff3P+eKo6tGsG12JKsvoRjjjntx7npj&#10;1NaLg207RS5KnhlVsYA9D68n1/WoNTiR7WMRxsdh78gk9SPTjj8OvQBoD0X9kvRLDxZ8QpvDuqeI&#10;vsbTabMF3KpkuwCknlxs2dsgUStnGTGsgyMGvcvhlpXwi8G/EbXPBfgb4czWmraOsUV14kurMs94&#10;s6ecfKnZQNhZ2DrEQodWDKpC5+b/ANnPw/4g1Px3Z6poUN4troZN9qV1at5XloFJWFndgiiUrsO4&#10;hdjSk5CtXu/xf/adt/CGlTw+DdCa8aztiba4k24mAXgRlmVDu4wzMF55wOaxqyXMaU48xW+Oln4i&#10;8DNrXxz+Ivjuzm8EaFaxy32irbtbSRaO8UkOsmaeLdNPGluw1BIIl8yWfTreJNp+aT8af+CxvwH8&#10;E/Dj9rHxBr3wlR28I+KP+JvodzGreWku1BfW6M4ztEzeagA2iKeIDpk/bR+LH7UP7Ud1OfFfiqbw&#10;NYeZh9M0zdLqjREEFGmYJ9nycg+WsUkbKRubrXyX+3r+z/bfCey0/wAJ+HYNvhW5tnu/D1pNtc6f&#10;qECN58KyBBsWaCTzDEmFaWNnI3ZNRKLcLlc0eaxr/wDBKr9oS78aG0+F2sXo87SNJe2j3Nw5iK+T&#10;gZ/iiz8x5zEcYyK+7PDeqbLuGCSVuMnaeM8//q9P51+Mn7KPxUvPgR+0Tp+r2McYjvLgWm08KZCw&#10;MTH/AIEAp9N9fr9pWpR6pZ2es26qFulEifNyhB5T04P1HH4nPl924bHrmlXazQqqu27d94L14H+f&#10;84rUtrgMSSfvHOO/5Vxfh3Uy0SqSM7Qe3XFdRptwS+yUsWwOW+n+H8qCSxeSKRvXaueOT/n/AD+V&#10;UA6o2QeWztXpz6cVb1Pb5YMj4C8CskyOk3nq5Ur6DrVpgOfaUVRxj5iVPWo5plYkL169aBL8m1hl&#10;sY2561VefdwzDlfypgYfjVfHGn6ZrHin4PxaHJ4sk0KXTk0/xTayS6P4gtirsum6jHG6O8O+R2jm&#10;R1lt5JJNrGGe7t7m9/wTn/a3j/aq+HOpfDj4o6RBofxW+Hcv9l+NvC/2UWyrHHhIruCJWdBAdpi2&#10;oxCGMELFHNCtWJm+UYx1+avM/if8DNC8R/EKw+OvhPT7GDxpowQefcTSW0esQxj93bT3MA8+2eNi&#10;slvdxZktp0gl2TCFYqxqRldNfcbU5R5Wn959S3/hi1le3FrDHFb7ALdtvlshbIK7SMocYGOo5HGB&#10;RoHgW8sLqR7lPMWVdoVpD9wE8ED5ehxx16knjGD+yz+0tp37R/ge71bxH4Mbwf400XXrzSvF3gPU&#10;NQE93o06P5kH7wIi3MU9m9tcpPCpgkExEbPsY163Fbq8fK7m3dV7cda544OnKXOU604+6Y9vpQhj&#10;WHO5jnczdcemfqePrTp7KORfs4aJG2g7di/NHu6MPTrj0J+taX2dJUYJwrYLbs5/I+uMfnVfURMI&#10;444toYsR8/bgnpxnt3HGTk457lorHOc7rFmZbiGyiG3dLgSxsMwOBkfTg++c4IO6sPVLK7uovsdq&#10;0ayLIA3kqHEZ3jaPLznlGzk4C8MygZA7S7L3VhcQ29ttm8ttoZipbg7eV5APZhyOe4rOOkuspDjc&#10;vlqmyR2bOGYg5LHqM9vQE8Yqo9xM56HR75p4brTIW2+ZH8lyp3Ku8CRiQQuShZsjkkkYIGBQ1rT/&#10;ABTpH9oSWFtpN0bd2l0IalcHbAfLTyzKXQBQJjMCyOWEYjPzOzV1txZIkUktuCsrJt8zdlxgkgAt&#10;2BJIByvPAxxWR4mQNpcxGnxXMYicNDKOJT3jIHUHBBB6ng4BJqRmV4i8EWPiNZvGmheGrG18UT6I&#10;1lZ3Wrb42jjO50t5JIf3kaiUhnaI7vlyMlVKyeH4/Fuly2uk6xp5kjhtBi6WZpEdtgz8w4UhhsKP&#10;wc7kc7WBbc/2vLHZ2PhjUbeabzIIL651yAf6faC4jE0o2IN8nk+ds2qIQ84YrsG2tCxlj1bS7G9b&#10;cpcLc2+60ktyJPK25aJ23DiQ/I5yucE7hmgB2vXN1ZW9q1rax3E0l1sVLiRwGLBgOY4pOpKqcgBF&#10;LNkKnOgZTK4Ad/3M21gowTgg5xzweBnqMnBGar26uLi4d1YLHdfuf327zF2o/TkrgkgLwTjOMEU5&#10;5o/timCaSZtoMgdyGRcnqOx6gEgZ2YNNAc74p0e/1Xw1quhWc26Y2bxW0zTIxEnlgo7hAoAJC89u&#10;e3TL1zwvJfzNaXll58f/ACxDSkklkbcrqThlO9l28jBHoMdlriW7We5nkQn59qqAx+bpjkH3xyc8&#10;HJGc+/02z8T6P/Zt5FN5NzalZPlkjZ0kX7gdSGVhgn5SGHYrkGubE0Y16fKzSnJwlzI4nSfAekC4&#10;hnhsY4pJLhpHhOY5pWOSQSvMhHzZzkFfbOe80eaay4s7VjaxRksqg5xzwqjJZs+nByec8VWgsLi1&#10;vo7iwgkurZhiSRrou0D7cbvnOSpAA4JIJOeCzC79tGnW0iX7LHM9wy26rGXaQDuqkDdgYJPQcjPG&#10;a48LgY4eRrWrSq7m/Jd2thaPd392I4Y8E7jwo6dPr9T6VFpEmqeI9Oi1zTdXWxtblRJbwtDlihGQ&#10;zAj5Se47fXNZLwfYSPFfjbWVhhsZHlW33KkEcYVgN5OdxAOd2QcoMBRuB8S8d/ttavZ+JZrL4b+H&#10;/tmkwgLb3Sskay8dVDKSV9DwDjjIwx9JyUTmPb5hgdahlHy7QAe1TyH5sZ7cVBKTv6e9dRkVbj5V&#10;2kcdKwdcvYLG1uLy6bbFF88jf7KjcTW5eOQrEsv3etecfH/Xf7C+E+sXPBaexa3UN389xEfrgMfy&#10;7c1Mthnx18RNYutXnkv7gKJr66aeby+m5mLn68kfWuZXb5YZRlecBf5VqeL7gm/VP+eak9Onp/Ks&#10;e43bmV8/dyoK4/zzXmTd5HRTXukE7Fev/wCv/P8An3qO4BzG3vu9anmKgcggdKrSSMu5iejYTavA&#10;9M5/zzUG0Ttf2frT7f8AEmyAiysO5x+AJ4r9H/hPbGDQlZsY8mNf/Ha/PX9la2+1/EIyEE+Vbs3b&#10;+8q/+zdq/RjwBEItF29P3m0D2AArsor92ZVNzcbk9f504YBIZj+NR5Ofm/4DxS5Od2FrQyHgAvuY&#10;lc/w0KWPCEdetMVzyT2oGVOCFxn+9QBKp4JdfzoyCvXmmBuMh1x2xSkHYQrfn2oANwBwOhoVzwW+&#10;lR9MgHr7UKWOSDQBMGKnrUq8dT6/jVYDjpUy5K84/GgCC65bH51UlcbsZx755q9dI3XNUZCRwdv+&#10;TQA+2uBaQ+bLOsccbN5m4euDn8Bu/wAivnD9rDRk0r4uJq8UFx5WtaXDNJNLna1xETCUQnGQsMdu&#10;SO270Ir6H2uJFYbsgqV74GQOnc5I4715T+2joUtx4U0LxXJdybdN1SS2WIJkbbmLc7Eg8Ye2iA45&#10;8w89qqO4M8PspNyAt82OBVxCu7yht6g8j3/z+dZdhcHiMKzbcNnPHbP9f8mtDdtIYr8yt2xxn/Of&#10;w+lbGZbSUuF8xssvG5uCcf55qa2lUXDb442VjskXk4BH3hnPJHP16YGKitCoRhKO5OVTjAPTHXOP&#10;1yB0BMzTxoqmZn2bG3KmAT7Dr79v5c0gL3wl8USeEPHs3hbVvF8+h+HtZHka9dWir5iBBL5MiMVO&#10;xg7ldx+VfMLMrbRj1y01jSfinYeItOttV03VbizmbUNNW7t3gNvacjytoZVuIgTtEiE8upZsEA+C&#10;ayLW5vI722lbzvJUTq7bizDAyDgdSOAfzJ5On4Z1/wDsCSK9EDXUMhYXEEcvkrOjEF0aTryQpBGd&#10;vBHzDBznT5tSlLlOUsZZvh/8T1Uo0drqMG+SRYUSNmL7JMHOCfM8t8gDL3rjHy1m/tk/DCb4w/Ar&#10;WfDmkf8AIU0+I6locrYP+kRA8Ac53IXQ+gk/LlZfhP8AFL4X+IfE998Q9Yl1Se8mk1E6vDfNKkU0&#10;JdGWETNtgia1kdwiqmWgtgPu4HsHgbxbDr/hWz1KNFaSEbLo7uFwdr4JHbDAHHbNVGPu8rMZPW6P&#10;xM+JOnSyCPV7ePymEeflyCrEZJz1GMDtniv1R/4J9fGi8/aI/Zzt/EVxeBr2zxDqSowzHexcTDAP&#10;AdQjgejEnrmvin/goH8HIvhH8atW0Wzh26Xrh/tPSJGX5AkpdpIz/ushwB03J1yAdT/gjn8fE+F/&#10;7R118EvEN8I9K8eQ+RZ+Yq7YtRi+aEDOcCRd8XB+Y+X6Vype84s6Oa8T9QPCt+0UUcb7TjK4ZsFv&#10;fgY7ewrvdG1CKRGnL7gFzwc7uO3/AOuvO5YJNM1IoimOJ/mjZsDa3df0P4EdcnHQ6DqauqiGUfK2&#10;GIUZODyO/Xp+PFTtoB1T3n2mHYHG5cMdy8njrx/9b6Vnzbh8kS7VHLfL26fh1/lUen6fFpsl01tK&#10;yx3M3m+WXJ2Oc7gOwU8HAA5LE5LUTOxHVRnPaqiA1JgYcr91lz360yV0T5s9eQfxqKaTb8oYx7gf&#10;mVPxz6UwyMyYQM3+zuGcD0/SqASaULGxBZveqN7IDCWKbmxlV3d/Wp5Zty+Wp+U91yP5VQvJAqdS&#10;u0bj/L9TQwCHV/EnhrV21/wVrv8AZmoTW6WtzcpDvS6hQytDHOgZTKkMs0k0a7gFd3HzRzTxTe8f&#10;An49eGPidbNoeoXNjo/i2LzH1Dwi2rfaJooVdlSe3d44zdWzoocTKgwSVlWGVXhT56kmkUhE+bav&#10;zbv4lAHTHt7dRWVfxG5njvFvLu3uovMNpqOl301neWheNonaC5gdJoGaN3jLRurFGZc4JBz16D9T&#10;7TmkjlfBj5Zsrtb5QVORnAyPcZ5xjGM1Ff2671luCCgwVP8AcYNkEDGckEZ56quBya+ZfB/7SnjH&#10;w74F1rQfjJ4p8Sa9MvnXml+JPCei2sOrxLGhmS3e3ji8iVy0flI0NuRIZ1V4UVGlf6R8OeKvDvjf&#10;w5b+MPCXiGx1bRdS3SaZrGk3AkguUVyjDPQFZFkiYZJDIc7Wyq0pajsWDaxK7Sxvjco4/h47/wD1&#10;/YegqlfibyWdUkiaU52naWUkjg9Rn35HvjpdlHy7wgXcMM2fy4B9f881Uu/lDSKOGbOWbp+vT/Pv&#10;VEmftnSPyn+bK5OWBIBPHv8A4kH0OOQ8XeMLTQtY0nTo9FuL661CVRDJBbsVCJjzXd1QrGERjt3b&#10;QzOq5ALMvU3M6rp329LcqOJpG+wPI7AKM/IBvL7QFAGW5UYPANXV0gLrbTz7ZJJBgjjeVBJQEAgn&#10;A3beMqGPIBFAGLpmmXjLb2/yX1nJaj7OxkJlKqVyrEvtbduHICgZwDjbibQIhfx+fJia8VlN9NJY&#10;hDJGFLxANtXLAuHLjcqy+cq7BhUjh0TRLYxac9jHZx28kK28WlyBVSGN18oogK48vamV2nIGwb1Z&#10;c1fDi63rdlDqN7a22l61NY2ckzW7CRiBCWMMu5Q6qkxuAqg/dYsrh5JMAHRKkUsUkcTrsuCWinXD&#10;B1wMFuAueqjrlQpJPQR337to0L+ZGqrHOoUb13AjfuB+UHDL256HrmOzt9F07UZG0YKFvozN9ljY&#10;GNdnyySLwcbi8e5QcFtz7dzSM1q8srSYKt7bwzr9ldZJbiNTlGwHVuANrYXK8AlRxx8rEY+o6hDh&#10;tUthcXjLDIvk2y7lXkd9q/MCNoyQBlgeTxKLa3a3dPMMcV1uDNuZWB2YPIwVI24z+IxgVmaxrNn4&#10;EvfJk0y4uNMmWd2vYVVlsJUj3LE2TnayeZtboGXYxLOuYfH7aSfDLW0/iT+y1tZI5JLyG3jkVI0I&#10;LfLIrKFKBueQB83IUkRJ9io6mk2ty6hClvogQnzwkl5ONtqnUfL8wMh9lz6EqcEUfGHjPwJ8EdPk&#10;8SeNfEK3V81vGkYm2tdXLZYYCoBhTz0UBfmJzzXhXib9s3xJp9tY6P4Is9Pikt7WeHUWmDXFtcMJ&#10;AiSxyKY8HC7+MoRNj59uV+avjb+1Vpmia0JfGGvXGta1cbhHGqtPOePugABYVzwAyqme2ckR7WKj&#10;cfLrZHs3xj/aO134oljq2+y0RNrWfh63kDRhVzgyFFG7GQ23JUED720MPBvE/wC1P4L0fWZtMGvT&#10;OYTsdbGzkmWNh1VmQEbgev4Vznhbw98Y/wBo24W7llkstClVftEenSMsjMxUBXk2krwSzbDhQoJZ&#10;lOR9C+A/2Nvh34R8ORaXPqK6aWYyCG3tTIrg8b/kZQDxgjnkHkgg1lzTqfCFox3Ptf7vzZ/GoZHU&#10;nLU6WYBeW/M1Vmmxz79K9IwuU9TkzHtU/e4FeF/tjeITaeGtM8PQr815qLS7s8FIY8HPr80q/wDf&#10;P5e06nMfOVgflj+Y+9fLn7VviF77x5DpazsV0/TUDDdwJJGaQ/8Ajhj/AC+lY1ZWiM8N1eR59Une&#10;U8K4AY59M1RuGw3zEZ7e1SPIrsxI+8xccnIzVad8gDGW6bfavOe51xXukEx2rzycdP68VVdiTkD0&#10;9+1TStuf/e5+7g4qvI7OMHt/tYx9aRoj2r9jfTje+KprmPbu863jJ3Z6y8/+gfyr9AvBkZTQoSc/&#10;MzH/AMeNfDv7Dlg0l81xnG6+jA99iSNz/wB9fpX3R4XTy9BtQP4o84x6nNd1P+GYVNzQxkZoA2jI&#10;49qGPPT6/wCNHG7O32qjMcBzz+FKF4A20x1Xd5u4hvVT/nNOMu37zfxUAO69MdfyoZe5H5U0cHb7&#10;9qVmbGSOx+8aAGgAHHr0560iHbxTWcK2e3H8XWgOQduKAJFJHAj/AEqSJgxyWz6iq4mAON3606KY&#10;qMsO3Jx/nFAEtyoxk1nylVcqg/Wr0pVhgDP/AOqqEzAkkZoAEYLcRqNuN2Du7ZB/rXM/HnR7bxH8&#10;GPEUV3dC3W10qS/jcw73MlsPPEYB4G8RtGW9H7gkV0ErjZu/u4I9yOakS9K3AhZYZYWc+dGyllYE&#10;8g569/bnFAHxLp8+58I3J7c8HA9cY6/l+da1uV8gB12jHX19/eufazn0PVrjSL6KRLuxme3ui4xu&#10;kRihycDn5emMgAdRWvazsowrfKT83y9x/wDrreJmahkRsEA/MuOW+bOTz7cY/LrQkzMrKit6+uSO&#10;/v0/DrUCuWjJiGPlON3068e9OilPmZjdht+7z8wwf8f881aAkQ2cl7G+pIwjXO5t3B7AkdsHk8Zw&#10;M+lQWdxLabkg2tsu0ZXbA+6xKjJxwwPzZ7DqMcpON5+WOQsJAzKWxkDHGfz/AJ+tNtmEd75MyL83&#10;EbMOBnoW5HTjrx2ORxVCbPXPCt94cvvBV3K+j/aN0TQXU01x5mYgF8mU8DH7p9inHP2ZiQMivmv4&#10;W6i/gjx9rPwmvlZY4ZmS3EkzSMYjgxsTgL/qWgzgY3+ZwBmvavAV46W02jtbtN9quGEaQyYYzIm9&#10;EAHUuu6JevzTHqc15L+01Yz+F/FHhv406bCGtN76Vrgi3Sbwm5opdoGzDRswBYqS0qDoSQ3H3eZG&#10;V/esee/8FIfhDJ8TPgH/AMJ9pmniTWfA7Nct8uGezYbZ16ZyFAYcgYBzxX5f+JRqvhbxFb+MvC92&#10;1tfadeRXVjcw53RTRsJI3Bx2YD1HTrX7d6dPo3iC3/srUzHcWuoWbRXEBXKOjAg/UMCT7g1+SX7T&#10;/wADrv4N/FLxJ8KtRgZodJ1BjpU0mS0lm/zwMOM/dKjr1z2rkrR15kbU30P1Y+Anxp0f9pz9m/w5&#10;8eNDVfM1TTQ2oxxr/qL2I7bmIDHAEgfHqCp6YNdVpOpzQzBwUbLbn7np9eue/PHHfNfnn/wRH/aJ&#10;Hhb4jeIP2WfE1zi18SK2o+G/MbO2+hTE0Az08yIbvcxe9ffXiN/7GvmmCMI4xvwvJ245wO+PTrzw&#10;M4qJe9FSRfkegQajvtvNC7sY8xVXJ/yOamuJvMhURjOMbvc/5/yK5nw3rLCD99Jx0bcwz/nn3zx0&#10;xW9aT7rcW8aqFjXEcaqAAOT29P8A63biBkdw5AyDnurYqFZZXQq3B2/ezwc9v8/40SopVi0ZQqx/&#10;i6/561DKzRlWRsZ6Z/l71YDpXIBizt3deeKoXEzA7037dhHyx9BjqRz/AJPepxL+9J2qN3CqzZyA&#10;OPxz9ePrVW556bflPcj/ADipbAp3UiqHkV/lH9wZx1OM9xkn6Z6VRuZCeC7/AHfmX/OPerMzkKS7&#10;bjgbm4/z1+n9DTlJj3Lj5go+bHt1/wA5/SkBUklHm8EkxNlWx0PUfzHtzV7wx408SeANfm8TeE9W&#10;m0+4uhEmofZ41db2ND8qSowIk27n29GXe2xhuYNRuY9reY8ed3QqOv8An/PXmF2VRvR+PVapge4e&#10;EP2xkhkW0+Inhww7lUPfaX+9jyB87mI/Oo77V8wjPX19C8MfFX4W+ObVY/Dfia3kmKKzWc0+2ccc&#10;Flb5uw6jPynOMGvkmV2PzFzzwF45OeBweo6cVnXMImXbcWwnXd8rSKpx+GP6f/WV2gvc+0UsLJ5p&#10;7+GONri6t1gub62IW4ljQuVTemGwhklZRk7S8hXljltws0hQQ3imPAVn+8WYY78dfpzx6Yr4vbVd&#10;dhdWs/Eeqw+XCIla21aeLao6AFHG0DAx6bVI6ZrRtPjF8W9OjLWvxD1hRt2/6RIJiy5HP70MSR03&#10;Zz29cvmDQ+rdYsvs7x77Kafc6mOZVT/RmB+Xqd+WLbcgMMH5gF3E/Pv7S/7Y3gr9jbV9LuvjF8NP&#10;FV54Nm8NM2peJNKWfUrfTbyyM629m0bqkTS3is8aStOHMi2/nxxKqSLz+pfHv40Xy2oHj6aOSF98&#10;ci2NuFZgrL86hBvGGfAOV3bWOWVTXC+Otc8YeLtLfQfEviCS7sTcrdfYWhiWGKba67kRUAVSskgK&#10;/dbzWLA9oqOpy+5uXTlS5vfPr/4cfFzwV8ZvhXofxg8Da/HdaL4g0uHUdKkecKWEih1ikMZYJLGf&#10;3cifMySJIhBKMtUPF37Rfwe8GpLY+IfHtm13bIBPDp7edJEWHH7tPMcZHOSGAHU8ru+AfHk/ju40&#10;L/hGIfF2rLpdvbJb2ekLfNHZ28cYURwRwD93FGoGERQFQBVAACgeG+OLXXLwSfbby6uvs8m6Nbi4&#10;dzGvBK4J+U9ent6nD55C90+7Pjf/AMFEPDGk6hJa+Gr21t4RujWTXGWMvgH544wdzE7tpD4wFOVO&#10;4sPkmD9o7w94a8HaT8LfBNzcalZaDZxw6Lb3CxWscmxQiMxWJRJNswC5VncfeJOSfGZbGK1naC3i&#10;jiWaRSvl7RgHIGO35d89hkUbhIwNkyMu1sFT1wc4OO4xnt1xUX6jeh2njn46fF7XreTOvPplr57R&#10;ldPQpOnPRnPzIw/2Cn45Brvv+Cdul+A/ib8WpfhV4+Mc0l9azXukyXEm5bt0BaWJiX+Zwu6QHaSV&#10;ExJx8reIya/cHQV8PyQxNDH9yTGXVR0jB54HJHccDGMAR+DPHfiT4XeNtI+JXgq8+z6toOoR3tjI&#10;SVXzEfO19hBaNxlWXIBV2B4NZSWuorn7LeFvgz4I8DwJpNpoqxxpIZgq5YR7vmJYt0HzY4Len3QA&#10;Oq/suSxY2sNrHLGuBH+7VgigABQSM9s9T161V+DHxS8L/H34UeH/AIteEZM2Ot6elzaCVh5kMnzL&#10;JbNxgyRSK8TY43RnB71uXttZb187GfLGNpYDH/ASBXdFR5dDPqFzLgY/nVOe5KjNSTSZ3YFU7qQY&#10;wxrYkz9Vnd4pWU/Nwi7fX2r4v+NniR9Y8Ya9q4n3rLqEywSAdY0bYh/75Va+svHXiNfDvhK/13b8&#10;1raTXWD0YouVB+pAFfD/AIvkZbKOBSWZiBye+c57elctd2KitTED7V2sM9vmXqKrXUm7IY/QY/z/&#10;APqqw53Lg564GO/X61VuhNCcNC67l3LvXgg559/wNcJ0x2K8kmQCH3euP8//AKqrszbsK2Qfu5HH&#10;rUky5OML97PT/wCtVcnJ2lvx3dB60GiPqr9hqyZdPhuF/immkG0cEeUi5+vX8a+1NGJj0q2jJ6Qr&#10;uHpxXyL+xjp4g8M27Ffma1mYr7GUjPH4fSvri2ZI7VYkT7qqP06V6EP4aOaXxFoyEjI6U4tnlDUH&#10;mKh2scH1pHkIXcD/APXoJJDIz8K3+fpS+YA+WT1K5qHepQl8cnrino2Rkr26iqAmVj90jinbjnJ6&#10;1XEgPzAHGeMUu4g/7OByRUgI7OnLNTgWByPzao3KE5O4nj/9dJksPTaeKAJfMO3LN+lSQtnmq6uV&#10;GWbPPQ+lCEoxA/i/T2oAs9Btqnch92Qf0qyWyMY5HtVW7baOVP8AwHr1oAhLMOPeo1hQwZ8rOVxI&#10;3QNyVPftjAHX880HI4bn1pplbyWR1j2qwKsy/d9APfOTx2oA+W/2j9C/sD4w6syQ+RHqix6hb/vC&#10;fMEi4kfqSMzJKSOMZ4G3bXLaXcb1Xf8AKGbaTjocZwfyx9T716n+2Z4YME/h3xvbWrsqrLp11Nu+&#10;VcAyQr1xkj7QR9Ony14/o8ysGQ7jtGY/m4XLs3QcDLOxJ4z05wMaxIe50EDu8+0MOhU4Xk9+P8et&#10;O+cSbo2Dbjn5uwz1qvbygYkY46hemB93j36foeegpzzBnVcYO1jx246/5/8ArVomItSEktK38WAV&#10;565JxgDH+QPaqOuRqoE0i/KMHavXkAZ9c4x0Pb8pLm78q1lnDkjax+7n2AGO+TgfWjUYI59OkhBZ&#10;WMTJG0bkbG5w31H8lx71ZMjY0jWHNpDq2l3jW9xHOpaSNRuV1+XzQQowd2SABgdAPlBOl448I23x&#10;F8M6t4InVbe11SzE+lSNE4jglUF4WVEwGSJxLbhc4ZrUn+LA5Hw5LDb+dZ3dxBu8zcjM37ofN1YY&#10;3FQuCOhDHBGRtruvCt9d6vpbWyR77mzkEsJ8xmDQsQOOuFjlEahM4zeSY4XFXT3s+pFSOlzyH4Oa&#10;rI/hyTw/qdl5N1pk/lvbyOMrhVVVK5ONgXy+2TAT3Irwn/grB8IdO8UeHtB/aK0G2jZ9Of8AsrXD&#10;HjhZWbyJWxzwxZWyTjzMdq948d2lv8OvjOl5p6Na6R4qjW4g2qI40dmG5e7MyyFQWPG66fHQ1e1z&#10;wFZ/FHwZrnwr1+Np7DxFpctlM8m3KMVOybOPvK5DAjjg9DisZxVnFhHufjpa+LfE3wf+J2j/ABR8&#10;E3rW+qaDqkN7YuuQPMjYNtYccEAqV7gsOnFfs/Y+PT+0V+z1o/xk+Eer2dpca9o8Go6XJdR+bBDc&#10;AhntZgvzbN6NDIUw6qWKEOFI/Hn4xeCNZ8NapqXgjWUkh1DRb6SzvFaNlYNE20sM9M/5xivr3/gi&#10;h+0Wk+m+I/2UvFOqSK0OdY8LrM5YFM7bmALgrgErLxgkbs528c0NbxOnzPtjwnrl5PaQ3V/YfY5J&#10;oop57NrlJTBIyqTGWQ7SVOV3KSpIBHFdvY6nGYfMyX7Nt68nsP8APHrXnmpb9F1ZbV41Klzjf2BB&#10;wwPP8WOCc/iK6Hw7qjQqscp+RVA3H+LHORzyD+ftxms7cujA64XPn2wlV/lkjDKuBnn/ADz/AJNV&#10;7iRDFl/4fm3LngfT2/pSaRbJp1jMh2tbicG3Yfwq/wDBjgYDEgf7O0ckZMM8MkIWKSXzNrZ3jHzj&#10;8B7/AKUc3QCCaWSORdkZB3DC7u3b6gkY56Z7Cobx/NLGQbdo2tnjoQfyoucAuW2qWB6L7HP6Y/Lv&#10;VWSVvLkK/e3fu/mIG7jjr9PbH1pgVboIzGWNtzLjcB29fp79jge1Qu7fxo23bn7p68e+M/SprmUE&#10;lG2k5xuOASF4Off8PwqvIzopkxt+XLAk/n/P0+lICORRjIkyB2wOvt/nt+daVs/IhHP93+EZ9P8A&#10;ParLwqD5h27lbg7ec46/0qpNbru3Hhl+6UbkZ/x+lUBFcSgMrCT7uS+4Dp657HB9apzh0QMo+6Mg&#10;Kue/0/w61aHlOVUQY2gAjH3fb6D09vpVOeN5JFK/dJI+VT6dPfBo0AZIsiW5iZVC7v4sc5I6e/b3&#10;/nUkEhZXYMPnz8p9fT/6/p+dggtI2D8rHG3r26cjnp0Ocj9IJl80xqFOeN53YwMHnocn/HPtQwFh&#10;QRoZCPvAZVOfw64/xxzRe2sd1Gu1UK7SWbv6cfz/AAPvUtuzqxbzdxVQWwD6dOMmrMeFCrGqjttI&#10;GPYHHvxgf1p6k2OF8U+Hlnj8qUfdUFcL8wPI5JPPYevvnBryXx94KC3dxNH91ogsi7c5UHjv7jHc&#10;59819J3Om2d5b+VEF3Pl1VehHGT9ORz6frwfjPwf56NbpZ9OFaMdGxwB/dP6AfWlJAj5M8UeG5NO&#10;gZWiU7vuMAAQ3GDkDjdkHPQE+9cvf29zFd7GZfvbmZuF9enJGec+/sa998Z+DjBcOk6Rqp5VGUcj&#10;GOOnIx3HJ59j5d4t8IMspuY7dmU53xhRwB/X6dqzasVc4iaPLHy49pTO1U5+vHUHPuT3qpc2ux/N&#10;T7oxmQYxz05/z09K2r3SLpbtkTyWfj+H7xwDxyO355/PLvbLYzOqhWViO+c4APOM9P0AqSon2P8A&#10;8Ecv2koPBnj7Uf2avEeptDa+JLhtS8LuzHy0vkjAuLc4X/lrFGHBYhVNuwXLS4P6TT26l96Wvmhh&#10;ndu6e1fgdpmta94Y1i18U+Hr+Sz1TS7yG8028hUF7e4iYPHIucglWUHkdue9ftr+y/8AtB6d+0n8&#10;END+LHhSW1LX1qI9Ys7O4YrZX6fLPBhvmUBvmXfhijo3RgTrTl0FJG3LJ8rbR1bFZuqziKE4OD0B&#10;/Gr0v+qH+9WTrP30+n9K6nsZHmf7TmtjTPhtc2Me4NeTQ2aFT0+bzG/ArGw/GvkfxRdRy6isXkFt&#10;qE7vMwOv0PFfUX7Wn/InWf8A2Hv/AGhPXynrf/IXb/rmv8q4q/UuHxFWVkT7qhV/Hj881Tnk8vdK&#10;D65bd1+tWn6Sf9cf61Tl6f8AAm/nXKdJXcFRtbns3P8Anuf88VGgLzrGRk71xmnT/wCqP/Xb+tEP&#10;/H7F/wBfC0F2Ptz9knT47XwtbRs33bGEso/2iWzX08rLhVDZzwAO5r5t/Zc/5Fy1/wCuNn/IV9GD&#10;q/8Au/416MfhOaW5MHbGD9aSUknBB9doPWov4f8AgP8AUU6L735/+gikSSHceg9NtAKIxC98Cmx/&#10;61f91v5ChOn/AG0P86oB+fl+Rm4P40u4gYx/+ukj/wBb/wABH86X/lmf940gEcl2UkfXHem7+CzB&#10;iMfnRH3+ppD/AI0gHKT0I4/hHvTlbLbwdo61DF/q1/3v6mpPX/dNAFgttXPpVadSysCB71Kn3h+H&#10;8qif7n/Af6UAUpG5OB74pkGDcKQf+WbL8w+n+f8A9dB/13/Aqbcf6j8P6UAcD+1Pof8AbHwU1S4M&#10;Ek1zpt7b6hbrDk7SJBHIxA/hWGWYn069s18uWJe23RQRFVKg84GQDgdvc5/ka+xvi7/yS/xb/wBi&#10;3ff+k718bxf8eCf7r/yFaUyZG9asS8ux96718oD+EYBJ5/l2AHrxYeaGPiOVvlfOOTnJIwRx0Gf5&#10;9hnM0f8A111/17p/WrSf8eA+jf8AoK1tykkmyN7pGkkDRw8bc8u3bJPIIH889hVvzley+zcfunLR&#10;qqAZyRxnqeM8duccmqsH/H7D/vD/ANBNSW3+vb/rn/VqaIluVdQV7W8jucN95ZI22eh69RwMH8sH&#10;uK6zwp4mTTfECyX960VvcXQhupLcGSTZIHjZ0UD5ym/zFXBwUQDvnk9X/h/65t/6FVqz/wCPBv8A&#10;eX/0E0+o1qix+1D4Ul1PQ/sVxDb2d5pHmXUk0UcbGOMZS5iWQnhULM6heGZRx8oqv8P71td8M22t&#10;XKxi5Vdsixkt5bgjcobP7zkMN3AYEYA6nrfib/yBZP8Argv/AKFXmX7Pn/Iv/wDb1/8AEUT/AIhl&#10;H4T5I/4Kv/BmDw78VdL+M2hWfl6d4ws/I1HqqrfxAAH/AIFH1OOq9+K+Ovhb8VfEf7Nfx18O/GLw&#10;xdNHdaPqSzyBcYnhJ2zQnnBDRllx+PHFfpF/wU1/5NT03/sZI/8A0OSvzB+I/wDyC1/3l/8ARE1c&#10;dRctTQ6qXvQP3Au/EHh7x74W0vx14Luo7jT9VsYdQ06YMMGCRQygYzyM4KkdcqcZxUOh3os2jG7b&#10;G33m5HAHB9B+PHrivLv+Ce//ACYv8Nf+wJL/AOlEldr4W/5Cmrf9hhf/AEnhqZPmdxxPVrHVoxpY&#10;jeWM+YynyyuN3HVT647dwMfSw7Jcws3mLllzHtbjn09jj+YPINcrpv8Aql/66L/KtyD/AI8l/wCv&#10;wf8AstZvQbYTybbZpELN8+7GcZ9v/wBf6Yqi2VLqHJDHCquBnIxt9h79fTpWldf6+X/e/qay7vo3&#10;/XwP/QxVCI45Fk3oD90hW5B2t2xn2x09fWoZMndluOCfm6cYxnv1/wA9KG/1S/7qfyFP/iH/AFxP&#10;86pAVHMvm+YTgMPusSOf8ev+RTHZXC7l3N1UsM7T/n/PepW/1p/3m/pUE/8ArF/31/m1F9AKrxLv&#10;ZC3DNnfuOR7fl+lQSHy9yEHHDM+48d/y4H4GpB/n8qG/9l/oKQFG4k2kCJwN2Bzjr9B2/wAKbbxq&#10;n3VbcxIbb/DnOev59sD0wcQn/kAN/wBdv/bqpouv/bRf6VVgHRxAFmjPDHJx34/WrQ+5saMD5QNz&#10;fQ/y/wA461Ti/wBZ/wABT+SVdi/1sf8A13P9aYFmGURnazZ4AJx15yfqar6lpNvqsUhVOFOCysDt&#10;5/Hn/GrGnf8AH0v0H9aks/8AU/l/KgzPMfGHgi2nVmW2VlZSJCrbsuvfPHPHTr69DXk/jPwSIjKk&#10;tuzR9S23gHHP1GCM9RX0P4k/1c3+8f515b4w/wCQZJ/18D+VZlRPAte8IeQ/lTwBVbd+8ZThu+en&#10;uc4JwPoa5zUdBkgczSW6+YozIOu4Z6j2z36ce1epXn/ILs/+uMP8hXHaz/x4r/12FS0Uef6jo8oc&#10;uB7ckY/+vV3wn8V/jr8NrGbRPhZ8afFXhewnuDcXGn6HrVxbxSTlVVpSscgBYqiLk84VR2FTy/8A&#10;HrF/up/JqoSf66T/AHzUlRP/2VBLAwQUAAYACAAAACEAzXs8ZuAAAAAMAQAADwAAAGRycy9kb3du&#10;cmV2LnhtbEyPQUvEMBCF74L/IYzgzU3clrrWposICyJerILuLW3GtmwzqU22W/+940lv83gfb94r&#10;tosbxIxT6D1puF4pEEiNtz21Gt5ed1cbECEasmbwhBq+McC2PD8rTG79iV5wrmIrOIRCbjR0MY65&#10;lKHp0Jmw8iMSe59+ciaynFppJ3PicDfItVKZdKYn/tCZER86bA7V0Wl4ssnzx1LZPdXp+04+fu3x&#10;MI9aX14s93cgIi7xD4bf+lwdSu5U+yPZIAbWSXbLqIYbteGDiTTNMhA1W2qtEpBlIf+PKH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HaQGpDmAgAAPQYAAA4AAAAA&#10;AAAAAAAAAAAAPAIAAGRycy9lMm9Eb2MueG1sUEsBAi0ACgAAAAAAAAAhAHVBnucBhAEAAYQBABUA&#10;AAAAAAAAAAAAAAAATgUAAGRycy9tZWRpYS9pbWFnZTEuanBlZ1BLAQItABQABgAIAAAAIQDNezxm&#10;4AAAAAwBAAAPAAAAAAAAAAAAAAAAAIKJAQBkcnMvZG93bnJldi54bWxQSwECLQAUAAYACAAAACEA&#10;WGCzG7oAAAAiAQAAGQAAAAAAAAAAAAAAAACPigEAZHJzL19yZWxzL2Uyb0RvYy54bWwucmVsc1BL&#10;BQYAAAAABgAGAH0BAACAiwEAAAA=&#10;" strokecolor="red" strokeweight="1pt">
                <v:fill r:id="rId121" o:title="" recolor="t" rotate="t" type="frame"/>
                <v:stroke joinstyle="miter"/>
              </v:oval>
            </w:pict>
          </mc:Fallback>
        </mc:AlternateContent>
      </w:r>
      <w:r w:rsidR="00C15CF4">
        <mc:AlternateContent>
          <mc:Choice Requires="wps">
            <w:drawing>
              <wp:anchor distT="0" distB="0" distL="114300" distR="114300" simplePos="0" relativeHeight="251676672" behindDoc="0" locked="0" layoutInCell="1" allowOverlap="1" wp14:anchorId="2355D786" wp14:editId="722BF323">
                <wp:simplePos x="0" y="0"/>
                <wp:positionH relativeFrom="column">
                  <wp:posOffset>2841256</wp:posOffset>
                </wp:positionH>
                <wp:positionV relativeFrom="paragraph">
                  <wp:posOffset>6267804</wp:posOffset>
                </wp:positionV>
                <wp:extent cx="501901" cy="489097"/>
                <wp:effectExtent l="0" t="0" r="12700" b="25400"/>
                <wp:wrapNone/>
                <wp:docPr id="1846613513" name="Oval 4"/>
                <wp:cNvGraphicFramePr/>
                <a:graphic xmlns:a="http://schemas.openxmlformats.org/drawingml/2006/main">
                  <a:graphicData uri="http://schemas.microsoft.com/office/word/2010/wordprocessingShape">
                    <wps:wsp>
                      <wps:cNvSpPr/>
                      <wps:spPr>
                        <a:xfrm>
                          <a:off x="0" y="0"/>
                          <a:ext cx="501901" cy="489097"/>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DBCB1D" id="Oval 4" o:spid="_x0000_s1026" style="position:absolute;margin-left:223.7pt;margin-top:493.55pt;width:39.5pt;height: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6qyfQIAAGEFAAAOAAAAZHJzL2Uyb0RvYy54bWysVEtrGzEQvhf6H4Tuze4ap4lN1sEkuBRC&#10;EuKUnGWt5BVoNaoke+3++o60D5sm9FC6B+08v3loRje3h0aTvXBegSlpcZFTIgyHSpltSX+8rr5c&#10;U+IDMxXTYERJj8LT28XnTzetnYsJ1KAr4QiCGD9vbUnrEOw8yzyvRcP8BVhhUCnBNSwg67ZZ5ViL&#10;6I3OJnn+NWvBVdYBF96j9L5T0kXCl1Lw8CSlF4HokmJuIZ0unZt4ZosbNt86ZmvF+zTYP2TRMGUw&#10;6Ah1zwIjO6feQTWKO/AgwwWHJgMpFRepBqymyP+oZl0zK1It2Bxvxzb5/wfLH/dr++ywDa31c49k&#10;rOIgXRP/mB85pGYdx2aJQyAchZd5McsLSjiqptezfHYVm5mdnK3z4ZuAhkSipEJrZX0sh83Z/sGH&#10;znqwimIDK6V1uhJtosCDVlWUJcZtN3fakT3Du1ytcvz6iGdmGD+6ZqdqEhWOWkQMbV6EJKrC/Ccp&#10;kzRoYoRlnAsTik5Vs0p00YrLs2BxNKNHKjYBRmSJWY7YPcBg2YEM2F3dvX10FWlOR+f8b4l1zqNH&#10;igwmjM6NMuA+AtBYVR+5sx+a1LUmdmkD1fHZEQfdlnjLVwqv7oH58MwcrgUuEK56eMJDamhLCj1F&#10;SQ3u10fyaI/TilpKWlyzkvqfO+YEJfq7wTmeFdNp3MvETC+vJsi4c83mXGN2zR3g7ePYYXaJjPZB&#10;D6R00Lzhi7CMUVHFDMfYJeXBDcxd6NYf3xQulstkhrtoWXgwa8sjeOxqnMvXwxtztp/fgIP/CMNK&#10;vpvhzjZ6GljuAkiVBvzU177fuMdpcPo3Jz4U53yyOr2Mi98AAAD//wMAUEsDBBQABgAIAAAAIQD8&#10;G6KY3gAAAAwBAAAPAAAAZHJzL2Rvd25yZXYueG1sTI/BTsMwDIbvSLxDZCQuiKWdStaVptOEtAPH&#10;bUhcs8a0FYlTNdnWvT3mBEfbn35/f72ZvRMXnOIQSEO+yEAgtcEO1Gn4OO6eSxAxGbLGBUINN4yw&#10;ae7valPZcKU9Xg6pExxCsTIa+pTGSsrY9uhNXIQRiW9fYfIm8Th10k7myuHeyWWWKenNQPyhNyO+&#10;9dh+H85ew/Ymk9vH9e7JKlIqfcZ340qtHx/m7SuIhHP6g+FXn9WhYadTOJONwmkoilXBqIZ1ucpB&#10;MPGyVLw5MZqpIgfZ1PJ/ieYHAAD//wMAUEsBAi0AFAAGAAgAAAAhALaDOJL+AAAA4QEAABMAAAAA&#10;AAAAAAAAAAAAAAAAAFtDb250ZW50X1R5cGVzXS54bWxQSwECLQAUAAYACAAAACEAOP0h/9YAAACU&#10;AQAACwAAAAAAAAAAAAAAAAAvAQAAX3JlbHMvLnJlbHNQSwECLQAUAAYACAAAACEAvTuqsn0CAABh&#10;BQAADgAAAAAAAAAAAAAAAAAuAgAAZHJzL2Uyb0RvYy54bWxQSwECLQAUAAYACAAAACEA/BuimN4A&#10;AAAMAQAADwAAAAAAAAAAAAAAAADXBAAAZHJzL2Rvd25yZXYueG1sUEsFBgAAAAAEAAQA8wAAAOIF&#10;AAAAAA==&#10;" filled="f" strokecolor="red" strokeweight="1pt">
                <v:stroke joinstyle="miter"/>
              </v:oval>
            </w:pict>
          </mc:Fallback>
        </mc:AlternateContent>
      </w:r>
    </w:p>
    <w:p w14:paraId="4F73B75B" w14:textId="39E09414" w:rsidR="00D701F6" w:rsidRPr="00B2564A" w:rsidRDefault="0012233F" w:rsidP="00E96E28">
      <w:pPr>
        <w:jc w:val="center"/>
      </w:pPr>
      <w:r>
        <mc:AlternateContent>
          <mc:Choice Requires="wps">
            <w:drawing>
              <wp:anchor distT="0" distB="0" distL="114300" distR="114300" simplePos="0" relativeHeight="251685888" behindDoc="0" locked="0" layoutInCell="1" allowOverlap="1" wp14:anchorId="1F3E4B8C" wp14:editId="33CDEE0E">
                <wp:simplePos x="0" y="0"/>
                <wp:positionH relativeFrom="column">
                  <wp:posOffset>3972561</wp:posOffset>
                </wp:positionH>
                <wp:positionV relativeFrom="paragraph">
                  <wp:posOffset>2375535</wp:posOffset>
                </wp:positionV>
                <wp:extent cx="876300" cy="0"/>
                <wp:effectExtent l="0" t="0" r="0" b="0"/>
                <wp:wrapNone/>
                <wp:docPr id="1948589919" name="Straight Connector 7"/>
                <wp:cNvGraphicFramePr/>
                <a:graphic xmlns:a="http://schemas.openxmlformats.org/drawingml/2006/main">
                  <a:graphicData uri="http://schemas.microsoft.com/office/word/2010/wordprocessingShape">
                    <wps:wsp>
                      <wps:cNvCnPr/>
                      <wps:spPr>
                        <a:xfrm>
                          <a:off x="0" y="0"/>
                          <a:ext cx="876300"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B4C071" id="Straight Connector 7" o:spid="_x0000_s1026" style="position:absolute;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8pt,187.05pt" to="381.8pt,18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WxBvgEAAN4DAAAOAAAAZHJzL2Uyb0RvYy54bWysU8tu2zAQvBfoPxC815JdIAkEyzkkcC5F&#10;G/TxATS1tAjwhSVryX/fJSXLQVMUaBEdKC25Mzs7XG3vR2vYCTBq71q+XtWcgZO+0+7Y8h/f9x/u&#10;OItJuE4Y76DlZ4j8fvf+3XYIDWx8700HyIjExWYILe9TCk1VRdmDFXHlAzg6VB6tSBTisepQDMRu&#10;TbWp65tq8NgF9BJipN3H6ZDvCr9SINMXpSIkZlpO2lJZsayHvFa7rWiOKEKv5SxD/IcKK7SjogvV&#10;o0iC/UT9ispqiT56lVbS28orpSWUHqibdf1bN996EaD0QubEsNgU345Wfj49uGckG4YQmxieMXcx&#10;KrT5TfrYWMw6L2bBmJikzbvbm481WSovR9UVFzCmJ/CW5Y+WG+1yG6IRp08xUS1KvaTkbePYQMOz&#10;uSW+HEdvdLfXxpQAj4cHg+wk6Ar3+5qefGtE8SKNIuNo89pE+UpnA1OBr6CY7kj2eqqQ5wsWWiEl&#10;uLSeeY2j7AxTJGEBztL+BpzzMxTK7P0LeEGUyt6lBWy18/gn2Wm8SFZT/sWBqe9swcF353K9xRoa&#10;ouLcPPB5Sl/GBX79LXe/AAAA//8DAFBLAwQUAAYACAAAACEAqkLxt+AAAAALAQAADwAAAGRycy9k&#10;b3ducmV2LnhtbEyPwU7DMAyG70i8Q2QkbizdxjIoTacJaYgdODCGxDFNvbbQOFWTdeXtZyQkOPr3&#10;p9+fs9XoWjFgHxpPGqaTBASS9WVDlYb92+bmDkSIhkrTekIN3xhglV9eZCYt/YlecdjFSnAJhdRo&#10;qGPsUimDrdGZMPEdEu8Ovncm8thXsuzNictdK2dJoqQzDfGF2nT4WKP92h2dhveN+9g/vyi5+LTb&#10;ZP10fxgLO2h9fTWuH0BEHOMfDD/6rA45OxX+SGUQrQY1WyhGNcyXt1MQTCzVnJPiN5F5Jv//kJ8B&#10;AAD//wMAUEsBAi0AFAAGAAgAAAAhALaDOJL+AAAA4QEAABMAAAAAAAAAAAAAAAAAAAAAAFtDb250&#10;ZW50X1R5cGVzXS54bWxQSwECLQAUAAYACAAAACEAOP0h/9YAAACUAQAACwAAAAAAAAAAAAAAAAAv&#10;AQAAX3JlbHMvLnJlbHNQSwECLQAUAAYACAAAACEASd1sQb4BAADeAwAADgAAAAAAAAAAAAAAAAAu&#10;AgAAZHJzL2Uyb0RvYy54bWxQSwECLQAUAAYACAAAACEAqkLxt+AAAAALAQAADwAAAAAAAAAAAAAA&#10;AAAYBAAAZHJzL2Rvd25yZXYueG1sUEsFBgAAAAAEAAQA8wAAACUFAAAAAA==&#10;" strokecolor="red" strokeweight="1pt">
                <v:stroke joinstyle="miter"/>
              </v:line>
            </w:pict>
          </mc:Fallback>
        </mc:AlternateContent>
      </w:r>
      <w:r>
        <mc:AlternateContent>
          <mc:Choice Requires="wps">
            <w:drawing>
              <wp:anchor distT="0" distB="0" distL="114300" distR="114300" simplePos="0" relativeHeight="251684864" behindDoc="0" locked="0" layoutInCell="1" allowOverlap="1" wp14:anchorId="6FAFA342" wp14:editId="41AF42C0">
                <wp:simplePos x="0" y="0"/>
                <wp:positionH relativeFrom="column">
                  <wp:posOffset>3890010</wp:posOffset>
                </wp:positionH>
                <wp:positionV relativeFrom="paragraph">
                  <wp:posOffset>2140585</wp:posOffset>
                </wp:positionV>
                <wp:extent cx="1060450" cy="596900"/>
                <wp:effectExtent l="0" t="0" r="0" b="0"/>
                <wp:wrapNone/>
                <wp:docPr id="355308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596900"/>
                        </a:xfrm>
                        <a:prstGeom prst="rect">
                          <a:avLst/>
                        </a:prstGeom>
                        <a:noFill/>
                        <a:ln w="9525">
                          <a:noFill/>
                          <a:miter lim="800000"/>
                          <a:headEnd/>
                          <a:tailEnd/>
                        </a:ln>
                      </wps:spPr>
                      <wps:txbx>
                        <w:txbxContent>
                          <w:p w14:paraId="3D7CB240" w14:textId="6FBF343F" w:rsidR="00D17E2A" w:rsidRDefault="0012233F" w:rsidP="00D17E2A">
                            <w:pPr>
                              <w:spacing w:after="0"/>
                              <w:rPr>
                                <w:color w:val="FF0000"/>
                              </w:rPr>
                            </w:pPr>
                            <w:r>
                              <w:rPr>
                                <w:color w:val="FF0000"/>
                              </w:rPr>
                              <w:t>Encased PCB</w:t>
                            </w:r>
                          </w:p>
                          <w:p w14:paraId="163DA134" w14:textId="15444B20" w:rsidR="00D17E2A" w:rsidRPr="00BC66D0" w:rsidRDefault="00D17E2A" w:rsidP="00D17E2A">
                            <w:pPr>
                              <w:rPr>
                                <w:color w:val="FF0000"/>
                              </w:rPr>
                            </w:pPr>
                            <w:r>
                              <w:rPr>
                                <w:color w:val="FF0000"/>
                              </w:rPr>
                              <w:t>(</w:t>
                            </w:r>
                            <w:r w:rsidR="00E03BBF">
                              <w:rPr>
                                <w:color w:val="FF0000"/>
                              </w:rPr>
                              <w:t>Appendix I</w:t>
                            </w:r>
                            <w:r>
                              <w:rPr>
                                <w:color w:val="FF000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AFA342" id="_x0000_s1027" type="#_x0000_t202" style="position:absolute;left:0;text-align:left;margin-left:306.3pt;margin-top:168.55pt;width:83.5pt;height:4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z0k+gEAANQDAAAOAAAAZHJzL2Uyb0RvYy54bWysU8tu2zAQvBfoPxC815IN240Fy0GaNEWB&#10;9AGk/QCaoiyiJJdd0pbSr++SUhyjvRXVgeBqydmd2eH2erCGnRQGDa7m81nJmXISGu0ONf/+7f7N&#10;FWchCtcIA07V/EkFfr17/Wrb+0otoAPTKGQE4kLV+5p3MfqqKILslBVhBl45SraAVkQK8VA0KHpC&#10;t6ZYlOW66AEbjyBVCPT3bkzyXcZvWyXjl7YNKjJTc+ot5hXzuk9rsduK6oDCd1pObYh/6MIK7ajo&#10;GepORMGOqP+CsloiBGjjTIItoG21VJkDsZmXf7B57IRXmQuJE/xZpvD/YOXn06P/iiwO72CgAWYS&#10;wT+A/BGYg9tOuIO6QYS+U6KhwvMkWdH7UE1Xk9ShCglk33+ChoYsjhEy0NCiTaoQT0boNICns+hq&#10;iEymkuW6XK4oJSm32qw3ZZ5KIarn2x5D/KDAsrSpOdJQM7o4PYSYuhHV85FUzMG9NiYP1jjW13yz&#10;WqzyhYuM1ZF8Z7St+VWZvtEJieR71+TLUWgz7qmAcRPrRHSkHIf9wHQzSZJE2EPzRDIgjDajZ0Gb&#10;DvAXZz1ZrObh51Gg4sx8dCTlZr5cJk/mYLl6u6AALzP7y4xwkqBqHjkbt7cx+3ikfEOStzqr8dLJ&#10;1DJZJ4s02Tx58zLOp14e4+43AAAA//8DAFBLAwQUAAYACAAAACEA7Zmj898AAAALAQAADwAAAGRy&#10;cy9kb3ducmV2LnhtbEyPwU7DMAyG70i8Q2QkbizJOlpW6k4IxBXEYJO4Za3XVjRO1WRreXvCCY62&#10;P/3+/mIz216cafSdYwS9UCCIK1d33CB8vD/f3IHwwXBteseE8E0eNuXlRWHy2k38RudtaEQMYZ8b&#10;hDaEIZfSVy1Z4xduII63oxutCXEcG1mPZorhtpdLpVJpTcfxQ2sGemyp+tqeLMLu5fi5X6nX5sne&#10;DpOblWS7lojXV/PDPYhAc/iD4Vc/qkMZnQ7uxLUXPUKql2lEEZIk0yAikWXruDkgrBKtQZaF/N+h&#10;/AEAAP//AwBQSwECLQAUAAYACAAAACEAtoM4kv4AAADhAQAAEwAAAAAAAAAAAAAAAAAAAAAAW0Nv&#10;bnRlbnRfVHlwZXNdLnhtbFBLAQItABQABgAIAAAAIQA4/SH/1gAAAJQBAAALAAAAAAAAAAAAAAAA&#10;AC8BAABfcmVscy8ucmVsc1BLAQItABQABgAIAAAAIQDuOz0k+gEAANQDAAAOAAAAAAAAAAAAAAAA&#10;AC4CAABkcnMvZTJvRG9jLnhtbFBLAQItABQABgAIAAAAIQDtmaPz3wAAAAsBAAAPAAAAAAAAAAAA&#10;AAAAAFQEAABkcnMvZG93bnJldi54bWxQSwUGAAAAAAQABADzAAAAYAUAAAAA&#10;" filled="f" stroked="f">
                <v:textbox>
                  <w:txbxContent>
                    <w:p w14:paraId="3D7CB240" w14:textId="6FBF343F" w:rsidR="00D17E2A" w:rsidRDefault="0012233F" w:rsidP="00D17E2A">
                      <w:pPr>
                        <w:spacing w:after="0"/>
                        <w:rPr>
                          <w:color w:val="FF0000"/>
                        </w:rPr>
                      </w:pPr>
                      <w:r>
                        <w:rPr>
                          <w:color w:val="FF0000"/>
                        </w:rPr>
                        <w:t>Encased PCB</w:t>
                      </w:r>
                    </w:p>
                    <w:p w14:paraId="163DA134" w14:textId="15444B20" w:rsidR="00D17E2A" w:rsidRPr="00BC66D0" w:rsidRDefault="00D17E2A" w:rsidP="00D17E2A">
                      <w:pPr>
                        <w:rPr>
                          <w:color w:val="FF0000"/>
                        </w:rPr>
                      </w:pPr>
                      <w:r>
                        <w:rPr>
                          <w:color w:val="FF0000"/>
                        </w:rPr>
                        <w:t>(</w:t>
                      </w:r>
                      <w:r w:rsidR="00E03BBF">
                        <w:rPr>
                          <w:color w:val="FF0000"/>
                        </w:rPr>
                        <w:t>Appendix I</w:t>
                      </w:r>
                      <w:r>
                        <w:rPr>
                          <w:color w:val="FF0000"/>
                        </w:rPr>
                        <w:t>)</w:t>
                      </w:r>
                    </w:p>
                  </w:txbxContent>
                </v:textbox>
              </v:shape>
            </w:pict>
          </mc:Fallback>
        </mc:AlternateContent>
      </w:r>
      <w:r w:rsidR="00CC7C92">
        <mc:AlternateContent>
          <mc:Choice Requires="wps">
            <w:drawing>
              <wp:anchor distT="0" distB="0" distL="114300" distR="114300" simplePos="0" relativeHeight="251662336" behindDoc="0" locked="0" layoutInCell="1" allowOverlap="1" wp14:anchorId="021E5B14" wp14:editId="6F9E5998">
                <wp:simplePos x="0" y="0"/>
                <wp:positionH relativeFrom="column">
                  <wp:posOffset>1263015</wp:posOffset>
                </wp:positionH>
                <wp:positionV relativeFrom="paragraph">
                  <wp:posOffset>214630</wp:posOffset>
                </wp:positionV>
                <wp:extent cx="9779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1404620"/>
                        </a:xfrm>
                        <a:prstGeom prst="rect">
                          <a:avLst/>
                        </a:prstGeom>
                        <a:noFill/>
                        <a:ln w="9525">
                          <a:noFill/>
                          <a:miter lim="800000"/>
                          <a:headEnd/>
                          <a:tailEnd/>
                        </a:ln>
                      </wps:spPr>
                      <wps:txbx>
                        <w:txbxContent>
                          <w:p w14:paraId="46FD9B81" w14:textId="612DD482" w:rsidR="00BC66D0" w:rsidRPr="00BC66D0" w:rsidRDefault="00BC66D0">
                            <w:pPr>
                              <w:rPr>
                                <w:color w:val="FF0000"/>
                              </w:rPr>
                            </w:pPr>
                            <w:r w:rsidRPr="00BC66D0">
                              <w:rPr>
                                <w:color w:val="FF0000"/>
                              </w:rPr>
                              <w:t>Wind vane</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21E5B14" id="_x0000_s1028" type="#_x0000_t202" style="position:absolute;left:0;text-align:left;margin-left:99.45pt;margin-top:16.9pt;width:77pt;height:110.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HW/QEAANQDAAAOAAAAZHJzL2Uyb0RvYy54bWysU1Fv0zAQfkfiP1h+p0mrdl2jptPYKEIa&#10;A2nwA66O01jYPmO7Tcav5+x0XQVviDxYti/33X3ffV7fDEazo/RBoa35dFJyJq3ARtl9zb9/2767&#10;5ixEsA1otLLmzzLwm83bN+veVXKGHepGekYgNlS9q3kXo6uKIohOGggTdNJSsEVvINLR74vGQ0/o&#10;RhezsrwqevSN8yhkCHR7Pwb5JuO3rRTxS9sGGZmuOfUW8+rzuktrsVlDtffgOiVObcA/dGFAWSp6&#10;hrqHCOzg1V9QRgmPAds4EWgKbFslZOZAbKblH2yeOnAycyFxgjvLFP4frHg8PrmvnsXhPQ40wEwi&#10;uAcUPwKzeNeB3ctb77HvJDRUeJokK3oXqlNqkjpUIYHs+s/Y0JDhEDEDDa03SRXiyQidBvB8Fl0O&#10;kQm6XC2Xq5IigkLTeTm/muWpFFC9ZDsf4keJhqVNzT0NNaPD8SHE1A1UL7+kYha3Sus8WG1ZTxUW&#10;s0VOuIgYFcl3WpmaX5fpG52QSH6wTU6OoPS4pwLanlgnoiPlOOwGppqaz1JuEmGHzTPJ4HG0GT0L&#10;2nTof3HWk8VqHn4ewEvO9CdLUq6m83nyZD7MF0sizvxlZHcZASsIquaRs3F7F7OPE+Xgbknyrcpq&#10;vHZyapmsk0U62Tx58/Kc/3p9jJvfAAAA//8DAFBLAwQUAAYACAAAACEA4csP+N0AAAAKAQAADwAA&#10;AGRycy9kb3ducmV2LnhtbEyPzU7DMBCE70i8g7VI3KjdREFtiFNV/EgcuFDC3Y2XOCJeR7HbpG/P&#10;coLjzH6anal2ix/EGafYB9KwXikQSG2wPXUamo+Xuw2ImAxZMwRCDReMsKuvrypT2jDTO54PqRMc&#10;QrE0GlxKYyllbB16E1dhROLbV5i8SSynTtrJzBzuB5kpdS+96Yk/ODPio8P2+3DyGlKy+/Wlefbx&#10;9XN5e5qdagvTaH17s+wfQCRc0h8Mv/W5OtTc6RhOZKMYWG83W0Y15DlPYCAvMjaOGrKiUCDrSv6f&#10;UP8AAAD//wMAUEsBAi0AFAAGAAgAAAAhALaDOJL+AAAA4QEAABMAAAAAAAAAAAAAAAAAAAAAAFtD&#10;b250ZW50X1R5cGVzXS54bWxQSwECLQAUAAYACAAAACEAOP0h/9YAAACUAQAACwAAAAAAAAAAAAAA&#10;AAAvAQAAX3JlbHMvLnJlbHNQSwECLQAUAAYACAAAACEAjP0B1v0BAADUAwAADgAAAAAAAAAAAAAA&#10;AAAuAgAAZHJzL2Uyb0RvYy54bWxQSwECLQAUAAYACAAAACEA4csP+N0AAAAKAQAADwAAAAAAAAAA&#10;AAAAAABXBAAAZHJzL2Rvd25yZXYueG1sUEsFBgAAAAAEAAQA8wAAAGEFAAAAAA==&#10;" filled="f" stroked="f">
                <v:textbox style="mso-fit-shape-to-text:t">
                  <w:txbxContent>
                    <w:p w14:paraId="46FD9B81" w14:textId="612DD482" w:rsidR="00BC66D0" w:rsidRPr="00BC66D0" w:rsidRDefault="00BC66D0">
                      <w:pPr>
                        <w:rPr>
                          <w:color w:val="FF0000"/>
                        </w:rPr>
                      </w:pPr>
                      <w:r w:rsidRPr="00BC66D0">
                        <w:rPr>
                          <w:color w:val="FF0000"/>
                        </w:rPr>
                        <w:t>Wind vane</w:t>
                      </w:r>
                    </w:p>
                  </w:txbxContent>
                </v:textbox>
              </v:shape>
            </w:pict>
          </mc:Fallback>
        </mc:AlternateContent>
      </w:r>
      <w:r w:rsidR="00CC7C92">
        <mc:AlternateContent>
          <mc:Choice Requires="wps">
            <w:drawing>
              <wp:anchor distT="0" distB="0" distL="114300" distR="114300" simplePos="0" relativeHeight="251687936" behindDoc="0" locked="0" layoutInCell="1" allowOverlap="1" wp14:anchorId="05A4ECEE" wp14:editId="14350E3A">
                <wp:simplePos x="0" y="0"/>
                <wp:positionH relativeFrom="column">
                  <wp:posOffset>3067050</wp:posOffset>
                </wp:positionH>
                <wp:positionV relativeFrom="paragraph">
                  <wp:posOffset>622594</wp:posOffset>
                </wp:positionV>
                <wp:extent cx="1003110" cy="354842"/>
                <wp:effectExtent l="0" t="0" r="0" b="0"/>
                <wp:wrapNone/>
                <wp:docPr id="13340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3110" cy="354842"/>
                        </a:xfrm>
                        <a:prstGeom prst="rect">
                          <a:avLst/>
                        </a:prstGeom>
                        <a:noFill/>
                        <a:ln w="9525">
                          <a:noFill/>
                          <a:miter lim="800000"/>
                          <a:headEnd/>
                          <a:tailEnd/>
                        </a:ln>
                      </wps:spPr>
                      <wps:txbx>
                        <w:txbxContent>
                          <w:p w14:paraId="2DE4AED7" w14:textId="0063DFA0" w:rsidR="00BC66D0" w:rsidRPr="00BC66D0" w:rsidRDefault="00BC66D0" w:rsidP="00BC66D0">
                            <w:pPr>
                              <w:rPr>
                                <w:color w:val="FF0000"/>
                              </w:rPr>
                            </w:pPr>
                            <w:r>
                              <w:rPr>
                                <w:color w:val="FF0000"/>
                              </w:rPr>
                              <w:t>Anemome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4ECEE" id="_x0000_s1029" type="#_x0000_t202" style="position:absolute;left:0;text-align:left;margin-left:241.5pt;margin-top:49pt;width:79pt;height:27.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Lr7+wEAANQDAAAOAAAAZHJzL2Uyb0RvYy54bWysU8tu2zAQvBfoPxC815Icu3UEy0GaNEWB&#10;9AGk/YA1RVlESS5L0pbSr8+SchyjvRXVgSC13Nmd2eH6ajSaHaQPCm3Dq1nJmbQCW2V3Df/x/e7N&#10;irMQwbag0cqGP8rArzavX60HV8s59qhb6RmB2FAPruF9jK4uiiB6aSDM0ElLwQ69gUhHvytaDwOh&#10;G13My/JtMaBvnUchQ6C/t1OQbzJ+10kRv3ZdkJHphlNvMa8+r9u0Fps11DsPrlfi2Ab8QxcGlKWi&#10;J6hbiMD2Xv0FZZTwGLCLM4GmwK5TQmYOxKYq/2Dz0IOTmQuJE9xJpvD/YMWXw4P75lkc3+NIA8wk&#10;grtH8TMwizc92J289h6HXkJLhaskWTG4UB9Tk9ShDglkO3zGloYM+4gZaOy8SaoQT0boNIDHk+hy&#10;jEykkmV5UVUUEhS7WC5Wi3kuAfVztvMhfpRoWNo03NNQMzoc7kNM3UD9fCUVs3intM6D1ZYNDb9c&#10;zpc54SxiVCTfaWUavirTNzkhkfxg25wcQelpTwW0PbJORCfKcdyOTLXUdMpNImyxfSQZPE42o2dB&#10;mx79b84GsljDw689eMmZ/mRJystqsUiezIfF8t2cDv48sj2PgBUE1fDI2bS9idnHE+VrkrxTWY2X&#10;To4tk3WySEebJ2+en/Otl8e4eQIAAP//AwBQSwMEFAAGAAgAAAAhACtQkT7eAAAACgEAAA8AAABk&#10;cnMvZG93bnJldi54bWxMj0FPwzAMhe9I/IfISNxYMtZNbWk6IRBXJraBxC1rvLaicaomW8u/xzux&#10;k229p+fvFevJdeKMQ2g9aZjPFAikytuWag373dtDCiJEQ9Z0nlDDLwZYl7c3hcmtH+kDz9tYCw6h&#10;kBsNTYx9LmWoGnQmzHyPxNrRD85EPoda2sGMHO46+ajUSjrTEn9oTI8vDVY/25PT8Pl+/P5K1KZ+&#10;dct+9JOS5DKp9f3d9PwEIuIU/81wwWd0KJnp4E9kg+g0JOmCu0QNWcqTDatkzsuBnctFBrIs5HWF&#10;8g8AAP//AwBQSwECLQAUAAYACAAAACEAtoM4kv4AAADhAQAAEwAAAAAAAAAAAAAAAAAAAAAAW0Nv&#10;bnRlbnRfVHlwZXNdLnhtbFBLAQItABQABgAIAAAAIQA4/SH/1gAAAJQBAAALAAAAAAAAAAAAAAAA&#10;AC8BAABfcmVscy8ucmVsc1BLAQItABQABgAIAAAAIQCDpLr7+wEAANQDAAAOAAAAAAAAAAAAAAAA&#10;AC4CAABkcnMvZTJvRG9jLnhtbFBLAQItABQABgAIAAAAIQArUJE+3gAAAAoBAAAPAAAAAAAAAAAA&#10;AAAAAFUEAABkcnMvZG93bnJldi54bWxQSwUGAAAAAAQABADzAAAAYAUAAAAA&#10;" filled="f" stroked="f">
                <v:textbox>
                  <w:txbxContent>
                    <w:p w14:paraId="2DE4AED7" w14:textId="0063DFA0" w:rsidR="00BC66D0" w:rsidRPr="00BC66D0" w:rsidRDefault="00BC66D0" w:rsidP="00BC66D0">
                      <w:pPr>
                        <w:rPr>
                          <w:color w:val="FF0000"/>
                        </w:rPr>
                      </w:pPr>
                      <w:r>
                        <w:rPr>
                          <w:color w:val="FF0000"/>
                        </w:rPr>
                        <w:t>Anemometer</w:t>
                      </w:r>
                    </w:p>
                  </w:txbxContent>
                </v:textbox>
              </v:shape>
            </w:pict>
          </mc:Fallback>
        </mc:AlternateContent>
      </w:r>
      <w:r w:rsidR="00CC7C92">
        <mc:AlternateContent>
          <mc:Choice Requires="wps">
            <w:drawing>
              <wp:anchor distT="0" distB="0" distL="114300" distR="114300" simplePos="0" relativeHeight="251689984" behindDoc="0" locked="0" layoutInCell="1" allowOverlap="1" wp14:anchorId="7ED459E3" wp14:editId="41BB3990">
                <wp:simplePos x="0" y="0"/>
                <wp:positionH relativeFrom="column">
                  <wp:posOffset>3107851</wp:posOffset>
                </wp:positionH>
                <wp:positionV relativeFrom="paragraph">
                  <wp:posOffset>868595</wp:posOffset>
                </wp:positionV>
                <wp:extent cx="907084" cy="0"/>
                <wp:effectExtent l="0" t="0" r="0" b="0"/>
                <wp:wrapNone/>
                <wp:docPr id="768530694" name="Straight Connector 3"/>
                <wp:cNvGraphicFramePr/>
                <a:graphic xmlns:a="http://schemas.openxmlformats.org/drawingml/2006/main">
                  <a:graphicData uri="http://schemas.microsoft.com/office/word/2010/wordprocessingShape">
                    <wps:wsp>
                      <wps:cNvCnPr/>
                      <wps:spPr>
                        <a:xfrm>
                          <a:off x="0" y="0"/>
                          <a:ext cx="907084"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24B204" id="Straight Connector 3"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4.7pt,68.4pt" to="316.1pt,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6y7vwEAAN4DAAAOAAAAZHJzL2Uyb0RvYy54bWysU02P0zAQvSPxHyzfadIKsUvUdA+7KhcE&#10;K2B/gOuMG0v+0tg06b9n7KTpChASq83Bicfz3rx5nmzvRmvYCTBq71q+XtWcgZO+0+7Y8qcf+3e3&#10;nMUkXCeMd9DyM0R+t3v7ZjuEBja+96YDZETiYjOElvcphaaqouzBirjyARwdKo9WJNrisepQDMRu&#10;TbWp6w/V4LEL6CXESNGH6ZDvCr9SINNXpSIkZlpO2lJZsayHvFa7rWiOKEKv5SxDvECFFdpR0YXq&#10;QSTBfqL+g8pqiT56lVbS28orpSWUHqibdf1bN997EaD0QubEsNgUX49Wfjndu0ckG4YQmxgeMXcx&#10;KrT5TfrYWMw6L2bBmJik4Mf6pr59z5m8HFVXXMCYPoG3LH+03GiX2xCNOH2OiWpR6iUlh41jAw3P&#10;5qauS1r0Rnd7bUw+jHg83BtkJ0FXuN/X9ORbI4pnabQzjoLXJspXOhuYCnwDxXRHstdThTxfsNAK&#10;KcGl9cxrHGVnmCIJC3CW9i/gnJ+hUGbvf8ALolT2Li1gq53Hv8lO40WymvIvDkx9ZwsOvjuX6y3W&#10;0BAV5+aBz1P6fF/g199y9wsAAP//AwBQSwMEFAAGAAgAAAAhAIAp6jXfAAAACwEAAA8AAABkcnMv&#10;ZG93bnJldi54bWxMj0FLw0AQhe+C/2EZwZvdmNbQxmxKESp68NBaweNmd5pEs7Mhu03jv3cEQY/z&#10;3seb94r15Dox4hBaTwpuZwkIJONtS7WCw+v2ZgkiRE1Wd55QwRcGWJeXF4XOrT/TDsd9rAWHUMi1&#10;gibGPpcymAadDjPfI7F39IPTkc+hlnbQZw53nUyTJJNOt8QfGt3jQ4Pmc39yCt627v3w9JLJuw/z&#10;nGweV8epMqNS11fT5h5ExCn+wfBTn6tDyZ0qfyIbRKdgsVwtGGVjnvEGJrJ5moKofhVZFvL/hvIb&#10;AAD//wMAUEsBAi0AFAAGAAgAAAAhALaDOJL+AAAA4QEAABMAAAAAAAAAAAAAAAAAAAAAAFtDb250&#10;ZW50X1R5cGVzXS54bWxQSwECLQAUAAYACAAAACEAOP0h/9YAAACUAQAACwAAAAAAAAAAAAAAAAAv&#10;AQAAX3JlbHMvLnJlbHNQSwECLQAUAAYACAAAACEA+zOsu78BAADeAwAADgAAAAAAAAAAAAAAAAAu&#10;AgAAZHJzL2Uyb0RvYy54bWxQSwECLQAUAAYACAAAACEAgCnqNd8AAAALAQAADwAAAAAAAAAAAAAA&#10;AAAZBAAAZHJzL2Rvd25yZXYueG1sUEsFBgAAAAAEAAQA8wAAACUFAAAAAA==&#10;" strokecolor="red" strokeweight="1pt">
                <v:stroke joinstyle="miter"/>
              </v:line>
            </w:pict>
          </mc:Fallback>
        </mc:AlternateContent>
      </w:r>
      <w:r w:rsidR="00CC7C92">
        <mc:AlternateContent>
          <mc:Choice Requires="wps">
            <w:drawing>
              <wp:anchor distT="0" distB="0" distL="114300" distR="114300" simplePos="0" relativeHeight="251663360" behindDoc="0" locked="0" layoutInCell="1" allowOverlap="1" wp14:anchorId="731F6E08" wp14:editId="59324E27">
                <wp:simplePos x="0" y="0"/>
                <wp:positionH relativeFrom="column">
                  <wp:posOffset>1316156</wp:posOffset>
                </wp:positionH>
                <wp:positionV relativeFrom="paragraph">
                  <wp:posOffset>444500</wp:posOffset>
                </wp:positionV>
                <wp:extent cx="774929" cy="0"/>
                <wp:effectExtent l="0" t="0" r="0" b="0"/>
                <wp:wrapNone/>
                <wp:docPr id="652609025" name="Straight Connector 3"/>
                <wp:cNvGraphicFramePr/>
                <a:graphic xmlns:a="http://schemas.openxmlformats.org/drawingml/2006/main">
                  <a:graphicData uri="http://schemas.microsoft.com/office/word/2010/wordprocessingShape">
                    <wps:wsp>
                      <wps:cNvCnPr/>
                      <wps:spPr>
                        <a:xfrm>
                          <a:off x="0" y="0"/>
                          <a:ext cx="774929"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947344" id="Straight Connector 3"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3.65pt,35pt" to="164.6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yddvwEAAN4DAAAOAAAAZHJzL2Uyb0RvYy54bWysU02P0zAQvSPxHyzfadIKUTZquoddlQuC&#10;FbA/wHXGjSV/yWOa9N8zdtJ0BQgJRA5OPJ735s3zZHc/WsPOEFF71/L1quYMnPSddqeWP387vHnP&#10;GSbhOmG8g5ZfAPn9/vWr3RAa2Pjemw4iIxKHzRBa3qcUmqpC2YMVuPIBHB0qH61ItI2nqotiIHZr&#10;qk1dv6sGH7sQvQREij5Oh3xf+JUCmT4rhZCYaTlpS2WNZT3mtdrvRHOKIvRazjLEP6iwQjsqulA9&#10;iiTY96h/obJaRo9epZX0tvJKaQmlB+pmXf/UzddeBCi9kDkYFpvw/9HKT+cH9xTJhiFgg+Ep5i5G&#10;FW1+kz42FrMui1kwJiYpuN2+vdvccSavR9UNFyKmD+Atyx8tN9rlNkQjzh8xUS1KvabksHFsoOHZ&#10;bOu6pKE3ujtoY/IhxtPxwUR2FnSFh0NNT741oniRRjvjKHhronyli4GpwBdQTHckez1VyPMFC62Q&#10;Elxaz7zGUXaGKZKwAGdpfwLO+RkKZfb+BrwgSmXv0gK22vn4O9lpvEpWU/7VganvbMHRd5dyvcUa&#10;GqLi3DzweUpf7gv89lvufwAAAP//AwBQSwMEFAAGAAgAAAAhAGWhRBvdAAAACQEAAA8AAABkcnMv&#10;ZG93bnJldi54bWxMjz1PwzAQhnck/oN1SGzUJhUtDXGqCqkIBgZKkRgd+5oE4nMUu2n49xxigPHe&#10;e/R+FOvJd2LEIbaBNFzPFAgkG1xLtYb96/bqFkRMhpzpAqGGL4ywLs/PCpO7cKIXHHepFmxCMTca&#10;mpT6XMpoG/QmzkKPxL9DGLxJfA61dIM5sbnvZKbUQnrTEic0psf7Bu3n7ug1vG39+/7xeSFvPuyT&#10;2jysDlNlR60vL6bNHYiEU/qD4ac+V4eSO1XhSC6KTkOmlnNGNSwVb2Jgnq1YqH4FWRby/4LyGwAA&#10;//8DAFBLAQItABQABgAIAAAAIQC2gziS/gAAAOEBAAATAAAAAAAAAAAAAAAAAAAAAABbQ29udGVu&#10;dF9UeXBlc10ueG1sUEsBAi0AFAAGAAgAAAAhADj9If/WAAAAlAEAAAsAAAAAAAAAAAAAAAAALwEA&#10;AF9yZWxzLy5yZWxzUEsBAi0AFAAGAAgAAAAhACLjJ12/AQAA3gMAAA4AAAAAAAAAAAAAAAAALgIA&#10;AGRycy9lMm9Eb2MueG1sUEsBAi0AFAAGAAgAAAAhAGWhRBvdAAAACQEAAA8AAAAAAAAAAAAAAAAA&#10;GQQAAGRycy9kb3ducmV2LnhtbFBLBQYAAAAABAAEAPMAAAAjBQAAAAA=&#10;" strokecolor="red" strokeweight="1pt">
                <v:stroke joinstyle="miter"/>
              </v:line>
            </w:pict>
          </mc:Fallback>
        </mc:AlternateContent>
      </w:r>
      <w:r w:rsidR="00CC7C92">
        <mc:AlternateContent>
          <mc:Choice Requires="wps">
            <w:drawing>
              <wp:anchor distT="0" distB="0" distL="114300" distR="114300" simplePos="0" relativeHeight="251661312" behindDoc="0" locked="0" layoutInCell="1" allowOverlap="1" wp14:anchorId="19325BA2" wp14:editId="56DBD2CF">
                <wp:simplePos x="0" y="0"/>
                <wp:positionH relativeFrom="column">
                  <wp:posOffset>1927576</wp:posOffset>
                </wp:positionH>
                <wp:positionV relativeFrom="paragraph">
                  <wp:posOffset>388687</wp:posOffset>
                </wp:positionV>
                <wp:extent cx="689127" cy="774046"/>
                <wp:effectExtent l="0" t="0" r="15875" b="26670"/>
                <wp:wrapNone/>
                <wp:docPr id="397386947" name="Oval 2"/>
                <wp:cNvGraphicFramePr/>
                <a:graphic xmlns:a="http://schemas.openxmlformats.org/drawingml/2006/main">
                  <a:graphicData uri="http://schemas.microsoft.com/office/word/2010/wordprocessingShape">
                    <wps:wsp>
                      <wps:cNvSpPr/>
                      <wps:spPr>
                        <a:xfrm>
                          <a:off x="0" y="0"/>
                          <a:ext cx="689127" cy="774046"/>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0FCD56" id="Oval 2" o:spid="_x0000_s1026" style="position:absolute;margin-left:151.8pt;margin-top:30.6pt;width:54.25pt;height:6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t/EfwIAAGEFAAAOAAAAZHJzL2Uyb0RvYy54bWysVEtv2zAMvg/YfxB0X20HadMGdYqgRYYB&#10;RVssHXpWZCkWIIuapMTJfv0o+ZFgLXYY5oNMiuTHh0je3h0aTfbCeQWmpMVFTokwHCpltiX98br6&#10;ck2JD8xUTIMRJT0KT+8Wnz/dtnYuJlCDroQjCGL8vLUlrUOw8yzzvBYN8xdghUGhBNewgKzbZpVj&#10;LaI3Opvk+VXWgqusAy68x9uHTkgXCV9KwcOzlF4EokuKsYV0unRu4pktbtl865itFe/DYP8QRcOU&#10;Qacj1AMLjOycegfVKO7AgwwXHJoMpFRcpBwwmyL/I5t1zaxIuWBxvB3L5P8fLH/ar+2LwzK01s89&#10;kjGLg3RN/GN85JCKdRyLJQ6BcLy8ur4pJjNKOIpms2k+vYrFzE7G1vnwVUBDIlFSobWyPqbD5mz/&#10;6EOnPWjFawMrpXV6Em3ihQetqniXGLfd3GtH9gzfcrXK8es9nqmh/2ianbJJVDhqETG0+S4kURXG&#10;P0mRpEYTIyzjXJhQdKKaVaLzVlyeOYutGS1SsgkwIkuMcsTuAQbNDmTA7vLu9aOpSH06Gud/C6wz&#10;Hi2SZzBhNG6UAfcRgMases+d/lCkrjSxShuoji+OOOimxFu+Uvh0j8yHF+ZwLHCAcNTDMx5SQ1tS&#10;6ClKanC/PrqP+titKKWkxTErqf+5Y05Qor8Z7OObYjqNc5mY6eVsgow7l2zOJWbX3AO+foFLxfJE&#10;Rv2gB1I6aN5wIyyjVxQxw9F3SXlwA3MfuvHHncLFcpnUcBYtC49mbXkEj1WNffl6eGPO9v0bsPGf&#10;YBjJdz3c6UZLA8tdAKlSg5/q2tcb5zg1Tr9z4qI455PWaTMufgMAAP//AwBQSwMEFAAGAAgAAAAh&#10;AOdaOxLdAAAACgEAAA8AAABkcnMvZG93bnJldi54bWxMj8tOwzAQRfdI/IM1SGwQdR7ICiFOVSF1&#10;0WULEttpbJIIexzFbpv+PdMVLEf36N4zzXrxTpztHMdAGvJVBsJSF8xIvYbPj+1zBSImJIMukNVw&#10;tRHW7f1dg7UJF9rb8yH1gkso1qhhSGmqpYzdYD3GVZgscfYdZo+Jz7mXZsYLl3sniyxT0uNIvDDg&#10;ZN8H2/0cTl7D5iqT28fX7ZNRpFT6ijt0ldaPD8vmDUSyS/qD4abP6tCy0zGcyEThNJRZqRjVoPIC&#10;BAMveZGDODJZlTnItpH/X2h/AQAA//8DAFBLAQItABQABgAIAAAAIQC2gziS/gAAAOEBAAATAAAA&#10;AAAAAAAAAAAAAAAAAABbQ29udGVudF9UeXBlc10ueG1sUEsBAi0AFAAGAAgAAAAhADj9If/WAAAA&#10;lAEAAAsAAAAAAAAAAAAAAAAALwEAAF9yZWxzLy5yZWxzUEsBAi0AFAAGAAgAAAAhAJsO38R/AgAA&#10;YQUAAA4AAAAAAAAAAAAAAAAALgIAAGRycy9lMm9Eb2MueG1sUEsBAi0AFAAGAAgAAAAhAOdaOxLd&#10;AAAACgEAAA8AAAAAAAAAAAAAAAAA2QQAAGRycy9kb3ducmV2LnhtbFBLBQYAAAAABAAEAPMAAADj&#10;BQAAAAA=&#10;" filled="f" strokecolor="red" strokeweight="1pt">
                <v:stroke joinstyle="miter"/>
              </v:oval>
            </w:pict>
          </mc:Fallback>
        </mc:AlternateContent>
      </w:r>
      <w:r w:rsidR="00CC7C92">
        <mc:AlternateContent>
          <mc:Choice Requires="wps">
            <w:drawing>
              <wp:anchor distT="0" distB="0" distL="114300" distR="114300" simplePos="0" relativeHeight="251665408" behindDoc="0" locked="0" layoutInCell="1" allowOverlap="1" wp14:anchorId="699E0045" wp14:editId="6C0CA9BC">
                <wp:simplePos x="0" y="0"/>
                <wp:positionH relativeFrom="column">
                  <wp:posOffset>2616788</wp:posOffset>
                </wp:positionH>
                <wp:positionV relativeFrom="paragraph">
                  <wp:posOffset>818591</wp:posOffset>
                </wp:positionV>
                <wp:extent cx="620973" cy="584835"/>
                <wp:effectExtent l="0" t="0" r="27305" b="24765"/>
                <wp:wrapNone/>
                <wp:docPr id="1732892499" name="Oval 2"/>
                <wp:cNvGraphicFramePr/>
                <a:graphic xmlns:a="http://schemas.openxmlformats.org/drawingml/2006/main">
                  <a:graphicData uri="http://schemas.microsoft.com/office/word/2010/wordprocessingShape">
                    <wps:wsp>
                      <wps:cNvSpPr/>
                      <wps:spPr>
                        <a:xfrm>
                          <a:off x="0" y="0"/>
                          <a:ext cx="620973" cy="58483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51BFA3" id="Oval 2" o:spid="_x0000_s1026" style="position:absolute;margin-left:206.05pt;margin-top:64.45pt;width:48.9pt;height:46.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YckgAIAAGEFAAAOAAAAZHJzL2Uyb0RvYy54bWysVEtv2zAMvg/YfxB0X+ykSR9BnSJIkWFA&#10;0RZrh54VWYoFyKImKXGyXz9KfiRYix2G+SCTIvnxIZK3d4dak71wXoEp6HiUUyIMh1KZbUF/vK6/&#10;XFPiAzMl02BEQY/C07vF50+3jZ2LCVSgS+EIghg/b2xBqxDsPMs8r0TN/AisMCiU4GoWkHXbrHSs&#10;QfRaZ5M8v8wacKV1wIX3eHvfCuki4UspeHiS0otAdEExtpBOl85NPLPFLZtvHbOV4l0Y7B+iqJky&#10;6HSAumeBkZ1T76BqxR14kGHEoc5ASsVFygGzGed/ZPNSMStSLlgcb4cy+f8Hyx/3L/bZYRka6+ce&#10;yZjFQbo6/jE+ckjFOg7FEodAOF5eTvKbqwtKOIpm19Pri1ksZnYyts6HrwJqEomCCq2V9TEdNmf7&#10;Bx9a7V4rXhtYK63Tk2gTLzxoVca7xLjtZqUd2TN8y/U6x6/zeKaG/qNpdsomUeGoRcTQ5ruQRJUY&#10;/yRFkhpNDLCMc2HCuBVVrBStt/HszFlszWiRkk2AEVlilAN2B9BrtiA9dpt3px9NRerTwTj/W2Ct&#10;8WCRPIMJg3GtDLiPADRm1Xlu9fsitaWJVdpAeXx2xEE7Jd7ytcKne2A+PDOHY4EDhKMenvCQGpqC&#10;QkdRUoH79dF91MduRSklDY5ZQf3PHXOCEv3NYB/fjKfTOJeJmc6uJsi4c8nmXGJ29Qrw9ce4VCxP&#10;ZNQPuielg/oNN8IyekURMxx9F5QH1zOr0I4/7hQulsukhrNoWXgwL5ZH8FjV2JevhzfmbNe/ARv/&#10;EfqRfNfDrW60NLDcBZAqNfiprl29cY5T43Q7Jy6Kcz5pnTbj4jcAAAD//wMAUEsDBBQABgAIAAAA&#10;IQDWCNuI3QAAAAsBAAAPAAAAZHJzL2Rvd25yZXYueG1sTI/BTsMwDIbvSLxDZCQuiKWNWNWWptOE&#10;tAPHbUhcs8a0FYlTNdnWvT3mBDdb/6ffn5vN4p244BzHQBryVQYCqQt2pF7Dx3H3XIKIyZA1LhBq&#10;uGGETXt/15jahivt8XJIveASirXRMKQ01VLGbkBv4ipMSJx9hdmbxOvcSzubK5d7J1WWFdKbkfjC&#10;YCZ8G7D7Ppy9hu1NJreP1e7JFlQU6TO+G1dq/fiwbF9BJFzSHwy/+qwOLTudwplsFE7DS65yRjlQ&#10;ZQWCiXVW8XDSoFSegWwb+f+H9gcAAP//AwBQSwECLQAUAAYACAAAACEAtoM4kv4AAADhAQAAEwAA&#10;AAAAAAAAAAAAAAAAAAAAW0NvbnRlbnRfVHlwZXNdLnhtbFBLAQItABQABgAIAAAAIQA4/SH/1gAA&#10;AJQBAAALAAAAAAAAAAAAAAAAAC8BAABfcmVscy8ucmVsc1BLAQItABQABgAIAAAAIQDqYYckgAIA&#10;AGEFAAAOAAAAAAAAAAAAAAAAAC4CAABkcnMvZTJvRG9jLnhtbFBLAQItABQABgAIAAAAIQDWCNuI&#10;3QAAAAsBAAAPAAAAAAAAAAAAAAAAANoEAABkcnMvZG93bnJldi54bWxQSwUGAAAAAAQABADzAAAA&#10;5AUAAAAA&#10;" filled="f" strokecolor="red" strokeweight="1pt">
                <v:stroke joinstyle="miter"/>
              </v:oval>
            </w:pict>
          </mc:Fallback>
        </mc:AlternateContent>
      </w:r>
      <w:r w:rsidR="00CC7C92">
        <mc:AlternateContent>
          <mc:Choice Requires="wps">
            <w:drawing>
              <wp:anchor distT="0" distB="0" distL="114300" distR="114300" simplePos="0" relativeHeight="251673600" behindDoc="0" locked="0" layoutInCell="1" allowOverlap="1" wp14:anchorId="3AD68651" wp14:editId="6408B6A1">
                <wp:simplePos x="0" y="0"/>
                <wp:positionH relativeFrom="column">
                  <wp:posOffset>-436245</wp:posOffset>
                </wp:positionH>
                <wp:positionV relativeFrom="paragraph">
                  <wp:posOffset>1318895</wp:posOffset>
                </wp:positionV>
                <wp:extent cx="2360930" cy="716890"/>
                <wp:effectExtent l="0" t="0" r="0" b="0"/>
                <wp:wrapNone/>
                <wp:docPr id="1823751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716890"/>
                        </a:xfrm>
                        <a:prstGeom prst="rect">
                          <a:avLst/>
                        </a:prstGeom>
                        <a:noFill/>
                        <a:ln w="9525">
                          <a:noFill/>
                          <a:miter lim="800000"/>
                          <a:headEnd/>
                          <a:tailEnd/>
                        </a:ln>
                      </wps:spPr>
                      <wps:txbx>
                        <w:txbxContent>
                          <w:p w14:paraId="470AB1A9" w14:textId="18B1E3E3" w:rsidR="00BC66D0" w:rsidRDefault="00BC66D0" w:rsidP="006C46DE">
                            <w:pPr>
                              <w:spacing w:after="0"/>
                              <w:jc w:val="right"/>
                              <w:rPr>
                                <w:color w:val="FF0000"/>
                              </w:rPr>
                            </w:pPr>
                            <w:r>
                              <w:rPr>
                                <w:color w:val="FF0000"/>
                              </w:rPr>
                              <w:t>Rain gauge</w:t>
                            </w:r>
                          </w:p>
                          <w:p w14:paraId="032A9BF9" w14:textId="0DF9666D" w:rsidR="00BC66D0" w:rsidRPr="00BC66D0" w:rsidRDefault="006C46DE" w:rsidP="006C46DE">
                            <w:pPr>
                              <w:spacing w:after="0" w:line="240" w:lineRule="auto"/>
                              <w:jc w:val="right"/>
                              <w:rPr>
                                <w:color w:val="FF0000"/>
                              </w:rPr>
                            </w:pPr>
                            <w:r>
                              <w:rPr>
                                <w:color w:val="FF0000"/>
                              </w:rPr>
                              <w:t>(Tipping bucket)</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AD68651" id="_x0000_s1030" type="#_x0000_t202" style="position:absolute;left:0;text-align:left;margin-left:-34.35pt;margin-top:103.85pt;width:185.9pt;height:56.4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VDL/QEAANQDAAAOAAAAZHJzL2Uyb0RvYy54bWysU11v2yAUfZ+0/4B4X+ykSZpYIVXXrtOk&#10;7kPq9gMIxjEacBmQ2Nmv7wW7abS9TfMD4nJ9D/ece9jc9EaTo/RBgWV0OikpkVZAreye0R/fH96t&#10;KAmR25prsJLRkwz0Zvv2zaZzlZxBC7qWniCIDVXnGG1jdFVRBNFKw8MEnLSYbMAbHjH0+6L2vEN0&#10;o4tZWS6LDnztPAgZAp7eD0m6zfhNI0X82jRBRqIZxd5iXn1ed2ktthte7T13rRJjG/wfujBcWbz0&#10;DHXPIycHr/6CMkp4CNDEiQBTQNMoITMHZDMt/2Dz1HInMxcUJ7izTOH/wYovxyf3zZPYv4ceB5hJ&#10;BPcI4mcgFu5abvfy1nvoWslrvHiaJCs6F6qxNEkdqpBAdt1nqHHI/BAhA/WNN0kV5EkQHQdwOosu&#10;+0gEHs6uluX6ClMCc9fT5Wqdp1Lw6qXa+RA/SjAkbRj1ONSMzo+PIaZuePXyS7rMwoPSOg9WW9Ix&#10;ul7MFrngImNURN9pZRhdlekbnJBIfrB1Lo5c6WGPF2g7sk5EB8qx3/VE1YzOU20SYQf1CWXwMNgM&#10;nwVuWvC/KenQYoyGXwfuJSX6k0Up19P5PHkyB/PF9QwDf5nZXWa4FQjFaKRk2N7F7OOB8i1K3qis&#10;xmsnY8tonSzSaPPkzcs4//X6GLfPAAAA//8DAFBLAwQUAAYACAAAACEAd3BGn98AAAALAQAADwAA&#10;AGRycy9kb3ducmV2LnhtbEyPTU/DMAyG70j8h8iTuG3JOuhG13RCIK4g9iVxyxqvrWicqsnW8u8x&#10;J7i9lh+9fpxvRteKK/ah8aRhPlMgkEpvG6o07Hev0xWIEA1Z03pCDd8YYFPc3uQms36gD7xuYyW4&#10;hEJmNNQxdpmUoazRmTDzHRLvzr53JvLYV9L2ZuBy18pEqVQ60xBfqE2HzzWWX9uL03B4O38e79V7&#10;9eIeusGPSpJ7lFrfTcanNYiIY/yD4Vef1aFgp5O/kA2i1TBNV0tGNSRqyYGJhVrMQZw4JCoFWeTy&#10;/w/FDwAAAP//AwBQSwECLQAUAAYACAAAACEAtoM4kv4AAADhAQAAEwAAAAAAAAAAAAAAAAAAAAAA&#10;W0NvbnRlbnRfVHlwZXNdLnhtbFBLAQItABQABgAIAAAAIQA4/SH/1gAAAJQBAAALAAAAAAAAAAAA&#10;AAAAAC8BAABfcmVscy8ucmVsc1BLAQItABQABgAIAAAAIQDDgVDL/QEAANQDAAAOAAAAAAAAAAAA&#10;AAAAAC4CAABkcnMvZTJvRG9jLnhtbFBLAQItABQABgAIAAAAIQB3cEaf3wAAAAsBAAAPAAAAAAAA&#10;AAAAAAAAAFcEAABkcnMvZG93bnJldi54bWxQSwUGAAAAAAQABADzAAAAYwUAAAAA&#10;" filled="f" stroked="f">
                <v:textbox>
                  <w:txbxContent>
                    <w:p w14:paraId="470AB1A9" w14:textId="18B1E3E3" w:rsidR="00BC66D0" w:rsidRDefault="00BC66D0" w:rsidP="006C46DE">
                      <w:pPr>
                        <w:spacing w:after="0"/>
                        <w:jc w:val="right"/>
                        <w:rPr>
                          <w:color w:val="FF0000"/>
                        </w:rPr>
                      </w:pPr>
                      <w:r>
                        <w:rPr>
                          <w:color w:val="FF0000"/>
                        </w:rPr>
                        <w:t>Rain gauge</w:t>
                      </w:r>
                    </w:p>
                    <w:p w14:paraId="032A9BF9" w14:textId="0DF9666D" w:rsidR="00BC66D0" w:rsidRPr="00BC66D0" w:rsidRDefault="006C46DE" w:rsidP="006C46DE">
                      <w:pPr>
                        <w:spacing w:after="0" w:line="240" w:lineRule="auto"/>
                        <w:jc w:val="right"/>
                        <w:rPr>
                          <w:color w:val="FF0000"/>
                        </w:rPr>
                      </w:pPr>
                      <w:r>
                        <w:rPr>
                          <w:color w:val="FF0000"/>
                        </w:rPr>
                        <w:t>(Tipping bucket)</w:t>
                      </w:r>
                    </w:p>
                  </w:txbxContent>
                </v:textbox>
              </v:shape>
            </w:pict>
          </mc:Fallback>
        </mc:AlternateContent>
      </w:r>
      <w:r w:rsidR="00CC7C92">
        <mc:AlternateContent>
          <mc:Choice Requires="wps">
            <w:drawing>
              <wp:anchor distT="0" distB="0" distL="114300" distR="114300" simplePos="0" relativeHeight="251675648" behindDoc="0" locked="0" layoutInCell="1" allowOverlap="1" wp14:anchorId="60AF0038" wp14:editId="5DD59E25">
                <wp:simplePos x="0" y="0"/>
                <wp:positionH relativeFrom="column">
                  <wp:posOffset>792480</wp:posOffset>
                </wp:positionH>
                <wp:positionV relativeFrom="paragraph">
                  <wp:posOffset>1562100</wp:posOffset>
                </wp:positionV>
                <wp:extent cx="1181425" cy="0"/>
                <wp:effectExtent l="0" t="0" r="0" b="0"/>
                <wp:wrapNone/>
                <wp:docPr id="729366828" name="Straight Connector 3"/>
                <wp:cNvGraphicFramePr/>
                <a:graphic xmlns:a="http://schemas.openxmlformats.org/drawingml/2006/main">
                  <a:graphicData uri="http://schemas.microsoft.com/office/word/2010/wordprocessingShape">
                    <wps:wsp>
                      <wps:cNvCnPr/>
                      <wps:spPr>
                        <a:xfrm>
                          <a:off x="0" y="0"/>
                          <a:ext cx="1181425"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DFCECD" id="Straight Connector 3"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4pt,123pt" to="155.4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qH+vgEAAN8DAAAOAAAAZHJzL2Uyb0RvYy54bWysU9uO0zAQfUfiHyy/0yQVl1XUdB92VV4Q&#10;rLh8gOuMG0u+aWya9O8ZO2m6AoQEIg9OPJ5z5szxZHc/WcPOgFF71/FmU3MGTvpeu1PHv309vLrj&#10;LCbhemG8g45fIPL7/csXuzG0sPWDNz0gIxIX2zF0fEgptFUV5QBWxI0P4OhQebQi0RZPVY9iJHZr&#10;qm1dv61Gj31ALyFGij7Oh3xf+JUCmT4pFSEx03HSlsqKZT3mtdrvRHtCEQYtFxniH1RYoR0VXake&#10;RRLsO+pfqKyW6KNXaSO9rbxSWkLpgbpp6p+6+TKIAKUXMieG1ab4/2jlx/ODe0KyYQyxjeEJcxeT&#10;QpvfpI9NxazLahZMiUkKNs1d83r7hjN5PatuwIAxvQdvWf7ouNEu9yFacf4QExWj1GtKDhvHRmLc&#10;vqvrkha90f1BG5MPI56ODwbZWdAdHg41PfnaiOJZGu2Mo+Cti/KVLgbmAp9BMd1n3XOFPGCw0gop&#10;waVm4TWOsjNMkYQVuEj7E3DJz1Aow/c34BVRKnuXVrDVzuPvZKfpKlnN+VcH5r6zBUffX8r9Fmto&#10;iopzy8TnMX2+L/Dbf7n/AQAA//8DAFBLAwQUAAYACAAAACEAfwnOON8AAAALAQAADwAAAGRycy9k&#10;b3ducmV2LnhtbEyPQUvDQBCF74L/YRnBm91trMHGbEoRKnrwYK3gcbOZJtHsbMhu0/jvO0JBj+/N&#10;48338tXkOjHiEFpPGuYzBQLJ+qqlWsPufXNzDyJEQ5XpPKGGHwywKi4vcpNV/khvOG5jLbiEQmY0&#10;NDH2mZTBNuhMmPkeiW97PzgTWQ61rAZz5HLXyUSpVDrTEn9oTI+PDdrv7cFp+Ni4z93zayrvvuyL&#10;Wj8t91NpR62vr6b1A4iIU/wLwy8+o0PBTKU/UBVExzpZMHrUkCxSHsWJ27lagijPjixy+X9DcQIA&#10;AP//AwBQSwECLQAUAAYACAAAACEAtoM4kv4AAADhAQAAEwAAAAAAAAAAAAAAAAAAAAAAW0NvbnRl&#10;bnRfVHlwZXNdLnhtbFBLAQItABQABgAIAAAAIQA4/SH/1gAAAJQBAAALAAAAAAAAAAAAAAAAAC8B&#10;AABfcmVscy8ucmVsc1BLAQItABQABgAIAAAAIQC6dqH+vgEAAN8DAAAOAAAAAAAAAAAAAAAAAC4C&#10;AABkcnMvZTJvRG9jLnhtbFBLAQItABQABgAIAAAAIQB/Cc443wAAAAsBAAAPAAAAAAAAAAAAAAAA&#10;ABgEAABkcnMvZG93bnJldi54bWxQSwUGAAAAAAQABADzAAAAJAUAAAAA&#10;" strokecolor="red" strokeweight="1pt">
                <v:stroke joinstyle="miter"/>
              </v:line>
            </w:pict>
          </mc:Fallback>
        </mc:AlternateContent>
      </w:r>
      <w:r w:rsidR="00CC7C92">
        <mc:AlternateContent>
          <mc:Choice Requires="wps">
            <w:drawing>
              <wp:anchor distT="0" distB="0" distL="114300" distR="114300" simplePos="0" relativeHeight="251671552" behindDoc="0" locked="0" layoutInCell="1" allowOverlap="1" wp14:anchorId="32FD5576" wp14:editId="7D2F580C">
                <wp:simplePos x="0" y="0"/>
                <wp:positionH relativeFrom="column">
                  <wp:posOffset>1816735</wp:posOffset>
                </wp:positionH>
                <wp:positionV relativeFrom="paragraph">
                  <wp:posOffset>1492250</wp:posOffset>
                </wp:positionV>
                <wp:extent cx="768096" cy="724205"/>
                <wp:effectExtent l="0" t="0" r="13335" b="19050"/>
                <wp:wrapNone/>
                <wp:docPr id="1699324467" name="Oval 2"/>
                <wp:cNvGraphicFramePr/>
                <a:graphic xmlns:a="http://schemas.openxmlformats.org/drawingml/2006/main">
                  <a:graphicData uri="http://schemas.microsoft.com/office/word/2010/wordprocessingShape">
                    <wps:wsp>
                      <wps:cNvSpPr/>
                      <wps:spPr>
                        <a:xfrm>
                          <a:off x="0" y="0"/>
                          <a:ext cx="768096" cy="72420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6B82C3" id="Oval 2" o:spid="_x0000_s1026" style="position:absolute;margin-left:143.05pt;margin-top:117.5pt;width:60.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ZdfwIAAGEFAAAOAAAAZHJzL2Uyb0RvYy54bWysVEtv2zAMvg/YfxB0X+0ESdMGdYogRYYB&#10;QVusHXpWZCkWIIuapMTJfv0o+ZFgLXYY5oNMiuTHh0je3R9rTQ7CeQWmoKOrnBJhOJTK7Ar643X9&#10;5YYSH5gpmQYjCnoSnt4vPn+6a+xcjKECXQpHEMT4eWMLWoVg51nmeSVq5q/ACoNCCa5mAVm3y0rH&#10;GkSvdTbO8+usAVdaB1x4j7cPrZAuEr6UgocnKb0IRBcUYwvpdOncxjNb3LH5zjFbKd6Fwf4hipop&#10;g04HqAcWGNk79Q6qVtyBBxmuONQZSKm4SDlgNqP8j2xeKmZFygWL4+1QJv//YPnj4cU+OyxDY/3c&#10;IxmzOEpXxz/GR46pWKehWOIYCMfL2fVNfntNCUfRbDwZ59NYzOxsbJ0PXwXUJBIFFVor62M6bM4O&#10;Gx9a7V4rXhtYK63Tk2gTLzxoVca7xLjddqUdOTB8y/U6x6/zeKGG/qNpds4mUeGkRcTQ5ruQRJUY&#10;/zhFkhpNDLCMc2HCqBVVrBStt9H0wllszWiRkk2AEVlilAN2B9BrtiA9dpt3px9NRerTwTj/W2Ct&#10;8WCRPIMJg3GtDLiPADRm1Xlu9fsitaWJVdpCeXp2xEE7Jd7ytcKn2zAfnpnDscABwlEPT3hIDU1B&#10;oaMoqcD9+ug+6mO3opSSBsesoP7nnjlBif5msI9vR5NJnMvETKazMTLuUrK9lJh9vQJ8/REuFcsT&#10;GfWD7knpoH7DjbCMXlHEDEffBeXB9cwqtOOPO4WL5TKp4SxaFjbmxfIIHqsa+/L1+Mac7fo3YOM/&#10;Qj+S73q41Y2WBpb7AFKlBj/Xtas3znFqnG7nxEVxySet82Zc/AYAAP//AwBQSwMEFAAGAAgAAAAh&#10;AF8YMnHeAAAACwEAAA8AAABkcnMvZG93bnJldi54bWxMj81OwzAQhO9IvIO1SFwQtfuDSUOcqkLq&#10;gWMLEtdtbJIIex3Fbpu+PcsJbrs7o9lvqs0UvDi7MfWRDMxnCoSjJtqeWgMf77vHAkTKSBZ9JGfg&#10;6hJs6tubCksbL7R350NuBYdQKtFAl/NQSpmazgVMszg4Yu0rjgEzr2Mr7YgXDg9eLpTSMmBP/KHD&#10;wb12rvk+nIKB7VVmv0/r3YPVpHX+TG/oC2Pu76btC4jspvxnhl98RoeamY7xRDYJb2BR6DlbeVg+&#10;cSl2rNQzX44Glqu1AllX8n+H+gcAAP//AwBQSwECLQAUAAYACAAAACEAtoM4kv4AAADhAQAAEwAA&#10;AAAAAAAAAAAAAAAAAAAAW0NvbnRlbnRfVHlwZXNdLnhtbFBLAQItABQABgAIAAAAIQA4/SH/1gAA&#10;AJQBAAALAAAAAAAAAAAAAAAAAC8BAABfcmVscy8ucmVsc1BLAQItABQABgAIAAAAIQBrhTZdfwIA&#10;AGEFAAAOAAAAAAAAAAAAAAAAAC4CAABkcnMvZTJvRG9jLnhtbFBLAQItABQABgAIAAAAIQBfGDJx&#10;3gAAAAsBAAAPAAAAAAAAAAAAAAAAANkEAABkcnMvZG93bnJldi54bWxQSwUGAAAAAAQABADzAAAA&#10;5AUAAAAA&#10;" filled="f" strokecolor="red" strokeweight="1pt">
                <v:stroke joinstyle="miter"/>
              </v:oval>
            </w:pict>
          </mc:Fallback>
        </mc:AlternateContent>
      </w:r>
      <w:r w:rsidR="00E96E28">
        <mc:AlternateContent>
          <mc:Choice Requires="wps">
            <w:drawing>
              <wp:anchor distT="0" distB="0" distL="114300" distR="114300" simplePos="0" relativeHeight="251686912" behindDoc="0" locked="0" layoutInCell="1" allowOverlap="1" wp14:anchorId="6828CAAD" wp14:editId="40A6724B">
                <wp:simplePos x="0" y="0"/>
                <wp:positionH relativeFrom="column">
                  <wp:posOffset>3807460</wp:posOffset>
                </wp:positionH>
                <wp:positionV relativeFrom="paragraph">
                  <wp:posOffset>2370455</wp:posOffset>
                </wp:positionV>
                <wp:extent cx="166370" cy="139700"/>
                <wp:effectExtent l="0" t="0" r="24130" b="31750"/>
                <wp:wrapNone/>
                <wp:docPr id="1183703698" name="Straight Connector 8"/>
                <wp:cNvGraphicFramePr/>
                <a:graphic xmlns:a="http://schemas.openxmlformats.org/drawingml/2006/main">
                  <a:graphicData uri="http://schemas.microsoft.com/office/word/2010/wordprocessingShape">
                    <wps:wsp>
                      <wps:cNvCnPr/>
                      <wps:spPr>
                        <a:xfrm flipH="1">
                          <a:off x="0" y="0"/>
                          <a:ext cx="166370" cy="1397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33DA2" id="Straight Connector 8"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pt,186.65pt" to="312.9pt,1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d1MygEAAO0DAAAOAAAAZHJzL2Uyb0RvYy54bWysU02P0zAQvSPxHyzfaZKu1IWo6R52VTgg&#10;WMHyA1xn3Fjyl8amSf89Y6fNrgAhgcjB8tgzb957nmzvJmvYCTBq7zrerGrOwEnfa3fs+Len/Zu3&#10;nMUkXC+Md9DxM0R+t3v9ajuGFtZ+8KYHZATiYjuGjg8phbaqohzAirjyARxdKo9WJArxWPUoRkK3&#10;plrX9aYaPfYBvYQY6fRhvuS7gq8UyPRZqQiJmY4Tt1RWLOshr9VuK9ojijBoeaEh/oGFFdpR0wXq&#10;QSTBvqP+BcpqiT56lVbS28orpSUUDaSmqX9S83UQAYoWMieGxab4/2Dlp9O9e0SyYQyxjeERs4pJ&#10;oWXK6PCB3rToIqZsKradF9tgSkzSYbPZ3NySuZKumpt3t3WxtZphMlzAmN6DtyxvOm60y6pEK04f&#10;Y6LWlHpNycfGsZGQ1hkox9Eb3e+1MSXA4+HeIDsJetH9vqYvPyJBvEijyDg6fNZUdulsYG7wBRTT&#10;feY+d8jjBguskBJcai64xlF2LlNEYSm8UPtT4SU/l0IZxb8pXipKZ+/SUmy18/g72mm6UlZz/tWB&#10;WXe24OD7c3ntYg3NVHHuMv95aF/Gpfz5L939AAAA//8DAFBLAwQUAAYACAAAACEAaP3e/eEAAAAL&#10;AQAADwAAAGRycy9kb3ducmV2LnhtbEyPTU+EMBCG7yb+h2ZMvLmFRXBBymZjshc/DrLrvUtHINAW&#10;2+6C/97xpMeZefLO85bbRY/sgs731giIVxEwNI1VvWkFHA/7uw0wH6RRcrQGBXyjh211fVXKQtnZ&#10;vOOlDi2jEOMLKaALYSo4902HWvqVndDQ7dM6LQONruXKyZnC9cjXUZRxLXtDHzo54VOHzVCftYBD&#10;snur3etLPA8bu9w/74f46+MoxO3NsnsEFnAJfzD86pM6VOR0smejPBsFpHmeESogeUgSYERk65TK&#10;nGiTpwnwquT/O1Q/AAAA//8DAFBLAQItABQABgAIAAAAIQC2gziS/gAAAOEBAAATAAAAAAAAAAAA&#10;AAAAAAAAAABbQ29udGVudF9UeXBlc10ueG1sUEsBAi0AFAAGAAgAAAAhADj9If/WAAAAlAEAAAsA&#10;AAAAAAAAAAAAAAAALwEAAF9yZWxzLy5yZWxzUEsBAi0AFAAGAAgAAAAhAAhV3UzKAQAA7QMAAA4A&#10;AAAAAAAAAAAAAAAALgIAAGRycy9lMm9Eb2MueG1sUEsBAi0AFAAGAAgAAAAhAGj93v3hAAAACwEA&#10;AA8AAAAAAAAAAAAAAAAAJAQAAGRycy9kb3ducmV2LnhtbFBLBQYAAAAABAAEAPMAAAAyBQAAAAA=&#10;" strokecolor="red" strokeweight="1pt">
                <v:stroke joinstyle="miter"/>
              </v:line>
            </w:pict>
          </mc:Fallback>
        </mc:AlternateContent>
      </w:r>
      <w:r w:rsidR="00E96E28">
        <mc:AlternateContent>
          <mc:Choice Requires="wps">
            <w:drawing>
              <wp:anchor distT="0" distB="0" distL="114300" distR="114300" simplePos="0" relativeHeight="251682816" behindDoc="0" locked="0" layoutInCell="1" allowOverlap="1" wp14:anchorId="5C07A4D8" wp14:editId="59F8CED8">
                <wp:simplePos x="0" y="0"/>
                <wp:positionH relativeFrom="column">
                  <wp:posOffset>3194685</wp:posOffset>
                </wp:positionH>
                <wp:positionV relativeFrom="paragraph">
                  <wp:posOffset>2418080</wp:posOffset>
                </wp:positionV>
                <wp:extent cx="821055" cy="1219200"/>
                <wp:effectExtent l="0" t="0" r="17145" b="19050"/>
                <wp:wrapNone/>
                <wp:docPr id="66777937" name="Oval 2"/>
                <wp:cNvGraphicFramePr/>
                <a:graphic xmlns:a="http://schemas.openxmlformats.org/drawingml/2006/main">
                  <a:graphicData uri="http://schemas.microsoft.com/office/word/2010/wordprocessingShape">
                    <wps:wsp>
                      <wps:cNvSpPr/>
                      <wps:spPr>
                        <a:xfrm>
                          <a:off x="0" y="0"/>
                          <a:ext cx="821055" cy="12192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154DBF" id="Oval 2" o:spid="_x0000_s1026" style="position:absolute;margin-left:251.55pt;margin-top:190.4pt;width:64.65pt;height:9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jNLfwIAAGIFAAAOAAAAZHJzL2Uyb0RvYy54bWysVEtv2zAMvg/YfxB0X2wHydYGdYqgRYYB&#10;RVssHXpWZCkWIIuapMTJfv0o+ZFgLXYY5oNMiuTHh0je3B4bTQ7CeQWmpMUkp0QYDpUyu5L+eFl/&#10;uqLEB2YqpsGIkp6Ep7fLjx9uWrsQU6hBV8IRBDF+0dqS1iHYRZZ5XouG+QlYYVAowTUsIOt2WeVY&#10;i+iNzqZ5/jlrwVXWARfe4+19J6TLhC+l4OFJSi8C0SXF2EI6XTq38cyWN2yxc8zWivdhsH+IomHK&#10;oNMR6p4FRvZOvYFqFHfgQYYJhyYDKRUXKQfMpsj/yGZTMytSLlgcb8cy+f8Hyx8PG/vssAyt9QuP&#10;ZMziKF0T/xgfOaZincZiiWMgHC+vpkU+n1PCUVRMi2t8jVjN7GxtnQ9fBTQkEiUVWivrYz5swQ4P&#10;PnTag1a8NrBWWqc30SZeeNCqineJcbvtnXbkwPAx1+scv97jhRr6j6bZOZ1EhZMWEUOb70ISVWEC&#10;0xRJ6jQxwjLOhQlFJ6pZJTpvxfzCWezNaJGSTYARWWKUI3YPMGh2IAN2l3evH01FatTROP9bYJ3x&#10;aJE8gwmjcaMMuPcANGbVe+70hyJ1pYlV2kJ1enbEQTcm3vK1wqd7YD48M4dzgROEsx6e8JAa2pJC&#10;T1FSg/v13n3Ux3ZFKSUtzllJ/c89c4IS/c1gI18Xs1kczMTM5l+myLhLyfZSYvbNHeDrF7hVLE9k&#10;1A96IKWD5hVXwip6RREzHH2XlAc3MHehm39cKlysVkkNh9Gy8GA2lkfwWNXYly/HV+Zs378BO/8R&#10;hpl808OdbrQ0sNoHkCo1+Lmufb1xkFPj9EsnbopLPmmdV+PyNwAAAP//AwBQSwMEFAAGAAgAAAAh&#10;AO31iX3eAAAACwEAAA8AAABkcnMvZG93bnJldi54bWxMj8FOwzAQRO9I/IO1SFxQ6zQBN4Q4VYXU&#10;A8cWJK7b2CQR9jqK3Tb9e5YTHFfzNPum3szeibOd4hBIw2qZgbDUBjNQp+HjfbcoQcSEZNAFshqu&#10;NsKmub2psTLhQnt7PqROcAnFCjX0KY2VlLHtrce4DKMlzr7C5DHxOXXSTHjhcu9knmVKehyIP/Q4&#10;2tfett+Hk9ewvcrk9vF592AUKZU+4xu6Uuv7u3n7AiLZOf3B8KvP6tCw0zGcyEThNDxlxYpRDUWZ&#10;8QYmVJE/gjhytM5LkE0t/29ofgAAAP//AwBQSwECLQAUAAYACAAAACEAtoM4kv4AAADhAQAAEwAA&#10;AAAAAAAAAAAAAAAAAAAAW0NvbnRlbnRfVHlwZXNdLnhtbFBLAQItABQABgAIAAAAIQA4/SH/1gAA&#10;AJQBAAALAAAAAAAAAAAAAAAAAC8BAABfcmVscy8ucmVsc1BLAQItABQABgAIAAAAIQCOWjNLfwIA&#10;AGIFAAAOAAAAAAAAAAAAAAAAAC4CAABkcnMvZTJvRG9jLnhtbFBLAQItABQABgAIAAAAIQDt9Yl9&#10;3gAAAAsBAAAPAAAAAAAAAAAAAAAAANkEAABkcnMvZG93bnJldi54bWxQSwUGAAAAAAQABADzAAAA&#10;5AUAAAAA&#10;" filled="f" strokecolor="red" strokeweight="1pt">
                <v:stroke joinstyle="miter"/>
              </v:oval>
            </w:pict>
          </mc:Fallback>
        </mc:AlternateContent>
      </w:r>
      <w:r w:rsidR="00E96E28">
        <w:drawing>
          <wp:inline distT="0" distB="0" distL="0" distR="0" wp14:anchorId="4C951870" wp14:editId="2EFF00FF">
            <wp:extent cx="8093599" cy="4558174"/>
            <wp:effectExtent l="0" t="4127" r="0" b="0"/>
            <wp:docPr id="120348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rot="5400000">
                      <a:off x="0" y="0"/>
                      <a:ext cx="8120046" cy="4573068"/>
                    </a:xfrm>
                    <a:prstGeom prst="rect">
                      <a:avLst/>
                    </a:prstGeom>
                    <a:noFill/>
                    <a:ln>
                      <a:noFill/>
                    </a:ln>
                  </pic:spPr>
                </pic:pic>
              </a:graphicData>
            </a:graphic>
          </wp:inline>
        </w:drawing>
      </w:r>
    </w:p>
    <w:p w14:paraId="443C5315" w14:textId="77777777" w:rsidR="00B50662" w:rsidRPr="00B2564A" w:rsidRDefault="00B50662" w:rsidP="00B50662"/>
    <w:p w14:paraId="08F057BA" w14:textId="77777777" w:rsidR="00724AE1" w:rsidRDefault="00724AE1" w:rsidP="00724AE1">
      <w:pPr>
        <w:pStyle w:val="Heading1"/>
        <w:sectPr w:rsidR="00724AE1" w:rsidSect="00A9653F">
          <w:pgSz w:w="11906" w:h="16838" w:code="9"/>
          <w:pgMar w:top="1134" w:right="1134" w:bottom="1134" w:left="1134" w:header="709" w:footer="709" w:gutter="0"/>
          <w:pgNumType w:fmt="lowerRoman"/>
          <w:cols w:space="708"/>
          <w:docGrid w:linePitch="360"/>
        </w:sectPr>
      </w:pPr>
    </w:p>
    <w:p w14:paraId="75BD9EC5" w14:textId="7B224642" w:rsidR="00F03C22" w:rsidRDefault="00A15C29" w:rsidP="00F03C22">
      <w:pPr>
        <w:pStyle w:val="Heading1"/>
      </w:pPr>
      <w:bookmarkStart w:id="235" w:name="_Toc148601810"/>
      <w:r>
        <w:lastRenderedPageBreak/>
        <w:t>APPENDIX I. Encased Units – Printed Circuit Board</w:t>
      </w:r>
      <w:bookmarkEnd w:id="235"/>
    </w:p>
    <w:p w14:paraId="2815A107" w14:textId="77777777" w:rsidR="00F50243" w:rsidRPr="00F50243" w:rsidRDefault="00F50243" w:rsidP="00F50243"/>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F50243" w14:paraId="26D376A9" w14:textId="77777777" w:rsidTr="00DB2193">
        <w:trPr>
          <w:jc w:val="center"/>
        </w:trPr>
        <w:tc>
          <w:tcPr>
            <w:tcW w:w="5174" w:type="dxa"/>
            <w:vAlign w:val="center"/>
          </w:tcPr>
          <w:p w14:paraId="1A0882FA" w14:textId="6CEE5A0B" w:rsidR="009D3E1B" w:rsidRDefault="00145AF5" w:rsidP="00F50243">
            <w:r w:rsidRPr="00AC5599">
              <w:rPr>
                <w:szCs w:val="24"/>
              </w:rPr>
              <mc:AlternateContent>
                <mc:Choice Requires="wps">
                  <w:drawing>
                    <wp:anchor distT="45720" distB="45720" distL="114300" distR="114300" simplePos="0" relativeHeight="251720704" behindDoc="0" locked="0" layoutInCell="1" allowOverlap="1" wp14:anchorId="28D09778" wp14:editId="46A776B6">
                      <wp:simplePos x="0" y="0"/>
                      <wp:positionH relativeFrom="column">
                        <wp:posOffset>1854835</wp:posOffset>
                      </wp:positionH>
                      <wp:positionV relativeFrom="paragraph">
                        <wp:posOffset>3202305</wp:posOffset>
                      </wp:positionV>
                      <wp:extent cx="247650" cy="1404620"/>
                      <wp:effectExtent l="0" t="0" r="0" b="0"/>
                      <wp:wrapNone/>
                      <wp:docPr id="4383476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047382A7" w14:textId="40E25BD9" w:rsidR="0017643D" w:rsidRPr="00AC5599" w:rsidRDefault="0017643D" w:rsidP="0017643D">
                                  <w:pPr>
                                    <w:rPr>
                                      <w:color w:val="FF0000"/>
                                    </w:rPr>
                                  </w:pPr>
                                  <w:r>
                                    <w:rPr>
                                      <w:color w:val="FF0000"/>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D09778" id="_x0000_s1031" type="#_x0000_t202" style="position:absolute;margin-left:146.05pt;margin-top:252.15pt;width:19.5pt;height:110.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dqb/QEAANQDAAAOAAAAZHJzL2Uyb0RvYy54bWysU9Fu2yAUfZ+0f0C8L3YiJ22tkKprl2lS&#10;103q9gEE4xgNuAxI7Ozrd8FuGm1v0/yAgOt77j3nHta3g9HkKH1QYBmdz0pKpBXQKLtn9Pu37btr&#10;SkLktuEarGT0JAO93bx9s+5dLRfQgW6kJwhiQ907RrsYXV0UQXTS8DADJy0GW/CGRzz6fdF43iO6&#10;0cWiLFdFD75xHoQMAW8fxiDdZPy2lSJ+adsgI9GMYm8xrz6vu7QWmzWv9567TompDf4PXRiuLBY9&#10;Qz3wyMnBq7+gjBIeArRxJsAU0LZKyMwB2czLP9g8d9zJzAXFCe4sU/h/sOLp+Oy+ehKH9zDgADOJ&#10;4B5B/AjEwn3H7V7eeQ99J3mDhedJsqJ3oZ5Sk9ShDglk13+GBofMDxEy0NB6k1RBngTRcQCns+hy&#10;iETg5aK6Wi0xIjA0r8pqtchTKXj9ku18iB8lGJI2jHocakbnx8cQUze8fvklFbOwVVrnwWpLekZv&#10;lotlTriIGBXRd1oZRq/L9I1OSCQ/2CYnR670uMcC2k6sE9GRchx2A1ENo8uUm0TYQXNCGTyMNsNn&#10;gZsO/C9KerQYo+HngXtJif5kUcqbeVUlT+ZDtbxC4sRfRnaXEW4FQjEaKRm39zH7OFEO7g4l36qs&#10;xmsnU8tonSzSZPPkzctz/uv1MW5+AwAA//8DAFBLAwQUAAYACAAAACEAl8N+VN8AAAALAQAADwAA&#10;AGRycy9kb3ducmV2LnhtbEyPy07DMBBF90j8gzVI7KjzINCGTKqKh8SCDSXsp7GJI2I7it0m/XuG&#10;FSxn5ujOudV2sYM46Sn03iGkqwSEdq1XvesQmo+XmzWIEMkpGrzTCGcdYFtfXlRUKj+7d33ax05w&#10;iAslIZgYx1LK0BptKaz8qB3fvvxkKfI4dVJNNHO4HWSWJHfSUu/4g6FRPxrdfu+PFiFGtUvPzbMN&#10;r5/L29NskragBvH6atk9gIh6iX8w/OqzOtTsdPBHp4IYELJNljKKUCS3OQgm8jzlzQHhPisKkHUl&#10;/3eofwAAAP//AwBQSwECLQAUAAYACAAAACEAtoM4kv4AAADhAQAAEwAAAAAAAAAAAAAAAAAAAAAA&#10;W0NvbnRlbnRfVHlwZXNdLnhtbFBLAQItABQABgAIAAAAIQA4/SH/1gAAAJQBAAALAAAAAAAAAAAA&#10;AAAAAC8BAABfcmVscy8ucmVsc1BLAQItABQABgAIAAAAIQAGZdqb/QEAANQDAAAOAAAAAAAAAAAA&#10;AAAAAC4CAABkcnMvZTJvRG9jLnhtbFBLAQItABQABgAIAAAAIQCXw35U3wAAAAsBAAAPAAAAAAAA&#10;AAAAAAAAAFcEAABkcnMvZG93bnJldi54bWxQSwUGAAAAAAQABADzAAAAYwUAAAAA&#10;" filled="f" stroked="f">
                      <v:textbox style="mso-fit-shape-to-text:t">
                        <w:txbxContent>
                          <w:p w14:paraId="047382A7" w14:textId="40E25BD9" w:rsidR="0017643D" w:rsidRPr="00AC5599" w:rsidRDefault="0017643D" w:rsidP="0017643D">
                            <w:pPr>
                              <w:rPr>
                                <w:color w:val="FF0000"/>
                              </w:rPr>
                            </w:pPr>
                            <w:r>
                              <w:rPr>
                                <w:color w:val="FF0000"/>
                              </w:rPr>
                              <w:t>7</w:t>
                            </w:r>
                          </w:p>
                        </w:txbxContent>
                      </v:textbox>
                    </v:shape>
                  </w:pict>
                </mc:Fallback>
              </mc:AlternateContent>
            </w:r>
            <w:r>
              <mc:AlternateContent>
                <mc:Choice Requires="wps">
                  <w:drawing>
                    <wp:anchor distT="0" distB="0" distL="114300" distR="114300" simplePos="0" relativeHeight="251702272" behindDoc="0" locked="0" layoutInCell="1" allowOverlap="1" wp14:anchorId="68C9B961" wp14:editId="6F355F66">
                      <wp:simplePos x="0" y="0"/>
                      <wp:positionH relativeFrom="column">
                        <wp:posOffset>1718310</wp:posOffset>
                      </wp:positionH>
                      <wp:positionV relativeFrom="paragraph">
                        <wp:posOffset>2648585</wp:posOffset>
                      </wp:positionV>
                      <wp:extent cx="492760" cy="608330"/>
                      <wp:effectExtent l="0" t="0" r="21590" b="20320"/>
                      <wp:wrapNone/>
                      <wp:docPr id="107712094" name="Oval 17"/>
                      <wp:cNvGraphicFramePr/>
                      <a:graphic xmlns:a="http://schemas.openxmlformats.org/drawingml/2006/main">
                        <a:graphicData uri="http://schemas.microsoft.com/office/word/2010/wordprocessingShape">
                          <wps:wsp>
                            <wps:cNvSpPr/>
                            <wps:spPr>
                              <a:xfrm>
                                <a:off x="0" y="0"/>
                                <a:ext cx="492760" cy="60833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B8594B" id="Oval 17" o:spid="_x0000_s1026" style="position:absolute;margin-left:135.3pt;margin-top:208.55pt;width:38.8pt;height:47.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KI4gQIAAGEFAAAOAAAAZHJzL2Uyb0RvYy54bWysVEtv2zAMvg/YfxB0X+yk6SuoUwQpMgwo&#10;2mDt0LMiS7EAWdQkJU7260fJjwRrscMwH2RRJD+Sn0jd3R9qTfbCeQWmoONRTokwHEpltgX98br6&#10;ckOJD8yUTIMRBT0KT+/nnz/dNXYmJlCBLoUjCGL8rLEFrUKwsyzzvBI18yOwwqBSgqtZQNFts9Kx&#10;BtFrnU3y/CprwJXWARfe4+lDq6TzhC+l4OFZSi8C0QXF3EJaXVo3cc3md2y2dcxWindpsH/IombK&#10;YNAB6oEFRnZOvYOqFXfgQYYRhzoDKRUXqQasZpz/Uc1LxaxItSA53g40+f8Hy5/2L3btkIbG+pnH&#10;baziIF0d/5gfOSSyjgNZ4hAIx8Pp7eT6CinlqLrKby4uEpnZydk6H74KqEncFFRorayP5bAZ2z/6&#10;gDHRureKxwZWSut0JdrEAw9alfEsCW67WWpH9gzvcrXK8YvXhxhnZihF1+xUTdqFoxYRQ5vvQhJV&#10;Yv6TlElqNDHAMs6FCeNWVbFStNHGl2fBYmtGjxQ6AUZkiVkO2B1Ab9mC9Nhtzp19dBWpTwfn/G+J&#10;tc6DR4oMJgzOtTLgPgLQWFUXubXvSWqpiSxtoDyuHXHQTom3fKXw6h6ZD2vmcCzwtnHUwzMuUkNT&#10;UOh2lFTgfn10Hu2xW1FLSYNjVlD/c8ecoER/M9jHt+PpNM5lEqaX1xMU3Llmc64xu3oJePtjfFQs&#10;T9toH3S/lQ7qN3wRFjEqqpjhGLugPLheWIZ2/PFN4WKxSGY4i5aFR/NieQSPrMa+fD28MWe7/g3Y&#10;+E/Qj+S7Hm5to6eBxS6AVKnBT7x2fOMcp8bp3pz4UJzLyer0Ms5/AwAA//8DAFBLAwQUAAYACAAA&#10;ACEAup37498AAAALAQAADwAAAGRycy9kb3ducmV2LnhtbEyPwU7DMBBE70j8g7VIXBB1EoqbhjhV&#10;hdQDxxYkrtt4SSLsdRS7bfr3mBMcV/M087bezM6KM01h8KwhX2QgiFtvBu40fLzvHksQISIbtJ5J&#10;w5UCbJrbmxor4y+8p/MhdiKVcKhQQx/jWEkZ2p4choUfiVP25SeHMZ1TJ82El1TurCyyTEmHA6eF&#10;Hkd67an9Ppychu1VRrsP692DUaxU/AxvaEut7+/m7QuISHP8g+FXP6lDk5yO/sQmCKuhWGUqoRqW&#10;+SoHkYinZVmAOGp4zos1yKaW/39ofgAAAP//AwBQSwECLQAUAAYACAAAACEAtoM4kv4AAADhAQAA&#10;EwAAAAAAAAAAAAAAAAAAAAAAW0NvbnRlbnRfVHlwZXNdLnhtbFBLAQItABQABgAIAAAAIQA4/SH/&#10;1gAAAJQBAAALAAAAAAAAAAAAAAAAAC8BAABfcmVscy8ucmVsc1BLAQItABQABgAIAAAAIQCQmKI4&#10;gQIAAGEFAAAOAAAAAAAAAAAAAAAAAC4CAABkcnMvZTJvRG9jLnhtbFBLAQItABQABgAIAAAAIQC6&#10;nfvj3wAAAAsBAAAPAAAAAAAAAAAAAAAAANsEAABkcnMvZG93bnJldi54bWxQSwUGAAAAAAQABADz&#10;AAAA5wU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18656" behindDoc="0" locked="0" layoutInCell="1" allowOverlap="1" wp14:anchorId="0383F211" wp14:editId="787F297D">
                      <wp:simplePos x="0" y="0"/>
                      <wp:positionH relativeFrom="column">
                        <wp:posOffset>1470660</wp:posOffset>
                      </wp:positionH>
                      <wp:positionV relativeFrom="paragraph">
                        <wp:posOffset>3259455</wp:posOffset>
                      </wp:positionV>
                      <wp:extent cx="247650" cy="1404620"/>
                      <wp:effectExtent l="0" t="0" r="0" b="0"/>
                      <wp:wrapNone/>
                      <wp:docPr id="6277825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21833537" w14:textId="6873C4FD" w:rsidR="0017643D" w:rsidRPr="00AC5599" w:rsidRDefault="0017643D" w:rsidP="0017643D">
                                  <w:pPr>
                                    <w:rPr>
                                      <w:color w:val="FF0000"/>
                                    </w:rPr>
                                  </w:pPr>
                                  <w:r>
                                    <w:rPr>
                                      <w:color w:val="FF0000"/>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383F211" id="_x0000_s1032" type="#_x0000_t202" style="position:absolute;margin-left:115.8pt;margin-top:256.65pt;width:19.5pt;height:110.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xha/QEAANQDAAAOAAAAZHJzL2Uyb0RvYy54bWysU9Fu2yAUfZ+0f0C8L3YiJ22tkKprl2lS&#10;103q9gEE4xgNuAxI7Ozrd8FuGm1v0/yAgOt77j3nHta3g9HkKH1QYBmdz0pKpBXQKLtn9Pu37btr&#10;SkLktuEarGT0JAO93bx9s+5dLRfQgW6kJwhiQ907RrsYXV0UQXTS8DADJy0GW/CGRzz6fdF43iO6&#10;0cWiLFdFD75xHoQMAW8fxiDdZPy2lSJ+adsgI9GMYm8xrz6vu7QWmzWv9567TompDf4PXRiuLBY9&#10;Qz3wyMnBq7+gjBIeArRxJsAU0LZKyMwB2czLP9g8d9zJzAXFCe4sU/h/sOLp+Oy+ehKH9zDgADOJ&#10;4B5B/AjEwn3H7V7eeQ99J3mDhedJsqJ3oZ5Sk9ShDglk13+GBofMDxEy0NB6k1RBngTRcQCns+hy&#10;iETg5aK6Wi0xIjA0r8pqtchTKXj9ku18iB8lGJI2jHocakbnx8cQUze8fvklFbOwVVrnwWpLekZv&#10;lotlTriIGBXRd1oZRq/L9I1OSCQ/2CYnR670uMcC2k6sE9GRchx2A1ENo6uUm0TYQXNCGTyMNsNn&#10;gZsO/C9KerQYo+HngXtJif5kUcqbeVUlT+ZDtbxC4sRfRnaXEW4FQjEaKRm39zH7OFEO7g4l36qs&#10;xmsnU8tonSzSZPPkzctz/uv1MW5+AwAA//8DAFBLAwQUAAYACAAAACEAQqNjPN8AAAALAQAADwAA&#10;AGRycy9kb3ducmV2LnhtbEyPy07DMBBF90j8gzVI7KjzIC0KmVQVD4kFG0rYT2MTR8R2FLtN+vcM&#10;K7qcmaM751bbxQ7ipKfQe4eQrhIQ2rVe9a5DaD5f7x5AhEhO0eCdRjjrANv6+qqiUvnZfejTPnaC&#10;Q1woCcHEOJZShtZoS2HlR+349u0nS5HHqZNqopnD7SCzJFlLS73jD4ZG/WR0+7M/WoQY1S49Ny82&#10;vH0t78+zSdqCGsTbm2X3CCLqJf7D8KfP6lCz08EfnQpiQMjydM0oQpHmOQgmsk3CmwPCJr8vQNaV&#10;vOxQ/wIAAP//AwBQSwECLQAUAAYACAAAACEAtoM4kv4AAADhAQAAEwAAAAAAAAAAAAAAAAAAAAAA&#10;W0NvbnRlbnRfVHlwZXNdLnhtbFBLAQItABQABgAIAAAAIQA4/SH/1gAAAJQBAAALAAAAAAAAAAAA&#10;AAAAAC8BAABfcmVscy8ucmVsc1BLAQItABQABgAIAAAAIQAxuxha/QEAANQDAAAOAAAAAAAAAAAA&#10;AAAAAC4CAABkcnMvZTJvRG9jLnhtbFBLAQItABQABgAIAAAAIQBCo2M83wAAAAsBAAAPAAAAAAAA&#10;AAAAAAAAAFcEAABkcnMvZG93bnJldi54bWxQSwUGAAAAAAQABADzAAAAYwUAAAAA&#10;" filled="f" stroked="f">
                      <v:textbox style="mso-fit-shape-to-text:t">
                        <w:txbxContent>
                          <w:p w14:paraId="21833537" w14:textId="6873C4FD" w:rsidR="0017643D" w:rsidRPr="00AC5599" w:rsidRDefault="0017643D" w:rsidP="0017643D">
                            <w:pPr>
                              <w:rPr>
                                <w:color w:val="FF0000"/>
                              </w:rPr>
                            </w:pPr>
                            <w:r>
                              <w:rPr>
                                <w:color w:val="FF0000"/>
                              </w:rPr>
                              <w:t>6</w:t>
                            </w:r>
                          </w:p>
                        </w:txbxContent>
                      </v:textbox>
                    </v:shape>
                  </w:pict>
                </mc:Fallback>
              </mc:AlternateContent>
            </w:r>
            <w:r>
              <mc:AlternateContent>
                <mc:Choice Requires="wps">
                  <w:drawing>
                    <wp:anchor distT="0" distB="0" distL="114300" distR="114300" simplePos="0" relativeHeight="251701248" behindDoc="0" locked="0" layoutInCell="1" allowOverlap="1" wp14:anchorId="21575577" wp14:editId="7683F57F">
                      <wp:simplePos x="0" y="0"/>
                      <wp:positionH relativeFrom="column">
                        <wp:posOffset>1381125</wp:posOffset>
                      </wp:positionH>
                      <wp:positionV relativeFrom="paragraph">
                        <wp:posOffset>2707005</wp:posOffset>
                      </wp:positionV>
                      <wp:extent cx="429260" cy="603885"/>
                      <wp:effectExtent l="0" t="0" r="27940" b="24765"/>
                      <wp:wrapNone/>
                      <wp:docPr id="1937735736" name="Oval 16"/>
                      <wp:cNvGraphicFramePr/>
                      <a:graphic xmlns:a="http://schemas.openxmlformats.org/drawingml/2006/main">
                        <a:graphicData uri="http://schemas.microsoft.com/office/word/2010/wordprocessingShape">
                          <wps:wsp>
                            <wps:cNvSpPr/>
                            <wps:spPr>
                              <a:xfrm>
                                <a:off x="0" y="0"/>
                                <a:ext cx="429260" cy="60388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9EC2" id="Oval 16" o:spid="_x0000_s1026" style="position:absolute;margin-left:108.75pt;margin-top:213.15pt;width:33.8pt;height:47.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qgAIAAGEFAAAOAAAAZHJzL2Uyb0RvYy54bWysVE1v2zAMvQ/YfxB0X+1kSZYGdYqgRYYB&#10;RRusHXpWZCkWIIuapMTJfv0o+SPBWuwwzAdZEslH8onkze2x1uQgnFdgCjq6yikRhkOpzK6gP17W&#10;n+aU+MBMyTQYUdCT8PR2+fHDTWMXYgwV6FI4giDGLxpb0CoEu8gyzytRM38FVhgUSnA1C3h0u6x0&#10;rEH0WmfjPJ9lDbjSOuDCe7y9b4V0mfClFDw8SelFILqgGFtIq0vrNq7Z8oYtdo7ZSvEuDPYPUdRM&#10;GXQ6QN2zwMjeqTdQteIOPMhwxaHOQErFRcoBsxnlf2TzXDErUi5IjrcDTf7/wfLHw7PdOKShsX7h&#10;cRuzOEpXxz/GR46JrNNAljgGwvFyMr4ez5BSjqJZ/nk+n0Yys7OxdT58FVCTuCmo0FpZH9NhC3Z4&#10;8KHV7rXitYG10jo9iTbxwoNWZbxLB7fb3mlHDgzfcr3O8es8Xqih/2ianbNJu3DSImJo811IokqM&#10;f5wiSYUmBljGuTBh1IoqVorW22h64SyWZrRIySbAiCwxygG7A+g1W5Aeu82704+mItXpYJz/LbDW&#10;eLBInsGEwbhWBtx7ABqz6jy3+j1JLTWRpS2Up40jDtou8ZavFT7dA/Nhwxy2Bb42tnp4wkVqaAoK&#10;3Y6SCtyv9+6jPlYrSilpsM0K6n/umROU6G8G6/h6NJnEvkyHyfTLGA/uUrK9lJh9fQf4+iMcKpan&#10;bdQPut9KB/UrToRV9IoiZjj6LigPrj/chbb9caZwsVolNexFy8KDebY8gkdWY12+HF+Zs139Biz8&#10;R+hb8k0Nt7rR0sBqH0CqVOBnXju+sY9T4XQzJw6Ky3PSOk/G5W8AAAD//wMAUEsDBBQABgAIAAAA&#10;IQBN+HwT3wAAAAsBAAAPAAAAZHJzL2Rvd25yZXYueG1sTI/BTsMwEETvSPyDtUhcUOvENG4I2VQV&#10;Ug8c2yJxdWOTRNjrKHbb9O8xJziu5mnmbb2ZnWUXM4XBE0K+zIAZar0eqEP4OO4WJbAQFWllPRmE&#10;mwmwae7valVpf6W9uRxix1IJhUoh9DGOFeeh7Y1TYelHQyn78pNTMZ1Tx/WkrqncWS6yTHKnBkoL&#10;vRrNW2/a78PZIWxvPNp9eNk9aUlSxs/wrmyJ+Pgwb1+BRTPHPxh+9ZM6NMnp5M+kA7MIIl8XCUVY&#10;CfkMLBGiLHJgJ4RC5CvgTc3//9D8AAAA//8DAFBLAQItABQABgAIAAAAIQC2gziS/gAAAOEBAAAT&#10;AAAAAAAAAAAAAAAAAAAAAABbQ29udGVudF9UeXBlc10ueG1sUEsBAi0AFAAGAAgAAAAhADj9If/W&#10;AAAAlAEAAAsAAAAAAAAAAAAAAAAALwEAAF9yZWxzLy5yZWxzUEsBAi0AFAAGAAgAAAAhAD/3/CqA&#10;AgAAYQUAAA4AAAAAAAAAAAAAAAAALgIAAGRycy9lMm9Eb2MueG1sUEsBAi0AFAAGAAgAAAAhAE34&#10;fBPfAAAACwEAAA8AAAAAAAAAAAAAAAAA2gQAAGRycy9kb3ducmV2LnhtbFBLBQYAAAAABAAEAPMA&#10;AADmBQ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16608" behindDoc="0" locked="0" layoutInCell="1" allowOverlap="1" wp14:anchorId="345E93EE" wp14:editId="52FF249D">
                      <wp:simplePos x="0" y="0"/>
                      <wp:positionH relativeFrom="column">
                        <wp:posOffset>1165225</wp:posOffset>
                      </wp:positionH>
                      <wp:positionV relativeFrom="paragraph">
                        <wp:posOffset>3072765</wp:posOffset>
                      </wp:positionV>
                      <wp:extent cx="247650" cy="1404620"/>
                      <wp:effectExtent l="0" t="0" r="0" b="0"/>
                      <wp:wrapNone/>
                      <wp:docPr id="596080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6FD2081D" w14:textId="7BC003A8" w:rsidR="0017643D" w:rsidRPr="00AC5599" w:rsidRDefault="0017643D" w:rsidP="0017643D">
                                  <w:pPr>
                                    <w:rPr>
                                      <w:color w:val="FF0000"/>
                                    </w:rPr>
                                  </w:pPr>
                                  <w:r>
                                    <w:rPr>
                                      <w:color w:val="FF0000"/>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45E93EE" id="_x0000_s1033" type="#_x0000_t202" style="position:absolute;margin-left:91.75pt;margin-top:241.95pt;width:19.5pt;height:110.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Has/QEAANQDAAAOAAAAZHJzL2Uyb0RvYy54bWysU9Fu2yAUfZ+0f0C8L3YiJ2mtkKprl2lS&#10;103q+gEE4xgNuAxI7Ozrd8FpGm1v1fyAgOt77j3nHlY3g9HkIH1QYBmdTkpKpBXQKLtj9PnH5sMV&#10;JSFy23ANVjJ6lIHerN+/W/WuljPoQDfSEwSxoe4do12Mri6KIDppeJiAkxaDLXjDIx79rmg87xHd&#10;6GJWlouiB984D0KGgLf3Y5CuM37bShG/tW2QkWhGsbeYV5/XbVqL9YrXO89dp8SpDf6GLgxXFoue&#10;oe555GTv1T9QRgkPAdo4EWAKaFslZOaAbKblX2yeOu5k5oLiBHeWKfw/WPF4eHLfPYnDRxhwgJlE&#10;cA8gfgZi4a7jdidvvYe+k7zBwtMkWdG7UJ9Sk9ShDglk23+FBofM9xEy0NB6k1RBngTRcQDHs+hy&#10;iETg5axaLuYYERiaVmW1mOWpFLx+yXY+xM8SDEkbRj0ONaPzw0OIqRtev/ySilnYKK3zYLUlPaPX&#10;89k8J1xEjIroO60Mo1dl+kYnJJKfbJOTI1d63GMBbU+sE9GRchy2A1ENo8uUm0TYQnNEGTyMNsNn&#10;gZsO/G9KerQYo+HXnntJif5iUcrraVUlT+ZDNV8iceIvI9vLCLcCoRiNlIzbu5h9nCgHd4uSb1RW&#10;47WTU8tonSzSyebJm5fn/NfrY1z/AQAA//8DAFBLAwQUAAYACAAAACEA6B58VN4AAAALAQAADwAA&#10;AGRycy9kb3ducmV2LnhtbEyPTU/DMAyG70j8h8hI3FjajkIpTaeJD4nDLoxy9xrTVDRJ1WRr9+8x&#10;Jzi+9qPXj6vNYgdxoin03ilIVwkIcq3XvesUNB+vNwWIENFpHLwjBWcKsKkvLyostZ/dO532sRNc&#10;4kKJCkyMYyllaA1ZDCs/kuPdl58sRo5TJ/WEM5fbQWZJcict9o4vGBzpyVD7vT9aBTHqbXpuXmx4&#10;+1x2z7NJ2hwbpa6vlu0jiEhL/IPhV5/VoWangz86HcTAuVjnjCq4LdYPIJjIsownBwX3SZ6CrCv5&#10;/4f6BwAA//8DAFBLAQItABQABgAIAAAAIQC2gziS/gAAAOEBAAATAAAAAAAAAAAAAAAAAAAAAABb&#10;Q29udGVudF9UeXBlc10ueG1sUEsBAi0AFAAGAAgAAAAhADj9If/WAAAAlAEAAAsAAAAAAAAAAAAA&#10;AAAALwEAAF9yZWxzLy5yZWxzUEsBAi0AFAAGAAgAAAAhAOMMdqz9AQAA1AMAAA4AAAAAAAAAAAAA&#10;AAAALgIAAGRycy9lMm9Eb2MueG1sUEsBAi0AFAAGAAgAAAAhAOgefFTeAAAACwEAAA8AAAAAAAAA&#10;AAAAAAAAVwQAAGRycy9kb3ducmV2LnhtbFBLBQYAAAAABAAEAPMAAABiBQAAAAA=&#10;" filled="f" stroked="f">
                      <v:textbox style="mso-fit-shape-to-text:t">
                        <w:txbxContent>
                          <w:p w14:paraId="6FD2081D" w14:textId="7BC003A8" w:rsidR="0017643D" w:rsidRPr="00AC5599" w:rsidRDefault="0017643D" w:rsidP="0017643D">
                            <w:pPr>
                              <w:rPr>
                                <w:color w:val="FF0000"/>
                              </w:rPr>
                            </w:pPr>
                            <w:r>
                              <w:rPr>
                                <w:color w:val="FF0000"/>
                              </w:rPr>
                              <w:t>2</w:t>
                            </w:r>
                          </w:p>
                        </w:txbxContent>
                      </v:textbox>
                    </v:shape>
                  </w:pict>
                </mc:Fallback>
              </mc:AlternateContent>
            </w:r>
            <w:r>
              <mc:AlternateContent>
                <mc:Choice Requires="wps">
                  <w:drawing>
                    <wp:anchor distT="0" distB="0" distL="114300" distR="114300" simplePos="0" relativeHeight="251700224" behindDoc="0" locked="0" layoutInCell="1" allowOverlap="1" wp14:anchorId="0262EEBA" wp14:editId="09A00091">
                      <wp:simplePos x="0" y="0"/>
                      <wp:positionH relativeFrom="column">
                        <wp:posOffset>1081405</wp:posOffset>
                      </wp:positionH>
                      <wp:positionV relativeFrom="paragraph">
                        <wp:posOffset>2656840</wp:posOffset>
                      </wp:positionV>
                      <wp:extent cx="389255" cy="445135"/>
                      <wp:effectExtent l="0" t="0" r="10795" b="12065"/>
                      <wp:wrapNone/>
                      <wp:docPr id="128169888" name="Oval 15"/>
                      <wp:cNvGraphicFramePr/>
                      <a:graphic xmlns:a="http://schemas.openxmlformats.org/drawingml/2006/main">
                        <a:graphicData uri="http://schemas.microsoft.com/office/word/2010/wordprocessingShape">
                          <wps:wsp>
                            <wps:cNvSpPr/>
                            <wps:spPr>
                              <a:xfrm>
                                <a:off x="0" y="0"/>
                                <a:ext cx="389255" cy="44513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C5138B" id="Oval 15" o:spid="_x0000_s1026" style="position:absolute;margin-left:85.15pt;margin-top:209.2pt;width:30.65pt;height:35.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3TcfwIAAGEFAAAOAAAAZHJzL2Uyb0RvYy54bWysVEtv2zAMvg/YfxB0XxynydYGdYogRYYB&#10;RRusHXpWZCkWIIuapMTJfv0o+ZFgLXYY5oNMiuTHh0je3h1rTQ7CeQWmoPloTIkwHEpldgX98bL+&#10;dE2JD8yUTIMRBT0JT+8WHz/cNnYuJlCBLoUjCGL8vLEFrUKw8yzzvBI18yOwwqBQgqtZQNbtstKx&#10;BtFrnU3G489ZA660DrjwHm/vWyFdJHwpBQ9PUnoRiC4oxhbS6dK5jWe2uGXznWO2UrwLg/1DFDVT&#10;Bp0OUPcsMLJ36g1UrbgDDzKMONQZSKm4SDlgNvn4j2yeK2ZFygWL4+1QJv//YPnj4dluHJahsX7u&#10;kYxZHKWr4x/jI8dUrNNQLHEMhOPl1fXNZDajhKNoOp3lV7NYzOxsbJ0PXwXUJBIFFVor62M6bM4O&#10;Dz602r1WvDawVlqnJ9EmXnjQqox3iXG77Uo7cmD4luv1GL/O44Ua+o+m2TmbRIWTFhFDm+9CElVi&#10;/JMUSWo0McAyzoUJeSuqWClab/nswllszWiRkk2AEVlilAN2B9BrtiA9dpt3px9NRerTwXj8t8Ba&#10;48EieQYTBuNaGXDvAWjMqvPc6vdFaksTq7SF8rRxxEE7Jd7ytcKne2A+bJjDscABwlEPT3hIDU1B&#10;oaMoqcD9eu8+6mO3opSSBsesoP7nnjlBif5msI9v8uk0zmViprMvE2TcpWR7KTH7egX4+jkuFcsT&#10;GfWD7knpoH7FjbCMXlHEDEffBeXB9cwqtOOPO4WL5TKp4SxaFh7Ms+URPFY19uXL8ZU52/VvwMZ/&#10;hH4k3/RwqxstDSz3AaRKDX6ua1dvnOPUON3OiYvikk9a5824+A0AAP//AwBQSwMEFAAGAAgAAAAh&#10;ACCoc9feAAAACwEAAA8AAABkcnMvZG93bnJldi54bWxMj8FOwzAMhu9IvENkJC6Ipd1GVkrTaULa&#10;geM2JK5Z47UViVM12da9PeYEx9/+9PtztZ68ExccYx9IQz7LQCA1wfbUavg8bJ8LEDEZssYFQg03&#10;jLCu7+8qU9pwpR1e9qkVXEKxNBq6lIZSyth06E2chQGJd6cwepM4jq20o7lyuXdynmVKetMTX+jM&#10;gO8dNt/7s9ewucnkdvF1+2QVKZW+4odxhdaPD9PmDUTCKf3B8KvP6lCz0zGcyUbhOK+yBaMalnmx&#10;BMHEfJErEEeeFMULyLqS/3+ofwAAAP//AwBQSwECLQAUAAYACAAAACEAtoM4kv4AAADhAQAAEwAA&#10;AAAAAAAAAAAAAAAAAAAAW0NvbnRlbnRfVHlwZXNdLnhtbFBLAQItABQABgAIAAAAIQA4/SH/1gAA&#10;AJQBAAALAAAAAAAAAAAAAAAAAC8BAABfcmVscy8ucmVsc1BLAQItABQABgAIAAAAIQBtI3TcfwIA&#10;AGEFAAAOAAAAAAAAAAAAAAAAAC4CAABkcnMvZTJvRG9jLnhtbFBLAQItABQABgAIAAAAIQAgqHPX&#10;3gAAAAsBAAAPAAAAAAAAAAAAAAAAANkEAABkcnMvZG93bnJldi54bWxQSwUGAAAAAAQABADzAAAA&#10;5AU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12512" behindDoc="0" locked="0" layoutInCell="1" allowOverlap="1" wp14:anchorId="73B413AC" wp14:editId="1A0CE36D">
                      <wp:simplePos x="0" y="0"/>
                      <wp:positionH relativeFrom="column">
                        <wp:posOffset>437515</wp:posOffset>
                      </wp:positionH>
                      <wp:positionV relativeFrom="paragraph">
                        <wp:posOffset>2871470</wp:posOffset>
                      </wp:positionV>
                      <wp:extent cx="247650" cy="1404620"/>
                      <wp:effectExtent l="0" t="0" r="0" b="0"/>
                      <wp:wrapNone/>
                      <wp:docPr id="7993649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63A1878E" w14:textId="65FA0F39" w:rsidR="0017643D" w:rsidRPr="00AC5599" w:rsidRDefault="0017643D" w:rsidP="0017643D">
                                  <w:pPr>
                                    <w:rPr>
                                      <w:color w:val="FF0000"/>
                                    </w:rPr>
                                  </w:pPr>
                                  <w:r>
                                    <w:rPr>
                                      <w:color w:val="FF000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3B413AC" id="_x0000_s1034" type="#_x0000_t202" style="position:absolute;margin-left:34.45pt;margin-top:226.1pt;width:19.5pt;height:110.6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l3c/QEAANQDAAAOAAAAZHJzL2Uyb0RvYy54bWysU9Fu2yAUfZ+0f0C8L7YjJ22tOFXXLtOk&#10;rpvU7QMwxjEacBmQ2NnX74LdNNrepvkBAdf33HvOPWxuR63IUTgvwdS0WOSUCMOhlWZf0+/fdu+u&#10;KfGBmZYpMKKmJ+Hp7fbtm81gK7GEHlQrHEEQ46vB1rQPwVZZ5nkvNPMLsMJgsAOnWcCj22etYwOi&#10;a5Ut83ydDeBa64AL7/H2YQrSbcLvOsHDl67zIhBVU+wtpNWltYlrtt2wau+Y7SWf22D/0IVm0mDR&#10;M9QDC4wcnPwLSkvuwEMXFhx0Bl0nuUgckE2R/8HmuWdWJC4ojrdnmfz/g+VPx2f71ZEwvocRB5hI&#10;ePsI/IcnBu57ZvbizjkYesFaLFxEybLB+mpOjVL7ykeQZvgMLQ6ZHQIkoLFzOqqCPAmi4wBOZ9HF&#10;GAjHy2V5tV5hhGOoKPNyvUxTyVj1km2dDx8FaBI3NXU41ITOjo8+xG5Y9fJLLGZgJ5VKg1WGDDW9&#10;WS1XKeEiomVA3ympa3qdx29yQiT5wbQpOTCppj0WUGZmHYlOlMPYjES2CBBzowgNtCeUwcFkM3wW&#10;uOnB/aJkQIvV1P88MCcoUZ8MSnlTlGX0ZDqUqyskTtxlpLmMMMMRqqaBkml7H5KPI2Vv71DynUxq&#10;vHYyt4zWSSLNNo/evDynv14f4/Y3AAAA//8DAFBLAwQUAAYACAAAACEA5Q7Aud0AAAAKAQAADwAA&#10;AGRycy9kb3ducmV2LnhtbEyPy07DMBBF90j8gzVI7Kjd0BchTlXxkFiwoYT9NB7iiHgcxW6T/j3u&#10;CpYz9+jOmWI7uU6caAitZw3zmQJBXHvTcqOh+ny924AIEdlg55k0nCnAtry+KjA3fuQPOu1jI1IJ&#10;hxw12Bj7XMpQW3IYZr4nTtm3HxzGNA6NNAOOqdx1MlNqJR22nC5Y7OnJUv2zPzoNMZrd/Fy9uPD2&#10;Nb0/j1bVS6y0vr2Zdo8gIk3xD4aLflKHMjkd/JFNEJ2G1eYhkRoWyywDcQHUOm0OKVnfL0CWhfz/&#10;QvkLAAD//wMAUEsBAi0AFAAGAAgAAAAhALaDOJL+AAAA4QEAABMAAAAAAAAAAAAAAAAAAAAAAFtD&#10;b250ZW50X1R5cGVzXS54bWxQSwECLQAUAAYACAAAACEAOP0h/9YAAACUAQAACwAAAAAAAAAAAAAA&#10;AAAvAQAAX3JlbHMvLnJlbHNQSwECLQAUAAYACAAAACEAiqZd3P0BAADUAwAADgAAAAAAAAAAAAAA&#10;AAAuAgAAZHJzL2Uyb0RvYy54bWxQSwECLQAUAAYACAAAACEA5Q7Aud0AAAAKAQAADwAAAAAAAAAA&#10;AAAAAABXBAAAZHJzL2Rvd25yZXYueG1sUEsFBgAAAAAEAAQA8wAAAGEFAAAAAA==&#10;" filled="f" stroked="f">
                      <v:textbox style="mso-fit-shape-to-text:t">
                        <w:txbxContent>
                          <w:p w14:paraId="63A1878E" w14:textId="65FA0F39" w:rsidR="0017643D" w:rsidRPr="00AC5599" w:rsidRDefault="0017643D" w:rsidP="0017643D">
                            <w:pPr>
                              <w:rPr>
                                <w:color w:val="FF0000"/>
                              </w:rPr>
                            </w:pPr>
                            <w:r>
                              <w:rPr>
                                <w:color w:val="FF0000"/>
                              </w:rPr>
                              <w:t>1</w:t>
                            </w:r>
                          </w:p>
                        </w:txbxContent>
                      </v:textbox>
                    </v:shape>
                  </w:pict>
                </mc:Fallback>
              </mc:AlternateContent>
            </w:r>
            <w:r>
              <mc:AlternateContent>
                <mc:Choice Requires="wps">
                  <w:drawing>
                    <wp:anchor distT="0" distB="0" distL="114300" distR="114300" simplePos="0" relativeHeight="251697152" behindDoc="0" locked="0" layoutInCell="1" allowOverlap="1" wp14:anchorId="3A779510" wp14:editId="41EC95A6">
                      <wp:simplePos x="0" y="0"/>
                      <wp:positionH relativeFrom="column">
                        <wp:posOffset>626745</wp:posOffset>
                      </wp:positionH>
                      <wp:positionV relativeFrom="paragraph">
                        <wp:posOffset>2708910</wp:posOffset>
                      </wp:positionV>
                      <wp:extent cx="580390" cy="675640"/>
                      <wp:effectExtent l="0" t="0" r="10160" b="10160"/>
                      <wp:wrapNone/>
                      <wp:docPr id="931324539" name="Oval 12"/>
                      <wp:cNvGraphicFramePr/>
                      <a:graphic xmlns:a="http://schemas.openxmlformats.org/drawingml/2006/main">
                        <a:graphicData uri="http://schemas.microsoft.com/office/word/2010/wordprocessingShape">
                          <wps:wsp>
                            <wps:cNvSpPr/>
                            <wps:spPr>
                              <a:xfrm>
                                <a:off x="0" y="0"/>
                                <a:ext cx="580390" cy="67564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A24D99" id="Oval 12" o:spid="_x0000_s1026" style="position:absolute;margin-left:49.35pt;margin-top:213.3pt;width:45.7pt;height:53.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qstggIAAGEFAAAOAAAAZHJzL2Uyb0RvYy54bWysVEtv2zAMvg/YfxB0X+1kSR9BnSJIkWFA&#10;0QZth54VWYoFyKImKXGyXz9KfiRYix2G+SCLIvmR/ETq9u5Qa7IXziswBR1d5JQIw6FUZlvQH6+r&#10;L9eU+MBMyTQYUdCj8PRu/vnTbWNnYgwV6FI4giDGzxpb0CoEO8syzytRM38BVhhUSnA1Cyi6bVY6&#10;1iB6rbNxnl9mDbjSOuDCezy9b5V0nvClFDw8SelFILqgmFtIq0vrJq7Z/JbNto7ZSvEuDfYPWdRM&#10;GQw6QN2zwMjOqXdQteIOPMhwwaHOQErFRaoBqxnlf1TzUjErUi1IjrcDTf7/wfLH/YtdO6ShsX7m&#10;cRurOEhXxz/mRw6JrONAljgEwvFwep1/vUFKOaour6aXk0RmdnK2zodvAmoSNwUVWivrYzlsxvYP&#10;PmBMtO6t4rGBldI6XYk28cCDVmU8S4LbbpbakT3Du1ytcvzi9SHGmRlK0TU7VZN24ahFxNDmWUii&#10;Ssx/nDJJjSYGWMa5MGHUqipWijbaaHoWLLZm9EihE2BElpjlgN0B9JYtSI/d5tzZR1eR+nRwzv+W&#10;WOs8eKTIYMLgXCsD7iMAjVV1kVv7nqSWmsjSBsrj2hEH7ZR4y1cKr+6B+bBmDscCbxtHPTzhIjU0&#10;BYVuR0kF7tdH59EeuxW1lDQ4ZgX1P3fMCUr0d4N9fDOaYOOQkITJ9GqMgjvXbM41ZlcvAW9/hI+K&#10;5Wkb7YPut9JB/YYvwiJGRRUzHGMXlAfXC8vQjj++KVwsFskMZ9Gy8GBeLI/gkdXYl6+HN+Zs178B&#10;G/8R+pF818OtbfQ0sNgFkCo1+InXjm+c49Q43ZsTH4pzOVmdXsb5bwAAAP//AwBQSwMEFAAGAAgA&#10;AAAhAHg3NODeAAAACgEAAA8AAABkcnMvZG93bnJldi54bWxMj8FOwzAQRO9I/IO1SFxQ67QFNwnZ&#10;VBVSDxxbkLhuY5NE2Osodtv073FPcFzN08zbajM5K85mDL1nhMU8A2G48brnFuHzYzfLQYRIrMl6&#10;NghXE2BT399VVGp/4b05H2IrUgmHkhC6GIdSytB0xlGY+8Fwyr796Cimc2ylHumSyp2VyyxT0lHP&#10;aaGjwbx1pvk5nBzC9iqj3Ydi96QVKxW/wjvZHPHxYdq+gohmin8w3PSTOtTJ6ehPrIOwCEW+TiTC&#10;81IpEDegyBYgjggvq1UGsq7k/xfqXwAAAP//AwBQSwECLQAUAAYACAAAACEAtoM4kv4AAADhAQAA&#10;EwAAAAAAAAAAAAAAAAAAAAAAW0NvbnRlbnRfVHlwZXNdLnhtbFBLAQItABQABgAIAAAAIQA4/SH/&#10;1gAAAJQBAAALAAAAAAAAAAAAAAAAAC8BAABfcmVscy8ucmVsc1BLAQItABQABgAIAAAAIQDKyqst&#10;ggIAAGEFAAAOAAAAAAAAAAAAAAAAAC4CAABkcnMvZTJvRG9jLnhtbFBLAQItABQABgAIAAAAIQB4&#10;NzTg3gAAAAoBAAAPAAAAAAAAAAAAAAAAANwEAABkcnMvZG93bnJldi54bWxQSwUGAAAAAAQABADz&#10;AAAA5wU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10464" behindDoc="0" locked="0" layoutInCell="1" allowOverlap="1" wp14:anchorId="70078C5F" wp14:editId="0A1E99F1">
                      <wp:simplePos x="0" y="0"/>
                      <wp:positionH relativeFrom="column">
                        <wp:posOffset>1288415</wp:posOffset>
                      </wp:positionH>
                      <wp:positionV relativeFrom="paragraph">
                        <wp:posOffset>2419350</wp:posOffset>
                      </wp:positionV>
                      <wp:extent cx="247650" cy="1404620"/>
                      <wp:effectExtent l="0" t="0" r="0" b="0"/>
                      <wp:wrapNone/>
                      <wp:docPr id="14978566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7D1876E6" w14:textId="0EBC9C47" w:rsidR="0017643D" w:rsidRPr="00AC5599" w:rsidRDefault="0017643D" w:rsidP="0017643D">
                                  <w:pPr>
                                    <w:rPr>
                                      <w:color w:val="FF0000"/>
                                    </w:rPr>
                                  </w:pPr>
                                  <w:r>
                                    <w:rPr>
                                      <w:color w:val="FF0000"/>
                                    </w:rP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0078C5F" id="_x0000_s1035" type="#_x0000_t202" style="position:absolute;margin-left:101.45pt;margin-top:190.5pt;width:19.5pt;height:110.6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TMq/QEAANQDAAAOAAAAZHJzL2Uyb0RvYy54bWysU9Fu2yAUfZ+0f0C8L7YjJ22tOFXXLtOk&#10;rpvU7QMwxjEacBmQ2NnX74LdNNrepvkBAdf33HvOPWxuR63IUTgvwdS0WOSUCMOhlWZf0+/fdu+u&#10;KfGBmZYpMKKmJ+Hp7fbtm81gK7GEHlQrHEEQ46vB1rQPwVZZ5nkvNPMLsMJgsAOnWcCj22etYwOi&#10;a5Ut83ydDeBa64AL7/H2YQrSbcLvOsHDl67zIhBVU+wtpNWltYlrtt2wau+Y7SWf22D/0IVm0mDR&#10;M9QDC4wcnPwLSkvuwEMXFhx0Bl0nuUgckE2R/8HmuWdWJC4ojrdnmfz/g+VPx2f71ZEwvocRB5hI&#10;ePsI/IcnBu57ZvbizjkYesFaLFxEybLB+mpOjVL7ykeQZvgMLQ6ZHQIkoLFzOqqCPAmi4wBOZ9HF&#10;GAjHy2V5tV5hhGOoKPNyvUxTyVj1km2dDx8FaBI3NXU41ITOjo8+xG5Y9fJLLGZgJ5VKg1WGDDW9&#10;WS1XKeEiomVA3ympa3qdx29yQiT5wbQpOTCppj0WUGZmHYlOlMPYjES2iB9zowgNtCeUwcFkM3wW&#10;uOnB/aJkQIvV1P88MCcoUZ8MSnlTlGX0ZDqUqyskTtxlpLmMMMMRqqaBkml7H5KPI2Vv71DynUxq&#10;vHYyt4zWSSLNNo/evDynv14f4/Y3AAAA//8DAFBLAwQUAAYACAAAACEAxneYOd4AAAALAQAADwAA&#10;AGRycy9kb3ducmV2LnhtbEyPTU/DMAyG70j8h8hI3FjSANPo6k4THxIHLoxy95qsrWiSqsnW7t9j&#10;Tuxo+9Hr5y02s+vFyY6xCx4hWygQ1tfBdL5BqL7e7lYgYiJvqA/eIpxthE15fVVQbsLkP+1plxrB&#10;IT7mhNCmNORSxrq1juIiDNbz7RBGR4nHsZFmpInDXS+1UkvpqPP8oaXBPre2/tkdHUJKZpudq1cX&#10;37/nj5epVfUjVYi3N/N2DSLZOf3D8KfP6lCy0z4cvYmiR9BKPzGKcL/KuBQT+iHjzR5hqbQGWRby&#10;skP5CwAA//8DAFBLAQItABQABgAIAAAAIQC2gziS/gAAAOEBAAATAAAAAAAAAAAAAAAAAAAAAABb&#10;Q29udGVudF9UeXBlc10ueG1sUEsBAi0AFAAGAAgAAAAhADj9If/WAAAAlAEAAAsAAAAAAAAAAAAA&#10;AAAALwEAAF9yZWxzLy5yZWxzUEsBAi0AFAAGAAgAAAAhAFgRMyr9AQAA1AMAAA4AAAAAAAAAAAAA&#10;AAAALgIAAGRycy9lMm9Eb2MueG1sUEsBAi0AFAAGAAgAAAAhAMZ3mDneAAAACwEAAA8AAAAAAAAA&#10;AAAAAAAAVwQAAGRycy9kb3ducmV2LnhtbFBLBQYAAAAABAAEAPMAAABiBQAAAAA=&#10;" filled="f" stroked="f">
                      <v:textbox style="mso-fit-shape-to-text:t">
                        <w:txbxContent>
                          <w:p w14:paraId="7D1876E6" w14:textId="0EBC9C47" w:rsidR="0017643D" w:rsidRPr="00AC5599" w:rsidRDefault="0017643D" w:rsidP="0017643D">
                            <w:pPr>
                              <w:rPr>
                                <w:color w:val="FF0000"/>
                              </w:rPr>
                            </w:pPr>
                            <w:r>
                              <w:rPr>
                                <w:color w:val="FF0000"/>
                              </w:rPr>
                              <w:t>9</w:t>
                            </w:r>
                          </w:p>
                        </w:txbxContent>
                      </v:textbox>
                    </v:shape>
                  </w:pict>
                </mc:Fallback>
              </mc:AlternateContent>
            </w:r>
            <w:r>
              <mc:AlternateContent>
                <mc:Choice Requires="wps">
                  <w:drawing>
                    <wp:anchor distT="0" distB="0" distL="114300" distR="114300" simplePos="0" relativeHeight="251693056" behindDoc="0" locked="0" layoutInCell="1" allowOverlap="1" wp14:anchorId="795E0F82" wp14:editId="72E97A8B">
                      <wp:simplePos x="0" y="0"/>
                      <wp:positionH relativeFrom="column">
                        <wp:posOffset>1269365</wp:posOffset>
                      </wp:positionH>
                      <wp:positionV relativeFrom="paragraph">
                        <wp:posOffset>2086610</wp:posOffset>
                      </wp:positionV>
                      <wp:extent cx="254000" cy="389890"/>
                      <wp:effectExtent l="0" t="0" r="12700" b="10160"/>
                      <wp:wrapNone/>
                      <wp:docPr id="1866765680" name="Oval 10"/>
                      <wp:cNvGraphicFramePr/>
                      <a:graphic xmlns:a="http://schemas.openxmlformats.org/drawingml/2006/main">
                        <a:graphicData uri="http://schemas.microsoft.com/office/word/2010/wordprocessingShape">
                          <wps:wsp>
                            <wps:cNvSpPr/>
                            <wps:spPr>
                              <a:xfrm>
                                <a:off x="0" y="0"/>
                                <a:ext cx="254000" cy="38989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F880A" id="Oval 10" o:spid="_x0000_s1026" style="position:absolute;margin-left:99.95pt;margin-top:164.3pt;width:20pt;height:30.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QArfgIAAGEFAAAOAAAAZHJzL2Uyb0RvYy54bWysVEtv2zAMvg/YfxB0X+xkyZYGdYqgRYYB&#10;RRu0HXpWZCkWIIuapMTJfv0o+ZFgLXYYdrEpPj6Sn0hd3xxrTQ7CeQWmoONRTokwHEpldgX98bL+&#10;NKfEB2ZKpsGIgp6EpzfLjx+uG7sQE6hAl8IRBDF+0diCViHYRZZ5Xoma+RFYYdAowdUs4NHtstKx&#10;BtFrnU3y/EvWgCutAy68R+1da6TLhC+l4OFRSi8C0QXF2kL6uvTdxm+2vGaLnWO2Urwrg/1DFTVT&#10;BpMOUHcsMLJ36g1UrbgDDzKMONQZSKm4SD1gN+P8j26eK2ZF6gXJ8Xagyf8/WP5weLYbhzQ01i88&#10;irGLo3R1/GN95JjIOg1kiWMgHJWT2TTPkVKOps/zq/lVIjM7B1vnwzcBNYlCQYXWyvrYDluww70P&#10;mBO9e6+oNrBWWqcr0SYqPGhVRl06uN32VjtyYHiX6zUm7zNeuCFiDM3O3SQpnLSIGNo8CUlUGetP&#10;laRBEwMs41yYMG5NFStFm208u0gWRzNGpPITYESWWOWA3QH0ni1Ij9323fnHUJHmdAjO/1ZYGzxE&#10;pMxgwhBcKwPuPQCNXXWZW/+epJaayNIWytPGEQftlnjL1wqv7p75sGEO1wJvG1c9POJHamgKCp1E&#10;SQXu13v66I/TilZKGlyzgvqfe+YEJfq7wTm+Gk+ncS/TYTr7OsGDu7RsLy1mX98C3v4YHxXLkxj9&#10;g+5F6aB+xRdhFbOiiRmOuQvKg+sPt6Fdf3xTuFitkhvuomXh3jxbHsEjq3EuX46vzNlufgMO/gP0&#10;K/lmhlvfGGlgtQ8gVRrwM68d37jHaXC6Nyc+FJfn5HV+GZe/AQAA//8DAFBLAwQUAAYACAAAACEA&#10;puZYQtwAAAALAQAADwAAAGRycy9kb3ducmV2LnhtbEyPwU7DMBBE70j8g7VIXBC1SaUoDnGqCqkH&#10;ji1IXLexSSLsdRS7bfr3bE9wnNmn2ZlmswQvzm5OYyQDLysFwlEX7Ui9gc+P3XMFImUkiz6SM3B1&#10;CTbt/V2DtY0X2rvzIfeCQyjVaGDIeaqlTN3gAqZVnBzx7TvOATPLuZd2xguHBy8LpUoZcCT+MODk&#10;3gbX/RxOwcD2KrPfJ717siWVZf5K7+grYx4flu0riOyW/AfDrT5Xh5Y7HeOJbBKetdaaUQProipB&#10;MFGsb86RHa0UyLaR/ze0vwAAAP//AwBQSwECLQAUAAYACAAAACEAtoM4kv4AAADhAQAAEwAAAAAA&#10;AAAAAAAAAAAAAAAAW0NvbnRlbnRfVHlwZXNdLnhtbFBLAQItABQABgAIAAAAIQA4/SH/1gAAAJQB&#10;AAALAAAAAAAAAAAAAAAAAC8BAABfcmVscy8ucmVsc1BLAQItABQABgAIAAAAIQCDCQArfgIAAGEF&#10;AAAOAAAAAAAAAAAAAAAAAC4CAABkcnMvZTJvRG9jLnhtbFBLAQItABQABgAIAAAAIQCm5lhC3AAA&#10;AAsBAAAPAAAAAAAAAAAAAAAAANgEAABkcnMvZG93bnJldi54bWxQSwUGAAAAAAQABADzAAAA4QUA&#10;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08416" behindDoc="0" locked="0" layoutInCell="1" allowOverlap="1" wp14:anchorId="33E11763" wp14:editId="02915AD4">
                      <wp:simplePos x="0" y="0"/>
                      <wp:positionH relativeFrom="column">
                        <wp:posOffset>685165</wp:posOffset>
                      </wp:positionH>
                      <wp:positionV relativeFrom="paragraph">
                        <wp:posOffset>2162175</wp:posOffset>
                      </wp:positionV>
                      <wp:extent cx="247650" cy="1404620"/>
                      <wp:effectExtent l="0" t="0" r="0" b="0"/>
                      <wp:wrapNone/>
                      <wp:docPr id="1751340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7F3E4C1B" w14:textId="288447EB" w:rsidR="00AC5599" w:rsidRPr="00AC5599" w:rsidRDefault="0017643D" w:rsidP="00AC5599">
                                  <w:pPr>
                                    <w:rPr>
                                      <w:color w:val="FF0000"/>
                                    </w:rPr>
                                  </w:pPr>
                                  <w:r>
                                    <w:rPr>
                                      <w:color w:val="FF0000"/>
                                    </w:rPr>
                                    <w:t>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3E11763" id="_x0000_s1036" type="#_x0000_t202" style="position:absolute;margin-left:53.95pt;margin-top:170.25pt;width:19.5pt;height:110.6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LpG/QEAANUDAAAOAAAAZHJzL2Uyb0RvYy54bWysU9Fu2yAUfZ+0f0C8L7YjJ22tOFXXLtOk&#10;rpvU7QMwxjEacBmQ2NnX74LdNNrepvkBAdf33HvOPWxuR63IUTgvwdS0WOSUCMOhlWZf0+/fdu+u&#10;KfGBmZYpMKKmJ+Hp7fbtm81gK7GEHlQrHEEQ46vB1rQPwVZZ5nkvNPMLsMJgsAOnWcCj22etYwOi&#10;a5Ut83ydDeBa64AL7/H2YQrSbcLvOsHDl67zIhBVU+wtpNWltYlrtt2wau+Y7SWf22D/0IVm0mDR&#10;M9QDC4wcnPwLSkvuwEMXFhx0Bl0nuUgckE2R/8HmuWdWJC4ojrdnmfz/g+VPx2f71ZEwvocRB5hI&#10;ePsI/IcnBu57ZvbizjkYesFaLFxEybLB+mpOjVL7ykeQZvgMLQ6ZHQIkoLFzOqqCPAmi4wBOZ9HF&#10;GAjHy2V5tV5hhGOoKPNyvUxTyVj1km2dDx8FaBI3NXU41ITOjo8+xG5Y9fJLLGZgJ5VKg1WGDDW9&#10;WS1XKeEiomVA3ympa3qdx29yQiT5wbQpOTCppj0WUGZmHYlOlMPYjES22HVKjio00J5QBweTz/Bd&#10;4KYH94uSAT1WU//zwJygRH0yqOVNUZbRlOlQrq6QOXGXkeYywgxHqJoGSqbtfUhGjpy9vUPNdzLJ&#10;8drJ3DN6J6k0+zya8/Kc/np9jdvfAAAA//8DAFBLAwQUAAYACAAAACEAFrtgQN4AAAALAQAADwAA&#10;AGRycy9kb3ducmV2LnhtbEyPTU/DMAyG70j8h8hI3FhSWLutNJ0mPiQOXBjl7jWmrWicqsnW7t+T&#10;neD42o9ePy62s+3FiUbfOdaQLBQI4tqZjhsN1efr3RqED8gGe8ek4UwetuX1VYG5cRN/0GkfGhFL&#10;2OeooQ1hyKX0dUsW/cINxHH37UaLIcaxkWbEKZbbXt4rlUmLHccLLQ701FL9sz9aDSGYXXKuXqx/&#10;+5rfn6dW1SlWWt/ezLtHEIHm8AfDRT+qQxmdDu7Ixos+ZrXaRFTDw1KlIC7EMouTg4Y0S1Ygy0L+&#10;/6H8BQAA//8DAFBLAQItABQABgAIAAAAIQC2gziS/gAAAOEBAAATAAAAAAAAAAAAAAAAAAAAAABb&#10;Q29udGVudF9UeXBlc10ueG1sUEsBAi0AFAAGAAgAAAAhADj9If/WAAAAlAEAAAsAAAAAAAAAAAAA&#10;AAAALwEAAF9yZWxzLy5yZWxzUEsBAi0AFAAGAAgAAAAhANdwukb9AQAA1QMAAA4AAAAAAAAAAAAA&#10;AAAALgIAAGRycy9lMm9Eb2MueG1sUEsBAi0AFAAGAAgAAAAhABa7YEDeAAAACwEAAA8AAAAAAAAA&#10;AAAAAAAAVwQAAGRycy9kb3ducmV2LnhtbFBLBQYAAAAABAAEAPMAAABiBQAAAAA=&#10;" filled="f" stroked="f">
                      <v:textbox style="mso-fit-shape-to-text:t">
                        <w:txbxContent>
                          <w:p w14:paraId="7F3E4C1B" w14:textId="288447EB" w:rsidR="00AC5599" w:rsidRPr="00AC5599" w:rsidRDefault="0017643D" w:rsidP="00AC5599">
                            <w:pPr>
                              <w:rPr>
                                <w:color w:val="FF0000"/>
                              </w:rPr>
                            </w:pPr>
                            <w:r>
                              <w:rPr>
                                <w:color w:val="FF0000"/>
                              </w:rPr>
                              <w:t>8</w:t>
                            </w:r>
                          </w:p>
                        </w:txbxContent>
                      </v:textbox>
                    </v:shape>
                  </w:pict>
                </mc:Fallback>
              </mc:AlternateContent>
            </w:r>
            <w:r>
              <mc:AlternateContent>
                <mc:Choice Requires="wps">
                  <w:drawing>
                    <wp:anchor distT="0" distB="0" distL="114300" distR="114300" simplePos="0" relativeHeight="251694080" behindDoc="0" locked="0" layoutInCell="1" allowOverlap="1" wp14:anchorId="0765718B" wp14:editId="282637B1">
                      <wp:simplePos x="0" y="0"/>
                      <wp:positionH relativeFrom="column">
                        <wp:posOffset>913130</wp:posOffset>
                      </wp:positionH>
                      <wp:positionV relativeFrom="paragraph">
                        <wp:posOffset>2033270</wp:posOffset>
                      </wp:positionV>
                      <wp:extent cx="468630" cy="525145"/>
                      <wp:effectExtent l="0" t="0" r="26670" b="27305"/>
                      <wp:wrapNone/>
                      <wp:docPr id="1499696712" name="Oval 11"/>
                      <wp:cNvGraphicFramePr/>
                      <a:graphic xmlns:a="http://schemas.openxmlformats.org/drawingml/2006/main">
                        <a:graphicData uri="http://schemas.microsoft.com/office/word/2010/wordprocessingShape">
                          <wps:wsp>
                            <wps:cNvSpPr/>
                            <wps:spPr>
                              <a:xfrm>
                                <a:off x="0" y="0"/>
                                <a:ext cx="468630" cy="52514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664E0" id="Oval 11" o:spid="_x0000_s1026" style="position:absolute;margin-left:71.9pt;margin-top:160.1pt;width:36.9pt;height:41.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EQafwIAAGEFAAAOAAAAZHJzL2Uyb0RvYy54bWysVE1v2zAMvQ/YfxB0XxxnSdcFdYogRYYB&#10;RRu0HXpWZCkWIIuapMTJfv0o+SPBWuwwzAdZEslH8onkze2x1uQgnFdgCpqPxpQIw6FUZlfQHy/r&#10;T9eU+MBMyTQYUdCT8PR28fHDTWPnYgIV6FI4giDGzxtb0CoEO88yzytRMz8CKwwKJbiaBTy6XVY6&#10;1iB6rbPJeHyVNeBK64AL7/H2rhXSRcKXUvDwKKUXgeiCYmwhrS6t27hmixs23zlmK8W7MNg/RFEz&#10;ZdDpAHXHAiN7p95A1Yo78CDDiEOdgZSKi5QDZpOP/8jmuWJWpFyQHG8Hmvz/g+UPh2e7cUhDY/3c&#10;4zZmcZSujn+MjxwTWaeBLHEMhOPl9Or66jNSylE0m8zy6SySmZ2NrfPhm4CaxE1BhdbK+pgOm7PD&#10;vQ+tdq8Vrw2sldbpSbSJFx60KuNdOrjddqUdOTB8y/V6jF/n8UIN/UfT7JxN2oWTFhFDmychiSox&#10;/kmKJBWaGGAZ58KEvBVVrBStt3x24SyWZrRIySbAiCwxygG7A+g1W5Aeu82704+mItXpYDz+W2Ct&#10;8WCRPIMJg3GtDLj3ADRm1Xlu9XuSWmoiS1soTxtHHLRd4i1fK3y6e+bDhjlsC3xtbPXwiIvU0BQU&#10;uh0lFbhf791HfaxWlFLSYJsV1P/cMyco0d8N1vHXfDqNfZkO09mXCR7cpWR7KTH7egX4+jkOFcvT&#10;NuoH3W+lg/oVJ8IyekURMxx9F5QH1x9WoW1/nClcLJdJDXvRsnBvni2P4JHVWJcvx1fmbFe/AQv/&#10;AfqWfFPDrW60NLDcB5AqFfiZ145v7ONUON3MiYPi8py0zpNx8RsAAP//AwBQSwMEFAAGAAgAAAAh&#10;ABg4VbPeAAAACwEAAA8AAABkcnMvZG93bnJldi54bWxMj8FOwzAQRO9I/IO1SFwQdepWpg1xqgqp&#10;B45tkbhu4yWJsNdR7Lbp32NOcBzNaOZNtZm8ExcaYx/YwHxWgCBugu25NfBx3D2vQMSEbNEFJgM3&#10;irCp7+8qLG248p4uh9SKXMKxRANdSkMpZWw68hhnYSDO3lcYPaYsx1baEa+53DupikJLjz3nhQ4H&#10;euuo+T6cvYHtTSa3j+vdk9WsdfqM7+hWxjw+TNtXEImm9BeGX/yMDnVmOoUz2yhc1stFRk8GFqpQ&#10;IHJCzV80iJOBZaHWIOtK/v9Q/wAAAP//AwBQSwECLQAUAAYACAAAACEAtoM4kv4AAADhAQAAEwAA&#10;AAAAAAAAAAAAAAAAAAAAW0NvbnRlbnRfVHlwZXNdLnhtbFBLAQItABQABgAIAAAAIQA4/SH/1gAA&#10;AJQBAAALAAAAAAAAAAAAAAAAAC8BAABfcmVscy8ucmVsc1BLAQItABQABgAIAAAAIQDTREQafwIA&#10;AGEFAAAOAAAAAAAAAAAAAAAAAC4CAABkcnMvZTJvRG9jLnhtbFBLAQItABQABgAIAAAAIQAYOFWz&#10;3gAAAAsBAAAPAAAAAAAAAAAAAAAAANkEAABkcnMvZG93bnJldi54bWxQSwUGAAAAAAQABADzAAAA&#10;5AU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06368" behindDoc="0" locked="0" layoutInCell="1" allowOverlap="1" wp14:anchorId="6A03D766" wp14:editId="6ABD2106">
                      <wp:simplePos x="0" y="0"/>
                      <wp:positionH relativeFrom="column">
                        <wp:posOffset>1664970</wp:posOffset>
                      </wp:positionH>
                      <wp:positionV relativeFrom="paragraph">
                        <wp:posOffset>1029970</wp:posOffset>
                      </wp:positionV>
                      <wp:extent cx="247650" cy="1404620"/>
                      <wp:effectExtent l="0" t="0" r="0" b="0"/>
                      <wp:wrapNone/>
                      <wp:docPr id="11069599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0FB875CA" w14:textId="4B64E5ED" w:rsidR="00AC5599" w:rsidRPr="00AC5599" w:rsidRDefault="0017643D" w:rsidP="00AC5599">
                                  <w:pPr>
                                    <w:rPr>
                                      <w:color w:val="FF0000"/>
                                    </w:rPr>
                                  </w:pPr>
                                  <w:r>
                                    <w:rPr>
                                      <w:color w:val="FF0000"/>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A03D766" id="_x0000_s1037" type="#_x0000_t202" style="position:absolute;margin-left:131.1pt;margin-top:81.1pt;width:19.5pt;height:110.6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9Sw/QEAANU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8vyar3CDMdUUeblepmmkrHq5bZ1PnwUoEkMaupwqAmdHR99iN2w6uWXWMzATiqVBqsMGWp6&#10;s1qu0oWLjJYBfaekrul1Hr/JCZHkB9Omy4FJNcVYQJmZdSQ6UQ5jMxLZYtdJk6hCA+0JdXAw+Qzf&#10;BQY9uF+UDOixmvqfB+YEJeqTQS1virKMpkybcnWFzIm7zDSXGWY4QtU0UDKF9yEZOXL29g4138kk&#10;x2snc8/onaTS7PNozst9+uv1NW5/AwAA//8DAFBLAwQUAAYACAAAACEAl0YAbdwAAAALAQAADwAA&#10;AGRycy9kb3ducmV2LnhtbEyPQU/DMAyF70j8h8hI3FjSDqapNJ0mYBIHLoxyzxrTVDRO1WRr9+9n&#10;uMDt2e/p+XO5mX0vTjjGLpCGbKFAIDXBdtRqqD92d2sQMRmypg+EGs4YYVNdX5WmsGGidzztUyu4&#10;hGJhNLiUhkLK2Dj0Ji7CgMTeVxi9STyOrbSjmbjc9zJXaiW96YgvODPgk8Pme3/0GlKy2+xcv/j4&#10;+jm/PU9ONQ+m1vr2Zt4+gkg4p78w/OAzOlTMdAhHslH0GvJVnnOUjV/BiaXKeHNgsV7eg6xK+f+H&#10;6gIAAP//AwBQSwECLQAUAAYACAAAACEAtoM4kv4AAADhAQAAEwAAAAAAAAAAAAAAAAAAAAAAW0Nv&#10;bnRlbnRfVHlwZXNdLnhtbFBLAQItABQABgAIAAAAIQA4/SH/1gAAAJQBAAALAAAAAAAAAAAAAAAA&#10;AC8BAABfcmVscy8ucmVsc1BLAQItABQABgAIAAAAIQAFx9Sw/QEAANUDAAAOAAAAAAAAAAAAAAAA&#10;AC4CAABkcnMvZTJvRG9jLnhtbFBLAQItABQABgAIAAAAIQCXRgBt3AAAAAsBAAAPAAAAAAAAAAAA&#10;AAAAAFcEAABkcnMvZG93bnJldi54bWxQSwUGAAAAAAQABADzAAAAYAUAAAAA&#10;" filled="f" stroked="f">
                      <v:textbox style="mso-fit-shape-to-text:t">
                        <w:txbxContent>
                          <w:p w14:paraId="0FB875CA" w14:textId="4B64E5ED" w:rsidR="00AC5599" w:rsidRPr="00AC5599" w:rsidRDefault="0017643D" w:rsidP="00AC5599">
                            <w:pPr>
                              <w:rPr>
                                <w:color w:val="FF0000"/>
                              </w:rPr>
                            </w:pPr>
                            <w:r>
                              <w:rPr>
                                <w:color w:val="FF0000"/>
                              </w:rPr>
                              <w:t>3</w:t>
                            </w:r>
                          </w:p>
                        </w:txbxContent>
                      </v:textbox>
                    </v:shape>
                  </w:pict>
                </mc:Fallback>
              </mc:AlternateContent>
            </w:r>
            <w:r>
              <mc:AlternateContent>
                <mc:Choice Requires="wps">
                  <w:drawing>
                    <wp:anchor distT="0" distB="0" distL="114300" distR="114300" simplePos="0" relativeHeight="251692032" behindDoc="0" locked="0" layoutInCell="1" allowOverlap="1" wp14:anchorId="03D703A3" wp14:editId="543E992C">
                      <wp:simplePos x="0" y="0"/>
                      <wp:positionH relativeFrom="column">
                        <wp:posOffset>1507490</wp:posOffset>
                      </wp:positionH>
                      <wp:positionV relativeFrom="paragraph">
                        <wp:posOffset>1267460</wp:posOffset>
                      </wp:positionV>
                      <wp:extent cx="540385" cy="1526540"/>
                      <wp:effectExtent l="0" t="0" r="12065" b="16510"/>
                      <wp:wrapNone/>
                      <wp:docPr id="631566048" name="Oval 9"/>
                      <wp:cNvGraphicFramePr/>
                      <a:graphic xmlns:a="http://schemas.openxmlformats.org/drawingml/2006/main">
                        <a:graphicData uri="http://schemas.microsoft.com/office/word/2010/wordprocessingShape">
                          <wps:wsp>
                            <wps:cNvSpPr/>
                            <wps:spPr>
                              <a:xfrm>
                                <a:off x="0" y="0"/>
                                <a:ext cx="540385" cy="152654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0472E0" id="Oval 9" o:spid="_x0000_s1026" style="position:absolute;margin-left:118.7pt;margin-top:99.8pt;width:42.55pt;height:120.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fwfwIAAGIFAAAOAAAAZHJzL2Uyb0RvYy54bWysVEtv2zAMvg/YfxB0X21nTdcFcYogRYYB&#10;RVu0HXpWZCkWIIuapMTJfv0o+ZFgLXYY5oNMiuTHh0jObw6NJnvhvAJT0uIip0QYDpUy25L+eFl/&#10;uqbEB2YqpsGIkh6FpzeLjx/mrZ2JCdSgK+EIghg/a21J6xDsLMs8r0XD/AVYYVAowTUsIOu2WeVY&#10;i+iNziZ5fpW14CrrgAvv8fa2E9JFwpdS8PAgpReB6JJibCGdLp2beGaLOZttHbO14n0Y7B+iaJgy&#10;6HSEumWBkZ1Tb6AaxR14kOGCQ5OBlIqLlANmU+R/ZPNcMytSLlgcb8cy+f8Hy+/3z/bRYRla62ce&#10;yZjFQbom/jE+ckjFOo7FEodAOF5OL/PP11NKOIqK6eQK+VjN7GRtnQ/fBDQkEiUVWivrYz5sxvZ3&#10;PnTag1a8NrBWWqc30SZeeNCqineJcdvNSjuyZ/iY63WOX+/xTA39R9PslE6iwlGLiKHNk5BEVZjA&#10;JEWSOk2MsIxzYULRiWpWic5bMT1zFnszWqRkE2BElhjliN0DDJodyIDd5d3rR1ORGnU0zv8WWGc8&#10;WiTPYMJo3CgD7j0AjVn1njv9oUhdaWKVNlAdHx1x0I2Jt3yt8OnumA+PzOFc4AThrIcHPKSGtqTQ&#10;U5TU4H69dx/1sV1RSkmLc1ZS/3PHnKBEfzfYyF+LS2wcEhJzOf0yQcadSzbnErNrVoCvX+BWsTyR&#10;UT/ogZQOmldcCcvoFUXMcPRdUh7cwKxCN/+4VLhYLpMaDqNl4c48Wx7BY1VjX74cXpmzff8G7Px7&#10;GGbyTQ93utHSwHIXQKrU4Ke69vXGQU6N0y+duCnO+aR1Wo2L3wAAAP//AwBQSwMEFAAGAAgAAAAh&#10;AD/8MjreAAAACwEAAA8AAABkcnMvZG93bnJldi54bWxMj8FOwzAQRO9I/IO1SFwQdUiDaUKcqkLq&#10;gWNbJK7beEki7HUUu23695gTHFfzNPO2Xs/OijNNYfCs4WmRgSBuvRm40/Bx2D6uQISIbNB6Jg1X&#10;CrBubm9qrIy/8I7O+9iJVMKhQg19jGMlZWh7chgWfiRO2ZefHMZ0Tp00E15SubMyzzIlHQ6cFnoc&#10;6a2n9nt/cho2VxntLpTbB6NYqfgZ3tGutL6/mzevICLN8Q+GX/2kDk1yOvoTmyCshnz5UiQ0BWWp&#10;QCRimefPII4aiiLLQDa1/P9D8wMAAP//AwBQSwECLQAUAAYACAAAACEAtoM4kv4AAADhAQAAEwAA&#10;AAAAAAAAAAAAAAAAAAAAW0NvbnRlbnRfVHlwZXNdLnhtbFBLAQItABQABgAIAAAAIQA4/SH/1gAA&#10;AJQBAAALAAAAAAAAAAAAAAAAAC8BAABfcmVscy8ucmVsc1BLAQItABQABgAIAAAAIQDoOmfwfwIA&#10;AGIFAAAOAAAAAAAAAAAAAAAAAC4CAABkcnMvZTJvRG9jLnhtbFBLAQItABQABgAIAAAAIQA//DI6&#10;3gAAAAsBAAAPAAAAAAAAAAAAAAAAANkEAABkcnMvZG93bnJldi54bWxQSwUGAAAAAAQABADzAAAA&#10;5AU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04320" behindDoc="0" locked="0" layoutInCell="1" allowOverlap="1" wp14:anchorId="5B029499" wp14:editId="354192AF">
                      <wp:simplePos x="0" y="0"/>
                      <wp:positionH relativeFrom="column">
                        <wp:posOffset>962660</wp:posOffset>
                      </wp:positionH>
                      <wp:positionV relativeFrom="paragraph">
                        <wp:posOffset>1028700</wp:posOffset>
                      </wp:positionV>
                      <wp:extent cx="247650" cy="1404620"/>
                      <wp:effectExtent l="0" t="0" r="0" b="0"/>
                      <wp:wrapNone/>
                      <wp:docPr id="81543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2629256B" w14:textId="34047CEC" w:rsidR="00AC5599" w:rsidRPr="00AC5599" w:rsidRDefault="0017643D">
                                  <w:pPr>
                                    <w:rPr>
                                      <w:color w:val="FF0000"/>
                                    </w:rPr>
                                  </w:pPr>
                                  <w:r>
                                    <w:rPr>
                                      <w:color w:val="FF0000"/>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029499" id="_x0000_s1038" type="#_x0000_t202" style="position:absolute;margin-left:75.8pt;margin-top:81pt;width:19.5pt;height:110.6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RZx/gEAANUDAAAOAAAAZHJzL2Uyb0RvYy54bWysU9Fu2yAUfZ+0f0C8L3YsJ22tOFXXLtOk&#10;rpvU7QMwxjEacBmQ2NnX74LdNNrepvkBAdf33HvOPWxuR63IUTgvwdR0ucgpEYZDK82+pt+/7d5d&#10;U+IDMy1TYERNT8LT2+3bN5vBVqKAHlQrHEEQ46vB1rQPwVZZ5nkvNPMLsMJgsAOnWcCj22etYwOi&#10;a5UVeb7OBnCtdcCF93j7MAXpNuF3neDhS9d5EYiqKfYW0urS2sQ1225YtXfM9pLPbbB/6EIzabDo&#10;GeqBBUYOTv4FpSV34KELCw46g66TXCQOyGaZ/8HmuWdWJC4ojrdnmfz/g+VPx2f71ZEwvocRB5hI&#10;ePsI/IcnBu57ZvbizjkYesFaLLyMkmWD9dWcGqX2lY8gzfAZWhwyOwRIQGPndFQFeRJExwGczqKL&#10;MRCOl0V5tV5hhGNoWeblukhTyVj1km2dDx8FaBI3NXU41ITOjo8+xG5Y9fJLLGZgJ5VKg1WGDDW9&#10;WRWrlHAR0TKg75TUNb3O4zc5IZL8YNqUHJhU0x4LKDOzjkQnymFsRiJb7LqIyVGFBtoT6uBg8hm+&#10;C9z04H5RMqDHaup/HpgTlKhPBrW8WZZlNGU6lKsrZE7cZaS5jDDDEaqmgZJpex+SkSNnb+9Q851M&#10;crx2MveM3kkqzT6P5rw8p79eX+P2NwAAAP//AwBQSwMEFAAGAAgAAAAhALJT08XeAAAACwEAAA8A&#10;AABkcnMvZG93bnJldi54bWxMj81ugzAQhO+V+g7WVuqtMRAFpRQTRf2ReuglCb07eItR8RphJ5C3&#10;7+bU3HZ2R7PflJvZ9eKMY+g8KUgXCQikxpuOWgX14eNpDSJETUb3nlDBBQNsqvu7UhfGT7TD8z62&#10;gkMoFFqBjXEopAyNRafDwg9IfPvxo9OR5dhKM+qJw10vsyTJpdMd8QerB3y12PzuT05BjGabXup3&#10;Fz6/56+3ySbNStdKPT7M2xcQEef4b4YrPqNDxUxHfyITRM96leZs5SHPuNTV8Zzw5qhguV5mIKtS&#10;3nao/gAAAP//AwBQSwECLQAUAAYACAAAACEAtoM4kv4AAADhAQAAEwAAAAAAAAAAAAAAAAAAAAAA&#10;W0NvbnRlbnRfVHlwZXNdLnhtbFBLAQItABQABgAIAAAAIQA4/SH/1gAAAJQBAAALAAAAAAAAAAAA&#10;AAAAAC8BAABfcmVscy8ucmVsc1BLAQItABQABgAIAAAAIQAyGRZx/gEAANUDAAAOAAAAAAAAAAAA&#10;AAAAAC4CAABkcnMvZTJvRG9jLnhtbFBLAQItABQABgAIAAAAIQCyU9PF3gAAAAsBAAAPAAAAAAAA&#10;AAAAAAAAAFgEAABkcnMvZG93bnJldi54bWxQSwUGAAAAAAQABADzAAAAYwUAAAAA&#10;" filled="f" stroked="f">
                      <v:textbox style="mso-fit-shape-to-text:t">
                        <w:txbxContent>
                          <w:p w14:paraId="2629256B" w14:textId="34047CEC" w:rsidR="00AC5599" w:rsidRPr="00AC5599" w:rsidRDefault="0017643D">
                            <w:pPr>
                              <w:rPr>
                                <w:color w:val="FF0000"/>
                              </w:rPr>
                            </w:pPr>
                            <w:r>
                              <w:rPr>
                                <w:color w:val="FF0000"/>
                              </w:rPr>
                              <w:t>4</w:t>
                            </w:r>
                          </w:p>
                        </w:txbxContent>
                      </v:textbox>
                    </v:shape>
                  </w:pict>
                </mc:Fallback>
              </mc:AlternateContent>
            </w:r>
            <w:r>
              <mc:AlternateContent>
                <mc:Choice Requires="wps">
                  <w:drawing>
                    <wp:anchor distT="0" distB="0" distL="114300" distR="114300" simplePos="0" relativeHeight="251691008" behindDoc="0" locked="0" layoutInCell="1" allowOverlap="1" wp14:anchorId="79AC5E6B" wp14:editId="30C37835">
                      <wp:simplePos x="0" y="0"/>
                      <wp:positionH relativeFrom="column">
                        <wp:posOffset>729615</wp:posOffset>
                      </wp:positionH>
                      <wp:positionV relativeFrom="paragraph">
                        <wp:posOffset>1272540</wp:posOffset>
                      </wp:positionV>
                      <wp:extent cx="779145" cy="850265"/>
                      <wp:effectExtent l="0" t="0" r="20955" b="26035"/>
                      <wp:wrapNone/>
                      <wp:docPr id="1969929173" name="Oval 8"/>
                      <wp:cNvGraphicFramePr/>
                      <a:graphic xmlns:a="http://schemas.openxmlformats.org/drawingml/2006/main">
                        <a:graphicData uri="http://schemas.microsoft.com/office/word/2010/wordprocessingShape">
                          <wps:wsp>
                            <wps:cNvSpPr/>
                            <wps:spPr>
                              <a:xfrm>
                                <a:off x="0" y="0"/>
                                <a:ext cx="779145" cy="85026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C04D9F" id="Oval 8" o:spid="_x0000_s1026" style="position:absolute;margin-left:57.45pt;margin-top:100.2pt;width:61.35pt;height:66.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xWfgIAAGEFAAAOAAAAZHJzL2Uyb0RvYy54bWysVEtv2zAMvg/YfxB0X+0ETdMFcYqgRYYB&#10;RRs0HXpWZCkWIIuapMTJfv0o+ZFgLXYY5oNMiuTHh0jO7461JgfhvAJT0NFVTokwHEpldgX98br6&#10;ckuJD8yUTIMRBT0JT+8Wnz/NGzsTY6hAl8IRBDF+1tiCViHYWZZ5Xoma+SuwwqBQgqtZQNbtstKx&#10;BtFrnY3z/CZrwJXWARfe4+1DK6SLhC+l4OFZSi8C0QXF2EI6XTq38cwWczbbOWYrxbsw2D9EUTNl&#10;0OkA9cACI3un3kHVijvwIMMVhzoDKRUXKQfMZpT/kc2mYlakXLA43g5l8v8Plj8dNnbtsAyN9TOP&#10;ZMziKF0d/xgfOaZinYZiiWMgHC+n06+j6wklHEW3k3x8M4nFzM7G1vnwTUBNIlFQobWyPqbDZuzw&#10;6EOr3WvFawMrpXV6Em3ihQetyniXGLfb3mtHDgzfcrXK8es8Xqih/2ianbNJVDhpETG0eRGSqBLj&#10;H6dIUqOJAZZxLkwYtaKKlaL1NppcOIutGS1SsgkwIkuMcsDuAHrNFqTHbvPu9KOpSH06GOd/C6w1&#10;HiySZzBhMK6VAfcRgMasOs+tfl+ktjSxSlsoT2tHHLRT4i1fKXy6R+bDmjkcCxwgHPXwjIfU0BQU&#10;OoqSCtyvj+6jPnYrSilpcMwK6n/umROU6O8G+xh76DrOZWKuJ9MxMu5Ssr2UmH19D/j6I1wqlicy&#10;6gfdk9JB/YYbYRm9oogZjr4LyoPrmfvQjj/uFC6Wy6SGs2hZeDQbyyN4rGrsy9fjG3O269+Ajf8E&#10;/Ui+6+FWN1oaWO4DSJUa/FzXrt44x6lxup0TF8Uln7TOm3HxGwAA//8DAFBLAwQUAAYACAAAACEA&#10;ms1Q290AAAALAQAADwAAAGRycy9kb3ducmV2LnhtbEyPwW7CMBBE75X6D9ZW6qUqDiRyIcRBqBKH&#10;HoFKvS6xSaLa6yg2EP6+21N7HO3TzNtqM3knrnaMfSAN81kGwlITTE+ths/j7nUJIiYkgy6Q1XC3&#10;ETb140OFpQk32tvrIbWCSyiWqKFLaSiljE1nPcZZGCzx7RxGj4nj2Eoz4o3LvZOLLFPSY0+80OFg&#10;3zvbfB8uXsP2LpPbx9XuxShSKn3FD3RLrZ+fpu0aRLJT+oPhV5/VoWanU7iQicJxnhcrRjXwTAGC&#10;iUX+pkCcNOR5kYOsK/n/h/oHAAD//wMAUEsBAi0AFAAGAAgAAAAhALaDOJL+AAAA4QEAABMAAAAA&#10;AAAAAAAAAAAAAAAAAFtDb250ZW50X1R5cGVzXS54bWxQSwECLQAUAAYACAAAACEAOP0h/9YAAACU&#10;AQAACwAAAAAAAAAAAAAAAAAvAQAAX3JlbHMvLnJlbHNQSwECLQAUAAYACAAAACEAei6sVn4CAABh&#10;BQAADgAAAAAAAAAAAAAAAAAuAgAAZHJzL2Uyb0RvYy54bWxQSwECLQAUAAYACAAAACEAms1Q290A&#10;AAALAQAADwAAAAAAAAAAAAAAAADYBAAAZHJzL2Rvd25yZXYueG1sUEsFBgAAAAAEAAQA8wAAAOIF&#10;AAAAAA==&#10;" filled="f" strokecolor="red" strokeweight="1pt">
                      <v:stroke joinstyle="miter"/>
                    </v:oval>
                  </w:pict>
                </mc:Fallback>
              </mc:AlternateContent>
            </w:r>
            <w:r w:rsidR="00137A1A">
              <w:drawing>
                <wp:inline distT="0" distB="0" distL="0" distR="0" wp14:anchorId="48C12C73" wp14:editId="60CF5CF0">
                  <wp:extent cx="3739260" cy="2804542"/>
                  <wp:effectExtent l="0" t="8890" r="5080" b="5080"/>
                  <wp:docPr id="8594619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rot="5400000">
                            <a:off x="0" y="0"/>
                            <a:ext cx="3827485" cy="2870713"/>
                          </a:xfrm>
                          <a:prstGeom prst="rect">
                            <a:avLst/>
                          </a:prstGeom>
                          <a:noFill/>
                          <a:ln>
                            <a:noFill/>
                          </a:ln>
                        </pic:spPr>
                      </pic:pic>
                    </a:graphicData>
                  </a:graphic>
                </wp:inline>
              </w:drawing>
            </w:r>
          </w:p>
        </w:tc>
        <w:tc>
          <w:tcPr>
            <w:tcW w:w="5158" w:type="dxa"/>
            <w:vAlign w:val="center"/>
          </w:tcPr>
          <w:p w14:paraId="53956F16" w14:textId="28BBBC34" w:rsidR="009D3E1B" w:rsidRDefault="00145AF5" w:rsidP="00F50243">
            <w:r w:rsidRPr="00AC5599">
              <w:rPr>
                <w:szCs w:val="24"/>
              </w:rPr>
              <mc:AlternateContent>
                <mc:Choice Requires="wps">
                  <w:drawing>
                    <wp:anchor distT="45720" distB="45720" distL="114300" distR="114300" simplePos="0" relativeHeight="251714560" behindDoc="0" locked="0" layoutInCell="1" allowOverlap="1" wp14:anchorId="4FD2E419" wp14:editId="31BB13D1">
                      <wp:simplePos x="0" y="0"/>
                      <wp:positionH relativeFrom="column">
                        <wp:posOffset>2180590</wp:posOffset>
                      </wp:positionH>
                      <wp:positionV relativeFrom="paragraph">
                        <wp:posOffset>3259455</wp:posOffset>
                      </wp:positionV>
                      <wp:extent cx="247650" cy="1404620"/>
                      <wp:effectExtent l="0" t="0" r="0" b="0"/>
                      <wp:wrapNone/>
                      <wp:docPr id="108488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3DA7E07F" w14:textId="02B6F307" w:rsidR="0017643D" w:rsidRPr="00AC5599" w:rsidRDefault="0017643D" w:rsidP="0017643D">
                                  <w:pPr>
                                    <w:rPr>
                                      <w:color w:val="FF0000"/>
                                    </w:rPr>
                                  </w:pPr>
                                  <w:r>
                                    <w:rPr>
                                      <w:color w:val="FF000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FD2E419" id="_x0000_s1039" type="#_x0000_t202" style="position:absolute;margin-left:171.7pt;margin-top:256.65pt;width:19.5pt;height:110.6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niH/gEAANUDAAAOAAAAZHJzL2Uyb0RvYy54bWysU9uO2yAQfa/Uf0C8N3ZcJ7trxVltd5uq&#10;0vYibfsBGOMYFRgKJHb69R2wNxu1b1X9gIDxnJlz5rC5HbUiR+G8BFPT5SKnRBgOrTT7mn7/tntz&#10;TYkPzLRMgRE1PQlPb7evX20GW4kCelCtcARBjK8GW9M+BFtlmee90MwvwAqDwQ6cZgGPbp+1jg2I&#10;rlVW5Pk6G8C11gEX3uPtwxSk24TfdYKHL13nRSCqpthbSKtLaxPXbLth1d4x20s+t8H+oQvNpMGi&#10;Z6gHFhg5OPkXlJbcgYcuLDjoDLpOcpE4IJtl/gebp55ZkbigON6eZfL/D5Z/Pj7Zr46E8R2MOMBE&#10;wttH4D88MXDfM7MXd87B0AvWYuFllCwbrK/m1Ci1r3wEaYZP0OKQ2SFAAho7p6MqyJMgOg7gdBZd&#10;jIFwvCzKq/UKIxxDyzIv10WaSsaq52zrfPggQJO4qanDoSZ0dnz0IXbDqudfYjEDO6lUGqwyZKjp&#10;zapYpYSLiJYBfaekrul1Hr/JCZHke9Om5MCkmvZYQJmZdSQ6UQ5jMxLZYtdvY3JUoYH2hDo4mHyG&#10;7wI3PbhflAzosZr6nwfmBCXqo0Etb5ZlGU2ZDuXqCpkTdxlpLiPMcISqaaBk2t6HZOTI2ds71Hwn&#10;kxwvncw9o3eSSrPPozkvz+mvl9e4/Q0AAP//AwBQSwMEFAAGAAgAAAAhADM8mGjfAAAACwEAAA8A&#10;AABkcnMvZG93bnJldi54bWxMj01PwzAMhu9I/IfISNxY2qWFqdSdJj4kDlw2yt1rQlvROFWTrd2/&#10;J5zgaPvR6+ctt4sdxNlMvneMkK4SEIYbp3tuEeqP17sNCB+INQ2ODcLFeNhW11clFdrNvDfnQ2hF&#10;DGFfEEIXwlhI6ZvOWPIrNxqOty83WQpxnFqpJ5pjuB3kOknupaWe44eORvPUmeb7cLIIIehdeqlf&#10;rH/7XN6f5y5pcqoRb2+W3SOIYJbwB8OvflSHKjod3Ym1FwOCylQWUYQ8VQpEJNRmHTdHhAeV5SCr&#10;Uv7vUP0AAAD//wMAUEsBAi0AFAAGAAgAAAAhALaDOJL+AAAA4QEAABMAAAAAAAAAAAAAAAAAAAAA&#10;AFtDb250ZW50X1R5cGVzXS54bWxQSwECLQAUAAYACAAAACEAOP0h/9YAAACUAQAACwAAAAAAAAAA&#10;AAAAAAAvAQAAX3JlbHMvLnJlbHNQSwECLQAUAAYACAAAACEA4K54h/4BAADVAwAADgAAAAAAAAAA&#10;AAAAAAAuAgAAZHJzL2Uyb0RvYy54bWxQSwECLQAUAAYACAAAACEAMzyYaN8AAAALAQAADwAAAAAA&#10;AAAAAAAAAABYBAAAZHJzL2Rvd25yZXYueG1sUEsFBgAAAAAEAAQA8wAAAGQFAAAAAA==&#10;" filled="f" stroked="f">
                      <v:textbox style="mso-fit-shape-to-text:t">
                        <w:txbxContent>
                          <w:p w14:paraId="3DA7E07F" w14:textId="02B6F307" w:rsidR="0017643D" w:rsidRPr="00AC5599" w:rsidRDefault="0017643D" w:rsidP="0017643D">
                            <w:pPr>
                              <w:rPr>
                                <w:color w:val="FF0000"/>
                              </w:rPr>
                            </w:pPr>
                            <w:r>
                              <w:rPr>
                                <w:color w:val="FF0000"/>
                              </w:rPr>
                              <w:t>1</w:t>
                            </w:r>
                          </w:p>
                        </w:txbxContent>
                      </v:textbox>
                    </v:shape>
                  </w:pict>
                </mc:Fallback>
              </mc:AlternateContent>
            </w:r>
            <w:r>
              <mc:AlternateContent>
                <mc:Choice Requires="wps">
                  <w:drawing>
                    <wp:anchor distT="0" distB="0" distL="114300" distR="114300" simplePos="0" relativeHeight="251699200" behindDoc="0" locked="0" layoutInCell="1" allowOverlap="1" wp14:anchorId="78B3639E" wp14:editId="43650357">
                      <wp:simplePos x="0" y="0"/>
                      <wp:positionH relativeFrom="column">
                        <wp:posOffset>1687830</wp:posOffset>
                      </wp:positionH>
                      <wp:positionV relativeFrom="paragraph">
                        <wp:posOffset>3027680</wp:posOffset>
                      </wp:positionV>
                      <wp:extent cx="548640" cy="747395"/>
                      <wp:effectExtent l="0" t="0" r="22860" b="14605"/>
                      <wp:wrapNone/>
                      <wp:docPr id="738477498" name="Oval 14"/>
                      <wp:cNvGraphicFramePr/>
                      <a:graphic xmlns:a="http://schemas.openxmlformats.org/drawingml/2006/main">
                        <a:graphicData uri="http://schemas.microsoft.com/office/word/2010/wordprocessingShape">
                          <wps:wsp>
                            <wps:cNvSpPr/>
                            <wps:spPr>
                              <a:xfrm>
                                <a:off x="0" y="0"/>
                                <a:ext cx="548640" cy="74739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AD8CAB" id="Oval 14" o:spid="_x0000_s1026" style="position:absolute;margin-left:132.9pt;margin-top:238.4pt;width:43.2pt;height:58.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XNLfwIAAGEFAAAOAAAAZHJzL2Uyb0RvYy54bWysVEtvGjEQvlfqf7B8bxYo5IFYIkREVSlK&#10;UEiVs/HarCWvx7UNC/31HXsfoCbqoeoevLZn5puZzzMzuz9WmhyE8wpMTodXA0qE4VAos8vpj9fV&#10;l1tKfGCmYBqMyOlJeHo///xpVtupGEEJuhCOIIjx09rmtAzBTrPM81JUzF+BFQaFElzFAh7dLisc&#10;qxG90tloMLjOanCFdcCF93j70AjpPOFLKXh4ltKLQHROMbaQVpfWbVyz+YxNd47ZUvE2DPYPUVRM&#10;GXTaQz2wwMjeqXdQleIOPMhwxaHKQErFRcoBsxkO/shmUzIrUi5Ijrc9Tf7/wfKnw8auHdJQWz/1&#10;uI1ZHKWr4h/jI8dE1qknSxwD4Xg5Gd9ej5FSjqKb8c3Xu0kkMzsbW+fDNwEViZucCq2V9TEdNmWH&#10;Rx8a7U4rXhtYKa3Tk2gTLzxoVcS7dHC77VI7cmD4lqvVAL/W44Ua+o+m2TmbtAsnLSKGNi9CElVg&#10;/KMUSSo00cMyzoUJw0ZUskI03oaTC2exNKNFSjYBRmSJUfbYLUCn2YB02E3erX40FalOe+PB3wJr&#10;jHuL5BlM6I0rZcB9BKAxq9Zzo9+R1FATWdpCcVo74qDpEm/5SuHTPTIf1sxhW+BrY6uHZ1ykhjqn&#10;0O4oKcH9+ug+6mO1opSSGtssp/7nnjlBif5usI7vhuNYRCEdxpObER7cpWR7KTH7agn4+kMcKpan&#10;bdQPuttKB9UbToRF9IoiZjj6zikPrjssQ9P+OFO4WCySGvaiZeHRbCyP4JHVWJevxzfmbFu/AQv/&#10;CbqWfFfDjW60NLDYB5AqFfiZ15Zv7ONUOO3MiYPi8py0zpNx/hsAAP//AwBQSwMEFAAGAAgAAAAh&#10;APW2/uLfAAAACwEAAA8AAABkcnMvZG93bnJldi54bWxMj8FOwzAQRO9I/IO1SFxQ6xAatw3ZVBVS&#10;DxzbInHdxiaJsNdR7Lbp32NOcNvRjmbeVJvJWXExY+g9IzzPMxCGG697bhE+jrvZCkSIxJqsZ4Nw&#10;MwE29f1dRaX2V96byyG2IoVwKAmhi3EopQxNZxyFuR8Mp9+XHx3FJMdW6pGuKdxZmWeZko56Tg0d&#10;DeatM8334ewQtjcZ7T6sd09asVLxM7yTXSE+PkzbVxDRTPHPDL/4CR3qxHTyZ9ZBWIRcFQk9IiyW&#10;Kh3J8VLkOYgTQrFeFCDrSv7fUP8AAAD//wMAUEsBAi0AFAAGAAgAAAAhALaDOJL+AAAA4QEAABMA&#10;AAAAAAAAAAAAAAAAAAAAAFtDb250ZW50X1R5cGVzXS54bWxQSwECLQAUAAYACAAAACEAOP0h/9YA&#10;AACUAQAACwAAAAAAAAAAAAAAAAAvAQAAX3JlbHMvLnJlbHNQSwECLQAUAAYACAAAACEAJKVzS38C&#10;AABhBQAADgAAAAAAAAAAAAAAAAAuAgAAZHJzL2Uyb0RvYy54bWxQSwECLQAUAAYACAAAACEA9bb+&#10;4t8AAAALAQAADwAAAAAAAAAAAAAAAADZBAAAZHJzL2Rvd25yZXYueG1sUEsFBgAAAAAEAAQA8wAA&#10;AOUFAAAAAA==&#10;" filled="f" strokecolor="red" strokeweight="1pt">
                      <v:stroke joinstyle="miter"/>
                    </v:oval>
                  </w:pict>
                </mc:Fallback>
              </mc:AlternateContent>
            </w:r>
            <w:r w:rsidRPr="00AC5599">
              <w:rPr>
                <w:szCs w:val="24"/>
              </w:rPr>
              <mc:AlternateContent>
                <mc:Choice Requires="wps">
                  <w:drawing>
                    <wp:anchor distT="45720" distB="45720" distL="114300" distR="114300" simplePos="0" relativeHeight="251722752" behindDoc="0" locked="0" layoutInCell="1" allowOverlap="1" wp14:anchorId="06056260" wp14:editId="770D0CF5">
                      <wp:simplePos x="0" y="0"/>
                      <wp:positionH relativeFrom="column">
                        <wp:posOffset>2141220</wp:posOffset>
                      </wp:positionH>
                      <wp:positionV relativeFrom="paragraph">
                        <wp:posOffset>2073910</wp:posOffset>
                      </wp:positionV>
                      <wp:extent cx="247650" cy="1404620"/>
                      <wp:effectExtent l="0" t="0" r="0" b="0"/>
                      <wp:wrapNone/>
                      <wp:docPr id="9029610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39E857A2" w14:textId="4B501933" w:rsidR="0017643D" w:rsidRPr="00AC5599" w:rsidRDefault="0017643D" w:rsidP="0017643D">
                                  <w:pPr>
                                    <w:rPr>
                                      <w:color w:val="FF0000"/>
                                    </w:rPr>
                                  </w:pPr>
                                  <w:r>
                                    <w:rPr>
                                      <w:color w:val="FF0000"/>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056260" id="_x0000_s1040" type="#_x0000_t202" style="position:absolute;margin-left:168.6pt;margin-top:163.3pt;width:19.5pt;height:110.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Ip/QEAANUDAAAOAAAAZHJzL2Uyb0RvYy54bWysU9Fu2yAUfZ+0f0C8L7YjJ22tOFXXLtOk&#10;rpvU7QMwxjEacBmQ2NnX74LdNNrepvkBAdf33HvOPWxuR63IUTgvwdS0WOSUCMOhlWZf0+/fdu+u&#10;KfGBmZYpMKKmJ+Hp7fbtm81gK7GEHlQrHEEQ46vB1rQPwVZZ5nkvNPMLsMJgsAOnWcCj22etYwOi&#10;a5Ut83ydDeBa64AL7/H2YQrSbcLvOsHDl67zIhBVU+wtpNWltYlrtt2wau+Y7SWf22D/0IVm0mDR&#10;M9QDC4wcnPwLSkvuwEMXFhx0Bl0nuUgckE2R/8HmuWdWJC4ojrdnmfz/g+VPx2f71ZEwvocRB5hI&#10;ePsI/IcnBu57ZvbizjkYesFaLFxEybLB+mpOjVL7ykeQZvgMLQ6ZHQIkoLFzOqqCPAmi4wBOZ9HF&#10;GAjHy2V5tV5hhGOoKPNyvUxTyVj1km2dDx8FaBI3NXU41ITOjo8+xG5Y9fJLLGZgJ5VKg1WGDDW9&#10;WS1XKeEiomVA3ympa3qdx29yQiT5wbQpOTCppj0WUGZmHYlOlMPYjES2seuYHFVooD2hDg4mn+G7&#10;wE0P7hclA3qspv7ngTlBifpkUMuboiyjKdOhXF0hc+IuI81lhBmOUDUNlEzb+5CMHDl7e4ea72SS&#10;47WTuWf0TlJp9nk05+U5/fX6Gre/AQAA//8DAFBLAwQUAAYACAAAACEAsLsWw98AAAALAQAADwAA&#10;AGRycy9kb3ducmV2LnhtbEyPy07DMBBF90j8gzVI7KjThCZViFNVPCQWbChh78ZDHBGPo9ht0r9n&#10;WMFuHkd3zlS7xQ3ijFPoPSlYrxIQSK03PXUKmo+Xuy2IEDUZPXhCBRcMsKuvrypdGj/TO54PsRMc&#10;QqHUCmyMYyllaC06HVZ+ROLdl5+cjtxOnTSTnjncDTJNklw63RNfsHrER4vt9+HkFMRo9utL8+zC&#10;6+fy9jTbpN3oRqnbm2X/ACLiEv9g+NVndajZ6ehPZIIYFGRZkTLKRZrnIJjIipwnRwWb+2ILsq7k&#10;/x/qHwAAAP//AwBQSwECLQAUAAYACAAAACEAtoM4kv4AAADhAQAAEwAAAAAAAAAAAAAAAAAAAAAA&#10;W0NvbnRlbnRfVHlwZXNdLnhtbFBLAQItABQABgAIAAAAIQA4/SH/1gAAAJQBAAALAAAAAAAAAAAA&#10;AAAAAC8BAABfcmVscy8ucmVsc1BLAQItABQABgAIAAAAIQAdo+Ip/QEAANUDAAAOAAAAAAAAAAAA&#10;AAAAAC4CAABkcnMvZTJvRG9jLnhtbFBLAQItABQABgAIAAAAIQCwuxbD3wAAAAsBAAAPAAAAAAAA&#10;AAAAAAAAAFcEAABkcnMvZG93bnJldi54bWxQSwUGAAAAAAQABADzAAAAYwUAAAAA&#10;" filled="f" stroked="f">
                      <v:textbox style="mso-fit-shape-to-text:t">
                        <w:txbxContent>
                          <w:p w14:paraId="39E857A2" w14:textId="4B501933" w:rsidR="0017643D" w:rsidRPr="00AC5599" w:rsidRDefault="0017643D" w:rsidP="0017643D">
                            <w:pPr>
                              <w:rPr>
                                <w:color w:val="FF0000"/>
                              </w:rPr>
                            </w:pPr>
                            <w:r>
                              <w:rPr>
                                <w:color w:val="FF0000"/>
                              </w:rPr>
                              <w:t>5</w:t>
                            </w:r>
                          </w:p>
                        </w:txbxContent>
                      </v:textbox>
                    </v:shape>
                  </w:pict>
                </mc:Fallback>
              </mc:AlternateContent>
            </w:r>
            <w:r>
              <mc:AlternateContent>
                <mc:Choice Requires="wps">
                  <w:drawing>
                    <wp:anchor distT="0" distB="0" distL="114300" distR="114300" simplePos="0" relativeHeight="251698176" behindDoc="0" locked="0" layoutInCell="1" allowOverlap="1" wp14:anchorId="520DEFF2" wp14:editId="46CBEA3B">
                      <wp:simplePos x="0" y="0"/>
                      <wp:positionH relativeFrom="column">
                        <wp:posOffset>510540</wp:posOffset>
                      </wp:positionH>
                      <wp:positionV relativeFrom="paragraph">
                        <wp:posOffset>1729740</wp:posOffset>
                      </wp:positionV>
                      <wp:extent cx="1685290" cy="1041400"/>
                      <wp:effectExtent l="0" t="0" r="10160" b="25400"/>
                      <wp:wrapNone/>
                      <wp:docPr id="1134531098" name="Oval 13"/>
                      <wp:cNvGraphicFramePr/>
                      <a:graphic xmlns:a="http://schemas.openxmlformats.org/drawingml/2006/main">
                        <a:graphicData uri="http://schemas.microsoft.com/office/word/2010/wordprocessingShape">
                          <wps:wsp>
                            <wps:cNvSpPr/>
                            <wps:spPr>
                              <a:xfrm>
                                <a:off x="0" y="0"/>
                                <a:ext cx="1685290" cy="10414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DDA7BF" id="Oval 13" o:spid="_x0000_s1026" style="position:absolute;margin-left:40.2pt;margin-top:136.2pt;width:132.7pt;height:8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MpxggIAAGMFAAAOAAAAZHJzL2Uyb0RvYy54bWysVE1v2zAMvQ/YfxB0X20HSdcGdYogRYYB&#10;RVu0HXpWZCkWIIuapMTJfv0o+SPBWuwwLAdHFMlH8onkze2h0WQvnFdgSlpc5JQIw6FSZlvSH6/r&#10;L1eU+MBMxTQYUdKj8PR28fnTTWvnYgI16Eo4giDGz1tb0joEO88yz2vRMH8BVhhUSnANCyi6bVY5&#10;1iJ6o7NJnl9mLbjKOuDCe7y965R0kfClFDw8SulFILqkmFtIX5e+m/jNFjdsvnXM1or3abB/yKJh&#10;ymDQEeqOBUZ2Tr2DahR34EGGCw5NBlIqLlINWE2R/1HNS82sSLUgOd6ONPn/B8sf9i/2ySENrfVz&#10;j8dYxUG6Jv5jfuSQyDqOZIlDIBwvi8ur2eQaOeWoK/JpMc0TndnJ3TofvgloSDyUVGitrI8FsTnb&#10;3/uAUdF6sIrXBtZK6/Qo2sQLD1pV8S4JbrtZaUf2DF9zvc7xFx8QMc7MUIqu2amedApHLSKGNs9C&#10;ElVhBZOUSWo1McIyzoUJRaeqWSW6aMXsLFhszuiRQifAiCwxyxG7BxgsO5ABu8u5t4+uInXq6Jz/&#10;LbHOefRIkcGE0blRBtxHABqr6iN39gNJHTWRpQ1UxydHHHRz4i1fK3y6e+bDE3M4GPjcOOzhET9S&#10;Q1tS6E+U1OB+fXQf7bFfUUtJi4NWUv9zx5ygRH832MnXxXQaJzMJ09nXCQruXLM515hdswJ8/QLX&#10;iuXpGO2DHo7SQfOGO2EZo6KKGY6xS8qDG4RV6BYAbhUulstkhtNoWbg3L5ZH8Mhq7MvXwxtztu/f&#10;gK3/AMNQvuvhzjZ6GljuAkiVGvzEa883TnJqnH7rxFVxLier025c/AYAAP//AwBQSwMEFAAGAAgA&#10;AAAhAGUAkt7eAAAACgEAAA8AAABkcnMvZG93bnJldi54bWxMj8FOwzAMhu9IvENkJC5oS+lKVkrT&#10;aULageMGEtesMW1F4lRNtnVvjznBzZY//f7+ejN7J844xSGQhsdlBgKpDXagTsPH+25RgojJkDUu&#10;EGq4YoRNc3tTm8qGC+3xfEid4BCKldHQpzRWUsa2R2/iMoxIfPsKkzeJ16mTdjIXDvdO5lmmpDcD&#10;8YfejPjaY/t9OHkN26tMbh+fdw9WkVLpM74ZV2p9fzdvX0AknNMfDL/6rA4NOx3DiWwUTkOZFUxq&#10;yNc5DwysiifuctRQrFQBsqnl/wrNDwAAAP//AwBQSwECLQAUAAYACAAAACEAtoM4kv4AAADhAQAA&#10;EwAAAAAAAAAAAAAAAAAAAAAAW0NvbnRlbnRfVHlwZXNdLnhtbFBLAQItABQABgAIAAAAIQA4/SH/&#10;1gAAAJQBAAALAAAAAAAAAAAAAAAAAC8BAABfcmVscy8ucmVsc1BLAQItABQABgAIAAAAIQDGZMpx&#10;ggIAAGMFAAAOAAAAAAAAAAAAAAAAAC4CAABkcnMvZTJvRG9jLnhtbFBLAQItABQABgAIAAAAIQBl&#10;AJLe3gAAAAoBAAAPAAAAAAAAAAAAAAAAANwEAABkcnMvZG93bnJldi54bWxQSwUGAAAAAAQABADz&#10;AAAA5wUAAAAA&#10;" filled="f" strokecolor="red" strokeweight="1pt">
                      <v:stroke joinstyle="miter"/>
                    </v:oval>
                  </w:pict>
                </mc:Fallback>
              </mc:AlternateContent>
            </w:r>
            <w:r w:rsidR="00137A1A">
              <w:drawing>
                <wp:inline distT="0" distB="0" distL="0" distR="0" wp14:anchorId="077C7991" wp14:editId="0C1BF26E">
                  <wp:extent cx="3753125" cy="2814941"/>
                  <wp:effectExtent l="0" t="6985" r="0" b="0"/>
                  <wp:docPr id="19683103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rot="5400000">
                            <a:off x="0" y="0"/>
                            <a:ext cx="3879176" cy="2909483"/>
                          </a:xfrm>
                          <a:prstGeom prst="rect">
                            <a:avLst/>
                          </a:prstGeom>
                          <a:noFill/>
                          <a:ln>
                            <a:noFill/>
                          </a:ln>
                        </pic:spPr>
                      </pic:pic>
                    </a:graphicData>
                  </a:graphic>
                </wp:inline>
              </w:drawing>
            </w:r>
          </w:p>
        </w:tc>
      </w:tr>
      <w:tr w:rsidR="00DB2193" w14:paraId="029EE9E2" w14:textId="77777777" w:rsidTr="00DB2193">
        <w:trPr>
          <w:jc w:val="center"/>
        </w:trPr>
        <w:tc>
          <w:tcPr>
            <w:tcW w:w="5174" w:type="dxa"/>
            <w:vAlign w:val="center"/>
          </w:tcPr>
          <w:p w14:paraId="197BF8CE" w14:textId="1DB867C4" w:rsidR="009D3E1B" w:rsidRPr="00DB2193" w:rsidRDefault="003F0CD2" w:rsidP="00F50243">
            <w:pPr>
              <w:jc w:val="center"/>
              <w:rPr>
                <w:szCs w:val="24"/>
              </w:rPr>
            </w:pPr>
            <w:r w:rsidRPr="00DB2193">
              <w:rPr>
                <w:szCs w:val="24"/>
              </w:rPr>
              <w:t>Top view</w:t>
            </w:r>
          </w:p>
        </w:tc>
        <w:tc>
          <w:tcPr>
            <w:tcW w:w="5158" w:type="dxa"/>
            <w:vAlign w:val="center"/>
          </w:tcPr>
          <w:p w14:paraId="4404AE48" w14:textId="2224FDA1" w:rsidR="009D3E1B" w:rsidRPr="00DB2193" w:rsidRDefault="003F0CD2" w:rsidP="00F50243">
            <w:pPr>
              <w:jc w:val="center"/>
              <w:rPr>
                <w:szCs w:val="24"/>
              </w:rPr>
            </w:pPr>
            <w:r w:rsidRPr="00DB2193">
              <w:rPr>
                <w:szCs w:val="24"/>
              </w:rPr>
              <w:t>Bottom view</w:t>
            </w:r>
          </w:p>
        </w:tc>
      </w:tr>
    </w:tbl>
    <w:p w14:paraId="4FC4A1F0" w14:textId="77777777" w:rsidR="004E1711" w:rsidRDefault="004E1711" w:rsidP="00851909"/>
    <w:p w14:paraId="6097A394" w14:textId="77777777" w:rsidR="00AF6398" w:rsidRDefault="00AF6398" w:rsidP="00AF6398">
      <w:pPr>
        <w:pStyle w:val="ListParagraph"/>
        <w:numPr>
          <w:ilvl w:val="0"/>
          <w:numId w:val="44"/>
        </w:numPr>
        <w:rPr>
          <w:i/>
          <w:iCs/>
        </w:rPr>
      </w:pPr>
      <w:r>
        <w:rPr>
          <w:i/>
          <w:iCs/>
        </w:rPr>
        <w:t>Power input via a 5.5-mm barrel jack</w:t>
      </w:r>
    </w:p>
    <w:p w14:paraId="7B714281" w14:textId="77777777" w:rsidR="00AF6398" w:rsidRDefault="00B66084" w:rsidP="00AF6398">
      <w:pPr>
        <w:pStyle w:val="ListParagraph"/>
        <w:numPr>
          <w:ilvl w:val="0"/>
          <w:numId w:val="44"/>
        </w:numPr>
        <w:rPr>
          <w:i/>
          <w:iCs/>
        </w:rPr>
      </w:pPr>
      <w:r>
        <w:rPr>
          <w:i/>
          <w:iCs/>
        </w:rPr>
        <w:t>Voltage regulator using LM317</w:t>
      </w:r>
    </w:p>
    <w:p w14:paraId="282BBF9F" w14:textId="77777777" w:rsidR="00B66084" w:rsidRDefault="00B66084" w:rsidP="00AF6398">
      <w:pPr>
        <w:pStyle w:val="ListParagraph"/>
        <w:numPr>
          <w:ilvl w:val="0"/>
          <w:numId w:val="44"/>
        </w:numPr>
        <w:rPr>
          <w:i/>
          <w:iCs/>
        </w:rPr>
      </w:pPr>
      <w:r>
        <w:rPr>
          <w:i/>
          <w:iCs/>
        </w:rPr>
        <w:t xml:space="preserve">Microcontroller unit: </w:t>
      </w:r>
      <w:r w:rsidR="00345381">
        <w:rPr>
          <w:i/>
          <w:iCs/>
        </w:rPr>
        <w:t>STM32F103C8T6 Blue Pill board</w:t>
      </w:r>
    </w:p>
    <w:p w14:paraId="3505EB53" w14:textId="77777777" w:rsidR="00345381" w:rsidRDefault="00345381" w:rsidP="00AF6398">
      <w:pPr>
        <w:pStyle w:val="ListParagraph"/>
        <w:numPr>
          <w:ilvl w:val="0"/>
          <w:numId w:val="44"/>
        </w:numPr>
        <w:rPr>
          <w:i/>
          <w:iCs/>
        </w:rPr>
      </w:pPr>
      <w:r>
        <w:rPr>
          <w:i/>
          <w:iCs/>
        </w:rPr>
        <w:t>LoRa module: SX1278</w:t>
      </w:r>
    </w:p>
    <w:p w14:paraId="68AB5D7B" w14:textId="77777777" w:rsidR="00345381" w:rsidRDefault="00345381" w:rsidP="00AF6398">
      <w:pPr>
        <w:pStyle w:val="ListParagraph"/>
        <w:numPr>
          <w:ilvl w:val="0"/>
          <w:numId w:val="44"/>
        </w:numPr>
        <w:rPr>
          <w:i/>
          <w:iCs/>
        </w:rPr>
      </w:pPr>
      <w:r>
        <w:rPr>
          <w:i/>
          <w:iCs/>
        </w:rPr>
        <w:t>RTC module: DS3231SN</w:t>
      </w:r>
    </w:p>
    <w:p w14:paraId="0DF82371" w14:textId="77777777" w:rsidR="00345381" w:rsidRDefault="003562B3" w:rsidP="00AF6398">
      <w:pPr>
        <w:pStyle w:val="ListParagraph"/>
        <w:numPr>
          <w:ilvl w:val="0"/>
          <w:numId w:val="44"/>
        </w:numPr>
        <w:rPr>
          <w:i/>
          <w:iCs/>
        </w:rPr>
      </w:pPr>
      <w:r>
        <w:rPr>
          <w:i/>
          <w:iCs/>
        </w:rPr>
        <w:t xml:space="preserve">RJ11 </w:t>
      </w:r>
      <w:r w:rsidR="00946143">
        <w:rPr>
          <w:i/>
          <w:iCs/>
        </w:rPr>
        <w:t>port: Combined input from anemometer and wind vane</w:t>
      </w:r>
    </w:p>
    <w:p w14:paraId="600F7A4F" w14:textId="77777777" w:rsidR="003C68AF" w:rsidRDefault="003C68AF" w:rsidP="00AF6398">
      <w:pPr>
        <w:pStyle w:val="ListParagraph"/>
        <w:numPr>
          <w:ilvl w:val="0"/>
          <w:numId w:val="44"/>
        </w:numPr>
        <w:rPr>
          <w:i/>
          <w:iCs/>
        </w:rPr>
      </w:pPr>
      <w:r>
        <w:rPr>
          <w:i/>
          <w:iCs/>
        </w:rPr>
        <w:t>RJ11 port: Input from rain gauge</w:t>
      </w:r>
    </w:p>
    <w:p w14:paraId="523B31F8" w14:textId="77777777" w:rsidR="003C68AF" w:rsidRDefault="003C68AF" w:rsidP="00AF6398">
      <w:pPr>
        <w:pStyle w:val="ListParagraph"/>
        <w:numPr>
          <w:ilvl w:val="0"/>
          <w:numId w:val="44"/>
        </w:numPr>
        <w:rPr>
          <w:i/>
          <w:iCs/>
        </w:rPr>
      </w:pPr>
      <w:r>
        <w:rPr>
          <w:i/>
          <w:iCs/>
        </w:rPr>
        <w:t>BME280: Ambient Temperature – Relative Humidity – Barometric Pressure Sensor</w:t>
      </w:r>
    </w:p>
    <w:p w14:paraId="076242E1" w14:textId="73190EEC" w:rsidR="00DF4AE4" w:rsidRDefault="00E02E74" w:rsidP="00AF6398">
      <w:pPr>
        <w:pStyle w:val="ListParagraph"/>
        <w:numPr>
          <w:ilvl w:val="0"/>
          <w:numId w:val="44"/>
        </w:numPr>
        <w:rPr>
          <w:i/>
          <w:iCs/>
        </w:rPr>
      </w:pPr>
      <w:r>
        <w:rPr>
          <w:i/>
          <w:iCs/>
        </w:rPr>
        <w:t xml:space="preserve">3-pin header </w:t>
      </w:r>
      <w:r w:rsidR="00027538">
        <w:rPr>
          <w:i/>
          <w:iCs/>
        </w:rPr>
        <w:t xml:space="preserve">for </w:t>
      </w:r>
      <w:r w:rsidR="004F435F">
        <w:rPr>
          <w:i/>
          <w:iCs/>
        </w:rPr>
        <w:t>Temperature Sensor DS18B20</w:t>
      </w:r>
    </w:p>
    <w:p w14:paraId="33394B9A" w14:textId="77777777" w:rsidR="003A72DF" w:rsidRDefault="003A72DF">
      <w:pPr>
        <w:rPr>
          <w:i/>
          <w:iCs/>
        </w:rPr>
        <w:sectPr w:rsidR="003A72DF" w:rsidSect="004F03B4">
          <w:pgSz w:w="11906" w:h="16838" w:code="9"/>
          <w:pgMar w:top="1134" w:right="1134" w:bottom="1134" w:left="1134" w:header="709" w:footer="709" w:gutter="0"/>
          <w:pgNumType w:fmt="lowerRoman"/>
          <w:cols w:space="708"/>
          <w:docGrid w:linePitch="360"/>
        </w:sectPr>
      </w:pPr>
    </w:p>
    <w:p w14:paraId="73C36087" w14:textId="681FBF7A" w:rsidR="00857B03" w:rsidRDefault="00C678F6" w:rsidP="00857B03">
      <w:pPr>
        <w:pStyle w:val="Heading1"/>
      </w:pPr>
      <w:bookmarkStart w:id="236" w:name="_Toc148601811"/>
      <w:r>
        <w:lastRenderedPageBreak/>
        <w:t xml:space="preserve">APPENDIX </w:t>
      </w:r>
      <w:r>
        <w:t>J</w:t>
      </w:r>
      <w:r>
        <w:t xml:space="preserve">. </w:t>
      </w:r>
      <w:r w:rsidR="005E3FD2">
        <w:t>Turn</w:t>
      </w:r>
      <w:r w:rsidR="00014604">
        <w:t>i</w:t>
      </w:r>
      <w:r w:rsidR="005E3FD2">
        <w:t>t</w:t>
      </w:r>
      <w:r w:rsidR="00014604">
        <w:t>i</w:t>
      </w:r>
      <w:r w:rsidR="005E3FD2">
        <w:t>n Similarity</w:t>
      </w:r>
      <w:r w:rsidR="00A562B8">
        <w:t xml:space="preserve"> Checking Report</w:t>
      </w:r>
      <w:bookmarkEnd w:id="23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0"/>
        <w:gridCol w:w="7280"/>
      </w:tblGrid>
      <w:tr w:rsidR="008D43F9" w14:paraId="7C45DD90" w14:textId="77777777" w:rsidTr="00ED3779">
        <w:trPr>
          <w:jc w:val="center"/>
        </w:trPr>
        <w:tc>
          <w:tcPr>
            <w:tcW w:w="7280" w:type="dxa"/>
            <w:vAlign w:val="center"/>
          </w:tcPr>
          <w:p w14:paraId="7933E471" w14:textId="4DAFACB5" w:rsidR="00AC4D3E" w:rsidRDefault="00AC4D3E" w:rsidP="00ED3779">
            <w:pPr>
              <w:jc w:val="center"/>
            </w:pPr>
            <w:r>
              <w:drawing>
                <wp:inline distT="0" distB="0" distL="0" distR="0" wp14:anchorId="67817897" wp14:editId="18CBDD84">
                  <wp:extent cx="4274289" cy="5532580"/>
                  <wp:effectExtent l="0" t="0" r="0" b="0"/>
                  <wp:docPr id="167367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670125" name=""/>
                          <pic:cNvPicPr/>
                        </pic:nvPicPr>
                        <pic:blipFill>
                          <a:blip r:embed="rId125"/>
                          <a:stretch>
                            <a:fillRect/>
                          </a:stretch>
                        </pic:blipFill>
                        <pic:spPr>
                          <a:xfrm>
                            <a:off x="0" y="0"/>
                            <a:ext cx="4303184" cy="5569981"/>
                          </a:xfrm>
                          <a:prstGeom prst="rect">
                            <a:avLst/>
                          </a:prstGeom>
                        </pic:spPr>
                      </pic:pic>
                    </a:graphicData>
                  </a:graphic>
                </wp:inline>
              </w:drawing>
            </w:r>
          </w:p>
        </w:tc>
        <w:tc>
          <w:tcPr>
            <w:tcW w:w="7280" w:type="dxa"/>
            <w:vAlign w:val="center"/>
          </w:tcPr>
          <w:p w14:paraId="56CFC859" w14:textId="2E18A0FE" w:rsidR="00AC4D3E" w:rsidRDefault="0095098F" w:rsidP="00ED3779">
            <w:pPr>
              <w:jc w:val="center"/>
            </w:pPr>
            <w:r>
              <w:drawing>
                <wp:inline distT="0" distB="0" distL="0" distR="0" wp14:anchorId="01E4FB81" wp14:editId="5EBDCF8C">
                  <wp:extent cx="4273933" cy="5532120"/>
                  <wp:effectExtent l="0" t="0" r="0" b="0"/>
                  <wp:docPr id="517720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720075" name=""/>
                          <pic:cNvPicPr/>
                        </pic:nvPicPr>
                        <pic:blipFill>
                          <a:blip r:embed="rId126"/>
                          <a:stretch>
                            <a:fillRect/>
                          </a:stretch>
                        </pic:blipFill>
                        <pic:spPr>
                          <a:xfrm>
                            <a:off x="0" y="0"/>
                            <a:ext cx="4282743" cy="5543523"/>
                          </a:xfrm>
                          <a:prstGeom prst="rect">
                            <a:avLst/>
                          </a:prstGeom>
                        </pic:spPr>
                      </pic:pic>
                    </a:graphicData>
                  </a:graphic>
                </wp:inline>
              </w:drawing>
            </w:r>
          </w:p>
        </w:tc>
      </w:tr>
      <w:tr w:rsidR="008D43F9" w14:paraId="7E2D22CC" w14:textId="77777777" w:rsidTr="00ED3779">
        <w:trPr>
          <w:jc w:val="center"/>
        </w:trPr>
        <w:tc>
          <w:tcPr>
            <w:tcW w:w="7280" w:type="dxa"/>
            <w:vAlign w:val="center"/>
          </w:tcPr>
          <w:p w14:paraId="1F51D859" w14:textId="1ACE4254" w:rsidR="00AC4D3E" w:rsidRDefault="002C0411" w:rsidP="00ED3779">
            <w:pPr>
              <w:jc w:val="center"/>
            </w:pPr>
            <w:r>
              <w:lastRenderedPageBreak/>
              <w:drawing>
                <wp:inline distT="0" distB="0" distL="0" distR="0" wp14:anchorId="75D340B1" wp14:editId="57EDE58B">
                  <wp:extent cx="4273933" cy="5532120"/>
                  <wp:effectExtent l="0" t="0" r="0" b="0"/>
                  <wp:docPr id="393563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563873" name=""/>
                          <pic:cNvPicPr/>
                        </pic:nvPicPr>
                        <pic:blipFill>
                          <a:blip r:embed="rId127"/>
                          <a:stretch>
                            <a:fillRect/>
                          </a:stretch>
                        </pic:blipFill>
                        <pic:spPr>
                          <a:xfrm>
                            <a:off x="0" y="0"/>
                            <a:ext cx="4291493" cy="5554849"/>
                          </a:xfrm>
                          <a:prstGeom prst="rect">
                            <a:avLst/>
                          </a:prstGeom>
                        </pic:spPr>
                      </pic:pic>
                    </a:graphicData>
                  </a:graphic>
                </wp:inline>
              </w:drawing>
            </w:r>
          </w:p>
        </w:tc>
        <w:tc>
          <w:tcPr>
            <w:tcW w:w="7280" w:type="dxa"/>
            <w:vAlign w:val="center"/>
          </w:tcPr>
          <w:p w14:paraId="21E58BB3" w14:textId="1A785C95" w:rsidR="00AC4D3E" w:rsidRDefault="002C0411" w:rsidP="00ED3779">
            <w:pPr>
              <w:jc w:val="center"/>
            </w:pPr>
            <w:r>
              <w:drawing>
                <wp:inline distT="0" distB="0" distL="0" distR="0" wp14:anchorId="16847E9F" wp14:editId="033EAB7C">
                  <wp:extent cx="4273933" cy="5532120"/>
                  <wp:effectExtent l="0" t="0" r="0" b="0"/>
                  <wp:docPr id="640273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73802" name=""/>
                          <pic:cNvPicPr/>
                        </pic:nvPicPr>
                        <pic:blipFill>
                          <a:blip r:embed="rId128"/>
                          <a:stretch>
                            <a:fillRect/>
                          </a:stretch>
                        </pic:blipFill>
                        <pic:spPr>
                          <a:xfrm>
                            <a:off x="0" y="0"/>
                            <a:ext cx="4285935" cy="5547655"/>
                          </a:xfrm>
                          <a:prstGeom prst="rect">
                            <a:avLst/>
                          </a:prstGeom>
                        </pic:spPr>
                      </pic:pic>
                    </a:graphicData>
                  </a:graphic>
                </wp:inline>
              </w:drawing>
            </w:r>
          </w:p>
        </w:tc>
      </w:tr>
      <w:tr w:rsidR="008D43F9" w14:paraId="183F7E46" w14:textId="77777777" w:rsidTr="00ED3779">
        <w:trPr>
          <w:jc w:val="center"/>
        </w:trPr>
        <w:tc>
          <w:tcPr>
            <w:tcW w:w="7280" w:type="dxa"/>
            <w:vAlign w:val="center"/>
          </w:tcPr>
          <w:p w14:paraId="249CE4F9" w14:textId="5F1BABC7" w:rsidR="00AC4D3E" w:rsidRDefault="002C0411" w:rsidP="00ED3779">
            <w:pPr>
              <w:jc w:val="center"/>
            </w:pPr>
            <w:r>
              <w:lastRenderedPageBreak/>
              <w:drawing>
                <wp:inline distT="0" distB="0" distL="0" distR="0" wp14:anchorId="4399E49C" wp14:editId="74412C97">
                  <wp:extent cx="4274289" cy="5532581"/>
                  <wp:effectExtent l="0" t="0" r="0" b="0"/>
                  <wp:docPr id="2113646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46219" name=""/>
                          <pic:cNvPicPr/>
                        </pic:nvPicPr>
                        <pic:blipFill>
                          <a:blip r:embed="rId129"/>
                          <a:stretch>
                            <a:fillRect/>
                          </a:stretch>
                        </pic:blipFill>
                        <pic:spPr>
                          <a:xfrm>
                            <a:off x="0" y="0"/>
                            <a:ext cx="4308861" cy="5577331"/>
                          </a:xfrm>
                          <a:prstGeom prst="rect">
                            <a:avLst/>
                          </a:prstGeom>
                        </pic:spPr>
                      </pic:pic>
                    </a:graphicData>
                  </a:graphic>
                </wp:inline>
              </w:drawing>
            </w:r>
          </w:p>
        </w:tc>
        <w:tc>
          <w:tcPr>
            <w:tcW w:w="7280" w:type="dxa"/>
            <w:vAlign w:val="center"/>
          </w:tcPr>
          <w:p w14:paraId="3208D77C" w14:textId="6151AE65" w:rsidR="00AC4D3E" w:rsidRDefault="008D43F9" w:rsidP="00ED3779">
            <w:pPr>
              <w:jc w:val="center"/>
            </w:pPr>
            <w:r>
              <w:drawing>
                <wp:inline distT="0" distB="0" distL="0" distR="0" wp14:anchorId="159C46C4" wp14:editId="0FDE0591">
                  <wp:extent cx="4273933" cy="5532120"/>
                  <wp:effectExtent l="0" t="0" r="0" b="0"/>
                  <wp:docPr id="1866629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629423" name=""/>
                          <pic:cNvPicPr/>
                        </pic:nvPicPr>
                        <pic:blipFill>
                          <a:blip r:embed="rId130"/>
                          <a:stretch>
                            <a:fillRect/>
                          </a:stretch>
                        </pic:blipFill>
                        <pic:spPr>
                          <a:xfrm>
                            <a:off x="0" y="0"/>
                            <a:ext cx="4284418" cy="5545692"/>
                          </a:xfrm>
                          <a:prstGeom prst="rect">
                            <a:avLst/>
                          </a:prstGeom>
                        </pic:spPr>
                      </pic:pic>
                    </a:graphicData>
                  </a:graphic>
                </wp:inline>
              </w:drawing>
            </w:r>
          </w:p>
        </w:tc>
      </w:tr>
      <w:tr w:rsidR="008D43F9" w14:paraId="3E08B59B" w14:textId="77777777" w:rsidTr="00ED3779">
        <w:trPr>
          <w:jc w:val="center"/>
        </w:trPr>
        <w:tc>
          <w:tcPr>
            <w:tcW w:w="7280" w:type="dxa"/>
            <w:vAlign w:val="center"/>
          </w:tcPr>
          <w:p w14:paraId="56DC0F2E" w14:textId="33F12676" w:rsidR="00AC4D3E" w:rsidRDefault="008D43F9" w:rsidP="00ED3779">
            <w:pPr>
              <w:jc w:val="center"/>
            </w:pPr>
            <w:r>
              <w:lastRenderedPageBreak/>
              <w:drawing>
                <wp:inline distT="0" distB="0" distL="0" distR="0" wp14:anchorId="455D3E5B" wp14:editId="5D1F40E2">
                  <wp:extent cx="4273933" cy="5532120"/>
                  <wp:effectExtent l="0" t="0" r="0" b="0"/>
                  <wp:docPr id="1424734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34578" name=""/>
                          <pic:cNvPicPr/>
                        </pic:nvPicPr>
                        <pic:blipFill>
                          <a:blip r:embed="rId131"/>
                          <a:stretch>
                            <a:fillRect/>
                          </a:stretch>
                        </pic:blipFill>
                        <pic:spPr>
                          <a:xfrm>
                            <a:off x="0" y="0"/>
                            <a:ext cx="4284666" cy="5546013"/>
                          </a:xfrm>
                          <a:prstGeom prst="rect">
                            <a:avLst/>
                          </a:prstGeom>
                        </pic:spPr>
                      </pic:pic>
                    </a:graphicData>
                  </a:graphic>
                </wp:inline>
              </w:drawing>
            </w:r>
          </w:p>
        </w:tc>
        <w:tc>
          <w:tcPr>
            <w:tcW w:w="7280" w:type="dxa"/>
            <w:vAlign w:val="center"/>
          </w:tcPr>
          <w:p w14:paraId="533F4A0D" w14:textId="7EE53C22" w:rsidR="00AC4D3E" w:rsidRDefault="008D43F9" w:rsidP="00ED3779">
            <w:pPr>
              <w:jc w:val="center"/>
            </w:pPr>
            <w:r>
              <w:drawing>
                <wp:inline distT="0" distB="0" distL="0" distR="0" wp14:anchorId="3B40E874" wp14:editId="2F008467">
                  <wp:extent cx="4273933" cy="5532120"/>
                  <wp:effectExtent l="0" t="0" r="0" b="0"/>
                  <wp:docPr id="1403032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32621" name=""/>
                          <pic:cNvPicPr/>
                        </pic:nvPicPr>
                        <pic:blipFill>
                          <a:blip r:embed="rId132"/>
                          <a:stretch>
                            <a:fillRect/>
                          </a:stretch>
                        </pic:blipFill>
                        <pic:spPr>
                          <a:xfrm>
                            <a:off x="0" y="0"/>
                            <a:ext cx="4281216" cy="5541547"/>
                          </a:xfrm>
                          <a:prstGeom prst="rect">
                            <a:avLst/>
                          </a:prstGeom>
                        </pic:spPr>
                      </pic:pic>
                    </a:graphicData>
                  </a:graphic>
                </wp:inline>
              </w:drawing>
            </w:r>
          </w:p>
        </w:tc>
      </w:tr>
      <w:tr w:rsidR="008D43F9" w14:paraId="2B6E978D" w14:textId="77777777" w:rsidTr="00ED3779">
        <w:trPr>
          <w:jc w:val="center"/>
        </w:trPr>
        <w:tc>
          <w:tcPr>
            <w:tcW w:w="7280" w:type="dxa"/>
            <w:vAlign w:val="center"/>
          </w:tcPr>
          <w:p w14:paraId="6F2BCFD3" w14:textId="2055C9D0" w:rsidR="00AC4D3E" w:rsidRDefault="00ED3779" w:rsidP="00ED3779">
            <w:pPr>
              <w:jc w:val="center"/>
            </w:pPr>
            <w:r>
              <w:lastRenderedPageBreak/>
              <w:drawing>
                <wp:inline distT="0" distB="0" distL="0" distR="0" wp14:anchorId="162BF114" wp14:editId="36056E49">
                  <wp:extent cx="4273933" cy="5532120"/>
                  <wp:effectExtent l="0" t="0" r="0" b="0"/>
                  <wp:docPr id="436527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527811" name=""/>
                          <pic:cNvPicPr/>
                        </pic:nvPicPr>
                        <pic:blipFill>
                          <a:blip r:embed="rId133"/>
                          <a:stretch>
                            <a:fillRect/>
                          </a:stretch>
                        </pic:blipFill>
                        <pic:spPr>
                          <a:xfrm>
                            <a:off x="0" y="0"/>
                            <a:ext cx="4287932" cy="5550240"/>
                          </a:xfrm>
                          <a:prstGeom prst="rect">
                            <a:avLst/>
                          </a:prstGeom>
                        </pic:spPr>
                      </pic:pic>
                    </a:graphicData>
                  </a:graphic>
                </wp:inline>
              </w:drawing>
            </w:r>
          </w:p>
        </w:tc>
        <w:tc>
          <w:tcPr>
            <w:tcW w:w="7280" w:type="dxa"/>
            <w:vAlign w:val="center"/>
          </w:tcPr>
          <w:p w14:paraId="7ED0CDA8" w14:textId="6863BE84" w:rsidR="00AC4D3E" w:rsidRDefault="00ED3779" w:rsidP="00ED3779">
            <w:pPr>
              <w:jc w:val="center"/>
            </w:pPr>
            <w:r>
              <w:drawing>
                <wp:inline distT="0" distB="0" distL="0" distR="0" wp14:anchorId="5590B3B4" wp14:editId="508AA231">
                  <wp:extent cx="4273933" cy="5532120"/>
                  <wp:effectExtent l="0" t="0" r="0" b="0"/>
                  <wp:docPr id="1665649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49035" name=""/>
                          <pic:cNvPicPr/>
                        </pic:nvPicPr>
                        <pic:blipFill>
                          <a:blip r:embed="rId134"/>
                          <a:stretch>
                            <a:fillRect/>
                          </a:stretch>
                        </pic:blipFill>
                        <pic:spPr>
                          <a:xfrm>
                            <a:off x="0" y="0"/>
                            <a:ext cx="4287456" cy="5549624"/>
                          </a:xfrm>
                          <a:prstGeom prst="rect">
                            <a:avLst/>
                          </a:prstGeom>
                        </pic:spPr>
                      </pic:pic>
                    </a:graphicData>
                  </a:graphic>
                </wp:inline>
              </w:drawing>
            </w:r>
          </w:p>
        </w:tc>
      </w:tr>
    </w:tbl>
    <w:p w14:paraId="1B4CDDB0" w14:textId="77777777" w:rsidR="00B4123C" w:rsidRPr="00B4123C" w:rsidRDefault="00B4123C" w:rsidP="00B4123C"/>
    <w:p w14:paraId="450418EC" w14:textId="57D44C9F" w:rsidR="00B4123C" w:rsidRDefault="00B4123C" w:rsidP="00857B03">
      <w:pPr>
        <w:jc w:val="center"/>
        <w:sectPr w:rsidR="00B4123C" w:rsidSect="003A72DF">
          <w:pgSz w:w="16838" w:h="11906" w:orient="landscape" w:code="9"/>
          <w:pgMar w:top="1134" w:right="1134" w:bottom="1134" w:left="1134" w:header="709" w:footer="709" w:gutter="0"/>
          <w:pgNumType w:fmt="lowerRoman"/>
          <w:cols w:space="708"/>
          <w:docGrid w:linePitch="360"/>
        </w:sectPr>
      </w:pPr>
      <w:r w:rsidRPr="00B4123C">
        <w:t xml:space="preserve"> </w:t>
      </w:r>
    </w:p>
    <w:p w14:paraId="493CDE31" w14:textId="0E39BB54" w:rsidR="00B4123C" w:rsidRDefault="00B4123C" w:rsidP="00857B03">
      <w:pPr>
        <w:jc w:val="center"/>
        <w:sectPr w:rsidR="00B4123C" w:rsidSect="00B4123C">
          <w:type w:val="continuous"/>
          <w:pgSz w:w="16838" w:h="11906" w:orient="landscape" w:code="9"/>
          <w:pgMar w:top="1134" w:right="1134" w:bottom="1134" w:left="1134" w:header="709" w:footer="709" w:gutter="0"/>
          <w:pgNumType w:fmt="lowerRoman"/>
          <w:cols w:num="2" w:space="708"/>
          <w:docGrid w:linePitch="360"/>
        </w:sectPr>
      </w:pPr>
    </w:p>
    <w:p w14:paraId="0F69B9A4" w14:textId="068C5811" w:rsidR="00857B03" w:rsidRPr="00857B03" w:rsidRDefault="00857B03" w:rsidP="00B4123C">
      <w:pPr>
        <w:sectPr w:rsidR="00857B03" w:rsidRPr="00857B03" w:rsidSect="00B4123C">
          <w:type w:val="continuous"/>
          <w:pgSz w:w="16838" w:h="11906" w:orient="landscape" w:code="9"/>
          <w:pgMar w:top="1134" w:right="1134" w:bottom="1134" w:left="1134" w:header="709" w:footer="709" w:gutter="0"/>
          <w:pgNumType w:fmt="lowerRoman"/>
          <w:cols w:space="708"/>
          <w:docGrid w:linePitch="360"/>
        </w:sectPr>
      </w:pPr>
    </w:p>
    <w:p w14:paraId="498B1AD7" w14:textId="4FA7EC6A" w:rsidR="00576878" w:rsidRPr="00B2564A" w:rsidRDefault="00551502" w:rsidP="00724AE1">
      <w:pPr>
        <w:pStyle w:val="Heading1"/>
      </w:pPr>
      <w:bookmarkStart w:id="237" w:name="_Toc148601812"/>
      <w:r w:rsidRPr="00B2564A">
        <w:lastRenderedPageBreak/>
        <w:t>REFERENCES</w:t>
      </w:r>
      <w:bookmarkEnd w:id="237"/>
    </w:p>
    <w:p w14:paraId="733E9B3B" w14:textId="77777777" w:rsidR="006D3589" w:rsidRPr="00B2564A" w:rsidRDefault="006D3589" w:rsidP="006D3589"/>
    <w:p w14:paraId="67ADD3B9" w14:textId="227803BD" w:rsidR="004A37D4" w:rsidRPr="004A37D4" w:rsidRDefault="00FE1B1D" w:rsidP="004A37D4">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4A37D4" w:rsidRPr="004A37D4">
        <w:rPr>
          <w:rFonts w:ascii="Calibri" w:hAnsi="Calibri" w:cs="Calibri"/>
          <w:szCs w:val="24"/>
        </w:rPr>
        <w:t>[1]</w:t>
      </w:r>
      <w:r w:rsidR="004A37D4" w:rsidRPr="004A37D4">
        <w:rPr>
          <w:rFonts w:ascii="Calibri" w:hAnsi="Calibri" w:cs="Calibri"/>
          <w:szCs w:val="24"/>
        </w:rPr>
        <w:tab/>
        <w:t xml:space="preserve">J. Buttinger </w:t>
      </w:r>
      <w:r w:rsidR="004A37D4" w:rsidRPr="004A37D4">
        <w:rPr>
          <w:rFonts w:ascii="Calibri" w:hAnsi="Calibri" w:cs="Calibri"/>
          <w:i/>
          <w:iCs/>
          <w:szCs w:val="24"/>
        </w:rPr>
        <w:t>et al.</w:t>
      </w:r>
      <w:r w:rsidR="004A37D4" w:rsidRPr="004A37D4">
        <w:rPr>
          <w:rFonts w:ascii="Calibri" w:hAnsi="Calibri" w:cs="Calibri"/>
          <w:szCs w:val="24"/>
        </w:rPr>
        <w:t xml:space="preserve">, “Agriculture, forestry, and fishing,” </w:t>
      </w:r>
      <w:r w:rsidR="004A37D4" w:rsidRPr="004A37D4">
        <w:rPr>
          <w:rFonts w:ascii="Calibri" w:hAnsi="Calibri" w:cs="Calibri"/>
          <w:i/>
          <w:iCs/>
          <w:szCs w:val="24"/>
        </w:rPr>
        <w:t>Encyclopaedia Britannica</w:t>
      </w:r>
      <w:r w:rsidR="004A37D4" w:rsidRPr="004A37D4">
        <w:rPr>
          <w:rFonts w:ascii="Calibri" w:hAnsi="Calibri" w:cs="Calibri"/>
          <w:szCs w:val="24"/>
        </w:rPr>
        <w:t>.</w:t>
      </w:r>
    </w:p>
    <w:p w14:paraId="12A0559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w:t>
      </w:r>
      <w:r w:rsidRPr="004A37D4">
        <w:rPr>
          <w:rFonts w:ascii="Calibri" w:hAnsi="Calibri" w:cs="Calibri"/>
          <w:szCs w:val="24"/>
        </w:rPr>
        <w:tab/>
        <w:t xml:space="preserve">Trading Economics, “Vietnam - Agriculture, Value Added (% Of GDP),” </w:t>
      </w:r>
      <w:r w:rsidRPr="004A37D4">
        <w:rPr>
          <w:rFonts w:ascii="Calibri" w:hAnsi="Calibri" w:cs="Calibri"/>
          <w:i/>
          <w:iCs/>
          <w:szCs w:val="24"/>
        </w:rPr>
        <w:t>Trading Economics</w:t>
      </w:r>
      <w:r w:rsidRPr="004A37D4">
        <w:rPr>
          <w:rFonts w:ascii="Calibri" w:hAnsi="Calibri" w:cs="Calibri"/>
          <w:szCs w:val="24"/>
        </w:rPr>
        <w:t>. https://tradingeconomics.com/vietnam/agriculture-value-added-percent-of-gdp-wb-data.html.</w:t>
      </w:r>
    </w:p>
    <w:p w14:paraId="2C01807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w:t>
      </w:r>
      <w:r w:rsidRPr="004A37D4">
        <w:rPr>
          <w:rFonts w:ascii="Calibri" w:hAnsi="Calibri" w:cs="Calibri"/>
          <w:szCs w:val="24"/>
        </w:rPr>
        <w:tab/>
        <w:t xml:space="preserve">U. Nguyen, “Vietnam’s Agricultural Sector: Rising Star in Food Production,” </w:t>
      </w:r>
      <w:r w:rsidRPr="004A37D4">
        <w:rPr>
          <w:rFonts w:ascii="Calibri" w:hAnsi="Calibri" w:cs="Calibri"/>
          <w:i/>
          <w:iCs/>
          <w:szCs w:val="24"/>
        </w:rPr>
        <w:t>Vietnam Briefing</w:t>
      </w:r>
      <w:r w:rsidRPr="004A37D4">
        <w:rPr>
          <w:rFonts w:ascii="Calibri" w:hAnsi="Calibri" w:cs="Calibri"/>
          <w:szCs w:val="24"/>
        </w:rPr>
        <w:t>, 2023.</w:t>
      </w:r>
    </w:p>
    <w:p w14:paraId="50A9340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w:t>
      </w:r>
      <w:r w:rsidRPr="004A37D4">
        <w:rPr>
          <w:rFonts w:ascii="Calibri" w:hAnsi="Calibri" w:cs="Calibri"/>
          <w:szCs w:val="24"/>
        </w:rPr>
        <w:tab/>
        <w:t xml:space="preserve">Ministry of Natural Resources and Environment Vietnam, “Hiện trạng mạng lưới quan trắc khí tượng còn nhiều khó khăn, hạn chế.,” </w:t>
      </w:r>
      <w:r w:rsidRPr="004A37D4">
        <w:rPr>
          <w:rFonts w:ascii="Calibri" w:hAnsi="Calibri" w:cs="Calibri"/>
          <w:i/>
          <w:iCs/>
          <w:szCs w:val="24"/>
        </w:rPr>
        <w:t>Ministry of Natural Resources and Environment Vietnam</w:t>
      </w:r>
      <w:r w:rsidRPr="004A37D4">
        <w:rPr>
          <w:rFonts w:ascii="Calibri" w:hAnsi="Calibri" w:cs="Calibri"/>
          <w:szCs w:val="24"/>
        </w:rPr>
        <w:t>, 2019. https://www.monre.gov.vn/Pages/hien-trang-mang-luoi-quan-trac-khi-tuong-con-nhieu-kho-khan,-han-che..aspx.</w:t>
      </w:r>
    </w:p>
    <w:p w14:paraId="063F087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w:t>
      </w:r>
      <w:r w:rsidRPr="004A37D4">
        <w:rPr>
          <w:rFonts w:ascii="Calibri" w:hAnsi="Calibri" w:cs="Calibri"/>
          <w:szCs w:val="24"/>
        </w:rPr>
        <w:tab/>
        <w:t xml:space="preserve">“Trung tâm Ứng dụng công nghệ Khí tượng Thuỷ văn tiếp tục rà soát báo cáo về Đề án khí tượng nông nghiệp,” </w:t>
      </w:r>
      <w:r w:rsidRPr="004A37D4">
        <w:rPr>
          <w:rFonts w:ascii="Calibri" w:hAnsi="Calibri" w:cs="Calibri"/>
          <w:i/>
          <w:iCs/>
          <w:szCs w:val="24"/>
        </w:rPr>
        <w:t>Vietnam Meteorological and Hydrological Administration</w:t>
      </w:r>
      <w:r w:rsidRPr="004A37D4">
        <w:rPr>
          <w:rFonts w:ascii="Calibri" w:hAnsi="Calibri" w:cs="Calibri"/>
          <w:szCs w:val="24"/>
        </w:rPr>
        <w:t>, 2022.</w:t>
      </w:r>
    </w:p>
    <w:p w14:paraId="3B341E49"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w:t>
      </w:r>
      <w:r w:rsidRPr="004A37D4">
        <w:rPr>
          <w:rFonts w:ascii="Calibri" w:hAnsi="Calibri" w:cs="Calibri"/>
          <w:szCs w:val="24"/>
        </w:rPr>
        <w:tab/>
        <w:t>H. N. Do, “Conceptual Design of an Autonomous Wireless Agrometeorology Station,” 2023.</w:t>
      </w:r>
    </w:p>
    <w:p w14:paraId="597AAFA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w:t>
      </w:r>
      <w:r w:rsidRPr="004A37D4">
        <w:rPr>
          <w:rFonts w:ascii="Calibri" w:hAnsi="Calibri" w:cs="Calibri"/>
          <w:szCs w:val="24"/>
        </w:rPr>
        <w:tab/>
        <w:t xml:space="preserve">E. Fahad, “Microcontroller Selection Criteria for your project, 8 bit Vs 16 bit Microcontroller,” </w:t>
      </w:r>
      <w:r w:rsidRPr="004A37D4">
        <w:rPr>
          <w:rFonts w:ascii="Calibri" w:hAnsi="Calibri" w:cs="Calibri"/>
          <w:i/>
          <w:iCs/>
          <w:szCs w:val="24"/>
        </w:rPr>
        <w:t>Electronic Clinic</w:t>
      </w:r>
      <w:r w:rsidRPr="004A37D4">
        <w:rPr>
          <w:rFonts w:ascii="Calibri" w:hAnsi="Calibri" w:cs="Calibri"/>
          <w:szCs w:val="24"/>
        </w:rPr>
        <w:t>, 2021. https://www.electroniclinic.com/microcontroller-selection-criteria-for-your-project-8-bit-vs-16-bit-microcontroller/.</w:t>
      </w:r>
    </w:p>
    <w:p w14:paraId="52B2AC4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w:t>
      </w:r>
      <w:r w:rsidRPr="004A37D4">
        <w:rPr>
          <w:rFonts w:ascii="Calibri" w:hAnsi="Calibri" w:cs="Calibri"/>
          <w:szCs w:val="24"/>
        </w:rPr>
        <w:tab/>
        <w:t xml:space="preserve">J. Koon, “Key factors to consider when choosing a microcontroller,” </w:t>
      </w:r>
      <w:r w:rsidRPr="004A37D4">
        <w:rPr>
          <w:rFonts w:ascii="Calibri" w:hAnsi="Calibri" w:cs="Calibri"/>
          <w:i/>
          <w:iCs/>
          <w:szCs w:val="24"/>
        </w:rPr>
        <w:t>Micrcontroller Tips</w:t>
      </w:r>
      <w:r w:rsidRPr="004A37D4">
        <w:rPr>
          <w:rFonts w:ascii="Calibri" w:hAnsi="Calibri" w:cs="Calibri"/>
          <w:szCs w:val="24"/>
        </w:rPr>
        <w:t>, 2019. https://www.microcontrollertips.com/key-factors-consider-choosing-microcontroller/.</w:t>
      </w:r>
    </w:p>
    <w:p w14:paraId="2B87381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9]</w:t>
      </w:r>
      <w:r w:rsidRPr="004A37D4">
        <w:rPr>
          <w:rFonts w:ascii="Calibri" w:hAnsi="Calibri" w:cs="Calibri"/>
          <w:szCs w:val="24"/>
        </w:rPr>
        <w:tab/>
        <w:t>EntcEngg Team, “Criteria for Choosing a Microcontroller.” 2017, [Online]. Available: https://www.entcengg.com/criteria-choosing-microcontroller/.</w:t>
      </w:r>
    </w:p>
    <w:p w14:paraId="7D7FBB9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0]</w:t>
      </w:r>
      <w:r w:rsidRPr="004A37D4">
        <w:rPr>
          <w:rFonts w:ascii="Calibri" w:hAnsi="Calibri" w:cs="Calibri"/>
          <w:szCs w:val="24"/>
        </w:rPr>
        <w:tab/>
        <w:t xml:space="preserve">Robocraze, “How to choose a microcontroller,” </w:t>
      </w:r>
      <w:r w:rsidRPr="004A37D4">
        <w:rPr>
          <w:rFonts w:ascii="Calibri" w:hAnsi="Calibri" w:cs="Calibri"/>
          <w:i/>
          <w:iCs/>
          <w:szCs w:val="24"/>
        </w:rPr>
        <w:t>Robocraze</w:t>
      </w:r>
      <w:r w:rsidRPr="004A37D4">
        <w:rPr>
          <w:rFonts w:ascii="Calibri" w:hAnsi="Calibri" w:cs="Calibri"/>
          <w:szCs w:val="24"/>
        </w:rPr>
        <w:t>, 2021. https://robocraze.com/blogs/post/selecting-a-microcontroller-for-your-projects.</w:t>
      </w:r>
    </w:p>
    <w:p w14:paraId="284BBB7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1]</w:t>
      </w:r>
      <w:r w:rsidRPr="004A37D4">
        <w:rPr>
          <w:rFonts w:ascii="Calibri" w:hAnsi="Calibri" w:cs="Calibri"/>
          <w:szCs w:val="24"/>
        </w:rPr>
        <w:tab/>
        <w:t>Texas Instruments, “Benefits and Issues on Migration of 5-V and 3.3-V Logic to Lower-Voltage Supplies,” 1999. [Online]. Available: https://www.ti.com/lit/an/sdaa011a/sdaa011a.pdf.</w:t>
      </w:r>
    </w:p>
    <w:p w14:paraId="7C64702A"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2]</w:t>
      </w:r>
      <w:r w:rsidRPr="004A37D4">
        <w:rPr>
          <w:rFonts w:ascii="Calibri" w:hAnsi="Calibri" w:cs="Calibri"/>
          <w:szCs w:val="24"/>
        </w:rPr>
        <w:tab/>
        <w:t xml:space="preserve">STM32-base, “Blue Pill,” </w:t>
      </w:r>
      <w:r w:rsidRPr="004A37D4">
        <w:rPr>
          <w:rFonts w:ascii="Calibri" w:hAnsi="Calibri" w:cs="Calibri"/>
          <w:i/>
          <w:iCs/>
          <w:szCs w:val="24"/>
        </w:rPr>
        <w:t>STM32-base</w:t>
      </w:r>
      <w:r w:rsidRPr="004A37D4">
        <w:rPr>
          <w:rFonts w:ascii="Calibri" w:hAnsi="Calibri" w:cs="Calibri"/>
          <w:szCs w:val="24"/>
        </w:rPr>
        <w:t>. https://stm32-base.org/boards/STM32F103C8T6-Blue-Pill.html.</w:t>
      </w:r>
    </w:p>
    <w:p w14:paraId="342FFF9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3]</w:t>
      </w:r>
      <w:r w:rsidRPr="004A37D4">
        <w:rPr>
          <w:rFonts w:ascii="Calibri" w:hAnsi="Calibri" w:cs="Calibri"/>
          <w:szCs w:val="24"/>
        </w:rPr>
        <w:tab/>
        <w:t>STMicroelectronics, “STM32F101xx, STM32F102xx, STM32F103xx, STM32F105xx and STM32F107xx advanced Arm®-based 32-bit MCUs,” no. February 2021. 2021.</w:t>
      </w:r>
    </w:p>
    <w:p w14:paraId="306CC89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4]</w:t>
      </w:r>
      <w:r w:rsidRPr="004A37D4">
        <w:rPr>
          <w:rFonts w:ascii="Calibri" w:hAnsi="Calibri" w:cs="Calibri"/>
          <w:szCs w:val="24"/>
        </w:rPr>
        <w:tab/>
        <w:t>STMicroelectronics, “STM32F103x8, STM32F103xB.” pp. 1–116, 2022.</w:t>
      </w:r>
    </w:p>
    <w:p w14:paraId="58579A4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5]</w:t>
      </w:r>
      <w:r w:rsidRPr="004A37D4">
        <w:rPr>
          <w:rFonts w:ascii="Calibri" w:hAnsi="Calibri" w:cs="Calibri"/>
          <w:szCs w:val="24"/>
        </w:rPr>
        <w:tab/>
        <w:t xml:space="preserve">M. Cardinali, “The importance of weather data in agriculture,” </w:t>
      </w:r>
      <w:r w:rsidRPr="004A37D4">
        <w:rPr>
          <w:rFonts w:ascii="Calibri" w:hAnsi="Calibri" w:cs="Calibri"/>
          <w:i/>
          <w:iCs/>
          <w:szCs w:val="24"/>
        </w:rPr>
        <w:t>Agricolus</w:t>
      </w:r>
      <w:r w:rsidRPr="004A37D4">
        <w:rPr>
          <w:rFonts w:ascii="Calibri" w:hAnsi="Calibri" w:cs="Calibri"/>
          <w:szCs w:val="24"/>
        </w:rPr>
        <w:t>, 2022. https://www.agricolus.com/en/the-importance-of-weather-data-in-agriculture/.</w:t>
      </w:r>
    </w:p>
    <w:p w14:paraId="33C563D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6]</w:t>
      </w:r>
      <w:r w:rsidRPr="004A37D4">
        <w:rPr>
          <w:rFonts w:ascii="Calibri" w:hAnsi="Calibri" w:cs="Calibri"/>
          <w:szCs w:val="24"/>
        </w:rPr>
        <w:tab/>
        <w:t xml:space="preserve">B. Gardiner, P. Berry, and B. Moulia, “Review: Wind impacts on plant growth, mechanics and damage,” </w:t>
      </w:r>
      <w:r w:rsidRPr="004A37D4">
        <w:rPr>
          <w:rFonts w:ascii="Calibri" w:hAnsi="Calibri" w:cs="Calibri"/>
          <w:i/>
          <w:iCs/>
          <w:szCs w:val="24"/>
        </w:rPr>
        <w:t>Plant Sci.</w:t>
      </w:r>
      <w:r w:rsidRPr="004A37D4">
        <w:rPr>
          <w:rFonts w:ascii="Calibri" w:hAnsi="Calibri" w:cs="Calibri"/>
          <w:szCs w:val="24"/>
        </w:rPr>
        <w:t>, vol. 245, pp. 94–118, Apr. 2016, doi: 10.1016/j.plantsci.2016.01.006.</w:t>
      </w:r>
    </w:p>
    <w:p w14:paraId="3693F9B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17]</w:t>
      </w:r>
      <w:r w:rsidRPr="004A37D4">
        <w:rPr>
          <w:rFonts w:ascii="Calibri" w:hAnsi="Calibri" w:cs="Calibri"/>
          <w:szCs w:val="24"/>
        </w:rPr>
        <w:tab/>
        <w:t xml:space="preserve">E. de Langre, “Effects of Wind on Plants,” </w:t>
      </w:r>
      <w:r w:rsidRPr="004A37D4">
        <w:rPr>
          <w:rFonts w:ascii="Calibri" w:hAnsi="Calibri" w:cs="Calibri"/>
          <w:i/>
          <w:iCs/>
          <w:szCs w:val="24"/>
        </w:rPr>
        <w:t>Annu. Rev. Fluid Mech.</w:t>
      </w:r>
      <w:r w:rsidRPr="004A37D4">
        <w:rPr>
          <w:rFonts w:ascii="Calibri" w:hAnsi="Calibri" w:cs="Calibri"/>
          <w:szCs w:val="24"/>
        </w:rPr>
        <w:t>, vol. 40, no. 1, pp. 141–168, Jan. 2008, doi: 10.1146/annurev.fluid.40.111406.102135.</w:t>
      </w:r>
    </w:p>
    <w:p w14:paraId="65E077D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8]</w:t>
      </w:r>
      <w:r w:rsidRPr="004A37D4">
        <w:rPr>
          <w:rFonts w:ascii="Calibri" w:hAnsi="Calibri" w:cs="Calibri"/>
          <w:szCs w:val="24"/>
        </w:rPr>
        <w:tab/>
        <w:t>Misol Electronics, “misol SP-WS02 Spare part (outdoor unit) for Professional Wireless Weather Station.” http://www.misolweather.com/index.php?m=home&amp;c=View&amp;a=index&amp;aid=60.</w:t>
      </w:r>
    </w:p>
    <w:p w14:paraId="6F62451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9]</w:t>
      </w:r>
      <w:r w:rsidRPr="004A37D4">
        <w:rPr>
          <w:rFonts w:ascii="Calibri" w:hAnsi="Calibri" w:cs="Calibri"/>
          <w:szCs w:val="24"/>
        </w:rPr>
        <w:tab/>
        <w:t xml:space="preserve">S. Pindado, J. Cubas, and F. Sorribes-Palmer, “The Cup Anemometer, a Fundamental Meteorological Instrument for the Wind Energy Industry. Research at the IDR/UPM Institute,” </w:t>
      </w:r>
      <w:r w:rsidRPr="004A37D4">
        <w:rPr>
          <w:rFonts w:ascii="Calibri" w:hAnsi="Calibri" w:cs="Calibri"/>
          <w:i/>
          <w:iCs/>
          <w:szCs w:val="24"/>
        </w:rPr>
        <w:t>Sensors</w:t>
      </w:r>
      <w:r w:rsidRPr="004A37D4">
        <w:rPr>
          <w:rFonts w:ascii="Calibri" w:hAnsi="Calibri" w:cs="Calibri"/>
          <w:szCs w:val="24"/>
        </w:rPr>
        <w:t>, vol. 14, no. 11, pp. 21418–21452, Nov. 2014, doi: 10.3390/s141121418.</w:t>
      </w:r>
    </w:p>
    <w:p w14:paraId="2800DF2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0]</w:t>
      </w:r>
      <w:r w:rsidRPr="004A37D4">
        <w:rPr>
          <w:rFonts w:ascii="Calibri" w:hAnsi="Calibri" w:cs="Calibri"/>
          <w:szCs w:val="24"/>
        </w:rPr>
        <w:tab/>
        <w:t>Argent Data System, “Weather Sensor Assembly p / n 80422.” 2014, [Online]. Available: https://www.argentdata.com/files/80422_datasheet.pdf.</w:t>
      </w:r>
    </w:p>
    <w:p w14:paraId="447E327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1]</w:t>
      </w:r>
      <w:r w:rsidRPr="004A37D4">
        <w:rPr>
          <w:rFonts w:ascii="Calibri" w:hAnsi="Calibri" w:cs="Calibri"/>
          <w:szCs w:val="24"/>
        </w:rPr>
        <w:tab/>
        <w:t xml:space="preserve">T. Reed, “Multimeter Measurements Explained,” </w:t>
      </w:r>
      <w:r w:rsidRPr="004A37D4">
        <w:rPr>
          <w:rFonts w:ascii="Calibri" w:hAnsi="Calibri" w:cs="Calibri"/>
          <w:i/>
          <w:iCs/>
          <w:szCs w:val="24"/>
        </w:rPr>
        <w:t>Electronic Design</w:t>
      </w:r>
      <w:r w:rsidRPr="004A37D4">
        <w:rPr>
          <w:rFonts w:ascii="Calibri" w:hAnsi="Calibri" w:cs="Calibri"/>
          <w:szCs w:val="24"/>
        </w:rPr>
        <w:t>, 2020.</w:t>
      </w:r>
    </w:p>
    <w:p w14:paraId="3861C6E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2]</w:t>
      </w:r>
      <w:r w:rsidRPr="004A37D4">
        <w:rPr>
          <w:rFonts w:ascii="Calibri" w:hAnsi="Calibri" w:cs="Calibri"/>
          <w:szCs w:val="24"/>
        </w:rPr>
        <w:tab/>
        <w:t>Misol Electronics, “Professional Weather Station (Wind and Air Pressure) - Operational Manual.” pp. 1–24.</w:t>
      </w:r>
    </w:p>
    <w:p w14:paraId="1A18926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3]</w:t>
      </w:r>
      <w:r w:rsidRPr="004A37D4">
        <w:rPr>
          <w:rFonts w:ascii="Calibri" w:hAnsi="Calibri" w:cs="Calibri"/>
          <w:szCs w:val="24"/>
        </w:rPr>
        <w:tab/>
        <w:t xml:space="preserve">Bosch Sensortec GmbH, “Humidity sensor BME280,” </w:t>
      </w:r>
      <w:r w:rsidRPr="004A37D4">
        <w:rPr>
          <w:rFonts w:ascii="Calibri" w:hAnsi="Calibri" w:cs="Calibri"/>
          <w:i/>
          <w:iCs/>
          <w:szCs w:val="24"/>
        </w:rPr>
        <w:t>Bosch Sensortec GmbH</w:t>
      </w:r>
      <w:r w:rsidRPr="004A37D4">
        <w:rPr>
          <w:rFonts w:ascii="Calibri" w:hAnsi="Calibri" w:cs="Calibri"/>
          <w:szCs w:val="24"/>
        </w:rPr>
        <w:t>. https://www.bosch-sensortec.com/products/environmental-sensors/humidity-sensors-bme280/#description.</w:t>
      </w:r>
    </w:p>
    <w:p w14:paraId="3BB5C81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4]</w:t>
      </w:r>
      <w:r w:rsidRPr="004A37D4">
        <w:rPr>
          <w:rFonts w:ascii="Calibri" w:hAnsi="Calibri" w:cs="Calibri"/>
          <w:szCs w:val="24"/>
        </w:rPr>
        <w:tab/>
        <w:t xml:space="preserve">Bosch Sensortec GmbH, “BME280 Environmental Sensor,” </w:t>
      </w:r>
      <w:r w:rsidRPr="004A37D4">
        <w:rPr>
          <w:rFonts w:ascii="Calibri" w:hAnsi="Calibri" w:cs="Calibri"/>
          <w:i/>
          <w:iCs/>
          <w:szCs w:val="24"/>
        </w:rPr>
        <w:t>Bosch Sensortec GmbH</w:t>
      </w:r>
      <w:r w:rsidRPr="004A37D4">
        <w:rPr>
          <w:rFonts w:ascii="Calibri" w:hAnsi="Calibri" w:cs="Calibri"/>
          <w:szCs w:val="24"/>
        </w:rPr>
        <w:t>. Jan. 2022.</w:t>
      </w:r>
    </w:p>
    <w:p w14:paraId="47C9330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5]</w:t>
      </w:r>
      <w:r w:rsidRPr="004A37D4">
        <w:rPr>
          <w:rFonts w:ascii="Calibri" w:hAnsi="Calibri" w:cs="Calibri"/>
          <w:szCs w:val="24"/>
        </w:rPr>
        <w:tab/>
        <w:t>Linh Kiện 888, “Cảm Biến Áp Suất BME280 3.3V.” https://linhkien888.vn/cam-bien-ap-suat-bme280-3-3v.</w:t>
      </w:r>
    </w:p>
    <w:p w14:paraId="0CB7813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6]</w:t>
      </w:r>
      <w:r w:rsidRPr="004A37D4">
        <w:rPr>
          <w:rFonts w:ascii="Calibri" w:hAnsi="Calibri" w:cs="Calibri"/>
          <w:szCs w:val="24"/>
        </w:rPr>
        <w:tab/>
        <w:t>C. Petrich, N. P. Dang, I. Sæther, Ø. Kleven, and M. O’Sadnick, “A Note on Remote Temperature Measurements with DS18B20 Digital,” 2020, [Online]. Available: https://hdl.handle.net/11250/2716073.</w:t>
      </w:r>
    </w:p>
    <w:p w14:paraId="76E5D80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7]</w:t>
      </w:r>
      <w:r w:rsidRPr="004A37D4">
        <w:rPr>
          <w:rFonts w:ascii="Calibri" w:hAnsi="Calibri" w:cs="Calibri"/>
          <w:szCs w:val="24"/>
        </w:rPr>
        <w:tab/>
        <w:t>Maxim Integrated, “DS18B20.” 2019, [Online]. Available: https://datasheets.maximintegrated.com/en/ds/DS18B20.pdf.</w:t>
      </w:r>
    </w:p>
    <w:p w14:paraId="6A9C65D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8]</w:t>
      </w:r>
      <w:r w:rsidRPr="004A37D4">
        <w:rPr>
          <w:rFonts w:ascii="Calibri" w:hAnsi="Calibri" w:cs="Calibri"/>
          <w:szCs w:val="24"/>
        </w:rPr>
        <w:tab/>
        <w:t xml:space="preserve">M. Fezari and A. Al Dahoud, </w:t>
      </w:r>
      <w:r w:rsidRPr="004A37D4">
        <w:rPr>
          <w:rFonts w:ascii="Calibri" w:hAnsi="Calibri" w:cs="Calibri"/>
          <w:i/>
          <w:iCs/>
          <w:szCs w:val="24"/>
        </w:rPr>
        <w:t>Exploring One-wire Temperature sensor “DS18B20” with Microcontrollers</w:t>
      </w:r>
      <w:r w:rsidRPr="004A37D4">
        <w:rPr>
          <w:rFonts w:ascii="Calibri" w:hAnsi="Calibri" w:cs="Calibri"/>
          <w:szCs w:val="24"/>
        </w:rPr>
        <w:t>. 2019.</w:t>
      </w:r>
    </w:p>
    <w:p w14:paraId="0CFBF46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9]</w:t>
      </w:r>
      <w:r w:rsidRPr="004A37D4">
        <w:rPr>
          <w:rFonts w:ascii="Calibri" w:hAnsi="Calibri" w:cs="Calibri"/>
          <w:szCs w:val="24"/>
        </w:rPr>
        <w:tab/>
        <w:t xml:space="preserve">S. Budijono and Felita, “Smart Temperature Monitoring System Using ESP32 and DS18B20,” </w:t>
      </w:r>
      <w:r w:rsidRPr="004A37D4">
        <w:rPr>
          <w:rFonts w:ascii="Calibri" w:hAnsi="Calibri" w:cs="Calibri"/>
          <w:i/>
          <w:iCs/>
          <w:szCs w:val="24"/>
        </w:rPr>
        <w:t>IOP Conf. Ser. Earth Environ. Sci.</w:t>
      </w:r>
      <w:r w:rsidRPr="004A37D4">
        <w:rPr>
          <w:rFonts w:ascii="Calibri" w:hAnsi="Calibri" w:cs="Calibri"/>
          <w:szCs w:val="24"/>
        </w:rPr>
        <w:t>, vol. 794, no. 1, p. 012125, Jul. 2021, doi: 10.1088/1755-1315/794/1/012125.</w:t>
      </w:r>
    </w:p>
    <w:p w14:paraId="38DBBA3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0]</w:t>
      </w:r>
      <w:r w:rsidRPr="004A37D4">
        <w:rPr>
          <w:rFonts w:ascii="Calibri" w:hAnsi="Calibri" w:cs="Calibri"/>
          <w:szCs w:val="24"/>
        </w:rPr>
        <w:tab/>
        <w:t xml:space="preserve">Widodo and E. A. Stiyawan, “Design of Total Dissolve Solid (Tds) Measuring Using Conductivity Sensor and Temperature Sensor Ds18B20,” </w:t>
      </w:r>
      <w:r w:rsidRPr="004A37D4">
        <w:rPr>
          <w:rFonts w:ascii="Calibri" w:hAnsi="Calibri" w:cs="Calibri"/>
          <w:i/>
          <w:iCs/>
          <w:szCs w:val="24"/>
        </w:rPr>
        <w:t>BEST  J. Appl. Electr. Sci. Technol.</w:t>
      </w:r>
      <w:r w:rsidRPr="004A37D4">
        <w:rPr>
          <w:rFonts w:ascii="Calibri" w:hAnsi="Calibri" w:cs="Calibri"/>
          <w:szCs w:val="24"/>
        </w:rPr>
        <w:t>, vol. 2, no. 1, pp. 25–29, 2020, doi: 10.36456/best.vol2.no1.2583.</w:t>
      </w:r>
    </w:p>
    <w:p w14:paraId="608446B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1]</w:t>
      </w:r>
      <w:r w:rsidRPr="004A37D4">
        <w:rPr>
          <w:rFonts w:ascii="Calibri" w:hAnsi="Calibri" w:cs="Calibri"/>
          <w:szCs w:val="24"/>
        </w:rPr>
        <w:tab/>
        <w:t xml:space="preserve">Process Parameters Ltd, “HOW TO CALIBRATE PT100 TEMPERATURE SENSOR,” </w:t>
      </w:r>
      <w:r w:rsidRPr="004A37D4">
        <w:rPr>
          <w:rFonts w:ascii="Calibri" w:hAnsi="Calibri" w:cs="Calibri"/>
          <w:i/>
          <w:iCs/>
          <w:szCs w:val="24"/>
        </w:rPr>
        <w:t>Process Parameters Ltd</w:t>
      </w:r>
      <w:r w:rsidRPr="004A37D4">
        <w:rPr>
          <w:rFonts w:ascii="Calibri" w:hAnsi="Calibri" w:cs="Calibri"/>
          <w:szCs w:val="24"/>
        </w:rPr>
        <w:t>. https://www.processparameters.co.uk/how-to-calibrate-pt100/.</w:t>
      </w:r>
    </w:p>
    <w:p w14:paraId="4D99E02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2]</w:t>
      </w:r>
      <w:r w:rsidRPr="004A37D4">
        <w:rPr>
          <w:rFonts w:ascii="Calibri" w:hAnsi="Calibri" w:cs="Calibri"/>
          <w:szCs w:val="24"/>
        </w:rPr>
        <w:tab/>
        <w:t>Thegioiic, “DS18B20-1M Digital Temperature Sensor.” https://www.thegioiic.com/ds18b20-day-cam-bien-nhiet-do-1m.</w:t>
      </w:r>
    </w:p>
    <w:p w14:paraId="233913C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3]</w:t>
      </w:r>
      <w:r w:rsidRPr="004A37D4">
        <w:rPr>
          <w:rFonts w:ascii="Calibri" w:hAnsi="Calibri" w:cs="Calibri"/>
          <w:szCs w:val="24"/>
        </w:rPr>
        <w:tab/>
        <w:t>Thegioiic, “AM2315 Temperature And Humidity Module.” https://www.thegioiic.com/am2315-cam-bien-nhiet-do-do-am.</w:t>
      </w:r>
    </w:p>
    <w:p w14:paraId="5FB9A54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4]</w:t>
      </w:r>
      <w:r w:rsidRPr="004A37D4">
        <w:rPr>
          <w:rFonts w:ascii="Calibri" w:hAnsi="Calibri" w:cs="Calibri"/>
          <w:szCs w:val="24"/>
        </w:rPr>
        <w:tab/>
        <w:t>B. Linke, “Reading and Writing 1-Wire® Devices Through Serial Interfaces,” 2009.</w:t>
      </w:r>
    </w:p>
    <w:p w14:paraId="700717D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35]</w:t>
      </w:r>
      <w:r w:rsidRPr="004A37D4">
        <w:rPr>
          <w:rFonts w:ascii="Calibri" w:hAnsi="Calibri" w:cs="Calibri"/>
          <w:szCs w:val="24"/>
        </w:rPr>
        <w:tab/>
        <w:t>Texas Instruments, “Implementing 1-Wire Enumeration for TMP1826 With TM4C129x Microcontrollers.” 2018, [Online]. Available: https://www.ti.com/lit/an/spma057d/spma057d.pdf.</w:t>
      </w:r>
    </w:p>
    <w:p w14:paraId="5B29AA8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6]</w:t>
      </w:r>
      <w:r w:rsidRPr="004A37D4">
        <w:rPr>
          <w:rFonts w:ascii="Calibri" w:hAnsi="Calibri" w:cs="Calibri"/>
          <w:szCs w:val="24"/>
        </w:rPr>
        <w:tab/>
        <w:t xml:space="preserve">Speedtest® by Ookla®, “Speedtest Global Index,” </w:t>
      </w:r>
      <w:r w:rsidRPr="004A37D4">
        <w:rPr>
          <w:rFonts w:ascii="Calibri" w:hAnsi="Calibri" w:cs="Calibri"/>
          <w:i/>
          <w:iCs/>
          <w:szCs w:val="24"/>
        </w:rPr>
        <w:t>Speedtest® by Ookla®</w:t>
      </w:r>
      <w:r w:rsidRPr="004A37D4">
        <w:rPr>
          <w:rFonts w:ascii="Calibri" w:hAnsi="Calibri" w:cs="Calibri"/>
          <w:szCs w:val="24"/>
        </w:rPr>
        <w:t>. https://www.speedtest.net/global-index/vietnam.</w:t>
      </w:r>
    </w:p>
    <w:p w14:paraId="687F012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7]</w:t>
      </w:r>
      <w:r w:rsidRPr="004A37D4">
        <w:rPr>
          <w:rFonts w:ascii="Calibri" w:hAnsi="Calibri" w:cs="Calibri"/>
          <w:szCs w:val="24"/>
        </w:rPr>
        <w:tab/>
        <w:t xml:space="preserve">B. Mitchell, “What is the Range of a Typical Wi-Fi Network?,” </w:t>
      </w:r>
      <w:r w:rsidRPr="004A37D4">
        <w:rPr>
          <w:rFonts w:ascii="Calibri" w:hAnsi="Calibri" w:cs="Calibri"/>
          <w:i/>
          <w:iCs/>
          <w:szCs w:val="24"/>
        </w:rPr>
        <w:t>Lifewire</w:t>
      </w:r>
      <w:r w:rsidRPr="004A37D4">
        <w:rPr>
          <w:rFonts w:ascii="Calibri" w:hAnsi="Calibri" w:cs="Calibri"/>
          <w:szCs w:val="24"/>
        </w:rPr>
        <w:t>. 2020, [Online]. Available: https://www.lifewire.com/range-of-typical-wifi-network-816564%0Ahttp://compnetworking.about.com/cs/wirelessproducts/f/wifirange.htm.</w:t>
      </w:r>
    </w:p>
    <w:p w14:paraId="6B5D5E9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8]</w:t>
      </w:r>
      <w:r w:rsidRPr="004A37D4">
        <w:rPr>
          <w:rFonts w:ascii="Calibri" w:hAnsi="Calibri" w:cs="Calibri"/>
          <w:szCs w:val="24"/>
        </w:rPr>
        <w:tab/>
        <w:t xml:space="preserve">J. G. Sponås, “Things You Should Know About Bluetooth Range,” </w:t>
      </w:r>
      <w:r w:rsidRPr="004A37D4">
        <w:rPr>
          <w:rFonts w:ascii="Calibri" w:hAnsi="Calibri" w:cs="Calibri"/>
          <w:i/>
          <w:iCs/>
          <w:szCs w:val="24"/>
        </w:rPr>
        <w:t>Get Connected Blog</w:t>
      </w:r>
      <w:r w:rsidRPr="004A37D4">
        <w:rPr>
          <w:rFonts w:ascii="Calibri" w:hAnsi="Calibri" w:cs="Calibri"/>
          <w:szCs w:val="24"/>
        </w:rPr>
        <w:t>, 2023. https://blog.nordicsemi.com/getconnected/things-you-should-know-about-bluetooth-range.</w:t>
      </w:r>
    </w:p>
    <w:p w14:paraId="78036E2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9]</w:t>
      </w:r>
      <w:r w:rsidRPr="004A37D4">
        <w:rPr>
          <w:rFonts w:ascii="Calibri" w:hAnsi="Calibri" w:cs="Calibri"/>
          <w:szCs w:val="24"/>
        </w:rPr>
        <w:tab/>
        <w:t xml:space="preserve">A. Lavric and V. Popa, “Performance Evaluation of LoRaWAN Communication Scalability in Large-Scale Wireless Sensor Networks,” </w:t>
      </w:r>
      <w:r w:rsidRPr="004A37D4">
        <w:rPr>
          <w:rFonts w:ascii="Calibri" w:hAnsi="Calibri" w:cs="Calibri"/>
          <w:i/>
          <w:iCs/>
          <w:szCs w:val="24"/>
        </w:rPr>
        <w:t>Wirel. Commun. Mob. Comput.</w:t>
      </w:r>
      <w:r w:rsidRPr="004A37D4">
        <w:rPr>
          <w:rFonts w:ascii="Calibri" w:hAnsi="Calibri" w:cs="Calibri"/>
          <w:szCs w:val="24"/>
        </w:rPr>
        <w:t>, vol. 2018, pp. 1–9, Jun. 2018, doi: 10.1155/2018/6730719.</w:t>
      </w:r>
    </w:p>
    <w:p w14:paraId="36A57BC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0]</w:t>
      </w:r>
      <w:r w:rsidRPr="004A37D4">
        <w:rPr>
          <w:rFonts w:ascii="Calibri" w:hAnsi="Calibri" w:cs="Calibri"/>
          <w:szCs w:val="24"/>
        </w:rPr>
        <w:tab/>
        <w:t xml:space="preserve">A. Ambanloc, “What Communication Protocol to Use and When,” </w:t>
      </w:r>
      <w:r w:rsidRPr="004A37D4">
        <w:rPr>
          <w:rFonts w:ascii="Calibri" w:hAnsi="Calibri" w:cs="Calibri"/>
          <w:i/>
          <w:iCs/>
          <w:szCs w:val="24"/>
        </w:rPr>
        <w:t>NeuronicWorks</w:t>
      </w:r>
      <w:r w:rsidRPr="004A37D4">
        <w:rPr>
          <w:rFonts w:ascii="Calibri" w:hAnsi="Calibri" w:cs="Calibri"/>
          <w:szCs w:val="24"/>
        </w:rPr>
        <w:t>. https://neuronicworks.com/blog/wireless-communication-protocols/.</w:t>
      </w:r>
    </w:p>
    <w:p w14:paraId="058B32C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1]</w:t>
      </w:r>
      <w:r w:rsidRPr="004A37D4">
        <w:rPr>
          <w:rFonts w:ascii="Calibri" w:hAnsi="Calibri" w:cs="Calibri"/>
          <w:szCs w:val="24"/>
        </w:rPr>
        <w:tab/>
        <w:t xml:space="preserve">Voler Systems, “Wireless Communication Choices for IoT Designs,” </w:t>
      </w:r>
      <w:r w:rsidRPr="004A37D4">
        <w:rPr>
          <w:rFonts w:ascii="Calibri" w:hAnsi="Calibri" w:cs="Calibri"/>
          <w:i/>
          <w:iCs/>
          <w:szCs w:val="24"/>
        </w:rPr>
        <w:t>Voler Systems</w:t>
      </w:r>
      <w:r w:rsidRPr="004A37D4">
        <w:rPr>
          <w:rFonts w:ascii="Calibri" w:hAnsi="Calibri" w:cs="Calibri"/>
          <w:szCs w:val="24"/>
        </w:rPr>
        <w:t>. https://www.volersystems.com/blog/wireless-communication-choices-for-iot-designs.</w:t>
      </w:r>
    </w:p>
    <w:p w14:paraId="4827C4D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2]</w:t>
      </w:r>
      <w:r w:rsidRPr="004A37D4">
        <w:rPr>
          <w:rFonts w:ascii="Calibri" w:hAnsi="Calibri" w:cs="Calibri"/>
          <w:szCs w:val="24"/>
        </w:rPr>
        <w:tab/>
        <w:t xml:space="preserve">EPB, “How Far Will Your Wi-Fi Signal Reach?,” </w:t>
      </w:r>
      <w:r w:rsidRPr="004A37D4">
        <w:rPr>
          <w:rFonts w:ascii="Calibri" w:hAnsi="Calibri" w:cs="Calibri"/>
          <w:i/>
          <w:iCs/>
          <w:szCs w:val="24"/>
        </w:rPr>
        <w:t>EPB.com</w:t>
      </w:r>
      <w:r w:rsidRPr="004A37D4">
        <w:rPr>
          <w:rFonts w:ascii="Calibri" w:hAnsi="Calibri" w:cs="Calibri"/>
          <w:szCs w:val="24"/>
        </w:rPr>
        <w:t>. https://epb.com/get-connected/gig-internet/how-far-will-your-wi-fi-signal-reach/.</w:t>
      </w:r>
    </w:p>
    <w:p w14:paraId="38B6A5E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3]</w:t>
      </w:r>
      <w:r w:rsidRPr="004A37D4">
        <w:rPr>
          <w:rFonts w:ascii="Calibri" w:hAnsi="Calibri" w:cs="Calibri"/>
          <w:szCs w:val="24"/>
        </w:rPr>
        <w:tab/>
        <w:t xml:space="preserve">Tessie, “HC-06 vs. HC-05 Bluetooth Module: What is the difference between HC-06 and HC-05?,” </w:t>
      </w:r>
      <w:r w:rsidRPr="004A37D4">
        <w:rPr>
          <w:rFonts w:ascii="Calibri" w:hAnsi="Calibri" w:cs="Calibri"/>
          <w:i/>
          <w:iCs/>
          <w:szCs w:val="24"/>
        </w:rPr>
        <w:t>Utmel Electronics</w:t>
      </w:r>
      <w:r w:rsidRPr="004A37D4">
        <w:rPr>
          <w:rFonts w:ascii="Calibri" w:hAnsi="Calibri" w:cs="Calibri"/>
          <w:szCs w:val="24"/>
        </w:rPr>
        <w:t>, 2021. https://www.utmel.com/components/hc-06-vs-hc-05-bluetooth-module-what-is-the-difference-between-hc-06-and-hc-05?id=889.</w:t>
      </w:r>
    </w:p>
    <w:p w14:paraId="52073AD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4]</w:t>
      </w:r>
      <w:r w:rsidRPr="004A37D4">
        <w:rPr>
          <w:rFonts w:ascii="Calibri" w:hAnsi="Calibri" w:cs="Calibri"/>
          <w:szCs w:val="24"/>
        </w:rPr>
        <w:tab/>
        <w:t xml:space="preserve">A. Wang, “Comparison between LoRa and other wireless technologies,” </w:t>
      </w:r>
      <w:r w:rsidRPr="004A37D4">
        <w:rPr>
          <w:rFonts w:ascii="Calibri" w:hAnsi="Calibri" w:cs="Calibri"/>
          <w:i/>
          <w:iCs/>
          <w:szCs w:val="24"/>
        </w:rPr>
        <w:t>MOKOLoRa</w:t>
      </w:r>
      <w:r w:rsidRPr="004A37D4">
        <w:rPr>
          <w:rFonts w:ascii="Calibri" w:hAnsi="Calibri" w:cs="Calibri"/>
          <w:szCs w:val="24"/>
        </w:rPr>
        <w:t>, 2021. https://www.mokolora.com/lora-and-wireless-technologies/.</w:t>
      </w:r>
    </w:p>
    <w:p w14:paraId="7A689B6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5]</w:t>
      </w:r>
      <w:r w:rsidRPr="004A37D4">
        <w:rPr>
          <w:rFonts w:ascii="Calibri" w:hAnsi="Calibri" w:cs="Calibri"/>
          <w:szCs w:val="24"/>
        </w:rPr>
        <w:tab/>
        <w:t>Thegioiic, “Zigbee Modules.” https://www.thegioiic.com/product/mach-zigbee.</w:t>
      </w:r>
    </w:p>
    <w:p w14:paraId="1A1F783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6]</w:t>
      </w:r>
      <w:r w:rsidRPr="004A37D4">
        <w:rPr>
          <w:rFonts w:ascii="Calibri" w:hAnsi="Calibri" w:cs="Calibri"/>
          <w:szCs w:val="24"/>
        </w:rPr>
        <w:tab/>
        <w:t>Thegioiic, “RF Transceivers.” https://www.thegioiic.com/product/mach-thu-phat-rf.</w:t>
      </w:r>
    </w:p>
    <w:p w14:paraId="4453CB1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7]</w:t>
      </w:r>
      <w:r w:rsidRPr="004A37D4">
        <w:rPr>
          <w:rFonts w:ascii="Calibri" w:hAnsi="Calibri" w:cs="Calibri"/>
          <w:szCs w:val="24"/>
        </w:rPr>
        <w:tab/>
        <w:t xml:space="preserve">Semtech, “Semtech SX1276,” </w:t>
      </w:r>
      <w:r w:rsidRPr="004A37D4">
        <w:rPr>
          <w:rFonts w:ascii="Calibri" w:hAnsi="Calibri" w:cs="Calibri"/>
          <w:i/>
          <w:iCs/>
          <w:szCs w:val="24"/>
        </w:rPr>
        <w:t>Wirel. Sens. Prod.</w:t>
      </w:r>
      <w:r w:rsidRPr="004A37D4">
        <w:rPr>
          <w:rFonts w:ascii="Calibri" w:hAnsi="Calibri" w:cs="Calibri"/>
          <w:szCs w:val="24"/>
        </w:rPr>
        <w:t>, no. May, 2020, [Online]. Available: https://www.semtech.com/products/wireless-rf/lora-core/sx1276.</w:t>
      </w:r>
    </w:p>
    <w:p w14:paraId="5DA32DE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8]</w:t>
      </w:r>
      <w:r w:rsidRPr="004A37D4">
        <w:rPr>
          <w:rFonts w:ascii="Calibri" w:hAnsi="Calibri" w:cs="Calibri"/>
          <w:szCs w:val="24"/>
        </w:rPr>
        <w:tab/>
        <w:t>HeyPete, “Major differences between the DS3231 and DS3231M RTC chips.” 2017, [Online]. Available: https://blog.heypete.com/2017/09/05/major-differences-between-the-ds3231-and-ds3231m-rtc-chips/.</w:t>
      </w:r>
    </w:p>
    <w:p w14:paraId="582432F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9]</w:t>
      </w:r>
      <w:r w:rsidRPr="004A37D4">
        <w:rPr>
          <w:rFonts w:ascii="Calibri" w:hAnsi="Calibri" w:cs="Calibri"/>
          <w:szCs w:val="24"/>
        </w:rPr>
        <w:tab/>
        <w:t>HeyPete, “DS3231 Drift Results (5 months).” 2018, [Online]. Available: https://blog.heypete.com/2018/02/04/ds3231-drift-results-5-months/.</w:t>
      </w:r>
    </w:p>
    <w:p w14:paraId="7FC3C48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0]</w:t>
      </w:r>
      <w:r w:rsidRPr="004A37D4">
        <w:rPr>
          <w:rFonts w:ascii="Calibri" w:hAnsi="Calibri" w:cs="Calibri"/>
          <w:szCs w:val="24"/>
        </w:rPr>
        <w:tab/>
        <w:t>Maxim Integrated, “DS3231.” 2015.</w:t>
      </w:r>
    </w:p>
    <w:p w14:paraId="1456917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1]</w:t>
      </w:r>
      <w:r w:rsidRPr="004A37D4">
        <w:rPr>
          <w:rFonts w:ascii="Calibri" w:hAnsi="Calibri" w:cs="Calibri"/>
          <w:szCs w:val="24"/>
        </w:rPr>
        <w:tab/>
        <w:t>Thegioiic, “Mạch Đọc Thẻ Nhớ MicroSD Mini Giao Tiếp SPI.” https://www.thegioiic.com/mach-doc-the-nho-microsd-mini-giao-tiep-spi.</w:t>
      </w:r>
    </w:p>
    <w:p w14:paraId="5817147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2]</w:t>
      </w:r>
      <w:r w:rsidRPr="004A37D4">
        <w:rPr>
          <w:rFonts w:ascii="Calibri" w:hAnsi="Calibri" w:cs="Calibri"/>
          <w:szCs w:val="24"/>
        </w:rPr>
        <w:tab/>
        <w:t xml:space="preserve">Omega Engineering, “Sources of Noise and Some Typical Solutions,” </w:t>
      </w:r>
      <w:r w:rsidRPr="004A37D4">
        <w:rPr>
          <w:rFonts w:ascii="Calibri" w:hAnsi="Calibri" w:cs="Calibri"/>
          <w:i/>
          <w:iCs/>
          <w:szCs w:val="24"/>
        </w:rPr>
        <w:t>Omega Engineering</w:t>
      </w:r>
      <w:r w:rsidRPr="004A37D4">
        <w:rPr>
          <w:rFonts w:ascii="Calibri" w:hAnsi="Calibri" w:cs="Calibri"/>
          <w:szCs w:val="24"/>
        </w:rPr>
        <w:t>. https://www.omega.co.uk/techref/das/noise.html.</w:t>
      </w:r>
    </w:p>
    <w:p w14:paraId="0877EBDA"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53]</w:t>
      </w:r>
      <w:r w:rsidRPr="004A37D4">
        <w:rPr>
          <w:rFonts w:ascii="Calibri" w:hAnsi="Calibri" w:cs="Calibri"/>
          <w:szCs w:val="24"/>
        </w:rPr>
        <w:tab/>
        <w:t xml:space="preserve">J. Heath, “Electrical noise can come from anywhere,” </w:t>
      </w:r>
      <w:r w:rsidRPr="004A37D4">
        <w:rPr>
          <w:rFonts w:ascii="Calibri" w:hAnsi="Calibri" w:cs="Calibri"/>
          <w:i/>
          <w:iCs/>
          <w:szCs w:val="24"/>
        </w:rPr>
        <w:t>Analog IC Tips</w:t>
      </w:r>
      <w:r w:rsidRPr="004A37D4">
        <w:rPr>
          <w:rFonts w:ascii="Calibri" w:hAnsi="Calibri" w:cs="Calibri"/>
          <w:szCs w:val="24"/>
        </w:rPr>
        <w:t>, 2021. https://www.analogictips.com/electrical-noise-can-come-from-anywhere/.</w:t>
      </w:r>
    </w:p>
    <w:p w14:paraId="7B9FB18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4]</w:t>
      </w:r>
      <w:r w:rsidRPr="004A37D4">
        <w:rPr>
          <w:rFonts w:ascii="Calibri" w:hAnsi="Calibri" w:cs="Calibri"/>
          <w:szCs w:val="24"/>
        </w:rPr>
        <w:tab/>
        <w:t xml:space="preserve">V. Muthukrishnan, “Cutoff Frequency: What is it? Formula And How To Find it,” </w:t>
      </w:r>
      <w:r w:rsidRPr="004A37D4">
        <w:rPr>
          <w:rFonts w:ascii="Calibri" w:hAnsi="Calibri" w:cs="Calibri"/>
          <w:i/>
          <w:iCs/>
          <w:szCs w:val="24"/>
        </w:rPr>
        <w:t>Electrical4U</w:t>
      </w:r>
      <w:r w:rsidRPr="004A37D4">
        <w:rPr>
          <w:rFonts w:ascii="Calibri" w:hAnsi="Calibri" w:cs="Calibri"/>
          <w:szCs w:val="24"/>
        </w:rPr>
        <w:t>, 2022. https://www.electrical4u.com/cutoff-frequency/.</w:t>
      </w:r>
    </w:p>
    <w:p w14:paraId="386A961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5]</w:t>
      </w:r>
      <w:r w:rsidRPr="004A37D4">
        <w:rPr>
          <w:rFonts w:ascii="Calibri" w:hAnsi="Calibri" w:cs="Calibri"/>
          <w:szCs w:val="24"/>
        </w:rPr>
        <w:tab/>
        <w:t>STMicroelectronics, “Arduino_Core_STM32.” [Online]. Available: https://github.com/stm32duino/Arduino_Core_STM32.</w:t>
      </w:r>
    </w:p>
    <w:p w14:paraId="6C0D72A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6]</w:t>
      </w:r>
      <w:r w:rsidRPr="004A37D4">
        <w:rPr>
          <w:rFonts w:ascii="Calibri" w:hAnsi="Calibri" w:cs="Calibri"/>
          <w:szCs w:val="24"/>
        </w:rPr>
        <w:tab/>
        <w:t xml:space="preserve">SparkFun, “Pull-up Resistors,” </w:t>
      </w:r>
      <w:r w:rsidRPr="004A37D4">
        <w:rPr>
          <w:rFonts w:ascii="Calibri" w:hAnsi="Calibri" w:cs="Calibri"/>
          <w:i/>
          <w:iCs/>
          <w:szCs w:val="24"/>
        </w:rPr>
        <w:t>SparkFun</w:t>
      </w:r>
      <w:r w:rsidRPr="004A37D4">
        <w:rPr>
          <w:rFonts w:ascii="Calibri" w:hAnsi="Calibri" w:cs="Calibri"/>
          <w:szCs w:val="24"/>
        </w:rPr>
        <w:t>. https://learn.sparkfun.com/tutorials/pull-up-resistors/all (accessed Jul. 26, 2023).</w:t>
      </w:r>
    </w:p>
    <w:p w14:paraId="5AF38F1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7]</w:t>
      </w:r>
      <w:r w:rsidRPr="004A37D4">
        <w:rPr>
          <w:rFonts w:ascii="Calibri" w:hAnsi="Calibri" w:cs="Calibri"/>
          <w:szCs w:val="24"/>
        </w:rPr>
        <w:tab/>
        <w:t xml:space="preserve">J. Christoffersen, “Switch Bounce and How to Deal with It,” </w:t>
      </w:r>
      <w:r w:rsidRPr="004A37D4">
        <w:rPr>
          <w:rFonts w:ascii="Calibri" w:hAnsi="Calibri" w:cs="Calibri"/>
          <w:i/>
          <w:iCs/>
          <w:szCs w:val="24"/>
        </w:rPr>
        <w:t>All About Circuits</w:t>
      </w:r>
      <w:r w:rsidRPr="004A37D4">
        <w:rPr>
          <w:rFonts w:ascii="Calibri" w:hAnsi="Calibri" w:cs="Calibri"/>
          <w:szCs w:val="24"/>
        </w:rPr>
        <w:t>, 2015. https://www.allaboutcircuits.com/technical-articles/switch-bounce-how-to-deal-with-it/.</w:t>
      </w:r>
    </w:p>
    <w:p w14:paraId="4CC6127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8]</w:t>
      </w:r>
      <w:r w:rsidRPr="004A37D4">
        <w:rPr>
          <w:rFonts w:ascii="Calibri" w:hAnsi="Calibri" w:cs="Calibri"/>
          <w:szCs w:val="24"/>
        </w:rPr>
        <w:tab/>
        <w:t>Texas Instruments, “Debounce a Switch.” 2020.</w:t>
      </w:r>
    </w:p>
    <w:p w14:paraId="65C0462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9]</w:t>
      </w:r>
      <w:r w:rsidRPr="004A37D4">
        <w:rPr>
          <w:rFonts w:ascii="Calibri" w:hAnsi="Calibri" w:cs="Calibri"/>
          <w:szCs w:val="24"/>
        </w:rPr>
        <w:tab/>
        <w:t>Raspberry Pi Foundation, “Build your own weather station.” https://projects.raspberrypi.org/en/projects/build-your-own-weather-station/0.</w:t>
      </w:r>
    </w:p>
    <w:p w14:paraId="1C4F88C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0]</w:t>
      </w:r>
      <w:r w:rsidRPr="004A37D4">
        <w:rPr>
          <w:rFonts w:ascii="Calibri" w:hAnsi="Calibri" w:cs="Calibri"/>
          <w:szCs w:val="24"/>
        </w:rPr>
        <w:tab/>
        <w:t xml:space="preserve">Windy.app, “Where wind gusts come from,” </w:t>
      </w:r>
      <w:r w:rsidRPr="004A37D4">
        <w:rPr>
          <w:rFonts w:ascii="Calibri" w:hAnsi="Calibri" w:cs="Calibri"/>
          <w:i/>
          <w:iCs/>
          <w:szCs w:val="24"/>
        </w:rPr>
        <w:t>Windy.app Meteorological Textbook</w:t>
      </w:r>
      <w:r w:rsidRPr="004A37D4">
        <w:rPr>
          <w:rFonts w:ascii="Calibri" w:hAnsi="Calibri" w:cs="Calibri"/>
          <w:szCs w:val="24"/>
        </w:rPr>
        <w:t>. https://windy.app/textbook/where-wind-gusts-come-from.html.</w:t>
      </w:r>
    </w:p>
    <w:p w14:paraId="3240036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1]</w:t>
      </w:r>
      <w:r w:rsidRPr="004A37D4">
        <w:rPr>
          <w:rFonts w:ascii="Calibri" w:hAnsi="Calibri" w:cs="Calibri"/>
          <w:szCs w:val="24"/>
        </w:rPr>
        <w:tab/>
        <w:t xml:space="preserve">J. W. Nilsson and S. A. Riedel, “The Step Response of RL and RC Circuits,” in </w:t>
      </w:r>
      <w:r w:rsidRPr="004A37D4">
        <w:rPr>
          <w:rFonts w:ascii="Calibri" w:hAnsi="Calibri" w:cs="Calibri"/>
          <w:i/>
          <w:iCs/>
          <w:szCs w:val="24"/>
        </w:rPr>
        <w:t>Electric Circuits</w:t>
      </w:r>
      <w:r w:rsidRPr="004A37D4">
        <w:rPr>
          <w:rFonts w:ascii="Calibri" w:hAnsi="Calibri" w:cs="Calibri"/>
          <w:szCs w:val="24"/>
        </w:rPr>
        <w:t>, 10th ed., Pearson Education, Inc., 2015, pp. 224–231.</w:t>
      </w:r>
    </w:p>
    <w:p w14:paraId="5CCE711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2]</w:t>
      </w:r>
      <w:r w:rsidRPr="004A37D4">
        <w:rPr>
          <w:rFonts w:ascii="Calibri" w:hAnsi="Calibri" w:cs="Calibri"/>
          <w:szCs w:val="24"/>
        </w:rPr>
        <w:tab/>
        <w:t>Electronics Tutorials Team, “RC Charging Circuit.” https://www.electronics-tutorials.ws/rc/rc_1.html.</w:t>
      </w:r>
    </w:p>
    <w:p w14:paraId="76D5327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3]</w:t>
      </w:r>
      <w:r w:rsidRPr="004A37D4">
        <w:rPr>
          <w:rFonts w:ascii="Calibri" w:hAnsi="Calibri" w:cs="Calibri"/>
          <w:szCs w:val="24"/>
        </w:rPr>
        <w:tab/>
        <w:t xml:space="preserve">Z. Peterson, “ADC Sampling Rate and Layout for Mixed Signal Boards,” </w:t>
      </w:r>
      <w:r w:rsidRPr="004A37D4">
        <w:rPr>
          <w:rFonts w:ascii="Calibri" w:hAnsi="Calibri" w:cs="Calibri"/>
          <w:i/>
          <w:iCs/>
          <w:szCs w:val="24"/>
        </w:rPr>
        <w:t>Altium Limited</w:t>
      </w:r>
      <w:r w:rsidRPr="004A37D4">
        <w:rPr>
          <w:rFonts w:ascii="Calibri" w:hAnsi="Calibri" w:cs="Calibri"/>
          <w:szCs w:val="24"/>
        </w:rPr>
        <w:t>, 2020. https://resources.altium.com/p/adc-sampling-rate-and-layout-mixed-signal-boards.</w:t>
      </w:r>
    </w:p>
    <w:p w14:paraId="6BFD87B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4]</w:t>
      </w:r>
      <w:r w:rsidRPr="004A37D4">
        <w:rPr>
          <w:rFonts w:ascii="Calibri" w:hAnsi="Calibri" w:cs="Calibri"/>
          <w:szCs w:val="24"/>
        </w:rPr>
        <w:tab/>
        <w:t xml:space="preserve">N. Abbas, “SPI vs I2C vs UART: In-Depth Comparison,” </w:t>
      </w:r>
      <w:r w:rsidRPr="004A37D4">
        <w:rPr>
          <w:rFonts w:ascii="Calibri" w:hAnsi="Calibri" w:cs="Calibri"/>
          <w:i/>
          <w:iCs/>
          <w:szCs w:val="24"/>
        </w:rPr>
        <w:t>Wevolver</w:t>
      </w:r>
      <w:r w:rsidRPr="004A37D4">
        <w:rPr>
          <w:rFonts w:ascii="Calibri" w:hAnsi="Calibri" w:cs="Calibri"/>
          <w:szCs w:val="24"/>
        </w:rPr>
        <w:t>, 2023. https://www.wevolver.com/article/spi-vs-i2c-vs-uart-in-depth-comparison.</w:t>
      </w:r>
    </w:p>
    <w:p w14:paraId="784BA5B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5]</w:t>
      </w:r>
      <w:r w:rsidRPr="004A37D4">
        <w:rPr>
          <w:rFonts w:ascii="Calibri" w:hAnsi="Calibri" w:cs="Calibri"/>
          <w:szCs w:val="24"/>
        </w:rPr>
        <w:tab/>
        <w:t>L. Fried, “Adafruit_BME280_Library.” [Online]. Available: https://github.com/adafruit/Adafruit_BME280_Library.</w:t>
      </w:r>
    </w:p>
    <w:p w14:paraId="0921F0B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6]</w:t>
      </w:r>
      <w:r w:rsidRPr="004A37D4">
        <w:rPr>
          <w:rFonts w:ascii="Calibri" w:hAnsi="Calibri" w:cs="Calibri"/>
          <w:szCs w:val="24"/>
        </w:rPr>
        <w:tab/>
        <w:t xml:space="preserve">I. Analog Devices, “How to Power the Extended Features of 1-Wire® Devices,” </w:t>
      </w:r>
      <w:r w:rsidRPr="004A37D4">
        <w:rPr>
          <w:rFonts w:ascii="Calibri" w:hAnsi="Calibri" w:cs="Calibri"/>
          <w:i/>
          <w:iCs/>
          <w:szCs w:val="24"/>
        </w:rPr>
        <w:t>Analog Devices, Inc.</w:t>
      </w:r>
      <w:r w:rsidRPr="004A37D4">
        <w:rPr>
          <w:rFonts w:ascii="Calibri" w:hAnsi="Calibri" w:cs="Calibri"/>
          <w:szCs w:val="24"/>
        </w:rPr>
        <w:t xml:space="preserve"> https://www.analog.com/en/technical-articles/how-to-power-the-extended-features-of-1wire-devices.html.</w:t>
      </w:r>
    </w:p>
    <w:p w14:paraId="761B969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7]</w:t>
      </w:r>
      <w:r w:rsidRPr="004A37D4">
        <w:rPr>
          <w:rFonts w:ascii="Calibri" w:hAnsi="Calibri" w:cs="Calibri"/>
          <w:szCs w:val="24"/>
        </w:rPr>
        <w:tab/>
        <w:t xml:space="preserve">M. Centenaro, L. Vangelista, A. Zanella, and M. Zorzi, “Long-range communications in unlicensed bands: the rising stars in the IoT and smart city scenarios,” </w:t>
      </w:r>
      <w:r w:rsidRPr="004A37D4">
        <w:rPr>
          <w:rFonts w:ascii="Calibri" w:hAnsi="Calibri" w:cs="Calibri"/>
          <w:i/>
          <w:iCs/>
          <w:szCs w:val="24"/>
        </w:rPr>
        <w:t>IEEE Wirel. Commun.</w:t>
      </w:r>
      <w:r w:rsidRPr="004A37D4">
        <w:rPr>
          <w:rFonts w:ascii="Calibri" w:hAnsi="Calibri" w:cs="Calibri"/>
          <w:szCs w:val="24"/>
        </w:rPr>
        <w:t>, vol. 23, no. 5, pp. 60–67, Oct. 2016, doi: 10.1109/MWC.2016.7721743.</w:t>
      </w:r>
    </w:p>
    <w:p w14:paraId="1B6CBBA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8]</w:t>
      </w:r>
      <w:r w:rsidRPr="004A37D4">
        <w:rPr>
          <w:rFonts w:ascii="Calibri" w:hAnsi="Calibri" w:cs="Calibri"/>
          <w:szCs w:val="24"/>
        </w:rPr>
        <w:tab/>
        <w:t xml:space="preserve">The Things Network, “What are LoRa and LoRaWAN?,” </w:t>
      </w:r>
      <w:r w:rsidRPr="004A37D4">
        <w:rPr>
          <w:rFonts w:ascii="Calibri" w:hAnsi="Calibri" w:cs="Calibri"/>
          <w:i/>
          <w:iCs/>
          <w:szCs w:val="24"/>
        </w:rPr>
        <w:t>The Things Network</w:t>
      </w:r>
      <w:r w:rsidRPr="004A37D4">
        <w:rPr>
          <w:rFonts w:ascii="Calibri" w:hAnsi="Calibri" w:cs="Calibri"/>
          <w:szCs w:val="24"/>
        </w:rPr>
        <w:t>. https://www.thethingsnetwork.org/docs/lorawan/what-is-lorawan/.</w:t>
      </w:r>
    </w:p>
    <w:p w14:paraId="3566DFB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9]</w:t>
      </w:r>
      <w:r w:rsidRPr="004A37D4">
        <w:rPr>
          <w:rFonts w:ascii="Calibri" w:hAnsi="Calibri" w:cs="Calibri"/>
          <w:szCs w:val="24"/>
        </w:rPr>
        <w:tab/>
        <w:t>V. Q. Tran, “Evaluate The Effectiveness Of Lora Network For Data Collection,” 2022.</w:t>
      </w:r>
    </w:p>
    <w:p w14:paraId="46A21DB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0]</w:t>
      </w:r>
      <w:r w:rsidRPr="004A37D4">
        <w:rPr>
          <w:rFonts w:ascii="Calibri" w:hAnsi="Calibri" w:cs="Calibri"/>
          <w:szCs w:val="24"/>
        </w:rPr>
        <w:tab/>
        <w:t xml:space="preserve">R. P. Centelles, F. Freitag, R. Meseguer, and L. Navarro, “Beyond the Star of Stars: An Introduction to Multihop and Mesh for LoRa and LoRaWAN,” </w:t>
      </w:r>
      <w:r w:rsidRPr="004A37D4">
        <w:rPr>
          <w:rFonts w:ascii="Calibri" w:hAnsi="Calibri" w:cs="Calibri"/>
          <w:i/>
          <w:iCs/>
          <w:szCs w:val="24"/>
        </w:rPr>
        <w:t>IEEE Pervasive Comput.</w:t>
      </w:r>
      <w:r w:rsidRPr="004A37D4">
        <w:rPr>
          <w:rFonts w:ascii="Calibri" w:hAnsi="Calibri" w:cs="Calibri"/>
          <w:szCs w:val="24"/>
        </w:rPr>
        <w:t>, vol. 20, no. 2, pp. 63–72, Apr. 2021, doi: 10.1109/MPRV.2021.3063443.</w:t>
      </w:r>
    </w:p>
    <w:p w14:paraId="545BD1D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1]</w:t>
      </w:r>
      <w:r w:rsidRPr="004A37D4">
        <w:rPr>
          <w:rFonts w:ascii="Calibri" w:hAnsi="Calibri" w:cs="Calibri"/>
          <w:szCs w:val="24"/>
        </w:rPr>
        <w:tab/>
        <w:t xml:space="preserve">D. Kjendal, “LoRa-Alliance Regional Parameters Overview,” </w:t>
      </w:r>
      <w:r w:rsidRPr="004A37D4">
        <w:rPr>
          <w:rFonts w:ascii="Calibri" w:hAnsi="Calibri" w:cs="Calibri"/>
          <w:i/>
          <w:iCs/>
          <w:szCs w:val="24"/>
        </w:rPr>
        <w:t>J. ICT Stand.</w:t>
      </w:r>
      <w:r w:rsidRPr="004A37D4">
        <w:rPr>
          <w:rFonts w:ascii="Calibri" w:hAnsi="Calibri" w:cs="Calibri"/>
          <w:szCs w:val="24"/>
        </w:rPr>
        <w:t>, vol. 9, no. 1, pp. 35–46, Apr. 2021, doi: 10.13052/jicts2245-800X.914.</w:t>
      </w:r>
    </w:p>
    <w:p w14:paraId="618D5049"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72]</w:t>
      </w:r>
      <w:r w:rsidRPr="004A37D4">
        <w:rPr>
          <w:rFonts w:ascii="Calibri" w:hAnsi="Calibri" w:cs="Calibri"/>
          <w:szCs w:val="24"/>
        </w:rPr>
        <w:tab/>
        <w:t xml:space="preserve">The Things Network, “Frequency Plans by Country,” </w:t>
      </w:r>
      <w:r w:rsidRPr="004A37D4">
        <w:rPr>
          <w:rFonts w:ascii="Calibri" w:hAnsi="Calibri" w:cs="Calibri"/>
          <w:i/>
          <w:iCs/>
          <w:szCs w:val="24"/>
        </w:rPr>
        <w:t>The Things Network</w:t>
      </w:r>
      <w:r w:rsidRPr="004A37D4">
        <w:rPr>
          <w:rFonts w:ascii="Calibri" w:hAnsi="Calibri" w:cs="Calibri"/>
          <w:szCs w:val="24"/>
        </w:rPr>
        <w:t>. https://www.thethingsnetwork.org/docs/lorawan/frequencies-by-country/.</w:t>
      </w:r>
    </w:p>
    <w:p w14:paraId="054DE90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3]</w:t>
      </w:r>
      <w:r w:rsidRPr="004A37D4">
        <w:rPr>
          <w:rFonts w:ascii="Calibri" w:hAnsi="Calibri" w:cs="Calibri"/>
          <w:szCs w:val="24"/>
        </w:rPr>
        <w:tab/>
        <w:t xml:space="preserve">LORIOT, “LoRaWAN Network Server v7.x (Osprey) - Global Frequency Plans,” </w:t>
      </w:r>
      <w:r w:rsidRPr="004A37D4">
        <w:rPr>
          <w:rFonts w:ascii="Calibri" w:hAnsi="Calibri" w:cs="Calibri"/>
          <w:i/>
          <w:iCs/>
          <w:szCs w:val="24"/>
        </w:rPr>
        <w:t>LOIOT</w:t>
      </w:r>
      <w:r w:rsidRPr="004A37D4">
        <w:rPr>
          <w:rFonts w:ascii="Calibri" w:hAnsi="Calibri" w:cs="Calibri"/>
          <w:szCs w:val="24"/>
        </w:rPr>
        <w:t>. https://docs.loriot.io/display/LNS/Global+Frequency+Plans.</w:t>
      </w:r>
    </w:p>
    <w:p w14:paraId="18F233C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4]</w:t>
      </w:r>
      <w:r w:rsidRPr="004A37D4">
        <w:rPr>
          <w:rFonts w:ascii="Calibri" w:hAnsi="Calibri" w:cs="Calibri"/>
          <w:szCs w:val="24"/>
        </w:rPr>
        <w:tab/>
        <w:t xml:space="preserve">Heltec Automation, “LoRaWAN Frequency Plans,” </w:t>
      </w:r>
      <w:r w:rsidRPr="004A37D4">
        <w:rPr>
          <w:rFonts w:ascii="Calibri" w:hAnsi="Calibri" w:cs="Calibri"/>
          <w:i/>
          <w:iCs/>
          <w:szCs w:val="24"/>
        </w:rPr>
        <w:t>Heltec Automation</w:t>
      </w:r>
      <w:r w:rsidRPr="004A37D4">
        <w:rPr>
          <w:rFonts w:ascii="Calibri" w:hAnsi="Calibri" w:cs="Calibri"/>
          <w:szCs w:val="24"/>
        </w:rPr>
        <w:t>. https://docs.heltec.org/general/lorawan_frequency_plans.html.</w:t>
      </w:r>
    </w:p>
    <w:p w14:paraId="1EB7FDA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5]</w:t>
      </w:r>
      <w:r w:rsidRPr="004A37D4">
        <w:rPr>
          <w:rFonts w:ascii="Calibri" w:hAnsi="Calibri" w:cs="Calibri"/>
          <w:szCs w:val="24"/>
        </w:rPr>
        <w:tab/>
        <w:t>S. Mistry, “Arduino LoRa.” GitHub, [Online]. Available: https://github.com/sandeepmistry/arduino-LoRa.</w:t>
      </w:r>
    </w:p>
    <w:p w14:paraId="138BC72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6]</w:t>
      </w:r>
      <w:r w:rsidRPr="004A37D4">
        <w:rPr>
          <w:rFonts w:ascii="Calibri" w:hAnsi="Calibri" w:cs="Calibri"/>
          <w:szCs w:val="24"/>
        </w:rPr>
        <w:tab/>
        <w:t>Texas Instruments, “LM317 3-Terminal Adjustable Regulator,” 2020.</w:t>
      </w:r>
    </w:p>
    <w:p w14:paraId="74637C2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7]</w:t>
      </w:r>
      <w:r w:rsidRPr="004A37D4">
        <w:rPr>
          <w:rFonts w:ascii="Calibri" w:hAnsi="Calibri" w:cs="Calibri"/>
          <w:szCs w:val="24"/>
        </w:rPr>
        <w:tab/>
        <w:t xml:space="preserve">S. Santos, “ESP8266 Pinout Reference: Which GPIO pins should you use?,” </w:t>
      </w:r>
      <w:r w:rsidRPr="004A37D4">
        <w:rPr>
          <w:rFonts w:ascii="Calibri" w:hAnsi="Calibri" w:cs="Calibri"/>
          <w:i/>
          <w:iCs/>
          <w:szCs w:val="24"/>
        </w:rPr>
        <w:t>Random Nerd Tutorials</w:t>
      </w:r>
      <w:r w:rsidRPr="004A37D4">
        <w:rPr>
          <w:rFonts w:ascii="Calibri" w:hAnsi="Calibri" w:cs="Calibri"/>
          <w:szCs w:val="24"/>
        </w:rPr>
        <w:t>, 2019. https://randomnerdtutorials.com/esp8266-pinout-reference-gpios/.</w:t>
      </w:r>
    </w:p>
    <w:p w14:paraId="279DE5D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8]</w:t>
      </w:r>
      <w:r w:rsidRPr="004A37D4">
        <w:rPr>
          <w:rFonts w:ascii="Calibri" w:hAnsi="Calibri" w:cs="Calibri"/>
          <w:szCs w:val="24"/>
        </w:rPr>
        <w:tab/>
        <w:t>ESP8266 Community, “Arduino core for ESP8266 WiFi chip.” https://github.com/esp8266/Arduino#readme.</w:t>
      </w:r>
    </w:p>
    <w:p w14:paraId="6F8739A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9]</w:t>
      </w:r>
      <w:r w:rsidRPr="004A37D4">
        <w:rPr>
          <w:rFonts w:ascii="Calibri" w:hAnsi="Calibri" w:cs="Calibri"/>
          <w:szCs w:val="24"/>
        </w:rPr>
        <w:tab/>
        <w:t xml:space="preserve">AYVA Educational Solutions, “TecQuipment Axial Fan Module – MFP107,” </w:t>
      </w:r>
      <w:r w:rsidRPr="004A37D4">
        <w:rPr>
          <w:rFonts w:ascii="Calibri" w:hAnsi="Calibri" w:cs="Calibri"/>
          <w:i/>
          <w:iCs/>
          <w:szCs w:val="24"/>
        </w:rPr>
        <w:t>AYVA Educational Solutions</w:t>
      </w:r>
      <w:r w:rsidRPr="004A37D4">
        <w:rPr>
          <w:rFonts w:ascii="Calibri" w:hAnsi="Calibri" w:cs="Calibri"/>
          <w:szCs w:val="24"/>
        </w:rPr>
        <w:t>. https://www.tecquipment.com/axial-fan-module.</w:t>
      </w:r>
    </w:p>
    <w:p w14:paraId="31BB9FA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0]</w:t>
      </w:r>
      <w:r w:rsidRPr="004A37D4">
        <w:rPr>
          <w:rFonts w:ascii="Calibri" w:hAnsi="Calibri" w:cs="Calibri"/>
          <w:szCs w:val="24"/>
        </w:rPr>
        <w:tab/>
        <w:t xml:space="preserve">S. Bhattacharjee, “Explained: What exactly is 1 mm of rainfall?,” </w:t>
      </w:r>
      <w:r w:rsidRPr="004A37D4">
        <w:rPr>
          <w:rFonts w:ascii="Calibri" w:hAnsi="Calibri" w:cs="Calibri"/>
          <w:i/>
          <w:iCs/>
          <w:szCs w:val="24"/>
        </w:rPr>
        <w:t>CNBC TV18</w:t>
      </w:r>
      <w:r w:rsidRPr="004A37D4">
        <w:rPr>
          <w:rFonts w:ascii="Calibri" w:hAnsi="Calibri" w:cs="Calibri"/>
          <w:szCs w:val="24"/>
        </w:rPr>
        <w:t>, Jul. 23, 2021.</w:t>
      </w:r>
    </w:p>
    <w:p w14:paraId="05E77C9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1]</w:t>
      </w:r>
      <w:r w:rsidRPr="004A37D4">
        <w:rPr>
          <w:rFonts w:ascii="Calibri" w:hAnsi="Calibri" w:cs="Calibri"/>
          <w:szCs w:val="24"/>
        </w:rPr>
        <w:tab/>
        <w:t>STMicroelectronics, “STM32F101x8/B, STM32F102x8/B and STM32F103x8/B medium-density device limitations.” 2015.</w:t>
      </w:r>
    </w:p>
    <w:p w14:paraId="1CA380E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rPr>
      </w:pPr>
      <w:r w:rsidRPr="004A37D4">
        <w:rPr>
          <w:rFonts w:ascii="Calibri" w:hAnsi="Calibri" w:cs="Calibri"/>
          <w:szCs w:val="24"/>
        </w:rPr>
        <w:t>[82]</w:t>
      </w:r>
      <w:r w:rsidRPr="004A37D4">
        <w:rPr>
          <w:rFonts w:ascii="Calibri" w:hAnsi="Calibri" w:cs="Calibri"/>
          <w:szCs w:val="24"/>
        </w:rPr>
        <w:tab/>
        <w:t xml:space="preserve">M. Zachmann, “The Best LoRa Settings for Range and Reliability,” </w:t>
      </w:r>
      <w:r w:rsidRPr="004A37D4">
        <w:rPr>
          <w:rFonts w:ascii="Calibri" w:hAnsi="Calibri" w:cs="Calibri"/>
          <w:i/>
          <w:iCs/>
          <w:szCs w:val="24"/>
        </w:rPr>
        <w:t>Medium.com</w:t>
      </w:r>
      <w:r w:rsidRPr="004A37D4">
        <w:rPr>
          <w:rFonts w:ascii="Calibri" w:hAnsi="Calibri" w:cs="Calibri"/>
          <w:szCs w:val="24"/>
        </w:rPr>
        <w:t>, 2018. https://medium.com/home-wireless/testing-lora-radios-with-the-limesdr-mini-part-2-37fa481217ff.</w:t>
      </w:r>
    </w:p>
    <w:p w14:paraId="79B72E3E" w14:textId="0E921FA6" w:rsidR="00E71FAC" w:rsidRDefault="00FE1B1D" w:rsidP="00E71FAC">
      <w:r w:rsidRPr="00B2564A">
        <w:fldChar w:fldCharType="end"/>
      </w:r>
    </w:p>
    <w:p w14:paraId="430DD833" w14:textId="77777777" w:rsidR="003C14B4" w:rsidRDefault="003C14B4" w:rsidP="00E71FAC"/>
    <w:p w14:paraId="0183523D" w14:textId="77777777" w:rsidR="003C14B4" w:rsidRDefault="003C14B4" w:rsidP="00E71FAC"/>
    <w:p w14:paraId="035E67FA" w14:textId="77777777" w:rsidR="003C14B4" w:rsidRDefault="003C14B4" w:rsidP="00E71FAC"/>
    <w:p w14:paraId="1D403729" w14:textId="77777777" w:rsidR="003C14B4" w:rsidRDefault="003C14B4" w:rsidP="00E71FAC"/>
    <w:p w14:paraId="28F233B1" w14:textId="77777777" w:rsidR="003C14B4" w:rsidRDefault="003C14B4" w:rsidP="00E71FAC"/>
    <w:p w14:paraId="4EB3F898" w14:textId="77777777" w:rsidR="003C14B4" w:rsidRDefault="003C14B4" w:rsidP="00E71FAC"/>
    <w:p w14:paraId="109C89E2" w14:textId="77777777" w:rsidR="003C14B4" w:rsidRDefault="003C14B4" w:rsidP="00E71FAC"/>
    <w:p w14:paraId="393E2AD1" w14:textId="77777777" w:rsidR="003C14B4" w:rsidRDefault="003C14B4" w:rsidP="00E71FAC"/>
    <w:p w14:paraId="32A5A9B1" w14:textId="560D5072" w:rsidR="003C14B4" w:rsidRPr="00E71FAC" w:rsidRDefault="003C14B4" w:rsidP="003C14B4">
      <w:pPr>
        <w:jc w:val="center"/>
      </w:pPr>
    </w:p>
    <w:sectPr w:rsidR="003C14B4"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13F9F" w14:textId="77777777" w:rsidR="00B90D2E" w:rsidRPr="00B2564A" w:rsidRDefault="00B90D2E" w:rsidP="00EC0C13">
      <w:pPr>
        <w:spacing w:after="0" w:line="240" w:lineRule="auto"/>
      </w:pPr>
      <w:r w:rsidRPr="00B2564A">
        <w:separator/>
      </w:r>
    </w:p>
  </w:endnote>
  <w:endnote w:type="continuationSeparator" w:id="0">
    <w:p w14:paraId="369EA7DB" w14:textId="77777777" w:rsidR="00B90D2E" w:rsidRPr="00B2564A" w:rsidRDefault="00B90D2E"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FRM144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A48CD" w14:textId="77777777" w:rsidR="00B90D2E" w:rsidRPr="00B2564A" w:rsidRDefault="00B90D2E" w:rsidP="00EC0C13">
      <w:pPr>
        <w:spacing w:after="0" w:line="240" w:lineRule="auto"/>
      </w:pPr>
      <w:r w:rsidRPr="00B2564A">
        <w:separator/>
      </w:r>
    </w:p>
  </w:footnote>
  <w:footnote w:type="continuationSeparator" w:id="0">
    <w:p w14:paraId="76A261D3" w14:textId="77777777" w:rsidR="00B90D2E" w:rsidRPr="00B2564A" w:rsidRDefault="00B90D2E"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4547" w:hanging="360"/>
      </w:pPr>
      <w:rPr>
        <w:rFonts w:hint="default"/>
      </w:rPr>
    </w:lvl>
    <w:lvl w:ilvl="1" w:tplc="08090001">
      <w:start w:val="1"/>
      <w:numFmt w:val="bullet"/>
      <w:lvlText w:val=""/>
      <w:lvlJc w:val="left"/>
      <w:pPr>
        <w:ind w:left="4547" w:hanging="360"/>
      </w:pPr>
      <w:rPr>
        <w:rFonts w:ascii="Symbol" w:hAnsi="Symbol" w:hint="default"/>
      </w:rPr>
    </w:lvl>
    <w:lvl w:ilvl="2" w:tplc="08090001">
      <w:start w:val="1"/>
      <w:numFmt w:val="bullet"/>
      <w:lvlText w:val=""/>
      <w:lvlJc w:val="left"/>
      <w:pPr>
        <w:ind w:left="6167" w:hanging="360"/>
      </w:pPr>
      <w:rPr>
        <w:rFonts w:ascii="Symbol" w:hAnsi="Symbol" w:hint="default"/>
      </w:rPr>
    </w:lvl>
    <w:lvl w:ilvl="3" w:tplc="FFFFFFFF" w:tentative="1">
      <w:start w:val="1"/>
      <w:numFmt w:val="decimal"/>
      <w:lvlText w:val="%4."/>
      <w:lvlJc w:val="left"/>
      <w:pPr>
        <w:ind w:left="6707" w:hanging="360"/>
      </w:pPr>
    </w:lvl>
    <w:lvl w:ilvl="4" w:tplc="FFFFFFFF" w:tentative="1">
      <w:start w:val="1"/>
      <w:numFmt w:val="lowerLetter"/>
      <w:lvlText w:val="%5."/>
      <w:lvlJc w:val="left"/>
      <w:pPr>
        <w:ind w:left="7427" w:hanging="360"/>
      </w:pPr>
    </w:lvl>
    <w:lvl w:ilvl="5" w:tplc="FFFFFFFF" w:tentative="1">
      <w:start w:val="1"/>
      <w:numFmt w:val="lowerRoman"/>
      <w:lvlText w:val="%6."/>
      <w:lvlJc w:val="right"/>
      <w:pPr>
        <w:ind w:left="8147" w:hanging="180"/>
      </w:pPr>
    </w:lvl>
    <w:lvl w:ilvl="6" w:tplc="FFFFFFFF" w:tentative="1">
      <w:start w:val="1"/>
      <w:numFmt w:val="decimal"/>
      <w:lvlText w:val="%7."/>
      <w:lvlJc w:val="left"/>
      <w:pPr>
        <w:ind w:left="8867" w:hanging="360"/>
      </w:pPr>
    </w:lvl>
    <w:lvl w:ilvl="7" w:tplc="FFFFFFFF" w:tentative="1">
      <w:start w:val="1"/>
      <w:numFmt w:val="lowerLetter"/>
      <w:lvlText w:val="%8."/>
      <w:lvlJc w:val="left"/>
      <w:pPr>
        <w:ind w:left="9587" w:hanging="360"/>
      </w:pPr>
    </w:lvl>
    <w:lvl w:ilvl="8" w:tplc="FFFFFFFF" w:tentative="1">
      <w:start w:val="1"/>
      <w:numFmt w:val="lowerRoman"/>
      <w:lvlText w:val="%9."/>
      <w:lvlJc w:val="right"/>
      <w:pPr>
        <w:ind w:left="10307" w:hanging="180"/>
      </w:pPr>
    </w:lvl>
  </w:abstractNum>
  <w:abstractNum w:abstractNumId="1" w15:restartNumberingAfterBreak="0">
    <w:nsid w:val="047369AE"/>
    <w:multiLevelType w:val="hybridMultilevel"/>
    <w:tmpl w:val="2744CF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1C9A043D"/>
    <w:multiLevelType w:val="multilevel"/>
    <w:tmpl w:val="064ABF5C"/>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0"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3" w15:restartNumberingAfterBreak="0">
    <w:nsid w:val="23897302"/>
    <w:multiLevelType w:val="hybridMultilevel"/>
    <w:tmpl w:val="DDF8FFF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2C613C8E"/>
    <w:multiLevelType w:val="hybridMultilevel"/>
    <w:tmpl w:val="5768AD66"/>
    <w:lvl w:ilvl="0" w:tplc="43DA63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7"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4"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633113"/>
    <w:multiLevelType w:val="hybridMultilevel"/>
    <w:tmpl w:val="FF46D0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7"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5"/>
  </w:num>
  <w:num w:numId="2" w16cid:durableId="1034817190">
    <w:abstractNumId w:val="21"/>
  </w:num>
  <w:num w:numId="3" w16cid:durableId="589244248">
    <w:abstractNumId w:val="31"/>
  </w:num>
  <w:num w:numId="4" w16cid:durableId="220987807">
    <w:abstractNumId w:val="20"/>
  </w:num>
  <w:num w:numId="5" w16cid:durableId="1405451646">
    <w:abstractNumId w:val="28"/>
  </w:num>
  <w:num w:numId="6" w16cid:durableId="304092932">
    <w:abstractNumId w:val="6"/>
  </w:num>
  <w:num w:numId="7" w16cid:durableId="396513729">
    <w:abstractNumId w:val="35"/>
  </w:num>
  <w:num w:numId="8" w16cid:durableId="560483431">
    <w:abstractNumId w:val="19"/>
  </w:num>
  <w:num w:numId="9" w16cid:durableId="1564171627">
    <w:abstractNumId w:val="39"/>
  </w:num>
  <w:num w:numId="10" w16cid:durableId="1345011153">
    <w:abstractNumId w:val="29"/>
  </w:num>
  <w:num w:numId="11" w16cid:durableId="1674722768">
    <w:abstractNumId w:val="5"/>
  </w:num>
  <w:num w:numId="12" w16cid:durableId="985626290">
    <w:abstractNumId w:val="33"/>
  </w:num>
  <w:num w:numId="13" w16cid:durableId="1395277128">
    <w:abstractNumId w:val="18"/>
  </w:num>
  <w:num w:numId="14" w16cid:durableId="505360432">
    <w:abstractNumId w:val="24"/>
  </w:num>
  <w:num w:numId="15" w16cid:durableId="1548683082">
    <w:abstractNumId w:val="40"/>
  </w:num>
  <w:num w:numId="16" w16cid:durableId="2054771016">
    <w:abstractNumId w:val="2"/>
  </w:num>
  <w:num w:numId="17" w16cid:durableId="1868180376">
    <w:abstractNumId w:val="0"/>
  </w:num>
  <w:num w:numId="18" w16cid:durableId="1817793097">
    <w:abstractNumId w:val="34"/>
  </w:num>
  <w:num w:numId="19" w16cid:durableId="823157340">
    <w:abstractNumId w:val="38"/>
  </w:num>
  <w:num w:numId="20" w16cid:durableId="208149143">
    <w:abstractNumId w:val="15"/>
  </w:num>
  <w:num w:numId="21" w16cid:durableId="746221153">
    <w:abstractNumId w:val="23"/>
  </w:num>
  <w:num w:numId="22" w16cid:durableId="1102841829">
    <w:abstractNumId w:val="22"/>
  </w:num>
  <w:num w:numId="23" w16cid:durableId="1497763749">
    <w:abstractNumId w:val="9"/>
  </w:num>
  <w:num w:numId="24" w16cid:durableId="2042777593">
    <w:abstractNumId w:val="17"/>
  </w:num>
  <w:num w:numId="25" w16cid:durableId="21173451">
    <w:abstractNumId w:val="27"/>
  </w:num>
  <w:num w:numId="26" w16cid:durableId="1157842777">
    <w:abstractNumId w:val="36"/>
  </w:num>
  <w:num w:numId="27" w16cid:durableId="297607639">
    <w:abstractNumId w:val="8"/>
  </w:num>
  <w:num w:numId="28" w16cid:durableId="7270758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2"/>
  </w:num>
  <w:num w:numId="30" w16cid:durableId="654115643">
    <w:abstractNumId w:val="11"/>
  </w:num>
  <w:num w:numId="31" w16cid:durableId="1951158080">
    <w:abstractNumId w:val="41"/>
  </w:num>
  <w:num w:numId="32" w16cid:durableId="2057704787">
    <w:abstractNumId w:val="26"/>
  </w:num>
  <w:num w:numId="33" w16cid:durableId="1041130777">
    <w:abstractNumId w:val="10"/>
  </w:num>
  <w:num w:numId="34" w16cid:durableId="1966547651">
    <w:abstractNumId w:val="8"/>
  </w:num>
  <w:num w:numId="35" w16cid:durableId="868880868">
    <w:abstractNumId w:val="4"/>
  </w:num>
  <w:num w:numId="36" w16cid:durableId="2136874272">
    <w:abstractNumId w:val="37"/>
  </w:num>
  <w:num w:numId="37" w16cid:durableId="74060501">
    <w:abstractNumId w:val="16"/>
  </w:num>
  <w:num w:numId="38" w16cid:durableId="2033453752">
    <w:abstractNumId w:val="30"/>
  </w:num>
  <w:num w:numId="39" w16cid:durableId="1412966419">
    <w:abstractNumId w:val="7"/>
  </w:num>
  <w:num w:numId="40" w16cid:durableId="1233467412">
    <w:abstractNumId w:val="3"/>
  </w:num>
  <w:num w:numId="41" w16cid:durableId="1964770921">
    <w:abstractNumId w:val="13"/>
  </w:num>
  <w:num w:numId="42" w16cid:durableId="617180373">
    <w:abstractNumId w:val="1"/>
  </w:num>
  <w:num w:numId="43" w16cid:durableId="2030132954">
    <w:abstractNumId w:val="14"/>
  </w:num>
  <w:num w:numId="44" w16cid:durableId="20158410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1D67"/>
    <w:rsid w:val="000028F5"/>
    <w:rsid w:val="00002CB6"/>
    <w:rsid w:val="00002E9B"/>
    <w:rsid w:val="00002F99"/>
    <w:rsid w:val="000030D8"/>
    <w:rsid w:val="0000321B"/>
    <w:rsid w:val="00003238"/>
    <w:rsid w:val="00003343"/>
    <w:rsid w:val="0000368C"/>
    <w:rsid w:val="000039AD"/>
    <w:rsid w:val="00003B4A"/>
    <w:rsid w:val="00003EF6"/>
    <w:rsid w:val="00004AE1"/>
    <w:rsid w:val="0000534C"/>
    <w:rsid w:val="00005B33"/>
    <w:rsid w:val="00005F91"/>
    <w:rsid w:val="00006411"/>
    <w:rsid w:val="0000655B"/>
    <w:rsid w:val="00006A52"/>
    <w:rsid w:val="00007A42"/>
    <w:rsid w:val="0001017B"/>
    <w:rsid w:val="00010714"/>
    <w:rsid w:val="00011261"/>
    <w:rsid w:val="0001175F"/>
    <w:rsid w:val="000120E1"/>
    <w:rsid w:val="00012B9A"/>
    <w:rsid w:val="00013447"/>
    <w:rsid w:val="000137F4"/>
    <w:rsid w:val="00013849"/>
    <w:rsid w:val="0001397A"/>
    <w:rsid w:val="00013B5E"/>
    <w:rsid w:val="0001444B"/>
    <w:rsid w:val="00014604"/>
    <w:rsid w:val="0001493C"/>
    <w:rsid w:val="00015199"/>
    <w:rsid w:val="000152FF"/>
    <w:rsid w:val="00015F91"/>
    <w:rsid w:val="00016A00"/>
    <w:rsid w:val="00017248"/>
    <w:rsid w:val="00017837"/>
    <w:rsid w:val="00017BDB"/>
    <w:rsid w:val="00020B2B"/>
    <w:rsid w:val="00021B0F"/>
    <w:rsid w:val="00021BC6"/>
    <w:rsid w:val="00021C9D"/>
    <w:rsid w:val="000227D7"/>
    <w:rsid w:val="0002329F"/>
    <w:rsid w:val="0002355E"/>
    <w:rsid w:val="0002376D"/>
    <w:rsid w:val="00023970"/>
    <w:rsid w:val="0002473F"/>
    <w:rsid w:val="00024C44"/>
    <w:rsid w:val="00025622"/>
    <w:rsid w:val="00026A91"/>
    <w:rsid w:val="00026D8B"/>
    <w:rsid w:val="00027538"/>
    <w:rsid w:val="0002781D"/>
    <w:rsid w:val="00030302"/>
    <w:rsid w:val="00030A83"/>
    <w:rsid w:val="00031ED8"/>
    <w:rsid w:val="000325FD"/>
    <w:rsid w:val="00032749"/>
    <w:rsid w:val="00032997"/>
    <w:rsid w:val="0003382D"/>
    <w:rsid w:val="00033CB7"/>
    <w:rsid w:val="00033E26"/>
    <w:rsid w:val="000341A8"/>
    <w:rsid w:val="000341E0"/>
    <w:rsid w:val="000348F0"/>
    <w:rsid w:val="00034C0D"/>
    <w:rsid w:val="00036688"/>
    <w:rsid w:val="00036AB4"/>
    <w:rsid w:val="00037419"/>
    <w:rsid w:val="00037E8B"/>
    <w:rsid w:val="00040724"/>
    <w:rsid w:val="0004154F"/>
    <w:rsid w:val="00041B3F"/>
    <w:rsid w:val="000423B5"/>
    <w:rsid w:val="0004270B"/>
    <w:rsid w:val="0004273B"/>
    <w:rsid w:val="00043464"/>
    <w:rsid w:val="0004411C"/>
    <w:rsid w:val="0004471B"/>
    <w:rsid w:val="000447C6"/>
    <w:rsid w:val="00044CD6"/>
    <w:rsid w:val="00045A34"/>
    <w:rsid w:val="00046075"/>
    <w:rsid w:val="00046792"/>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548"/>
    <w:rsid w:val="00053B91"/>
    <w:rsid w:val="00053DF1"/>
    <w:rsid w:val="00054396"/>
    <w:rsid w:val="0005484E"/>
    <w:rsid w:val="000548F1"/>
    <w:rsid w:val="00055571"/>
    <w:rsid w:val="00055929"/>
    <w:rsid w:val="00056E97"/>
    <w:rsid w:val="00056F1B"/>
    <w:rsid w:val="00060700"/>
    <w:rsid w:val="00060DDF"/>
    <w:rsid w:val="00060EF1"/>
    <w:rsid w:val="0006107E"/>
    <w:rsid w:val="00062835"/>
    <w:rsid w:val="00062A96"/>
    <w:rsid w:val="00063288"/>
    <w:rsid w:val="00063DA2"/>
    <w:rsid w:val="0006410E"/>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61D"/>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2B3E"/>
    <w:rsid w:val="00082E5D"/>
    <w:rsid w:val="000832B8"/>
    <w:rsid w:val="00083E04"/>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24C"/>
    <w:rsid w:val="000939AE"/>
    <w:rsid w:val="00094172"/>
    <w:rsid w:val="00095315"/>
    <w:rsid w:val="000956C6"/>
    <w:rsid w:val="00095E96"/>
    <w:rsid w:val="0009618D"/>
    <w:rsid w:val="00096525"/>
    <w:rsid w:val="00096B54"/>
    <w:rsid w:val="000971F1"/>
    <w:rsid w:val="000979A1"/>
    <w:rsid w:val="00097BCB"/>
    <w:rsid w:val="000A01CD"/>
    <w:rsid w:val="000A03C8"/>
    <w:rsid w:val="000A0F8E"/>
    <w:rsid w:val="000A146F"/>
    <w:rsid w:val="000A1BBF"/>
    <w:rsid w:val="000A1EF5"/>
    <w:rsid w:val="000A20D9"/>
    <w:rsid w:val="000A314C"/>
    <w:rsid w:val="000A31E1"/>
    <w:rsid w:val="000A3703"/>
    <w:rsid w:val="000A3C2D"/>
    <w:rsid w:val="000A3CA6"/>
    <w:rsid w:val="000A3FBA"/>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5DA0"/>
    <w:rsid w:val="000B5EE9"/>
    <w:rsid w:val="000B6393"/>
    <w:rsid w:val="000B6D17"/>
    <w:rsid w:val="000B70F5"/>
    <w:rsid w:val="000C017E"/>
    <w:rsid w:val="000C0A99"/>
    <w:rsid w:val="000C114D"/>
    <w:rsid w:val="000C1429"/>
    <w:rsid w:val="000C1CFD"/>
    <w:rsid w:val="000C1E03"/>
    <w:rsid w:val="000C2B6E"/>
    <w:rsid w:val="000C2BC1"/>
    <w:rsid w:val="000C30E8"/>
    <w:rsid w:val="000C38A6"/>
    <w:rsid w:val="000C3AF7"/>
    <w:rsid w:val="000C477C"/>
    <w:rsid w:val="000C49CF"/>
    <w:rsid w:val="000C4FF0"/>
    <w:rsid w:val="000C504E"/>
    <w:rsid w:val="000C52EE"/>
    <w:rsid w:val="000C5341"/>
    <w:rsid w:val="000C57E4"/>
    <w:rsid w:val="000C5D27"/>
    <w:rsid w:val="000C5D5B"/>
    <w:rsid w:val="000C689F"/>
    <w:rsid w:val="000C7191"/>
    <w:rsid w:val="000C74D6"/>
    <w:rsid w:val="000C7D72"/>
    <w:rsid w:val="000C7D7A"/>
    <w:rsid w:val="000C7E52"/>
    <w:rsid w:val="000D0C70"/>
    <w:rsid w:val="000D0E3F"/>
    <w:rsid w:val="000D1041"/>
    <w:rsid w:val="000D1F03"/>
    <w:rsid w:val="000D2233"/>
    <w:rsid w:val="000D22BB"/>
    <w:rsid w:val="000D24B7"/>
    <w:rsid w:val="000D2738"/>
    <w:rsid w:val="000D2E15"/>
    <w:rsid w:val="000D323B"/>
    <w:rsid w:val="000D33F7"/>
    <w:rsid w:val="000D3531"/>
    <w:rsid w:val="000D3C18"/>
    <w:rsid w:val="000D402F"/>
    <w:rsid w:val="000D427E"/>
    <w:rsid w:val="000D4E8A"/>
    <w:rsid w:val="000D5077"/>
    <w:rsid w:val="000D5783"/>
    <w:rsid w:val="000D6016"/>
    <w:rsid w:val="000D62D0"/>
    <w:rsid w:val="000D6B4E"/>
    <w:rsid w:val="000D7F33"/>
    <w:rsid w:val="000E1195"/>
    <w:rsid w:val="000E164D"/>
    <w:rsid w:val="000E210D"/>
    <w:rsid w:val="000E2531"/>
    <w:rsid w:val="000E2757"/>
    <w:rsid w:val="000E2996"/>
    <w:rsid w:val="000E3468"/>
    <w:rsid w:val="000E37EF"/>
    <w:rsid w:val="000E3C6E"/>
    <w:rsid w:val="000E3E6B"/>
    <w:rsid w:val="000E401D"/>
    <w:rsid w:val="000E468E"/>
    <w:rsid w:val="000E4880"/>
    <w:rsid w:val="000E4F2E"/>
    <w:rsid w:val="000E556B"/>
    <w:rsid w:val="000E5993"/>
    <w:rsid w:val="000E5A6E"/>
    <w:rsid w:val="000E5F75"/>
    <w:rsid w:val="000E6171"/>
    <w:rsid w:val="000E6A55"/>
    <w:rsid w:val="000E6C97"/>
    <w:rsid w:val="000E792D"/>
    <w:rsid w:val="000E7AED"/>
    <w:rsid w:val="000F1125"/>
    <w:rsid w:val="000F1329"/>
    <w:rsid w:val="000F1BFC"/>
    <w:rsid w:val="000F3260"/>
    <w:rsid w:val="000F3342"/>
    <w:rsid w:val="000F3CDF"/>
    <w:rsid w:val="000F4353"/>
    <w:rsid w:val="000F44CB"/>
    <w:rsid w:val="000F504A"/>
    <w:rsid w:val="000F55AF"/>
    <w:rsid w:val="000F5827"/>
    <w:rsid w:val="000F5BFA"/>
    <w:rsid w:val="000F7288"/>
    <w:rsid w:val="000F7483"/>
    <w:rsid w:val="000F773F"/>
    <w:rsid w:val="000F798F"/>
    <w:rsid w:val="000F7AE0"/>
    <w:rsid w:val="000F7E50"/>
    <w:rsid w:val="000F7E5C"/>
    <w:rsid w:val="00100115"/>
    <w:rsid w:val="001001DC"/>
    <w:rsid w:val="001006B5"/>
    <w:rsid w:val="00100B15"/>
    <w:rsid w:val="0010149B"/>
    <w:rsid w:val="00101DD7"/>
    <w:rsid w:val="00102DF5"/>
    <w:rsid w:val="00102E1F"/>
    <w:rsid w:val="00103165"/>
    <w:rsid w:val="0010387E"/>
    <w:rsid w:val="001038E1"/>
    <w:rsid w:val="00103A4B"/>
    <w:rsid w:val="00103ABF"/>
    <w:rsid w:val="001043B5"/>
    <w:rsid w:val="001043E3"/>
    <w:rsid w:val="001044D0"/>
    <w:rsid w:val="00105975"/>
    <w:rsid w:val="00105E88"/>
    <w:rsid w:val="00105F1F"/>
    <w:rsid w:val="00105F71"/>
    <w:rsid w:val="0010605A"/>
    <w:rsid w:val="00106204"/>
    <w:rsid w:val="00106A50"/>
    <w:rsid w:val="00106B16"/>
    <w:rsid w:val="00106E10"/>
    <w:rsid w:val="0010723B"/>
    <w:rsid w:val="0010781E"/>
    <w:rsid w:val="0010789F"/>
    <w:rsid w:val="00107FE5"/>
    <w:rsid w:val="001100CC"/>
    <w:rsid w:val="0011070E"/>
    <w:rsid w:val="001108D3"/>
    <w:rsid w:val="0011109A"/>
    <w:rsid w:val="00111DD1"/>
    <w:rsid w:val="0011266C"/>
    <w:rsid w:val="0011271C"/>
    <w:rsid w:val="00112E64"/>
    <w:rsid w:val="00112E8C"/>
    <w:rsid w:val="00113A74"/>
    <w:rsid w:val="00113AF7"/>
    <w:rsid w:val="001144DC"/>
    <w:rsid w:val="00116562"/>
    <w:rsid w:val="001169FE"/>
    <w:rsid w:val="00116ACC"/>
    <w:rsid w:val="00117722"/>
    <w:rsid w:val="00117FD7"/>
    <w:rsid w:val="0012038D"/>
    <w:rsid w:val="0012082F"/>
    <w:rsid w:val="00120F24"/>
    <w:rsid w:val="00120FAC"/>
    <w:rsid w:val="00121747"/>
    <w:rsid w:val="00121CFC"/>
    <w:rsid w:val="00121D7D"/>
    <w:rsid w:val="0012202E"/>
    <w:rsid w:val="0012233F"/>
    <w:rsid w:val="001225C2"/>
    <w:rsid w:val="00122BE3"/>
    <w:rsid w:val="00122D49"/>
    <w:rsid w:val="0012306F"/>
    <w:rsid w:val="001235FA"/>
    <w:rsid w:val="00123A9F"/>
    <w:rsid w:val="00123CAA"/>
    <w:rsid w:val="001250AD"/>
    <w:rsid w:val="001258A9"/>
    <w:rsid w:val="0012637D"/>
    <w:rsid w:val="00127141"/>
    <w:rsid w:val="0012797C"/>
    <w:rsid w:val="00130618"/>
    <w:rsid w:val="0013172C"/>
    <w:rsid w:val="0013211A"/>
    <w:rsid w:val="001330FF"/>
    <w:rsid w:val="00133FB0"/>
    <w:rsid w:val="00134BD9"/>
    <w:rsid w:val="00134CFC"/>
    <w:rsid w:val="00134D8D"/>
    <w:rsid w:val="00136289"/>
    <w:rsid w:val="001363FA"/>
    <w:rsid w:val="00137A1A"/>
    <w:rsid w:val="00137C12"/>
    <w:rsid w:val="00137F78"/>
    <w:rsid w:val="00140F38"/>
    <w:rsid w:val="00141023"/>
    <w:rsid w:val="001413D2"/>
    <w:rsid w:val="001429E7"/>
    <w:rsid w:val="00142BD6"/>
    <w:rsid w:val="00142E3E"/>
    <w:rsid w:val="00143DB8"/>
    <w:rsid w:val="0014424E"/>
    <w:rsid w:val="00145AF5"/>
    <w:rsid w:val="00145E10"/>
    <w:rsid w:val="00146EC0"/>
    <w:rsid w:val="00147883"/>
    <w:rsid w:val="0015023C"/>
    <w:rsid w:val="0015024D"/>
    <w:rsid w:val="00150689"/>
    <w:rsid w:val="001508C9"/>
    <w:rsid w:val="00150EAC"/>
    <w:rsid w:val="0015149D"/>
    <w:rsid w:val="00152839"/>
    <w:rsid w:val="00153E87"/>
    <w:rsid w:val="00154317"/>
    <w:rsid w:val="00154E1C"/>
    <w:rsid w:val="0015514D"/>
    <w:rsid w:val="001551A2"/>
    <w:rsid w:val="001553C0"/>
    <w:rsid w:val="001554DC"/>
    <w:rsid w:val="00155920"/>
    <w:rsid w:val="001565D2"/>
    <w:rsid w:val="00156969"/>
    <w:rsid w:val="00156A34"/>
    <w:rsid w:val="00156E6D"/>
    <w:rsid w:val="00160174"/>
    <w:rsid w:val="00160B76"/>
    <w:rsid w:val="00161402"/>
    <w:rsid w:val="001619E4"/>
    <w:rsid w:val="00162223"/>
    <w:rsid w:val="0016256C"/>
    <w:rsid w:val="0016282B"/>
    <w:rsid w:val="00162B1F"/>
    <w:rsid w:val="001637F7"/>
    <w:rsid w:val="00163B11"/>
    <w:rsid w:val="00163CDB"/>
    <w:rsid w:val="00164883"/>
    <w:rsid w:val="001648D7"/>
    <w:rsid w:val="001649D8"/>
    <w:rsid w:val="0016509A"/>
    <w:rsid w:val="001656DA"/>
    <w:rsid w:val="00165B70"/>
    <w:rsid w:val="00165DA4"/>
    <w:rsid w:val="0016603B"/>
    <w:rsid w:val="001669E3"/>
    <w:rsid w:val="001679CA"/>
    <w:rsid w:val="001679D6"/>
    <w:rsid w:val="00170768"/>
    <w:rsid w:val="00170E6A"/>
    <w:rsid w:val="00171793"/>
    <w:rsid w:val="00172AE7"/>
    <w:rsid w:val="00173CAD"/>
    <w:rsid w:val="001748EE"/>
    <w:rsid w:val="00174E9E"/>
    <w:rsid w:val="00174F73"/>
    <w:rsid w:val="001751A6"/>
    <w:rsid w:val="00176120"/>
    <w:rsid w:val="00176407"/>
    <w:rsid w:val="0017643D"/>
    <w:rsid w:val="00176CBD"/>
    <w:rsid w:val="00177659"/>
    <w:rsid w:val="001776E6"/>
    <w:rsid w:val="0017787B"/>
    <w:rsid w:val="00177DEA"/>
    <w:rsid w:val="00177F84"/>
    <w:rsid w:val="00180597"/>
    <w:rsid w:val="00181132"/>
    <w:rsid w:val="00181D09"/>
    <w:rsid w:val="00181DFB"/>
    <w:rsid w:val="0018250F"/>
    <w:rsid w:val="00182587"/>
    <w:rsid w:val="0018375B"/>
    <w:rsid w:val="00183EF5"/>
    <w:rsid w:val="00183F8B"/>
    <w:rsid w:val="001843E4"/>
    <w:rsid w:val="00184433"/>
    <w:rsid w:val="00184A7E"/>
    <w:rsid w:val="00184FD9"/>
    <w:rsid w:val="001852B7"/>
    <w:rsid w:val="001862A4"/>
    <w:rsid w:val="001872C1"/>
    <w:rsid w:val="00187683"/>
    <w:rsid w:val="001879AD"/>
    <w:rsid w:val="00190D0E"/>
    <w:rsid w:val="001928D4"/>
    <w:rsid w:val="00192A0A"/>
    <w:rsid w:val="00192CDC"/>
    <w:rsid w:val="001936BA"/>
    <w:rsid w:val="00193962"/>
    <w:rsid w:val="00193965"/>
    <w:rsid w:val="00194174"/>
    <w:rsid w:val="001941FF"/>
    <w:rsid w:val="00194776"/>
    <w:rsid w:val="00194EE5"/>
    <w:rsid w:val="00195526"/>
    <w:rsid w:val="0019564C"/>
    <w:rsid w:val="001958AC"/>
    <w:rsid w:val="00196D76"/>
    <w:rsid w:val="0019721E"/>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175B"/>
    <w:rsid w:val="001B2642"/>
    <w:rsid w:val="001B27DB"/>
    <w:rsid w:val="001B37F0"/>
    <w:rsid w:val="001B3A6E"/>
    <w:rsid w:val="001B41CF"/>
    <w:rsid w:val="001B4A53"/>
    <w:rsid w:val="001B522C"/>
    <w:rsid w:val="001B5668"/>
    <w:rsid w:val="001B6E80"/>
    <w:rsid w:val="001C0551"/>
    <w:rsid w:val="001C0A3A"/>
    <w:rsid w:val="001C0D80"/>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6FD0"/>
    <w:rsid w:val="001C7789"/>
    <w:rsid w:val="001C7FA3"/>
    <w:rsid w:val="001D0746"/>
    <w:rsid w:val="001D0C0E"/>
    <w:rsid w:val="001D0C47"/>
    <w:rsid w:val="001D0ED0"/>
    <w:rsid w:val="001D1062"/>
    <w:rsid w:val="001D1B50"/>
    <w:rsid w:val="001D2072"/>
    <w:rsid w:val="001D2876"/>
    <w:rsid w:val="001D2C86"/>
    <w:rsid w:val="001D36E7"/>
    <w:rsid w:val="001D44C9"/>
    <w:rsid w:val="001D45A8"/>
    <w:rsid w:val="001D47F6"/>
    <w:rsid w:val="001D4A11"/>
    <w:rsid w:val="001D4B2B"/>
    <w:rsid w:val="001D57F0"/>
    <w:rsid w:val="001D5A00"/>
    <w:rsid w:val="001D6660"/>
    <w:rsid w:val="001D6916"/>
    <w:rsid w:val="001D6BC5"/>
    <w:rsid w:val="001D7181"/>
    <w:rsid w:val="001D7263"/>
    <w:rsid w:val="001D7277"/>
    <w:rsid w:val="001D7896"/>
    <w:rsid w:val="001D7AA5"/>
    <w:rsid w:val="001D7C23"/>
    <w:rsid w:val="001E0219"/>
    <w:rsid w:val="001E08CB"/>
    <w:rsid w:val="001E13CF"/>
    <w:rsid w:val="001E17B4"/>
    <w:rsid w:val="001E182F"/>
    <w:rsid w:val="001E1849"/>
    <w:rsid w:val="001E1A23"/>
    <w:rsid w:val="001E2300"/>
    <w:rsid w:val="001E27B4"/>
    <w:rsid w:val="001E2C88"/>
    <w:rsid w:val="001E3935"/>
    <w:rsid w:val="001E4008"/>
    <w:rsid w:val="001E43F6"/>
    <w:rsid w:val="001E51CA"/>
    <w:rsid w:val="001E5715"/>
    <w:rsid w:val="001E5842"/>
    <w:rsid w:val="001E5C60"/>
    <w:rsid w:val="001E6363"/>
    <w:rsid w:val="001E65CA"/>
    <w:rsid w:val="001E6F79"/>
    <w:rsid w:val="001E78D2"/>
    <w:rsid w:val="001F0467"/>
    <w:rsid w:val="001F0964"/>
    <w:rsid w:val="001F0AEB"/>
    <w:rsid w:val="001F0F03"/>
    <w:rsid w:val="001F1122"/>
    <w:rsid w:val="001F13B0"/>
    <w:rsid w:val="001F17A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2E4"/>
    <w:rsid w:val="00205499"/>
    <w:rsid w:val="00205953"/>
    <w:rsid w:val="00205D80"/>
    <w:rsid w:val="0020660D"/>
    <w:rsid w:val="002066D9"/>
    <w:rsid w:val="00207625"/>
    <w:rsid w:val="00210054"/>
    <w:rsid w:val="00210D9F"/>
    <w:rsid w:val="0021153E"/>
    <w:rsid w:val="002148BD"/>
    <w:rsid w:val="002149BF"/>
    <w:rsid w:val="00214C50"/>
    <w:rsid w:val="00214DDA"/>
    <w:rsid w:val="00215568"/>
    <w:rsid w:val="00215983"/>
    <w:rsid w:val="00215A34"/>
    <w:rsid w:val="00216A37"/>
    <w:rsid w:val="00216CD3"/>
    <w:rsid w:val="002172D7"/>
    <w:rsid w:val="00217C41"/>
    <w:rsid w:val="00220535"/>
    <w:rsid w:val="002205E1"/>
    <w:rsid w:val="00220925"/>
    <w:rsid w:val="0022112E"/>
    <w:rsid w:val="0022132C"/>
    <w:rsid w:val="00222074"/>
    <w:rsid w:val="00222113"/>
    <w:rsid w:val="002225E3"/>
    <w:rsid w:val="00223824"/>
    <w:rsid w:val="00223E15"/>
    <w:rsid w:val="00223E5C"/>
    <w:rsid w:val="00224C94"/>
    <w:rsid w:val="00225E54"/>
    <w:rsid w:val="002262DE"/>
    <w:rsid w:val="002264FC"/>
    <w:rsid w:val="0022728D"/>
    <w:rsid w:val="0022770A"/>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6B63"/>
    <w:rsid w:val="00237193"/>
    <w:rsid w:val="002375CE"/>
    <w:rsid w:val="00237D7C"/>
    <w:rsid w:val="00240353"/>
    <w:rsid w:val="002408E3"/>
    <w:rsid w:val="00241913"/>
    <w:rsid w:val="00241E39"/>
    <w:rsid w:val="00242477"/>
    <w:rsid w:val="00242CE3"/>
    <w:rsid w:val="00242FD8"/>
    <w:rsid w:val="002431D2"/>
    <w:rsid w:val="002436A9"/>
    <w:rsid w:val="002436EE"/>
    <w:rsid w:val="00243EC2"/>
    <w:rsid w:val="00245C8A"/>
    <w:rsid w:val="002466DB"/>
    <w:rsid w:val="00246721"/>
    <w:rsid w:val="002467F2"/>
    <w:rsid w:val="0024754B"/>
    <w:rsid w:val="00247807"/>
    <w:rsid w:val="002478C8"/>
    <w:rsid w:val="00247B80"/>
    <w:rsid w:val="00247DBB"/>
    <w:rsid w:val="00250110"/>
    <w:rsid w:val="002503F5"/>
    <w:rsid w:val="0025065D"/>
    <w:rsid w:val="00250860"/>
    <w:rsid w:val="002509B2"/>
    <w:rsid w:val="00250B6D"/>
    <w:rsid w:val="00250C43"/>
    <w:rsid w:val="002512D2"/>
    <w:rsid w:val="00251656"/>
    <w:rsid w:val="0025206E"/>
    <w:rsid w:val="002525D8"/>
    <w:rsid w:val="00252A83"/>
    <w:rsid w:val="00252B9C"/>
    <w:rsid w:val="00252C3E"/>
    <w:rsid w:val="00253BB3"/>
    <w:rsid w:val="00254457"/>
    <w:rsid w:val="00254739"/>
    <w:rsid w:val="00254DCC"/>
    <w:rsid w:val="002558A2"/>
    <w:rsid w:val="00255AB8"/>
    <w:rsid w:val="00255CE8"/>
    <w:rsid w:val="00257721"/>
    <w:rsid w:val="00257794"/>
    <w:rsid w:val="002608D7"/>
    <w:rsid w:val="00260A7C"/>
    <w:rsid w:val="00260EB3"/>
    <w:rsid w:val="00260FD5"/>
    <w:rsid w:val="00261314"/>
    <w:rsid w:val="00262020"/>
    <w:rsid w:val="00262149"/>
    <w:rsid w:val="00262150"/>
    <w:rsid w:val="0026362D"/>
    <w:rsid w:val="0026387D"/>
    <w:rsid w:val="00264614"/>
    <w:rsid w:val="00264706"/>
    <w:rsid w:val="00264A5B"/>
    <w:rsid w:val="00264B37"/>
    <w:rsid w:val="00264E39"/>
    <w:rsid w:val="00265190"/>
    <w:rsid w:val="002654C8"/>
    <w:rsid w:val="0026575F"/>
    <w:rsid w:val="0026576C"/>
    <w:rsid w:val="002671DA"/>
    <w:rsid w:val="0026797F"/>
    <w:rsid w:val="002709B1"/>
    <w:rsid w:val="0027155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C92"/>
    <w:rsid w:val="00277FC2"/>
    <w:rsid w:val="0028065F"/>
    <w:rsid w:val="002807C2"/>
    <w:rsid w:val="00280DC8"/>
    <w:rsid w:val="00280E06"/>
    <w:rsid w:val="0028155D"/>
    <w:rsid w:val="00282AD1"/>
    <w:rsid w:val="0028360B"/>
    <w:rsid w:val="002839DF"/>
    <w:rsid w:val="00283EF8"/>
    <w:rsid w:val="00285247"/>
    <w:rsid w:val="00285511"/>
    <w:rsid w:val="00285B29"/>
    <w:rsid w:val="00285C69"/>
    <w:rsid w:val="00285E57"/>
    <w:rsid w:val="00286366"/>
    <w:rsid w:val="0028661D"/>
    <w:rsid w:val="00286A33"/>
    <w:rsid w:val="00286C4D"/>
    <w:rsid w:val="002871DB"/>
    <w:rsid w:val="00287D4A"/>
    <w:rsid w:val="00290102"/>
    <w:rsid w:val="002902C4"/>
    <w:rsid w:val="002905F0"/>
    <w:rsid w:val="00290884"/>
    <w:rsid w:val="0029088B"/>
    <w:rsid w:val="00290926"/>
    <w:rsid w:val="00290C47"/>
    <w:rsid w:val="00290D86"/>
    <w:rsid w:val="00291048"/>
    <w:rsid w:val="0029104A"/>
    <w:rsid w:val="00291125"/>
    <w:rsid w:val="0029157F"/>
    <w:rsid w:val="00291AD0"/>
    <w:rsid w:val="00291B9E"/>
    <w:rsid w:val="00291BC4"/>
    <w:rsid w:val="00292658"/>
    <w:rsid w:val="00292F68"/>
    <w:rsid w:val="002935B5"/>
    <w:rsid w:val="0029384E"/>
    <w:rsid w:val="00293B54"/>
    <w:rsid w:val="00293B68"/>
    <w:rsid w:val="00293D17"/>
    <w:rsid w:val="00293DAA"/>
    <w:rsid w:val="00294EDE"/>
    <w:rsid w:val="00294F8C"/>
    <w:rsid w:val="00295144"/>
    <w:rsid w:val="00295506"/>
    <w:rsid w:val="00295CB2"/>
    <w:rsid w:val="00296390"/>
    <w:rsid w:val="00296872"/>
    <w:rsid w:val="00296A0D"/>
    <w:rsid w:val="00297171"/>
    <w:rsid w:val="002977DC"/>
    <w:rsid w:val="002A05AB"/>
    <w:rsid w:val="002A0A10"/>
    <w:rsid w:val="002A232E"/>
    <w:rsid w:val="002A25A0"/>
    <w:rsid w:val="002A2CFC"/>
    <w:rsid w:val="002A3965"/>
    <w:rsid w:val="002A4108"/>
    <w:rsid w:val="002A5476"/>
    <w:rsid w:val="002A56A3"/>
    <w:rsid w:val="002A59CC"/>
    <w:rsid w:val="002A6024"/>
    <w:rsid w:val="002A6662"/>
    <w:rsid w:val="002A6C58"/>
    <w:rsid w:val="002A6E55"/>
    <w:rsid w:val="002A794A"/>
    <w:rsid w:val="002B07AE"/>
    <w:rsid w:val="002B0907"/>
    <w:rsid w:val="002B0C41"/>
    <w:rsid w:val="002B0D1C"/>
    <w:rsid w:val="002B0E8B"/>
    <w:rsid w:val="002B121F"/>
    <w:rsid w:val="002B12BE"/>
    <w:rsid w:val="002B1D31"/>
    <w:rsid w:val="002B1FD6"/>
    <w:rsid w:val="002B2E1E"/>
    <w:rsid w:val="002B31CB"/>
    <w:rsid w:val="002B33C8"/>
    <w:rsid w:val="002B37EA"/>
    <w:rsid w:val="002B390D"/>
    <w:rsid w:val="002B3CCE"/>
    <w:rsid w:val="002B517F"/>
    <w:rsid w:val="002B546E"/>
    <w:rsid w:val="002B5566"/>
    <w:rsid w:val="002B588E"/>
    <w:rsid w:val="002B63ED"/>
    <w:rsid w:val="002B7707"/>
    <w:rsid w:val="002B7797"/>
    <w:rsid w:val="002B793D"/>
    <w:rsid w:val="002B7941"/>
    <w:rsid w:val="002C0411"/>
    <w:rsid w:val="002C049A"/>
    <w:rsid w:val="002C060C"/>
    <w:rsid w:val="002C09C9"/>
    <w:rsid w:val="002C0E6B"/>
    <w:rsid w:val="002C113A"/>
    <w:rsid w:val="002C11D6"/>
    <w:rsid w:val="002C137E"/>
    <w:rsid w:val="002C165D"/>
    <w:rsid w:val="002C1776"/>
    <w:rsid w:val="002C1F33"/>
    <w:rsid w:val="002C237B"/>
    <w:rsid w:val="002C2685"/>
    <w:rsid w:val="002C29E4"/>
    <w:rsid w:val="002C2A31"/>
    <w:rsid w:val="002C2FEA"/>
    <w:rsid w:val="002C3C0D"/>
    <w:rsid w:val="002C49B7"/>
    <w:rsid w:val="002C4A7B"/>
    <w:rsid w:val="002C4A92"/>
    <w:rsid w:val="002C5047"/>
    <w:rsid w:val="002C6364"/>
    <w:rsid w:val="002C6BB3"/>
    <w:rsid w:val="002C7322"/>
    <w:rsid w:val="002C738B"/>
    <w:rsid w:val="002C7BAE"/>
    <w:rsid w:val="002C7D5D"/>
    <w:rsid w:val="002D04EB"/>
    <w:rsid w:val="002D08C5"/>
    <w:rsid w:val="002D0A2F"/>
    <w:rsid w:val="002D113C"/>
    <w:rsid w:val="002D115B"/>
    <w:rsid w:val="002D214B"/>
    <w:rsid w:val="002D251C"/>
    <w:rsid w:val="002D25F2"/>
    <w:rsid w:val="002D2BE0"/>
    <w:rsid w:val="002D2DAA"/>
    <w:rsid w:val="002D3257"/>
    <w:rsid w:val="002D3709"/>
    <w:rsid w:val="002D438B"/>
    <w:rsid w:val="002D43B0"/>
    <w:rsid w:val="002D4C3B"/>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A6C"/>
    <w:rsid w:val="002E3F44"/>
    <w:rsid w:val="002E43BC"/>
    <w:rsid w:val="002E4B35"/>
    <w:rsid w:val="002E4E30"/>
    <w:rsid w:val="002E4EC9"/>
    <w:rsid w:val="002E5381"/>
    <w:rsid w:val="002E6138"/>
    <w:rsid w:val="002E638E"/>
    <w:rsid w:val="002E6D73"/>
    <w:rsid w:val="002F0522"/>
    <w:rsid w:val="002F0888"/>
    <w:rsid w:val="002F12B0"/>
    <w:rsid w:val="002F138F"/>
    <w:rsid w:val="002F1708"/>
    <w:rsid w:val="002F170D"/>
    <w:rsid w:val="002F1C41"/>
    <w:rsid w:val="002F204E"/>
    <w:rsid w:val="002F2748"/>
    <w:rsid w:val="002F2A58"/>
    <w:rsid w:val="002F4251"/>
    <w:rsid w:val="002F44FD"/>
    <w:rsid w:val="002F45B7"/>
    <w:rsid w:val="002F4E2E"/>
    <w:rsid w:val="002F51A9"/>
    <w:rsid w:val="002F5239"/>
    <w:rsid w:val="002F5A5C"/>
    <w:rsid w:val="002F5BCE"/>
    <w:rsid w:val="002F6150"/>
    <w:rsid w:val="002F6B54"/>
    <w:rsid w:val="002F6BD4"/>
    <w:rsid w:val="002F7309"/>
    <w:rsid w:val="002F7FA0"/>
    <w:rsid w:val="003015D1"/>
    <w:rsid w:val="00301BC5"/>
    <w:rsid w:val="00301CF7"/>
    <w:rsid w:val="00302140"/>
    <w:rsid w:val="00302251"/>
    <w:rsid w:val="003025D5"/>
    <w:rsid w:val="003039CE"/>
    <w:rsid w:val="00303EA4"/>
    <w:rsid w:val="003041A1"/>
    <w:rsid w:val="003044A4"/>
    <w:rsid w:val="00304596"/>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19C5"/>
    <w:rsid w:val="00312003"/>
    <w:rsid w:val="0031278A"/>
    <w:rsid w:val="003127D3"/>
    <w:rsid w:val="00312A5C"/>
    <w:rsid w:val="00312BE6"/>
    <w:rsid w:val="00312DD0"/>
    <w:rsid w:val="00312E53"/>
    <w:rsid w:val="00312ECD"/>
    <w:rsid w:val="0031472B"/>
    <w:rsid w:val="0031492F"/>
    <w:rsid w:val="003149F2"/>
    <w:rsid w:val="00314DE3"/>
    <w:rsid w:val="00314F29"/>
    <w:rsid w:val="0031501D"/>
    <w:rsid w:val="0031523A"/>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26FF0"/>
    <w:rsid w:val="00330715"/>
    <w:rsid w:val="00331124"/>
    <w:rsid w:val="0033130E"/>
    <w:rsid w:val="003314D2"/>
    <w:rsid w:val="00331719"/>
    <w:rsid w:val="00332BFD"/>
    <w:rsid w:val="00332F43"/>
    <w:rsid w:val="003340F9"/>
    <w:rsid w:val="003348A2"/>
    <w:rsid w:val="003349FF"/>
    <w:rsid w:val="00334CBA"/>
    <w:rsid w:val="00335C41"/>
    <w:rsid w:val="003360EB"/>
    <w:rsid w:val="0033613A"/>
    <w:rsid w:val="003365D4"/>
    <w:rsid w:val="00336F3E"/>
    <w:rsid w:val="0033765D"/>
    <w:rsid w:val="00341856"/>
    <w:rsid w:val="00341BC4"/>
    <w:rsid w:val="0034235C"/>
    <w:rsid w:val="00342566"/>
    <w:rsid w:val="003428A7"/>
    <w:rsid w:val="0034295A"/>
    <w:rsid w:val="00343C51"/>
    <w:rsid w:val="003447DF"/>
    <w:rsid w:val="003448A3"/>
    <w:rsid w:val="00345381"/>
    <w:rsid w:val="00345528"/>
    <w:rsid w:val="00345612"/>
    <w:rsid w:val="003456BD"/>
    <w:rsid w:val="00345966"/>
    <w:rsid w:val="00345AA0"/>
    <w:rsid w:val="00345D05"/>
    <w:rsid w:val="00346591"/>
    <w:rsid w:val="00346A61"/>
    <w:rsid w:val="00346AF7"/>
    <w:rsid w:val="00347949"/>
    <w:rsid w:val="00347D8E"/>
    <w:rsid w:val="00350380"/>
    <w:rsid w:val="00350397"/>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B3"/>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688"/>
    <w:rsid w:val="003638BF"/>
    <w:rsid w:val="0036394D"/>
    <w:rsid w:val="00363959"/>
    <w:rsid w:val="0036398F"/>
    <w:rsid w:val="003639D6"/>
    <w:rsid w:val="00363F87"/>
    <w:rsid w:val="0036411B"/>
    <w:rsid w:val="0036420A"/>
    <w:rsid w:val="003645E7"/>
    <w:rsid w:val="00364EB8"/>
    <w:rsid w:val="003653EA"/>
    <w:rsid w:val="00365427"/>
    <w:rsid w:val="00365A89"/>
    <w:rsid w:val="00366B91"/>
    <w:rsid w:val="00367341"/>
    <w:rsid w:val="00367B43"/>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77F71"/>
    <w:rsid w:val="0038030B"/>
    <w:rsid w:val="003805C4"/>
    <w:rsid w:val="00380B7E"/>
    <w:rsid w:val="0038103F"/>
    <w:rsid w:val="00381311"/>
    <w:rsid w:val="00381AF4"/>
    <w:rsid w:val="00381B8B"/>
    <w:rsid w:val="0038203A"/>
    <w:rsid w:val="00382947"/>
    <w:rsid w:val="003841B7"/>
    <w:rsid w:val="003843C5"/>
    <w:rsid w:val="0038494B"/>
    <w:rsid w:val="00384C15"/>
    <w:rsid w:val="00384DB9"/>
    <w:rsid w:val="003851FD"/>
    <w:rsid w:val="003857C9"/>
    <w:rsid w:val="00385900"/>
    <w:rsid w:val="00385C1F"/>
    <w:rsid w:val="00385F72"/>
    <w:rsid w:val="0038662A"/>
    <w:rsid w:val="003868DD"/>
    <w:rsid w:val="003869FA"/>
    <w:rsid w:val="00386EDA"/>
    <w:rsid w:val="003871F8"/>
    <w:rsid w:val="0038747E"/>
    <w:rsid w:val="00387AB3"/>
    <w:rsid w:val="003900B9"/>
    <w:rsid w:val="003910F1"/>
    <w:rsid w:val="00391D13"/>
    <w:rsid w:val="003925C1"/>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00F"/>
    <w:rsid w:val="003A548F"/>
    <w:rsid w:val="003A5752"/>
    <w:rsid w:val="003A716E"/>
    <w:rsid w:val="003A72DF"/>
    <w:rsid w:val="003A7418"/>
    <w:rsid w:val="003A7491"/>
    <w:rsid w:val="003A75D9"/>
    <w:rsid w:val="003A78D4"/>
    <w:rsid w:val="003B066A"/>
    <w:rsid w:val="003B1123"/>
    <w:rsid w:val="003B1B42"/>
    <w:rsid w:val="003B37D9"/>
    <w:rsid w:val="003B3B1B"/>
    <w:rsid w:val="003B3E21"/>
    <w:rsid w:val="003B3FC2"/>
    <w:rsid w:val="003B460B"/>
    <w:rsid w:val="003B4761"/>
    <w:rsid w:val="003B5180"/>
    <w:rsid w:val="003B577A"/>
    <w:rsid w:val="003B5E0B"/>
    <w:rsid w:val="003B602D"/>
    <w:rsid w:val="003B618E"/>
    <w:rsid w:val="003B62D3"/>
    <w:rsid w:val="003B694F"/>
    <w:rsid w:val="003B69F1"/>
    <w:rsid w:val="003B6F86"/>
    <w:rsid w:val="003B7685"/>
    <w:rsid w:val="003B7D67"/>
    <w:rsid w:val="003C02CB"/>
    <w:rsid w:val="003C14B4"/>
    <w:rsid w:val="003C2005"/>
    <w:rsid w:val="003C262D"/>
    <w:rsid w:val="003C2832"/>
    <w:rsid w:val="003C316C"/>
    <w:rsid w:val="003C35EA"/>
    <w:rsid w:val="003C3A01"/>
    <w:rsid w:val="003C3DE6"/>
    <w:rsid w:val="003C4975"/>
    <w:rsid w:val="003C4BC6"/>
    <w:rsid w:val="003C4F7E"/>
    <w:rsid w:val="003C64AA"/>
    <w:rsid w:val="003C66C7"/>
    <w:rsid w:val="003C66F7"/>
    <w:rsid w:val="003C68AF"/>
    <w:rsid w:val="003C6DEE"/>
    <w:rsid w:val="003C6F21"/>
    <w:rsid w:val="003C6FFC"/>
    <w:rsid w:val="003C7705"/>
    <w:rsid w:val="003C7AF3"/>
    <w:rsid w:val="003C7E6D"/>
    <w:rsid w:val="003D0550"/>
    <w:rsid w:val="003D080F"/>
    <w:rsid w:val="003D0828"/>
    <w:rsid w:val="003D0F6A"/>
    <w:rsid w:val="003D1235"/>
    <w:rsid w:val="003D21DD"/>
    <w:rsid w:val="003D2742"/>
    <w:rsid w:val="003D2845"/>
    <w:rsid w:val="003D2A0A"/>
    <w:rsid w:val="003D2F5E"/>
    <w:rsid w:val="003D2F7A"/>
    <w:rsid w:val="003D3E2E"/>
    <w:rsid w:val="003D43A3"/>
    <w:rsid w:val="003D450B"/>
    <w:rsid w:val="003D50D0"/>
    <w:rsid w:val="003D5C5B"/>
    <w:rsid w:val="003D5ED5"/>
    <w:rsid w:val="003D5FE2"/>
    <w:rsid w:val="003D654D"/>
    <w:rsid w:val="003D65C8"/>
    <w:rsid w:val="003D77E9"/>
    <w:rsid w:val="003D7D62"/>
    <w:rsid w:val="003D7EEC"/>
    <w:rsid w:val="003E0006"/>
    <w:rsid w:val="003E062E"/>
    <w:rsid w:val="003E2FB8"/>
    <w:rsid w:val="003E41E1"/>
    <w:rsid w:val="003E4AA6"/>
    <w:rsid w:val="003E4BC9"/>
    <w:rsid w:val="003E5323"/>
    <w:rsid w:val="003E5359"/>
    <w:rsid w:val="003E53DA"/>
    <w:rsid w:val="003E5457"/>
    <w:rsid w:val="003E55AA"/>
    <w:rsid w:val="003E6361"/>
    <w:rsid w:val="003E685F"/>
    <w:rsid w:val="003E72DA"/>
    <w:rsid w:val="003E7D64"/>
    <w:rsid w:val="003F0217"/>
    <w:rsid w:val="003F0488"/>
    <w:rsid w:val="003F0BAA"/>
    <w:rsid w:val="003F0CD2"/>
    <w:rsid w:val="003F0FD3"/>
    <w:rsid w:val="003F15ED"/>
    <w:rsid w:val="003F166C"/>
    <w:rsid w:val="003F1A2D"/>
    <w:rsid w:val="003F294E"/>
    <w:rsid w:val="003F30AA"/>
    <w:rsid w:val="003F3424"/>
    <w:rsid w:val="003F3746"/>
    <w:rsid w:val="003F3756"/>
    <w:rsid w:val="003F3AA3"/>
    <w:rsid w:val="003F4D8D"/>
    <w:rsid w:val="003F4D95"/>
    <w:rsid w:val="003F57F6"/>
    <w:rsid w:val="003F5880"/>
    <w:rsid w:val="003F640E"/>
    <w:rsid w:val="003F69E6"/>
    <w:rsid w:val="003F784A"/>
    <w:rsid w:val="003F7A47"/>
    <w:rsid w:val="003F7D61"/>
    <w:rsid w:val="00400051"/>
    <w:rsid w:val="00400AA6"/>
    <w:rsid w:val="00400B09"/>
    <w:rsid w:val="00400CAD"/>
    <w:rsid w:val="00400D04"/>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181B"/>
    <w:rsid w:val="0041207B"/>
    <w:rsid w:val="00412149"/>
    <w:rsid w:val="00412920"/>
    <w:rsid w:val="00412BAE"/>
    <w:rsid w:val="00412BD5"/>
    <w:rsid w:val="00412C9B"/>
    <w:rsid w:val="00412E27"/>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14A"/>
    <w:rsid w:val="004205DB"/>
    <w:rsid w:val="00420CE4"/>
    <w:rsid w:val="004212CA"/>
    <w:rsid w:val="004214F7"/>
    <w:rsid w:val="00421C84"/>
    <w:rsid w:val="0042259B"/>
    <w:rsid w:val="00423A74"/>
    <w:rsid w:val="00423F12"/>
    <w:rsid w:val="004240A3"/>
    <w:rsid w:val="00424FC6"/>
    <w:rsid w:val="0042546B"/>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538"/>
    <w:rsid w:val="0043496F"/>
    <w:rsid w:val="00434D87"/>
    <w:rsid w:val="00435884"/>
    <w:rsid w:val="00435CC0"/>
    <w:rsid w:val="00435DF0"/>
    <w:rsid w:val="004365DD"/>
    <w:rsid w:val="00437040"/>
    <w:rsid w:val="004376F2"/>
    <w:rsid w:val="00437D85"/>
    <w:rsid w:val="004407AF"/>
    <w:rsid w:val="00440BDA"/>
    <w:rsid w:val="00440F9B"/>
    <w:rsid w:val="004419B0"/>
    <w:rsid w:val="0044228F"/>
    <w:rsid w:val="004428AB"/>
    <w:rsid w:val="00442DE2"/>
    <w:rsid w:val="00442FE3"/>
    <w:rsid w:val="004430B9"/>
    <w:rsid w:val="004430D5"/>
    <w:rsid w:val="004434ED"/>
    <w:rsid w:val="004435EA"/>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1CBA"/>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1CC7"/>
    <w:rsid w:val="0046201C"/>
    <w:rsid w:val="004624EA"/>
    <w:rsid w:val="004627DC"/>
    <w:rsid w:val="00463744"/>
    <w:rsid w:val="00463DC9"/>
    <w:rsid w:val="00464697"/>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34A"/>
    <w:rsid w:val="00481C7E"/>
    <w:rsid w:val="00481CF6"/>
    <w:rsid w:val="0048270B"/>
    <w:rsid w:val="0048281F"/>
    <w:rsid w:val="00483061"/>
    <w:rsid w:val="004832F1"/>
    <w:rsid w:val="00483439"/>
    <w:rsid w:val="004834E3"/>
    <w:rsid w:val="00483CE1"/>
    <w:rsid w:val="00484551"/>
    <w:rsid w:val="004847EC"/>
    <w:rsid w:val="00484E7E"/>
    <w:rsid w:val="0048509D"/>
    <w:rsid w:val="00485833"/>
    <w:rsid w:val="00485BF9"/>
    <w:rsid w:val="00487677"/>
    <w:rsid w:val="0048794C"/>
    <w:rsid w:val="00487E90"/>
    <w:rsid w:val="00490A45"/>
    <w:rsid w:val="00490BC4"/>
    <w:rsid w:val="00490FFA"/>
    <w:rsid w:val="004912EB"/>
    <w:rsid w:val="00491521"/>
    <w:rsid w:val="00491A80"/>
    <w:rsid w:val="004923CD"/>
    <w:rsid w:val="00492518"/>
    <w:rsid w:val="00492B05"/>
    <w:rsid w:val="00492C5A"/>
    <w:rsid w:val="00493043"/>
    <w:rsid w:val="004932EC"/>
    <w:rsid w:val="00493899"/>
    <w:rsid w:val="00493EF8"/>
    <w:rsid w:val="00494004"/>
    <w:rsid w:val="004948A6"/>
    <w:rsid w:val="00494B70"/>
    <w:rsid w:val="00495405"/>
    <w:rsid w:val="00495C20"/>
    <w:rsid w:val="0049602A"/>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7D4"/>
    <w:rsid w:val="004A3A2D"/>
    <w:rsid w:val="004A3EAD"/>
    <w:rsid w:val="004A4936"/>
    <w:rsid w:val="004A4963"/>
    <w:rsid w:val="004A61A1"/>
    <w:rsid w:val="004A6384"/>
    <w:rsid w:val="004A69BB"/>
    <w:rsid w:val="004A6ED1"/>
    <w:rsid w:val="004A7805"/>
    <w:rsid w:val="004A7C5C"/>
    <w:rsid w:val="004B0461"/>
    <w:rsid w:val="004B047D"/>
    <w:rsid w:val="004B049C"/>
    <w:rsid w:val="004B08D6"/>
    <w:rsid w:val="004B0A44"/>
    <w:rsid w:val="004B1066"/>
    <w:rsid w:val="004B126F"/>
    <w:rsid w:val="004B1528"/>
    <w:rsid w:val="004B17E9"/>
    <w:rsid w:val="004B189E"/>
    <w:rsid w:val="004B19A2"/>
    <w:rsid w:val="004B2D20"/>
    <w:rsid w:val="004B3303"/>
    <w:rsid w:val="004B3900"/>
    <w:rsid w:val="004B3985"/>
    <w:rsid w:val="004B44F2"/>
    <w:rsid w:val="004B4964"/>
    <w:rsid w:val="004B4994"/>
    <w:rsid w:val="004B4C14"/>
    <w:rsid w:val="004B4EBF"/>
    <w:rsid w:val="004B4FD9"/>
    <w:rsid w:val="004B51BA"/>
    <w:rsid w:val="004B5233"/>
    <w:rsid w:val="004B5CE3"/>
    <w:rsid w:val="004B674B"/>
    <w:rsid w:val="004B7D4A"/>
    <w:rsid w:val="004C0030"/>
    <w:rsid w:val="004C04EC"/>
    <w:rsid w:val="004C0C27"/>
    <w:rsid w:val="004C0F62"/>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5884"/>
    <w:rsid w:val="004D62AD"/>
    <w:rsid w:val="004D6471"/>
    <w:rsid w:val="004D64B2"/>
    <w:rsid w:val="004D66F5"/>
    <w:rsid w:val="004D6A98"/>
    <w:rsid w:val="004D7DB8"/>
    <w:rsid w:val="004D7ED3"/>
    <w:rsid w:val="004E107A"/>
    <w:rsid w:val="004E1711"/>
    <w:rsid w:val="004E1E2F"/>
    <w:rsid w:val="004E2C0F"/>
    <w:rsid w:val="004E2DA9"/>
    <w:rsid w:val="004E3381"/>
    <w:rsid w:val="004E3F6E"/>
    <w:rsid w:val="004E3F8D"/>
    <w:rsid w:val="004E4170"/>
    <w:rsid w:val="004E4BB7"/>
    <w:rsid w:val="004E4DB4"/>
    <w:rsid w:val="004E559A"/>
    <w:rsid w:val="004E563B"/>
    <w:rsid w:val="004E691A"/>
    <w:rsid w:val="004E6BF9"/>
    <w:rsid w:val="004E6C13"/>
    <w:rsid w:val="004F0314"/>
    <w:rsid w:val="004F03B4"/>
    <w:rsid w:val="004F09AC"/>
    <w:rsid w:val="004F0EDE"/>
    <w:rsid w:val="004F0FBB"/>
    <w:rsid w:val="004F130A"/>
    <w:rsid w:val="004F27F0"/>
    <w:rsid w:val="004F3146"/>
    <w:rsid w:val="004F34CA"/>
    <w:rsid w:val="004F3D5F"/>
    <w:rsid w:val="004F41D3"/>
    <w:rsid w:val="004F4260"/>
    <w:rsid w:val="004F435F"/>
    <w:rsid w:val="004F476B"/>
    <w:rsid w:val="004F4773"/>
    <w:rsid w:val="004F5B2E"/>
    <w:rsid w:val="004F5F60"/>
    <w:rsid w:val="004F5FB7"/>
    <w:rsid w:val="004F6507"/>
    <w:rsid w:val="004F6689"/>
    <w:rsid w:val="004F74B5"/>
    <w:rsid w:val="004F7646"/>
    <w:rsid w:val="00501101"/>
    <w:rsid w:val="00501B41"/>
    <w:rsid w:val="00501C74"/>
    <w:rsid w:val="00501E6E"/>
    <w:rsid w:val="00502CC9"/>
    <w:rsid w:val="00502D69"/>
    <w:rsid w:val="005038A0"/>
    <w:rsid w:val="005046D2"/>
    <w:rsid w:val="005046F0"/>
    <w:rsid w:val="00504731"/>
    <w:rsid w:val="00504778"/>
    <w:rsid w:val="00504D8E"/>
    <w:rsid w:val="005053F1"/>
    <w:rsid w:val="00505429"/>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1B3"/>
    <w:rsid w:val="00514378"/>
    <w:rsid w:val="005149E8"/>
    <w:rsid w:val="00514AD2"/>
    <w:rsid w:val="00514F73"/>
    <w:rsid w:val="005152F8"/>
    <w:rsid w:val="005164EC"/>
    <w:rsid w:val="005167F5"/>
    <w:rsid w:val="00516D27"/>
    <w:rsid w:val="005201F4"/>
    <w:rsid w:val="00520A00"/>
    <w:rsid w:val="00520BFC"/>
    <w:rsid w:val="00520E2E"/>
    <w:rsid w:val="00521C91"/>
    <w:rsid w:val="00522A07"/>
    <w:rsid w:val="00522B1F"/>
    <w:rsid w:val="00523402"/>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5BF2"/>
    <w:rsid w:val="00536657"/>
    <w:rsid w:val="005368F7"/>
    <w:rsid w:val="00536BB0"/>
    <w:rsid w:val="00536F5A"/>
    <w:rsid w:val="005374BA"/>
    <w:rsid w:val="005376D1"/>
    <w:rsid w:val="00537C4E"/>
    <w:rsid w:val="00537C64"/>
    <w:rsid w:val="005403A2"/>
    <w:rsid w:val="005403B8"/>
    <w:rsid w:val="0054175E"/>
    <w:rsid w:val="00541FB1"/>
    <w:rsid w:val="00543001"/>
    <w:rsid w:val="005432D1"/>
    <w:rsid w:val="005435EF"/>
    <w:rsid w:val="00543F78"/>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6B66"/>
    <w:rsid w:val="00557FE0"/>
    <w:rsid w:val="00560F69"/>
    <w:rsid w:val="0056105D"/>
    <w:rsid w:val="005612CF"/>
    <w:rsid w:val="00561F74"/>
    <w:rsid w:val="0056241E"/>
    <w:rsid w:val="00562CE9"/>
    <w:rsid w:val="005630C8"/>
    <w:rsid w:val="00563B4A"/>
    <w:rsid w:val="00563E8D"/>
    <w:rsid w:val="00564C46"/>
    <w:rsid w:val="00565CD5"/>
    <w:rsid w:val="00565F3E"/>
    <w:rsid w:val="005670B7"/>
    <w:rsid w:val="00567EF6"/>
    <w:rsid w:val="0057047A"/>
    <w:rsid w:val="00570643"/>
    <w:rsid w:val="00571098"/>
    <w:rsid w:val="005713A5"/>
    <w:rsid w:val="005731F2"/>
    <w:rsid w:val="0057397E"/>
    <w:rsid w:val="00573C34"/>
    <w:rsid w:val="0057592F"/>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86EDF"/>
    <w:rsid w:val="00590616"/>
    <w:rsid w:val="00590C3F"/>
    <w:rsid w:val="0059157C"/>
    <w:rsid w:val="00591E00"/>
    <w:rsid w:val="00592B1F"/>
    <w:rsid w:val="00592D8E"/>
    <w:rsid w:val="0059314E"/>
    <w:rsid w:val="00593661"/>
    <w:rsid w:val="00593DA0"/>
    <w:rsid w:val="00593E32"/>
    <w:rsid w:val="005949B7"/>
    <w:rsid w:val="00595182"/>
    <w:rsid w:val="005953A5"/>
    <w:rsid w:val="00595647"/>
    <w:rsid w:val="00596106"/>
    <w:rsid w:val="005976DD"/>
    <w:rsid w:val="005978A9"/>
    <w:rsid w:val="00597E8F"/>
    <w:rsid w:val="005A19AA"/>
    <w:rsid w:val="005A19CF"/>
    <w:rsid w:val="005A1CB8"/>
    <w:rsid w:val="005A1DCD"/>
    <w:rsid w:val="005A330E"/>
    <w:rsid w:val="005A3B0B"/>
    <w:rsid w:val="005A3D49"/>
    <w:rsid w:val="005A5328"/>
    <w:rsid w:val="005A574E"/>
    <w:rsid w:val="005A58CB"/>
    <w:rsid w:val="005A5A1C"/>
    <w:rsid w:val="005A5E65"/>
    <w:rsid w:val="005A5FEE"/>
    <w:rsid w:val="005A62AC"/>
    <w:rsid w:val="005A6614"/>
    <w:rsid w:val="005A6617"/>
    <w:rsid w:val="005A6F9E"/>
    <w:rsid w:val="005A78CB"/>
    <w:rsid w:val="005B00AF"/>
    <w:rsid w:val="005B0971"/>
    <w:rsid w:val="005B1533"/>
    <w:rsid w:val="005B1FB4"/>
    <w:rsid w:val="005B285E"/>
    <w:rsid w:val="005B3A8E"/>
    <w:rsid w:val="005B3F6A"/>
    <w:rsid w:val="005B405C"/>
    <w:rsid w:val="005B4C3C"/>
    <w:rsid w:val="005B5050"/>
    <w:rsid w:val="005B5F4E"/>
    <w:rsid w:val="005B6202"/>
    <w:rsid w:val="005B682D"/>
    <w:rsid w:val="005B6DF4"/>
    <w:rsid w:val="005B7038"/>
    <w:rsid w:val="005C0570"/>
    <w:rsid w:val="005C0A58"/>
    <w:rsid w:val="005C0C08"/>
    <w:rsid w:val="005C0EB6"/>
    <w:rsid w:val="005C126E"/>
    <w:rsid w:val="005C190A"/>
    <w:rsid w:val="005C1B5C"/>
    <w:rsid w:val="005C1C74"/>
    <w:rsid w:val="005C223C"/>
    <w:rsid w:val="005C2371"/>
    <w:rsid w:val="005C2818"/>
    <w:rsid w:val="005C340B"/>
    <w:rsid w:val="005C3B93"/>
    <w:rsid w:val="005C3BE4"/>
    <w:rsid w:val="005C3F7B"/>
    <w:rsid w:val="005C4BC4"/>
    <w:rsid w:val="005C4CCF"/>
    <w:rsid w:val="005C5449"/>
    <w:rsid w:val="005C6123"/>
    <w:rsid w:val="005C693C"/>
    <w:rsid w:val="005C6965"/>
    <w:rsid w:val="005C7463"/>
    <w:rsid w:val="005C775B"/>
    <w:rsid w:val="005C7A2D"/>
    <w:rsid w:val="005C7DA2"/>
    <w:rsid w:val="005C7ED2"/>
    <w:rsid w:val="005D0354"/>
    <w:rsid w:val="005D0972"/>
    <w:rsid w:val="005D17B5"/>
    <w:rsid w:val="005D1830"/>
    <w:rsid w:val="005D1FF8"/>
    <w:rsid w:val="005D25FF"/>
    <w:rsid w:val="005D3BD0"/>
    <w:rsid w:val="005D3E60"/>
    <w:rsid w:val="005D4116"/>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1E76"/>
    <w:rsid w:val="005E251D"/>
    <w:rsid w:val="005E2AAC"/>
    <w:rsid w:val="005E2C84"/>
    <w:rsid w:val="005E2DAE"/>
    <w:rsid w:val="005E3CD1"/>
    <w:rsid w:val="005E3D2A"/>
    <w:rsid w:val="005E3FD2"/>
    <w:rsid w:val="005E4C3D"/>
    <w:rsid w:val="005E5BC9"/>
    <w:rsid w:val="005E5C27"/>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56F"/>
    <w:rsid w:val="005F260F"/>
    <w:rsid w:val="005F278B"/>
    <w:rsid w:val="005F2D33"/>
    <w:rsid w:val="005F2E1A"/>
    <w:rsid w:val="005F301D"/>
    <w:rsid w:val="005F334F"/>
    <w:rsid w:val="005F39CB"/>
    <w:rsid w:val="005F3A88"/>
    <w:rsid w:val="005F3D55"/>
    <w:rsid w:val="005F46B6"/>
    <w:rsid w:val="005F473D"/>
    <w:rsid w:val="005F5A65"/>
    <w:rsid w:val="005F5CED"/>
    <w:rsid w:val="005F5F66"/>
    <w:rsid w:val="005F60F1"/>
    <w:rsid w:val="005F7694"/>
    <w:rsid w:val="00600079"/>
    <w:rsid w:val="00601B84"/>
    <w:rsid w:val="00602074"/>
    <w:rsid w:val="00602BA4"/>
    <w:rsid w:val="00602C85"/>
    <w:rsid w:val="006030E4"/>
    <w:rsid w:val="006031BE"/>
    <w:rsid w:val="00603628"/>
    <w:rsid w:val="006036DE"/>
    <w:rsid w:val="00603F69"/>
    <w:rsid w:val="00604140"/>
    <w:rsid w:val="00604DB3"/>
    <w:rsid w:val="0060655F"/>
    <w:rsid w:val="0060686F"/>
    <w:rsid w:val="00606F37"/>
    <w:rsid w:val="00607730"/>
    <w:rsid w:val="00610EEA"/>
    <w:rsid w:val="00611B8E"/>
    <w:rsid w:val="00611ECA"/>
    <w:rsid w:val="00611FB8"/>
    <w:rsid w:val="006122CE"/>
    <w:rsid w:val="00612A81"/>
    <w:rsid w:val="00612D62"/>
    <w:rsid w:val="006134E3"/>
    <w:rsid w:val="00613C31"/>
    <w:rsid w:val="006140D3"/>
    <w:rsid w:val="0061555F"/>
    <w:rsid w:val="006156B1"/>
    <w:rsid w:val="00615854"/>
    <w:rsid w:val="00615BBB"/>
    <w:rsid w:val="006160E5"/>
    <w:rsid w:val="00617049"/>
    <w:rsid w:val="006172C8"/>
    <w:rsid w:val="0061738C"/>
    <w:rsid w:val="006178D4"/>
    <w:rsid w:val="00621022"/>
    <w:rsid w:val="00621894"/>
    <w:rsid w:val="00621C00"/>
    <w:rsid w:val="00621D37"/>
    <w:rsid w:val="00622919"/>
    <w:rsid w:val="00623428"/>
    <w:rsid w:val="00624077"/>
    <w:rsid w:val="006240D5"/>
    <w:rsid w:val="006247B9"/>
    <w:rsid w:val="00624BB3"/>
    <w:rsid w:val="00624EC2"/>
    <w:rsid w:val="00626091"/>
    <w:rsid w:val="006261A8"/>
    <w:rsid w:val="006262AE"/>
    <w:rsid w:val="00626FE2"/>
    <w:rsid w:val="00627714"/>
    <w:rsid w:val="00627FEA"/>
    <w:rsid w:val="006310CC"/>
    <w:rsid w:val="006315D3"/>
    <w:rsid w:val="00631703"/>
    <w:rsid w:val="00632870"/>
    <w:rsid w:val="00632A4F"/>
    <w:rsid w:val="00632D33"/>
    <w:rsid w:val="00632DE6"/>
    <w:rsid w:val="006330B4"/>
    <w:rsid w:val="006332C8"/>
    <w:rsid w:val="00633E46"/>
    <w:rsid w:val="0063431E"/>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58F"/>
    <w:rsid w:val="006426F3"/>
    <w:rsid w:val="00642EEA"/>
    <w:rsid w:val="006433A8"/>
    <w:rsid w:val="00643F35"/>
    <w:rsid w:val="00644492"/>
    <w:rsid w:val="00644534"/>
    <w:rsid w:val="00644606"/>
    <w:rsid w:val="00644963"/>
    <w:rsid w:val="00644F47"/>
    <w:rsid w:val="0064585E"/>
    <w:rsid w:val="00645A9B"/>
    <w:rsid w:val="00646017"/>
    <w:rsid w:val="006468EB"/>
    <w:rsid w:val="00646953"/>
    <w:rsid w:val="0064710E"/>
    <w:rsid w:val="00647401"/>
    <w:rsid w:val="0064749B"/>
    <w:rsid w:val="006474AF"/>
    <w:rsid w:val="00647642"/>
    <w:rsid w:val="006506DB"/>
    <w:rsid w:val="00650F96"/>
    <w:rsid w:val="006511D7"/>
    <w:rsid w:val="006530C1"/>
    <w:rsid w:val="006533B3"/>
    <w:rsid w:val="006535F2"/>
    <w:rsid w:val="0065365F"/>
    <w:rsid w:val="0065366E"/>
    <w:rsid w:val="006540EF"/>
    <w:rsid w:val="006541CF"/>
    <w:rsid w:val="00654342"/>
    <w:rsid w:val="00655164"/>
    <w:rsid w:val="00655C80"/>
    <w:rsid w:val="00655C87"/>
    <w:rsid w:val="00656332"/>
    <w:rsid w:val="0065684B"/>
    <w:rsid w:val="00657143"/>
    <w:rsid w:val="0065721D"/>
    <w:rsid w:val="0065727C"/>
    <w:rsid w:val="006578DE"/>
    <w:rsid w:val="00657EBA"/>
    <w:rsid w:val="00660727"/>
    <w:rsid w:val="00660956"/>
    <w:rsid w:val="00660D91"/>
    <w:rsid w:val="00660F38"/>
    <w:rsid w:val="00661418"/>
    <w:rsid w:val="00661666"/>
    <w:rsid w:val="00661FBB"/>
    <w:rsid w:val="006623CB"/>
    <w:rsid w:val="006631DD"/>
    <w:rsid w:val="00663353"/>
    <w:rsid w:val="006634C3"/>
    <w:rsid w:val="006637A2"/>
    <w:rsid w:val="00663CFC"/>
    <w:rsid w:val="00664793"/>
    <w:rsid w:val="006647B0"/>
    <w:rsid w:val="00664B4F"/>
    <w:rsid w:val="00665753"/>
    <w:rsid w:val="006659E8"/>
    <w:rsid w:val="00665C78"/>
    <w:rsid w:val="00665E2B"/>
    <w:rsid w:val="006662AE"/>
    <w:rsid w:val="006662D7"/>
    <w:rsid w:val="00666545"/>
    <w:rsid w:val="0066699E"/>
    <w:rsid w:val="00666FD8"/>
    <w:rsid w:val="00667D4F"/>
    <w:rsid w:val="00667E26"/>
    <w:rsid w:val="0067000C"/>
    <w:rsid w:val="006706FE"/>
    <w:rsid w:val="006707F9"/>
    <w:rsid w:val="00670DA2"/>
    <w:rsid w:val="00671168"/>
    <w:rsid w:val="006720C9"/>
    <w:rsid w:val="0067291E"/>
    <w:rsid w:val="00672DDE"/>
    <w:rsid w:val="00672FF4"/>
    <w:rsid w:val="00673AEA"/>
    <w:rsid w:val="00673C82"/>
    <w:rsid w:val="006745B2"/>
    <w:rsid w:val="006745DB"/>
    <w:rsid w:val="006746FD"/>
    <w:rsid w:val="00674892"/>
    <w:rsid w:val="00675D90"/>
    <w:rsid w:val="00676ADC"/>
    <w:rsid w:val="00676BE6"/>
    <w:rsid w:val="00677385"/>
    <w:rsid w:val="00677646"/>
    <w:rsid w:val="00677CF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975"/>
    <w:rsid w:val="00690D8F"/>
    <w:rsid w:val="006911EE"/>
    <w:rsid w:val="00692143"/>
    <w:rsid w:val="00692680"/>
    <w:rsid w:val="00692A17"/>
    <w:rsid w:val="00692A27"/>
    <w:rsid w:val="00692C73"/>
    <w:rsid w:val="0069308C"/>
    <w:rsid w:val="00693CFE"/>
    <w:rsid w:val="00693DEB"/>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16"/>
    <w:rsid w:val="006B38DD"/>
    <w:rsid w:val="006B4161"/>
    <w:rsid w:val="006B4C12"/>
    <w:rsid w:val="006B4CB6"/>
    <w:rsid w:val="006B529D"/>
    <w:rsid w:val="006B5383"/>
    <w:rsid w:val="006B57D4"/>
    <w:rsid w:val="006B6873"/>
    <w:rsid w:val="006B6FF4"/>
    <w:rsid w:val="006B781F"/>
    <w:rsid w:val="006B7E04"/>
    <w:rsid w:val="006C02CE"/>
    <w:rsid w:val="006C07B3"/>
    <w:rsid w:val="006C11D9"/>
    <w:rsid w:val="006C16AC"/>
    <w:rsid w:val="006C1FE8"/>
    <w:rsid w:val="006C23F0"/>
    <w:rsid w:val="006C30ED"/>
    <w:rsid w:val="006C3192"/>
    <w:rsid w:val="006C3B9A"/>
    <w:rsid w:val="006C3C64"/>
    <w:rsid w:val="006C4647"/>
    <w:rsid w:val="006C46DE"/>
    <w:rsid w:val="006C4A87"/>
    <w:rsid w:val="006C510C"/>
    <w:rsid w:val="006C5746"/>
    <w:rsid w:val="006C6CE9"/>
    <w:rsid w:val="006C6DEE"/>
    <w:rsid w:val="006C73A9"/>
    <w:rsid w:val="006C78E3"/>
    <w:rsid w:val="006C7BAF"/>
    <w:rsid w:val="006D03FF"/>
    <w:rsid w:val="006D1565"/>
    <w:rsid w:val="006D16AB"/>
    <w:rsid w:val="006D16FE"/>
    <w:rsid w:val="006D198E"/>
    <w:rsid w:val="006D1F7A"/>
    <w:rsid w:val="006D227C"/>
    <w:rsid w:val="006D2858"/>
    <w:rsid w:val="006D29C7"/>
    <w:rsid w:val="006D2E7E"/>
    <w:rsid w:val="006D3410"/>
    <w:rsid w:val="006D3589"/>
    <w:rsid w:val="006D3EB0"/>
    <w:rsid w:val="006D447D"/>
    <w:rsid w:val="006D4F9E"/>
    <w:rsid w:val="006D5022"/>
    <w:rsid w:val="006D50BB"/>
    <w:rsid w:val="006D56C8"/>
    <w:rsid w:val="006D5FD8"/>
    <w:rsid w:val="006D605A"/>
    <w:rsid w:val="006D6103"/>
    <w:rsid w:val="006D6462"/>
    <w:rsid w:val="006D6B99"/>
    <w:rsid w:val="006D6F03"/>
    <w:rsid w:val="006D76C0"/>
    <w:rsid w:val="006E1889"/>
    <w:rsid w:val="006E1985"/>
    <w:rsid w:val="006E1B86"/>
    <w:rsid w:val="006E1DD6"/>
    <w:rsid w:val="006E27B6"/>
    <w:rsid w:val="006E2A1E"/>
    <w:rsid w:val="006E3054"/>
    <w:rsid w:val="006E33FC"/>
    <w:rsid w:val="006E3EF1"/>
    <w:rsid w:val="006E428C"/>
    <w:rsid w:val="006E44A8"/>
    <w:rsid w:val="006E4F6A"/>
    <w:rsid w:val="006E4F97"/>
    <w:rsid w:val="006E5226"/>
    <w:rsid w:val="006E6461"/>
    <w:rsid w:val="006E749E"/>
    <w:rsid w:val="006E7DAF"/>
    <w:rsid w:val="006F0201"/>
    <w:rsid w:val="006F02CE"/>
    <w:rsid w:val="006F1092"/>
    <w:rsid w:val="006F2B67"/>
    <w:rsid w:val="006F379A"/>
    <w:rsid w:val="006F3BCD"/>
    <w:rsid w:val="006F3EC5"/>
    <w:rsid w:val="006F4A38"/>
    <w:rsid w:val="006F4B2E"/>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24A3"/>
    <w:rsid w:val="00713069"/>
    <w:rsid w:val="00713965"/>
    <w:rsid w:val="0071528F"/>
    <w:rsid w:val="00715BE4"/>
    <w:rsid w:val="00715E75"/>
    <w:rsid w:val="007161A4"/>
    <w:rsid w:val="00716E37"/>
    <w:rsid w:val="007176DD"/>
    <w:rsid w:val="00720A03"/>
    <w:rsid w:val="00720A81"/>
    <w:rsid w:val="00720EDA"/>
    <w:rsid w:val="00721B01"/>
    <w:rsid w:val="00723213"/>
    <w:rsid w:val="00723C49"/>
    <w:rsid w:val="00724142"/>
    <w:rsid w:val="00724411"/>
    <w:rsid w:val="00724A09"/>
    <w:rsid w:val="00724AE1"/>
    <w:rsid w:val="00724E77"/>
    <w:rsid w:val="00724F6B"/>
    <w:rsid w:val="007250A4"/>
    <w:rsid w:val="00725612"/>
    <w:rsid w:val="00725E2A"/>
    <w:rsid w:val="0072650B"/>
    <w:rsid w:val="0072657C"/>
    <w:rsid w:val="00726697"/>
    <w:rsid w:val="00726E19"/>
    <w:rsid w:val="00727BF6"/>
    <w:rsid w:val="00730181"/>
    <w:rsid w:val="00730CC8"/>
    <w:rsid w:val="0073162D"/>
    <w:rsid w:val="00731680"/>
    <w:rsid w:val="0073197B"/>
    <w:rsid w:val="00732992"/>
    <w:rsid w:val="00732CD4"/>
    <w:rsid w:val="00732D42"/>
    <w:rsid w:val="007336A8"/>
    <w:rsid w:val="00733A52"/>
    <w:rsid w:val="0073442A"/>
    <w:rsid w:val="007346CA"/>
    <w:rsid w:val="0073529A"/>
    <w:rsid w:val="00735C54"/>
    <w:rsid w:val="00735CE1"/>
    <w:rsid w:val="00735F10"/>
    <w:rsid w:val="00737ED6"/>
    <w:rsid w:val="007409BD"/>
    <w:rsid w:val="00740E3A"/>
    <w:rsid w:val="00741512"/>
    <w:rsid w:val="00742C1C"/>
    <w:rsid w:val="00742FC9"/>
    <w:rsid w:val="00744D1C"/>
    <w:rsid w:val="00744DDD"/>
    <w:rsid w:val="00745263"/>
    <w:rsid w:val="00746248"/>
    <w:rsid w:val="007465DE"/>
    <w:rsid w:val="00746947"/>
    <w:rsid w:val="00746D2A"/>
    <w:rsid w:val="007474CC"/>
    <w:rsid w:val="00750CAB"/>
    <w:rsid w:val="0075102A"/>
    <w:rsid w:val="00751119"/>
    <w:rsid w:val="007517EF"/>
    <w:rsid w:val="00751E2F"/>
    <w:rsid w:val="007524B1"/>
    <w:rsid w:val="007525FC"/>
    <w:rsid w:val="00752B64"/>
    <w:rsid w:val="00752FA1"/>
    <w:rsid w:val="007531CE"/>
    <w:rsid w:val="007534E4"/>
    <w:rsid w:val="0075366B"/>
    <w:rsid w:val="0075458F"/>
    <w:rsid w:val="00755210"/>
    <w:rsid w:val="007552E5"/>
    <w:rsid w:val="00755B0C"/>
    <w:rsid w:val="00755D8A"/>
    <w:rsid w:val="0075611A"/>
    <w:rsid w:val="00756B6B"/>
    <w:rsid w:val="00757099"/>
    <w:rsid w:val="00757C6E"/>
    <w:rsid w:val="007625D3"/>
    <w:rsid w:val="00762E34"/>
    <w:rsid w:val="00763428"/>
    <w:rsid w:val="00763967"/>
    <w:rsid w:val="00763C88"/>
    <w:rsid w:val="00763E08"/>
    <w:rsid w:val="0076410F"/>
    <w:rsid w:val="007647E0"/>
    <w:rsid w:val="00764E87"/>
    <w:rsid w:val="00764F0D"/>
    <w:rsid w:val="00765152"/>
    <w:rsid w:val="00765654"/>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181"/>
    <w:rsid w:val="0078049F"/>
    <w:rsid w:val="007809ED"/>
    <w:rsid w:val="00781143"/>
    <w:rsid w:val="007816B2"/>
    <w:rsid w:val="0078192F"/>
    <w:rsid w:val="00782047"/>
    <w:rsid w:val="00782729"/>
    <w:rsid w:val="00782F4F"/>
    <w:rsid w:val="00783105"/>
    <w:rsid w:val="00783F83"/>
    <w:rsid w:val="0078488B"/>
    <w:rsid w:val="00784962"/>
    <w:rsid w:val="00784EF5"/>
    <w:rsid w:val="00784FC1"/>
    <w:rsid w:val="00785656"/>
    <w:rsid w:val="00785F25"/>
    <w:rsid w:val="00786B3B"/>
    <w:rsid w:val="00786F88"/>
    <w:rsid w:val="007878A8"/>
    <w:rsid w:val="00787A36"/>
    <w:rsid w:val="00787AB6"/>
    <w:rsid w:val="00787C2A"/>
    <w:rsid w:val="00787D87"/>
    <w:rsid w:val="00790786"/>
    <w:rsid w:val="00790C71"/>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B3A"/>
    <w:rsid w:val="007A1DE6"/>
    <w:rsid w:val="007A2389"/>
    <w:rsid w:val="007A27FC"/>
    <w:rsid w:val="007A2FFB"/>
    <w:rsid w:val="007A36B6"/>
    <w:rsid w:val="007A3913"/>
    <w:rsid w:val="007A4B50"/>
    <w:rsid w:val="007A5BEA"/>
    <w:rsid w:val="007A606F"/>
    <w:rsid w:val="007A61A2"/>
    <w:rsid w:val="007A64C0"/>
    <w:rsid w:val="007A714E"/>
    <w:rsid w:val="007A72A0"/>
    <w:rsid w:val="007B04EC"/>
    <w:rsid w:val="007B06A2"/>
    <w:rsid w:val="007B0B6E"/>
    <w:rsid w:val="007B126D"/>
    <w:rsid w:val="007B1E08"/>
    <w:rsid w:val="007B20DA"/>
    <w:rsid w:val="007B220C"/>
    <w:rsid w:val="007B275C"/>
    <w:rsid w:val="007B3172"/>
    <w:rsid w:val="007B3652"/>
    <w:rsid w:val="007B516B"/>
    <w:rsid w:val="007B5433"/>
    <w:rsid w:val="007B5542"/>
    <w:rsid w:val="007B6678"/>
    <w:rsid w:val="007B6874"/>
    <w:rsid w:val="007B7111"/>
    <w:rsid w:val="007B7502"/>
    <w:rsid w:val="007B761F"/>
    <w:rsid w:val="007C035A"/>
    <w:rsid w:val="007C0902"/>
    <w:rsid w:val="007C0C35"/>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1B60"/>
    <w:rsid w:val="007D31AF"/>
    <w:rsid w:val="007D3B19"/>
    <w:rsid w:val="007D3CA6"/>
    <w:rsid w:val="007D3D97"/>
    <w:rsid w:val="007D4008"/>
    <w:rsid w:val="007D41D7"/>
    <w:rsid w:val="007D4449"/>
    <w:rsid w:val="007D4A94"/>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3B8E"/>
    <w:rsid w:val="007E515A"/>
    <w:rsid w:val="007E54C3"/>
    <w:rsid w:val="007E5802"/>
    <w:rsid w:val="007E6A9D"/>
    <w:rsid w:val="007E704B"/>
    <w:rsid w:val="007E7C48"/>
    <w:rsid w:val="007E7FD2"/>
    <w:rsid w:val="007F0687"/>
    <w:rsid w:val="007F182E"/>
    <w:rsid w:val="007F2951"/>
    <w:rsid w:val="007F3320"/>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656"/>
    <w:rsid w:val="00804B71"/>
    <w:rsid w:val="00804C06"/>
    <w:rsid w:val="008053DE"/>
    <w:rsid w:val="008057D4"/>
    <w:rsid w:val="00805ECC"/>
    <w:rsid w:val="008061D6"/>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41F"/>
    <w:rsid w:val="0082570E"/>
    <w:rsid w:val="00825B88"/>
    <w:rsid w:val="00826A60"/>
    <w:rsid w:val="00826B10"/>
    <w:rsid w:val="00827DBC"/>
    <w:rsid w:val="0083016B"/>
    <w:rsid w:val="008309BD"/>
    <w:rsid w:val="008309C3"/>
    <w:rsid w:val="00830AD7"/>
    <w:rsid w:val="00830DD0"/>
    <w:rsid w:val="00830DFA"/>
    <w:rsid w:val="00831CCC"/>
    <w:rsid w:val="008320B1"/>
    <w:rsid w:val="008322B1"/>
    <w:rsid w:val="008326B7"/>
    <w:rsid w:val="00832A5C"/>
    <w:rsid w:val="008340BD"/>
    <w:rsid w:val="00834250"/>
    <w:rsid w:val="008348A5"/>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2E9F"/>
    <w:rsid w:val="0084314F"/>
    <w:rsid w:val="00843685"/>
    <w:rsid w:val="00844DC7"/>
    <w:rsid w:val="008462ED"/>
    <w:rsid w:val="00846357"/>
    <w:rsid w:val="00846B70"/>
    <w:rsid w:val="00847B2C"/>
    <w:rsid w:val="00847B86"/>
    <w:rsid w:val="00850246"/>
    <w:rsid w:val="008507D9"/>
    <w:rsid w:val="00850829"/>
    <w:rsid w:val="00850FEB"/>
    <w:rsid w:val="008514BE"/>
    <w:rsid w:val="00851909"/>
    <w:rsid w:val="00851BAF"/>
    <w:rsid w:val="00853980"/>
    <w:rsid w:val="00853A90"/>
    <w:rsid w:val="00854FB0"/>
    <w:rsid w:val="00855B27"/>
    <w:rsid w:val="00855DBF"/>
    <w:rsid w:val="00855F80"/>
    <w:rsid w:val="00855FBF"/>
    <w:rsid w:val="008567FD"/>
    <w:rsid w:val="00856A6C"/>
    <w:rsid w:val="0085708E"/>
    <w:rsid w:val="0085724E"/>
    <w:rsid w:val="008574D5"/>
    <w:rsid w:val="00857B03"/>
    <w:rsid w:val="00857CB6"/>
    <w:rsid w:val="0086006C"/>
    <w:rsid w:val="0086032C"/>
    <w:rsid w:val="00860451"/>
    <w:rsid w:val="00860517"/>
    <w:rsid w:val="008605D3"/>
    <w:rsid w:val="0086156D"/>
    <w:rsid w:val="008616D3"/>
    <w:rsid w:val="008626E8"/>
    <w:rsid w:val="008628A1"/>
    <w:rsid w:val="008636FD"/>
    <w:rsid w:val="00865BA1"/>
    <w:rsid w:val="008664BC"/>
    <w:rsid w:val="00866EDB"/>
    <w:rsid w:val="00867553"/>
    <w:rsid w:val="00867DDC"/>
    <w:rsid w:val="008704D2"/>
    <w:rsid w:val="00870714"/>
    <w:rsid w:val="00870A09"/>
    <w:rsid w:val="00870DE5"/>
    <w:rsid w:val="00870E35"/>
    <w:rsid w:val="00870EAB"/>
    <w:rsid w:val="00870F22"/>
    <w:rsid w:val="0087104A"/>
    <w:rsid w:val="00871D3A"/>
    <w:rsid w:val="00871F76"/>
    <w:rsid w:val="0087287C"/>
    <w:rsid w:val="00872C0C"/>
    <w:rsid w:val="008733A9"/>
    <w:rsid w:val="00873AD2"/>
    <w:rsid w:val="00873D27"/>
    <w:rsid w:val="00874027"/>
    <w:rsid w:val="00874BEE"/>
    <w:rsid w:val="00875AA2"/>
    <w:rsid w:val="00875DD0"/>
    <w:rsid w:val="00876CFE"/>
    <w:rsid w:val="00876F87"/>
    <w:rsid w:val="008771CD"/>
    <w:rsid w:val="0087798C"/>
    <w:rsid w:val="008805CA"/>
    <w:rsid w:val="008812E3"/>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7F4"/>
    <w:rsid w:val="00894A8A"/>
    <w:rsid w:val="00894D8B"/>
    <w:rsid w:val="008950DB"/>
    <w:rsid w:val="00895C49"/>
    <w:rsid w:val="00895CEE"/>
    <w:rsid w:val="008A006D"/>
    <w:rsid w:val="008A05B3"/>
    <w:rsid w:val="008A0950"/>
    <w:rsid w:val="008A0EE4"/>
    <w:rsid w:val="008A1C1B"/>
    <w:rsid w:val="008A2463"/>
    <w:rsid w:val="008A2EC1"/>
    <w:rsid w:val="008A404B"/>
    <w:rsid w:val="008A4C38"/>
    <w:rsid w:val="008A51AE"/>
    <w:rsid w:val="008A6095"/>
    <w:rsid w:val="008A69C1"/>
    <w:rsid w:val="008A6F01"/>
    <w:rsid w:val="008A7A74"/>
    <w:rsid w:val="008A7B51"/>
    <w:rsid w:val="008A7F45"/>
    <w:rsid w:val="008A7FDE"/>
    <w:rsid w:val="008B000D"/>
    <w:rsid w:val="008B139D"/>
    <w:rsid w:val="008B283C"/>
    <w:rsid w:val="008B2A62"/>
    <w:rsid w:val="008B3FE5"/>
    <w:rsid w:val="008B4258"/>
    <w:rsid w:val="008B46D5"/>
    <w:rsid w:val="008B493E"/>
    <w:rsid w:val="008B51FA"/>
    <w:rsid w:val="008B5380"/>
    <w:rsid w:val="008B57CE"/>
    <w:rsid w:val="008B5D99"/>
    <w:rsid w:val="008B68A8"/>
    <w:rsid w:val="008B6B6C"/>
    <w:rsid w:val="008B771E"/>
    <w:rsid w:val="008C010C"/>
    <w:rsid w:val="008C04BC"/>
    <w:rsid w:val="008C07F0"/>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096A"/>
    <w:rsid w:val="008D11BF"/>
    <w:rsid w:val="008D1503"/>
    <w:rsid w:val="008D1663"/>
    <w:rsid w:val="008D18D1"/>
    <w:rsid w:val="008D1FB8"/>
    <w:rsid w:val="008D22FC"/>
    <w:rsid w:val="008D29C5"/>
    <w:rsid w:val="008D3615"/>
    <w:rsid w:val="008D3F4B"/>
    <w:rsid w:val="008D3FEA"/>
    <w:rsid w:val="008D43F9"/>
    <w:rsid w:val="008D477B"/>
    <w:rsid w:val="008D4A1B"/>
    <w:rsid w:val="008D4EF4"/>
    <w:rsid w:val="008D569D"/>
    <w:rsid w:val="008D5AD7"/>
    <w:rsid w:val="008D623E"/>
    <w:rsid w:val="008D6700"/>
    <w:rsid w:val="008D7003"/>
    <w:rsid w:val="008D7999"/>
    <w:rsid w:val="008D7FCB"/>
    <w:rsid w:val="008E0880"/>
    <w:rsid w:val="008E0BFE"/>
    <w:rsid w:val="008E102A"/>
    <w:rsid w:val="008E1A4A"/>
    <w:rsid w:val="008E1D04"/>
    <w:rsid w:val="008E2276"/>
    <w:rsid w:val="008E2796"/>
    <w:rsid w:val="008E2E3B"/>
    <w:rsid w:val="008E2F1A"/>
    <w:rsid w:val="008E3498"/>
    <w:rsid w:val="008E3704"/>
    <w:rsid w:val="008E3A00"/>
    <w:rsid w:val="008E4396"/>
    <w:rsid w:val="008E45AB"/>
    <w:rsid w:val="008E4616"/>
    <w:rsid w:val="008E4BD1"/>
    <w:rsid w:val="008E50A0"/>
    <w:rsid w:val="008E5780"/>
    <w:rsid w:val="008E5E3A"/>
    <w:rsid w:val="008E5EFB"/>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3FE"/>
    <w:rsid w:val="0090671E"/>
    <w:rsid w:val="009069FB"/>
    <w:rsid w:val="009075A5"/>
    <w:rsid w:val="0090792D"/>
    <w:rsid w:val="00907A70"/>
    <w:rsid w:val="0091010E"/>
    <w:rsid w:val="00910233"/>
    <w:rsid w:val="00910283"/>
    <w:rsid w:val="00910AF8"/>
    <w:rsid w:val="00910F5B"/>
    <w:rsid w:val="00911124"/>
    <w:rsid w:val="00911526"/>
    <w:rsid w:val="009115AD"/>
    <w:rsid w:val="009117E6"/>
    <w:rsid w:val="009125B0"/>
    <w:rsid w:val="00913D1C"/>
    <w:rsid w:val="00913DD3"/>
    <w:rsid w:val="00914085"/>
    <w:rsid w:val="00914415"/>
    <w:rsid w:val="009145A9"/>
    <w:rsid w:val="009145D2"/>
    <w:rsid w:val="00914972"/>
    <w:rsid w:val="009153BD"/>
    <w:rsid w:val="00915A2F"/>
    <w:rsid w:val="00915EC6"/>
    <w:rsid w:val="00915F5A"/>
    <w:rsid w:val="009166E2"/>
    <w:rsid w:val="0091714C"/>
    <w:rsid w:val="009179EA"/>
    <w:rsid w:val="00917A80"/>
    <w:rsid w:val="0092053F"/>
    <w:rsid w:val="00921663"/>
    <w:rsid w:val="0092177B"/>
    <w:rsid w:val="00922224"/>
    <w:rsid w:val="00923502"/>
    <w:rsid w:val="00924A4D"/>
    <w:rsid w:val="00924DB4"/>
    <w:rsid w:val="00925029"/>
    <w:rsid w:val="00925053"/>
    <w:rsid w:val="00925271"/>
    <w:rsid w:val="00925460"/>
    <w:rsid w:val="009254B5"/>
    <w:rsid w:val="0092627A"/>
    <w:rsid w:val="00926D04"/>
    <w:rsid w:val="00926E49"/>
    <w:rsid w:val="00927831"/>
    <w:rsid w:val="00927DBD"/>
    <w:rsid w:val="00930173"/>
    <w:rsid w:val="0093030E"/>
    <w:rsid w:val="0093095C"/>
    <w:rsid w:val="00930C85"/>
    <w:rsid w:val="0093145F"/>
    <w:rsid w:val="0093163B"/>
    <w:rsid w:val="00931D8F"/>
    <w:rsid w:val="00932540"/>
    <w:rsid w:val="00932C29"/>
    <w:rsid w:val="00933D10"/>
    <w:rsid w:val="00933D58"/>
    <w:rsid w:val="009346C4"/>
    <w:rsid w:val="0093496E"/>
    <w:rsid w:val="009352D9"/>
    <w:rsid w:val="00935324"/>
    <w:rsid w:val="00935DA6"/>
    <w:rsid w:val="00935E5A"/>
    <w:rsid w:val="009360A5"/>
    <w:rsid w:val="00936914"/>
    <w:rsid w:val="009373D1"/>
    <w:rsid w:val="00937E94"/>
    <w:rsid w:val="009407CD"/>
    <w:rsid w:val="00941CD6"/>
    <w:rsid w:val="009423C3"/>
    <w:rsid w:val="009423C5"/>
    <w:rsid w:val="009424DC"/>
    <w:rsid w:val="00943018"/>
    <w:rsid w:val="009435FB"/>
    <w:rsid w:val="00944345"/>
    <w:rsid w:val="009449DC"/>
    <w:rsid w:val="00944E38"/>
    <w:rsid w:val="00945770"/>
    <w:rsid w:val="00945CBF"/>
    <w:rsid w:val="00946143"/>
    <w:rsid w:val="00947AE7"/>
    <w:rsid w:val="00947CD5"/>
    <w:rsid w:val="009506A8"/>
    <w:rsid w:val="0095098F"/>
    <w:rsid w:val="00951318"/>
    <w:rsid w:val="00951938"/>
    <w:rsid w:val="00951FDB"/>
    <w:rsid w:val="009521F5"/>
    <w:rsid w:val="00952990"/>
    <w:rsid w:val="00952A30"/>
    <w:rsid w:val="00952A46"/>
    <w:rsid w:val="00952AAD"/>
    <w:rsid w:val="009545B6"/>
    <w:rsid w:val="0095474D"/>
    <w:rsid w:val="009549C7"/>
    <w:rsid w:val="00954E15"/>
    <w:rsid w:val="00955509"/>
    <w:rsid w:val="00955816"/>
    <w:rsid w:val="00955FEA"/>
    <w:rsid w:val="00956604"/>
    <w:rsid w:val="00956AEA"/>
    <w:rsid w:val="0095746B"/>
    <w:rsid w:val="0096054B"/>
    <w:rsid w:val="009606E3"/>
    <w:rsid w:val="009611B0"/>
    <w:rsid w:val="009613E2"/>
    <w:rsid w:val="00961656"/>
    <w:rsid w:val="00961E9F"/>
    <w:rsid w:val="00962DD3"/>
    <w:rsid w:val="009634AD"/>
    <w:rsid w:val="009634EB"/>
    <w:rsid w:val="009643A9"/>
    <w:rsid w:val="0096466D"/>
    <w:rsid w:val="00965F79"/>
    <w:rsid w:val="00966100"/>
    <w:rsid w:val="009668A5"/>
    <w:rsid w:val="0096760D"/>
    <w:rsid w:val="009704F5"/>
    <w:rsid w:val="0097060A"/>
    <w:rsid w:val="00970F63"/>
    <w:rsid w:val="00971010"/>
    <w:rsid w:val="009716CD"/>
    <w:rsid w:val="009718E6"/>
    <w:rsid w:val="00971926"/>
    <w:rsid w:val="00971949"/>
    <w:rsid w:val="00972113"/>
    <w:rsid w:val="009726A3"/>
    <w:rsid w:val="00972DCA"/>
    <w:rsid w:val="00972E15"/>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1A50"/>
    <w:rsid w:val="009823A1"/>
    <w:rsid w:val="0098266C"/>
    <w:rsid w:val="009826E6"/>
    <w:rsid w:val="00982B7A"/>
    <w:rsid w:val="00982E78"/>
    <w:rsid w:val="0098322B"/>
    <w:rsid w:val="009833B3"/>
    <w:rsid w:val="00983B8C"/>
    <w:rsid w:val="0098415D"/>
    <w:rsid w:val="009842C2"/>
    <w:rsid w:val="0098469D"/>
    <w:rsid w:val="00984A05"/>
    <w:rsid w:val="00985C21"/>
    <w:rsid w:val="00986EF6"/>
    <w:rsid w:val="009871A3"/>
    <w:rsid w:val="009874F2"/>
    <w:rsid w:val="0098781F"/>
    <w:rsid w:val="00987955"/>
    <w:rsid w:val="009900F5"/>
    <w:rsid w:val="009901E7"/>
    <w:rsid w:val="00990AA5"/>
    <w:rsid w:val="00990FA8"/>
    <w:rsid w:val="0099155A"/>
    <w:rsid w:val="0099167B"/>
    <w:rsid w:val="00991AFB"/>
    <w:rsid w:val="0099204B"/>
    <w:rsid w:val="0099221C"/>
    <w:rsid w:val="0099227E"/>
    <w:rsid w:val="009932B2"/>
    <w:rsid w:val="009935AD"/>
    <w:rsid w:val="0099384A"/>
    <w:rsid w:val="00994086"/>
    <w:rsid w:val="009942C7"/>
    <w:rsid w:val="00994355"/>
    <w:rsid w:val="009945B0"/>
    <w:rsid w:val="00994664"/>
    <w:rsid w:val="00994764"/>
    <w:rsid w:val="00994C4D"/>
    <w:rsid w:val="009953F6"/>
    <w:rsid w:val="009954E5"/>
    <w:rsid w:val="0099553D"/>
    <w:rsid w:val="00995671"/>
    <w:rsid w:val="00995C20"/>
    <w:rsid w:val="009960C9"/>
    <w:rsid w:val="009968C1"/>
    <w:rsid w:val="00996951"/>
    <w:rsid w:val="00996A34"/>
    <w:rsid w:val="00996DA6"/>
    <w:rsid w:val="00996DF2"/>
    <w:rsid w:val="009972B2"/>
    <w:rsid w:val="00997984"/>
    <w:rsid w:val="009979FB"/>
    <w:rsid w:val="00997A0A"/>
    <w:rsid w:val="009A08B0"/>
    <w:rsid w:val="009A11BD"/>
    <w:rsid w:val="009A3810"/>
    <w:rsid w:val="009A38B8"/>
    <w:rsid w:val="009A3C83"/>
    <w:rsid w:val="009A3E82"/>
    <w:rsid w:val="009A4064"/>
    <w:rsid w:val="009A427B"/>
    <w:rsid w:val="009A4A87"/>
    <w:rsid w:val="009A4FA3"/>
    <w:rsid w:val="009A5015"/>
    <w:rsid w:val="009A59F0"/>
    <w:rsid w:val="009A6300"/>
    <w:rsid w:val="009A64BF"/>
    <w:rsid w:val="009A711E"/>
    <w:rsid w:val="009A7AF1"/>
    <w:rsid w:val="009A7E58"/>
    <w:rsid w:val="009B06FE"/>
    <w:rsid w:val="009B139E"/>
    <w:rsid w:val="009B15AA"/>
    <w:rsid w:val="009B1783"/>
    <w:rsid w:val="009B17B8"/>
    <w:rsid w:val="009B1E28"/>
    <w:rsid w:val="009B263B"/>
    <w:rsid w:val="009B3016"/>
    <w:rsid w:val="009B319A"/>
    <w:rsid w:val="009B3550"/>
    <w:rsid w:val="009B3657"/>
    <w:rsid w:val="009B39A7"/>
    <w:rsid w:val="009B3CDC"/>
    <w:rsid w:val="009B3D4F"/>
    <w:rsid w:val="009B45C3"/>
    <w:rsid w:val="009B5130"/>
    <w:rsid w:val="009B6569"/>
    <w:rsid w:val="009B6658"/>
    <w:rsid w:val="009B6EB1"/>
    <w:rsid w:val="009B72CA"/>
    <w:rsid w:val="009C0292"/>
    <w:rsid w:val="009C1630"/>
    <w:rsid w:val="009C1799"/>
    <w:rsid w:val="009C1A63"/>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CE3"/>
    <w:rsid w:val="009D2D54"/>
    <w:rsid w:val="009D2EAF"/>
    <w:rsid w:val="009D3E1B"/>
    <w:rsid w:val="009D4502"/>
    <w:rsid w:val="009D491F"/>
    <w:rsid w:val="009D4CCB"/>
    <w:rsid w:val="009D630D"/>
    <w:rsid w:val="009D69A4"/>
    <w:rsid w:val="009D709D"/>
    <w:rsid w:val="009D72F8"/>
    <w:rsid w:val="009D773E"/>
    <w:rsid w:val="009D7BB1"/>
    <w:rsid w:val="009E0138"/>
    <w:rsid w:val="009E15E7"/>
    <w:rsid w:val="009E1F8A"/>
    <w:rsid w:val="009E23D2"/>
    <w:rsid w:val="009E389E"/>
    <w:rsid w:val="009E5F12"/>
    <w:rsid w:val="009E6894"/>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04B"/>
    <w:rsid w:val="00A004B3"/>
    <w:rsid w:val="00A007C2"/>
    <w:rsid w:val="00A011EC"/>
    <w:rsid w:val="00A01B30"/>
    <w:rsid w:val="00A02501"/>
    <w:rsid w:val="00A02587"/>
    <w:rsid w:val="00A03CAF"/>
    <w:rsid w:val="00A03E61"/>
    <w:rsid w:val="00A06080"/>
    <w:rsid w:val="00A06A7C"/>
    <w:rsid w:val="00A070DB"/>
    <w:rsid w:val="00A0750D"/>
    <w:rsid w:val="00A1019D"/>
    <w:rsid w:val="00A10207"/>
    <w:rsid w:val="00A1043F"/>
    <w:rsid w:val="00A1057A"/>
    <w:rsid w:val="00A105DD"/>
    <w:rsid w:val="00A10F9B"/>
    <w:rsid w:val="00A110F2"/>
    <w:rsid w:val="00A12E91"/>
    <w:rsid w:val="00A12FC7"/>
    <w:rsid w:val="00A13881"/>
    <w:rsid w:val="00A13B49"/>
    <w:rsid w:val="00A13BB9"/>
    <w:rsid w:val="00A13F2C"/>
    <w:rsid w:val="00A14B44"/>
    <w:rsid w:val="00A14E7F"/>
    <w:rsid w:val="00A15C29"/>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4DC2"/>
    <w:rsid w:val="00A25383"/>
    <w:rsid w:val="00A259E1"/>
    <w:rsid w:val="00A26759"/>
    <w:rsid w:val="00A275CE"/>
    <w:rsid w:val="00A27DCF"/>
    <w:rsid w:val="00A30109"/>
    <w:rsid w:val="00A306BC"/>
    <w:rsid w:val="00A3103E"/>
    <w:rsid w:val="00A325B1"/>
    <w:rsid w:val="00A333DE"/>
    <w:rsid w:val="00A33479"/>
    <w:rsid w:val="00A33641"/>
    <w:rsid w:val="00A33ED1"/>
    <w:rsid w:val="00A34AB0"/>
    <w:rsid w:val="00A35601"/>
    <w:rsid w:val="00A3568C"/>
    <w:rsid w:val="00A35D5B"/>
    <w:rsid w:val="00A35DF7"/>
    <w:rsid w:val="00A35E9B"/>
    <w:rsid w:val="00A360AE"/>
    <w:rsid w:val="00A37051"/>
    <w:rsid w:val="00A374DC"/>
    <w:rsid w:val="00A377D6"/>
    <w:rsid w:val="00A402A6"/>
    <w:rsid w:val="00A404FB"/>
    <w:rsid w:val="00A40E6B"/>
    <w:rsid w:val="00A41310"/>
    <w:rsid w:val="00A414F0"/>
    <w:rsid w:val="00A414FB"/>
    <w:rsid w:val="00A41A6F"/>
    <w:rsid w:val="00A4271D"/>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595E"/>
    <w:rsid w:val="00A562B8"/>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09E"/>
    <w:rsid w:val="00A64FC7"/>
    <w:rsid w:val="00A6578B"/>
    <w:rsid w:val="00A65909"/>
    <w:rsid w:val="00A65B1C"/>
    <w:rsid w:val="00A66023"/>
    <w:rsid w:val="00A66100"/>
    <w:rsid w:val="00A6611E"/>
    <w:rsid w:val="00A700EB"/>
    <w:rsid w:val="00A70CC5"/>
    <w:rsid w:val="00A70EA3"/>
    <w:rsid w:val="00A70F40"/>
    <w:rsid w:val="00A73FB8"/>
    <w:rsid w:val="00A74BF3"/>
    <w:rsid w:val="00A74D44"/>
    <w:rsid w:val="00A75143"/>
    <w:rsid w:val="00A75AB4"/>
    <w:rsid w:val="00A75B1B"/>
    <w:rsid w:val="00A763B2"/>
    <w:rsid w:val="00A7689E"/>
    <w:rsid w:val="00A76D17"/>
    <w:rsid w:val="00A76DC3"/>
    <w:rsid w:val="00A77582"/>
    <w:rsid w:val="00A77916"/>
    <w:rsid w:val="00A77B20"/>
    <w:rsid w:val="00A77F3E"/>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341"/>
    <w:rsid w:val="00A8460A"/>
    <w:rsid w:val="00A847EF"/>
    <w:rsid w:val="00A84908"/>
    <w:rsid w:val="00A8664C"/>
    <w:rsid w:val="00A8681E"/>
    <w:rsid w:val="00A86FA0"/>
    <w:rsid w:val="00A87066"/>
    <w:rsid w:val="00A901A2"/>
    <w:rsid w:val="00A907D4"/>
    <w:rsid w:val="00A912BF"/>
    <w:rsid w:val="00A915B5"/>
    <w:rsid w:val="00A92ABD"/>
    <w:rsid w:val="00A92ED8"/>
    <w:rsid w:val="00A93416"/>
    <w:rsid w:val="00A93626"/>
    <w:rsid w:val="00A950A3"/>
    <w:rsid w:val="00A951A7"/>
    <w:rsid w:val="00A951E0"/>
    <w:rsid w:val="00A9653F"/>
    <w:rsid w:val="00A96B2B"/>
    <w:rsid w:val="00A96BA6"/>
    <w:rsid w:val="00A96DE7"/>
    <w:rsid w:val="00A96F50"/>
    <w:rsid w:val="00A97406"/>
    <w:rsid w:val="00A97A7A"/>
    <w:rsid w:val="00A97C46"/>
    <w:rsid w:val="00A97E14"/>
    <w:rsid w:val="00AA06D7"/>
    <w:rsid w:val="00AA0E21"/>
    <w:rsid w:val="00AA1352"/>
    <w:rsid w:val="00AA182F"/>
    <w:rsid w:val="00AA2776"/>
    <w:rsid w:val="00AA3973"/>
    <w:rsid w:val="00AA4421"/>
    <w:rsid w:val="00AA4B45"/>
    <w:rsid w:val="00AA508B"/>
    <w:rsid w:val="00AA51AC"/>
    <w:rsid w:val="00AA520E"/>
    <w:rsid w:val="00AA5451"/>
    <w:rsid w:val="00AA5621"/>
    <w:rsid w:val="00AA5724"/>
    <w:rsid w:val="00AA5A16"/>
    <w:rsid w:val="00AA5E3D"/>
    <w:rsid w:val="00AA61C8"/>
    <w:rsid w:val="00AA6D94"/>
    <w:rsid w:val="00AA6EE5"/>
    <w:rsid w:val="00AA7763"/>
    <w:rsid w:val="00AA77F9"/>
    <w:rsid w:val="00AA7948"/>
    <w:rsid w:val="00AA7CAA"/>
    <w:rsid w:val="00AA7D89"/>
    <w:rsid w:val="00AB08FB"/>
    <w:rsid w:val="00AB0A15"/>
    <w:rsid w:val="00AB1689"/>
    <w:rsid w:val="00AB1A80"/>
    <w:rsid w:val="00AB1A82"/>
    <w:rsid w:val="00AB2C8D"/>
    <w:rsid w:val="00AB2F7A"/>
    <w:rsid w:val="00AB3720"/>
    <w:rsid w:val="00AB3A32"/>
    <w:rsid w:val="00AB3A5A"/>
    <w:rsid w:val="00AB41C3"/>
    <w:rsid w:val="00AB4E08"/>
    <w:rsid w:val="00AB533E"/>
    <w:rsid w:val="00AB612F"/>
    <w:rsid w:val="00AB62BF"/>
    <w:rsid w:val="00AB637A"/>
    <w:rsid w:val="00AB6463"/>
    <w:rsid w:val="00AB6D64"/>
    <w:rsid w:val="00AB78D9"/>
    <w:rsid w:val="00AB7D37"/>
    <w:rsid w:val="00AB7E0D"/>
    <w:rsid w:val="00AC0F0B"/>
    <w:rsid w:val="00AC15CF"/>
    <w:rsid w:val="00AC225B"/>
    <w:rsid w:val="00AC2716"/>
    <w:rsid w:val="00AC28C7"/>
    <w:rsid w:val="00AC2950"/>
    <w:rsid w:val="00AC32E5"/>
    <w:rsid w:val="00AC39B3"/>
    <w:rsid w:val="00AC3A5E"/>
    <w:rsid w:val="00AC3CEC"/>
    <w:rsid w:val="00AC3E26"/>
    <w:rsid w:val="00AC45B1"/>
    <w:rsid w:val="00AC4A27"/>
    <w:rsid w:val="00AC4D3E"/>
    <w:rsid w:val="00AC52AC"/>
    <w:rsid w:val="00AC5599"/>
    <w:rsid w:val="00AC56CA"/>
    <w:rsid w:val="00AC590F"/>
    <w:rsid w:val="00AC5B00"/>
    <w:rsid w:val="00AC5E57"/>
    <w:rsid w:val="00AC6CF9"/>
    <w:rsid w:val="00AC6DCE"/>
    <w:rsid w:val="00AC6F97"/>
    <w:rsid w:val="00AC71F2"/>
    <w:rsid w:val="00AC740C"/>
    <w:rsid w:val="00AD05D8"/>
    <w:rsid w:val="00AD08CA"/>
    <w:rsid w:val="00AD12C4"/>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0D71"/>
    <w:rsid w:val="00AE1215"/>
    <w:rsid w:val="00AE17AB"/>
    <w:rsid w:val="00AE2386"/>
    <w:rsid w:val="00AE2F20"/>
    <w:rsid w:val="00AE315F"/>
    <w:rsid w:val="00AE342D"/>
    <w:rsid w:val="00AE34B8"/>
    <w:rsid w:val="00AE3F0E"/>
    <w:rsid w:val="00AE5120"/>
    <w:rsid w:val="00AE52C7"/>
    <w:rsid w:val="00AE5A78"/>
    <w:rsid w:val="00AE6047"/>
    <w:rsid w:val="00AE63E0"/>
    <w:rsid w:val="00AE695D"/>
    <w:rsid w:val="00AF04AB"/>
    <w:rsid w:val="00AF0536"/>
    <w:rsid w:val="00AF0A7A"/>
    <w:rsid w:val="00AF0DF3"/>
    <w:rsid w:val="00AF0F26"/>
    <w:rsid w:val="00AF14E5"/>
    <w:rsid w:val="00AF2755"/>
    <w:rsid w:val="00AF3668"/>
    <w:rsid w:val="00AF371B"/>
    <w:rsid w:val="00AF4549"/>
    <w:rsid w:val="00AF4995"/>
    <w:rsid w:val="00AF49F4"/>
    <w:rsid w:val="00AF4E89"/>
    <w:rsid w:val="00AF53BD"/>
    <w:rsid w:val="00AF6253"/>
    <w:rsid w:val="00AF6398"/>
    <w:rsid w:val="00AF79A4"/>
    <w:rsid w:val="00AF7A82"/>
    <w:rsid w:val="00B002F5"/>
    <w:rsid w:val="00B00976"/>
    <w:rsid w:val="00B0118D"/>
    <w:rsid w:val="00B01747"/>
    <w:rsid w:val="00B01D5D"/>
    <w:rsid w:val="00B02572"/>
    <w:rsid w:val="00B02826"/>
    <w:rsid w:val="00B028D7"/>
    <w:rsid w:val="00B030E8"/>
    <w:rsid w:val="00B03DAA"/>
    <w:rsid w:val="00B042B7"/>
    <w:rsid w:val="00B047A7"/>
    <w:rsid w:val="00B04B1E"/>
    <w:rsid w:val="00B04B30"/>
    <w:rsid w:val="00B056BB"/>
    <w:rsid w:val="00B05F8D"/>
    <w:rsid w:val="00B06190"/>
    <w:rsid w:val="00B0653D"/>
    <w:rsid w:val="00B068AC"/>
    <w:rsid w:val="00B06E56"/>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DF3"/>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9B4"/>
    <w:rsid w:val="00B27B13"/>
    <w:rsid w:val="00B27B61"/>
    <w:rsid w:val="00B27C86"/>
    <w:rsid w:val="00B3069D"/>
    <w:rsid w:val="00B31031"/>
    <w:rsid w:val="00B31BC7"/>
    <w:rsid w:val="00B31E72"/>
    <w:rsid w:val="00B31F6C"/>
    <w:rsid w:val="00B32A3F"/>
    <w:rsid w:val="00B32DA1"/>
    <w:rsid w:val="00B32EBC"/>
    <w:rsid w:val="00B3321B"/>
    <w:rsid w:val="00B33234"/>
    <w:rsid w:val="00B33C11"/>
    <w:rsid w:val="00B3424F"/>
    <w:rsid w:val="00B342A9"/>
    <w:rsid w:val="00B3449C"/>
    <w:rsid w:val="00B3461E"/>
    <w:rsid w:val="00B34BF6"/>
    <w:rsid w:val="00B36302"/>
    <w:rsid w:val="00B36ECB"/>
    <w:rsid w:val="00B37307"/>
    <w:rsid w:val="00B375FB"/>
    <w:rsid w:val="00B3761F"/>
    <w:rsid w:val="00B37928"/>
    <w:rsid w:val="00B40D60"/>
    <w:rsid w:val="00B40F71"/>
    <w:rsid w:val="00B40FBD"/>
    <w:rsid w:val="00B411FE"/>
    <w:rsid w:val="00B4123C"/>
    <w:rsid w:val="00B4146F"/>
    <w:rsid w:val="00B41BA5"/>
    <w:rsid w:val="00B420A5"/>
    <w:rsid w:val="00B427E9"/>
    <w:rsid w:val="00B43FA7"/>
    <w:rsid w:val="00B441B7"/>
    <w:rsid w:val="00B44E3A"/>
    <w:rsid w:val="00B450C7"/>
    <w:rsid w:val="00B454DE"/>
    <w:rsid w:val="00B45A09"/>
    <w:rsid w:val="00B45DFC"/>
    <w:rsid w:val="00B466FD"/>
    <w:rsid w:val="00B46705"/>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57C66"/>
    <w:rsid w:val="00B57CCB"/>
    <w:rsid w:val="00B602C7"/>
    <w:rsid w:val="00B607DF"/>
    <w:rsid w:val="00B61170"/>
    <w:rsid w:val="00B61527"/>
    <w:rsid w:val="00B616F5"/>
    <w:rsid w:val="00B62191"/>
    <w:rsid w:val="00B621DF"/>
    <w:rsid w:val="00B6251A"/>
    <w:rsid w:val="00B625A1"/>
    <w:rsid w:val="00B62DF9"/>
    <w:rsid w:val="00B63423"/>
    <w:rsid w:val="00B64D6C"/>
    <w:rsid w:val="00B65AFB"/>
    <w:rsid w:val="00B66084"/>
    <w:rsid w:val="00B66800"/>
    <w:rsid w:val="00B66DC4"/>
    <w:rsid w:val="00B67183"/>
    <w:rsid w:val="00B6783D"/>
    <w:rsid w:val="00B67A2E"/>
    <w:rsid w:val="00B701C0"/>
    <w:rsid w:val="00B70C52"/>
    <w:rsid w:val="00B71E79"/>
    <w:rsid w:val="00B727B3"/>
    <w:rsid w:val="00B72F6C"/>
    <w:rsid w:val="00B734C5"/>
    <w:rsid w:val="00B7357C"/>
    <w:rsid w:val="00B74F4E"/>
    <w:rsid w:val="00B750C1"/>
    <w:rsid w:val="00B75B03"/>
    <w:rsid w:val="00B75C36"/>
    <w:rsid w:val="00B775E2"/>
    <w:rsid w:val="00B77E8E"/>
    <w:rsid w:val="00B801FB"/>
    <w:rsid w:val="00B8088C"/>
    <w:rsid w:val="00B81610"/>
    <w:rsid w:val="00B81623"/>
    <w:rsid w:val="00B848CD"/>
    <w:rsid w:val="00B84961"/>
    <w:rsid w:val="00B84DBA"/>
    <w:rsid w:val="00B85784"/>
    <w:rsid w:val="00B85F49"/>
    <w:rsid w:val="00B86169"/>
    <w:rsid w:val="00B86173"/>
    <w:rsid w:val="00B8677C"/>
    <w:rsid w:val="00B86808"/>
    <w:rsid w:val="00B868D5"/>
    <w:rsid w:val="00B879EE"/>
    <w:rsid w:val="00B87F20"/>
    <w:rsid w:val="00B90AF5"/>
    <w:rsid w:val="00B90D2E"/>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0D21"/>
    <w:rsid w:val="00BA2C07"/>
    <w:rsid w:val="00BA4A09"/>
    <w:rsid w:val="00BA4E8F"/>
    <w:rsid w:val="00BA57A9"/>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3CFE"/>
    <w:rsid w:val="00BB4704"/>
    <w:rsid w:val="00BB47FD"/>
    <w:rsid w:val="00BB4B9F"/>
    <w:rsid w:val="00BB4BE9"/>
    <w:rsid w:val="00BB4DEF"/>
    <w:rsid w:val="00BB4EE0"/>
    <w:rsid w:val="00BB4F6B"/>
    <w:rsid w:val="00BB5D83"/>
    <w:rsid w:val="00BB63E3"/>
    <w:rsid w:val="00BB7644"/>
    <w:rsid w:val="00BB781C"/>
    <w:rsid w:val="00BB7D53"/>
    <w:rsid w:val="00BB7F4B"/>
    <w:rsid w:val="00BC06EF"/>
    <w:rsid w:val="00BC15C7"/>
    <w:rsid w:val="00BC2244"/>
    <w:rsid w:val="00BC34AF"/>
    <w:rsid w:val="00BC352E"/>
    <w:rsid w:val="00BC3592"/>
    <w:rsid w:val="00BC3BC2"/>
    <w:rsid w:val="00BC3D15"/>
    <w:rsid w:val="00BC4301"/>
    <w:rsid w:val="00BC448E"/>
    <w:rsid w:val="00BC4599"/>
    <w:rsid w:val="00BC57A5"/>
    <w:rsid w:val="00BC66D0"/>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744"/>
    <w:rsid w:val="00BD7EB2"/>
    <w:rsid w:val="00BE0C40"/>
    <w:rsid w:val="00BE0FF6"/>
    <w:rsid w:val="00BE1909"/>
    <w:rsid w:val="00BE1BE9"/>
    <w:rsid w:val="00BE21D3"/>
    <w:rsid w:val="00BE2774"/>
    <w:rsid w:val="00BE38D5"/>
    <w:rsid w:val="00BE5DC9"/>
    <w:rsid w:val="00BE6759"/>
    <w:rsid w:val="00BE6779"/>
    <w:rsid w:val="00BE724D"/>
    <w:rsid w:val="00BE7276"/>
    <w:rsid w:val="00BF140D"/>
    <w:rsid w:val="00BF31B6"/>
    <w:rsid w:val="00BF38AE"/>
    <w:rsid w:val="00BF39C9"/>
    <w:rsid w:val="00BF597B"/>
    <w:rsid w:val="00BF68CF"/>
    <w:rsid w:val="00BF7CA4"/>
    <w:rsid w:val="00C00439"/>
    <w:rsid w:val="00C00919"/>
    <w:rsid w:val="00C01012"/>
    <w:rsid w:val="00C0101E"/>
    <w:rsid w:val="00C0291F"/>
    <w:rsid w:val="00C02AE0"/>
    <w:rsid w:val="00C032EE"/>
    <w:rsid w:val="00C03AF9"/>
    <w:rsid w:val="00C04132"/>
    <w:rsid w:val="00C04225"/>
    <w:rsid w:val="00C05780"/>
    <w:rsid w:val="00C05C5A"/>
    <w:rsid w:val="00C06B3F"/>
    <w:rsid w:val="00C06DE1"/>
    <w:rsid w:val="00C07081"/>
    <w:rsid w:val="00C07B28"/>
    <w:rsid w:val="00C07F8A"/>
    <w:rsid w:val="00C10976"/>
    <w:rsid w:val="00C109E2"/>
    <w:rsid w:val="00C10C49"/>
    <w:rsid w:val="00C118E9"/>
    <w:rsid w:val="00C11E19"/>
    <w:rsid w:val="00C12992"/>
    <w:rsid w:val="00C12FC6"/>
    <w:rsid w:val="00C12FFA"/>
    <w:rsid w:val="00C14072"/>
    <w:rsid w:val="00C144D8"/>
    <w:rsid w:val="00C1472C"/>
    <w:rsid w:val="00C14E44"/>
    <w:rsid w:val="00C1500B"/>
    <w:rsid w:val="00C15535"/>
    <w:rsid w:val="00C158CD"/>
    <w:rsid w:val="00C15CF4"/>
    <w:rsid w:val="00C15EC1"/>
    <w:rsid w:val="00C16246"/>
    <w:rsid w:val="00C170AD"/>
    <w:rsid w:val="00C17CF9"/>
    <w:rsid w:val="00C2043C"/>
    <w:rsid w:val="00C20655"/>
    <w:rsid w:val="00C20BFF"/>
    <w:rsid w:val="00C20D0A"/>
    <w:rsid w:val="00C2161C"/>
    <w:rsid w:val="00C225E9"/>
    <w:rsid w:val="00C22D1B"/>
    <w:rsid w:val="00C231C8"/>
    <w:rsid w:val="00C2384A"/>
    <w:rsid w:val="00C2389B"/>
    <w:rsid w:val="00C24068"/>
    <w:rsid w:val="00C243C0"/>
    <w:rsid w:val="00C24921"/>
    <w:rsid w:val="00C25668"/>
    <w:rsid w:val="00C25D37"/>
    <w:rsid w:val="00C265B9"/>
    <w:rsid w:val="00C26BA6"/>
    <w:rsid w:val="00C27423"/>
    <w:rsid w:val="00C27B12"/>
    <w:rsid w:val="00C3006D"/>
    <w:rsid w:val="00C306CB"/>
    <w:rsid w:val="00C30EEA"/>
    <w:rsid w:val="00C31412"/>
    <w:rsid w:val="00C318D0"/>
    <w:rsid w:val="00C32485"/>
    <w:rsid w:val="00C32978"/>
    <w:rsid w:val="00C32FEB"/>
    <w:rsid w:val="00C33144"/>
    <w:rsid w:val="00C3354D"/>
    <w:rsid w:val="00C34A7E"/>
    <w:rsid w:val="00C353B4"/>
    <w:rsid w:val="00C35D0C"/>
    <w:rsid w:val="00C36539"/>
    <w:rsid w:val="00C365F5"/>
    <w:rsid w:val="00C36B79"/>
    <w:rsid w:val="00C3778E"/>
    <w:rsid w:val="00C37AEA"/>
    <w:rsid w:val="00C40065"/>
    <w:rsid w:val="00C405BF"/>
    <w:rsid w:val="00C40A5E"/>
    <w:rsid w:val="00C41AD3"/>
    <w:rsid w:val="00C41DAD"/>
    <w:rsid w:val="00C422EA"/>
    <w:rsid w:val="00C42C55"/>
    <w:rsid w:val="00C42DF8"/>
    <w:rsid w:val="00C43173"/>
    <w:rsid w:val="00C43523"/>
    <w:rsid w:val="00C43D80"/>
    <w:rsid w:val="00C43E83"/>
    <w:rsid w:val="00C4445A"/>
    <w:rsid w:val="00C44AD8"/>
    <w:rsid w:val="00C45146"/>
    <w:rsid w:val="00C45602"/>
    <w:rsid w:val="00C45A5F"/>
    <w:rsid w:val="00C45AAE"/>
    <w:rsid w:val="00C470C8"/>
    <w:rsid w:val="00C47B20"/>
    <w:rsid w:val="00C47CD6"/>
    <w:rsid w:val="00C501C5"/>
    <w:rsid w:val="00C505B7"/>
    <w:rsid w:val="00C509FB"/>
    <w:rsid w:val="00C51097"/>
    <w:rsid w:val="00C530FE"/>
    <w:rsid w:val="00C53A67"/>
    <w:rsid w:val="00C54318"/>
    <w:rsid w:val="00C5475D"/>
    <w:rsid w:val="00C54A3D"/>
    <w:rsid w:val="00C54A51"/>
    <w:rsid w:val="00C552E5"/>
    <w:rsid w:val="00C55410"/>
    <w:rsid w:val="00C56F87"/>
    <w:rsid w:val="00C5757C"/>
    <w:rsid w:val="00C614C8"/>
    <w:rsid w:val="00C61555"/>
    <w:rsid w:val="00C61C23"/>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8F6"/>
    <w:rsid w:val="00C6796E"/>
    <w:rsid w:val="00C7024D"/>
    <w:rsid w:val="00C70648"/>
    <w:rsid w:val="00C715D5"/>
    <w:rsid w:val="00C718FE"/>
    <w:rsid w:val="00C71A44"/>
    <w:rsid w:val="00C71ABD"/>
    <w:rsid w:val="00C71B0C"/>
    <w:rsid w:val="00C71D74"/>
    <w:rsid w:val="00C7201A"/>
    <w:rsid w:val="00C72AC6"/>
    <w:rsid w:val="00C72D38"/>
    <w:rsid w:val="00C73097"/>
    <w:rsid w:val="00C73ADB"/>
    <w:rsid w:val="00C73B43"/>
    <w:rsid w:val="00C73B71"/>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292C"/>
    <w:rsid w:val="00C829F3"/>
    <w:rsid w:val="00C834E9"/>
    <w:rsid w:val="00C83679"/>
    <w:rsid w:val="00C83C82"/>
    <w:rsid w:val="00C842AF"/>
    <w:rsid w:val="00C8470D"/>
    <w:rsid w:val="00C8518D"/>
    <w:rsid w:val="00C856AD"/>
    <w:rsid w:val="00C85861"/>
    <w:rsid w:val="00C85E3F"/>
    <w:rsid w:val="00C862BB"/>
    <w:rsid w:val="00C86375"/>
    <w:rsid w:val="00C86B1C"/>
    <w:rsid w:val="00C877BE"/>
    <w:rsid w:val="00C87EAA"/>
    <w:rsid w:val="00C9082D"/>
    <w:rsid w:val="00C90FD8"/>
    <w:rsid w:val="00C91316"/>
    <w:rsid w:val="00C918BE"/>
    <w:rsid w:val="00C92440"/>
    <w:rsid w:val="00C92B36"/>
    <w:rsid w:val="00C93219"/>
    <w:rsid w:val="00C936CF"/>
    <w:rsid w:val="00C94248"/>
    <w:rsid w:val="00C94803"/>
    <w:rsid w:val="00C9488F"/>
    <w:rsid w:val="00C948B0"/>
    <w:rsid w:val="00C9496A"/>
    <w:rsid w:val="00C95A6D"/>
    <w:rsid w:val="00C95E35"/>
    <w:rsid w:val="00C95F01"/>
    <w:rsid w:val="00C96837"/>
    <w:rsid w:val="00C96F4E"/>
    <w:rsid w:val="00C96FD5"/>
    <w:rsid w:val="00C9741D"/>
    <w:rsid w:val="00C97636"/>
    <w:rsid w:val="00CA0405"/>
    <w:rsid w:val="00CA0406"/>
    <w:rsid w:val="00CA06D9"/>
    <w:rsid w:val="00CA13C9"/>
    <w:rsid w:val="00CA1609"/>
    <w:rsid w:val="00CA1768"/>
    <w:rsid w:val="00CA2371"/>
    <w:rsid w:val="00CA296C"/>
    <w:rsid w:val="00CA31F1"/>
    <w:rsid w:val="00CA3616"/>
    <w:rsid w:val="00CA3BE8"/>
    <w:rsid w:val="00CA3FA5"/>
    <w:rsid w:val="00CA4252"/>
    <w:rsid w:val="00CA51A2"/>
    <w:rsid w:val="00CA57A1"/>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2B6"/>
    <w:rsid w:val="00CC09CF"/>
    <w:rsid w:val="00CC0BF6"/>
    <w:rsid w:val="00CC0ECF"/>
    <w:rsid w:val="00CC1B33"/>
    <w:rsid w:val="00CC1D5B"/>
    <w:rsid w:val="00CC201E"/>
    <w:rsid w:val="00CC2BF8"/>
    <w:rsid w:val="00CC32AF"/>
    <w:rsid w:val="00CC3741"/>
    <w:rsid w:val="00CC38C3"/>
    <w:rsid w:val="00CC3EB3"/>
    <w:rsid w:val="00CC4AA3"/>
    <w:rsid w:val="00CC4CD9"/>
    <w:rsid w:val="00CC5087"/>
    <w:rsid w:val="00CC5FE6"/>
    <w:rsid w:val="00CC6052"/>
    <w:rsid w:val="00CC700C"/>
    <w:rsid w:val="00CC7430"/>
    <w:rsid w:val="00CC7B98"/>
    <w:rsid w:val="00CC7C92"/>
    <w:rsid w:val="00CD0A9A"/>
    <w:rsid w:val="00CD13C6"/>
    <w:rsid w:val="00CD225A"/>
    <w:rsid w:val="00CD2991"/>
    <w:rsid w:val="00CD3444"/>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620"/>
    <w:rsid w:val="00CE1C8E"/>
    <w:rsid w:val="00CE1E08"/>
    <w:rsid w:val="00CE2DC7"/>
    <w:rsid w:val="00CE3ACA"/>
    <w:rsid w:val="00CE4045"/>
    <w:rsid w:val="00CE4FC0"/>
    <w:rsid w:val="00CE5073"/>
    <w:rsid w:val="00CE6B69"/>
    <w:rsid w:val="00CE72EB"/>
    <w:rsid w:val="00CE78CB"/>
    <w:rsid w:val="00CE7CE5"/>
    <w:rsid w:val="00CE7D70"/>
    <w:rsid w:val="00CF049F"/>
    <w:rsid w:val="00CF0AE1"/>
    <w:rsid w:val="00CF0D5D"/>
    <w:rsid w:val="00CF0D83"/>
    <w:rsid w:val="00CF0DD4"/>
    <w:rsid w:val="00CF0E2B"/>
    <w:rsid w:val="00CF1CA6"/>
    <w:rsid w:val="00CF1D1F"/>
    <w:rsid w:val="00CF2579"/>
    <w:rsid w:val="00CF26F0"/>
    <w:rsid w:val="00CF287C"/>
    <w:rsid w:val="00CF2B13"/>
    <w:rsid w:val="00CF30D8"/>
    <w:rsid w:val="00CF3160"/>
    <w:rsid w:val="00CF3BAD"/>
    <w:rsid w:val="00CF4171"/>
    <w:rsid w:val="00CF4869"/>
    <w:rsid w:val="00CF4AD8"/>
    <w:rsid w:val="00CF4B0A"/>
    <w:rsid w:val="00CF4B24"/>
    <w:rsid w:val="00CF531E"/>
    <w:rsid w:val="00CF665F"/>
    <w:rsid w:val="00CF71FA"/>
    <w:rsid w:val="00D00436"/>
    <w:rsid w:val="00D00599"/>
    <w:rsid w:val="00D00874"/>
    <w:rsid w:val="00D01100"/>
    <w:rsid w:val="00D0159B"/>
    <w:rsid w:val="00D01B7D"/>
    <w:rsid w:val="00D01FCB"/>
    <w:rsid w:val="00D036DD"/>
    <w:rsid w:val="00D04432"/>
    <w:rsid w:val="00D04C98"/>
    <w:rsid w:val="00D04D03"/>
    <w:rsid w:val="00D05868"/>
    <w:rsid w:val="00D0590A"/>
    <w:rsid w:val="00D06054"/>
    <w:rsid w:val="00D061D4"/>
    <w:rsid w:val="00D063DA"/>
    <w:rsid w:val="00D06D54"/>
    <w:rsid w:val="00D071C4"/>
    <w:rsid w:val="00D07290"/>
    <w:rsid w:val="00D07734"/>
    <w:rsid w:val="00D07D17"/>
    <w:rsid w:val="00D10441"/>
    <w:rsid w:val="00D10739"/>
    <w:rsid w:val="00D110BC"/>
    <w:rsid w:val="00D1168A"/>
    <w:rsid w:val="00D1177A"/>
    <w:rsid w:val="00D11E60"/>
    <w:rsid w:val="00D1204F"/>
    <w:rsid w:val="00D12967"/>
    <w:rsid w:val="00D12A5F"/>
    <w:rsid w:val="00D12D55"/>
    <w:rsid w:val="00D12F32"/>
    <w:rsid w:val="00D13540"/>
    <w:rsid w:val="00D135CF"/>
    <w:rsid w:val="00D13F95"/>
    <w:rsid w:val="00D14004"/>
    <w:rsid w:val="00D14DA6"/>
    <w:rsid w:val="00D15825"/>
    <w:rsid w:val="00D15BFD"/>
    <w:rsid w:val="00D1608A"/>
    <w:rsid w:val="00D16247"/>
    <w:rsid w:val="00D17C48"/>
    <w:rsid w:val="00D17E2A"/>
    <w:rsid w:val="00D17FB9"/>
    <w:rsid w:val="00D204E1"/>
    <w:rsid w:val="00D20D52"/>
    <w:rsid w:val="00D20E66"/>
    <w:rsid w:val="00D210BB"/>
    <w:rsid w:val="00D2161A"/>
    <w:rsid w:val="00D22879"/>
    <w:rsid w:val="00D24E84"/>
    <w:rsid w:val="00D251CA"/>
    <w:rsid w:val="00D25281"/>
    <w:rsid w:val="00D256D8"/>
    <w:rsid w:val="00D25A14"/>
    <w:rsid w:val="00D25ECC"/>
    <w:rsid w:val="00D26581"/>
    <w:rsid w:val="00D26A0B"/>
    <w:rsid w:val="00D2794C"/>
    <w:rsid w:val="00D27B14"/>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027"/>
    <w:rsid w:val="00D3734D"/>
    <w:rsid w:val="00D375B6"/>
    <w:rsid w:val="00D37AC1"/>
    <w:rsid w:val="00D400C4"/>
    <w:rsid w:val="00D4038E"/>
    <w:rsid w:val="00D408A6"/>
    <w:rsid w:val="00D40AAD"/>
    <w:rsid w:val="00D40C9F"/>
    <w:rsid w:val="00D41493"/>
    <w:rsid w:val="00D41902"/>
    <w:rsid w:val="00D42D8D"/>
    <w:rsid w:val="00D43235"/>
    <w:rsid w:val="00D43455"/>
    <w:rsid w:val="00D4423D"/>
    <w:rsid w:val="00D4576A"/>
    <w:rsid w:val="00D4616D"/>
    <w:rsid w:val="00D4622F"/>
    <w:rsid w:val="00D46D8B"/>
    <w:rsid w:val="00D476A9"/>
    <w:rsid w:val="00D4799F"/>
    <w:rsid w:val="00D502B4"/>
    <w:rsid w:val="00D502BF"/>
    <w:rsid w:val="00D508DE"/>
    <w:rsid w:val="00D50CD0"/>
    <w:rsid w:val="00D50FA3"/>
    <w:rsid w:val="00D5178C"/>
    <w:rsid w:val="00D52A4C"/>
    <w:rsid w:val="00D537BD"/>
    <w:rsid w:val="00D53BCA"/>
    <w:rsid w:val="00D54779"/>
    <w:rsid w:val="00D54EB3"/>
    <w:rsid w:val="00D559F6"/>
    <w:rsid w:val="00D566B8"/>
    <w:rsid w:val="00D570C5"/>
    <w:rsid w:val="00D57870"/>
    <w:rsid w:val="00D578D9"/>
    <w:rsid w:val="00D60911"/>
    <w:rsid w:val="00D60EFB"/>
    <w:rsid w:val="00D6178A"/>
    <w:rsid w:val="00D61A64"/>
    <w:rsid w:val="00D62A49"/>
    <w:rsid w:val="00D62AFE"/>
    <w:rsid w:val="00D62B2A"/>
    <w:rsid w:val="00D62C57"/>
    <w:rsid w:val="00D62F3B"/>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0EBF"/>
    <w:rsid w:val="00D7266F"/>
    <w:rsid w:val="00D728A2"/>
    <w:rsid w:val="00D72932"/>
    <w:rsid w:val="00D72D7D"/>
    <w:rsid w:val="00D72F4F"/>
    <w:rsid w:val="00D730A5"/>
    <w:rsid w:val="00D734DF"/>
    <w:rsid w:val="00D737D8"/>
    <w:rsid w:val="00D747C3"/>
    <w:rsid w:val="00D74CFE"/>
    <w:rsid w:val="00D74F90"/>
    <w:rsid w:val="00D757E9"/>
    <w:rsid w:val="00D75909"/>
    <w:rsid w:val="00D76674"/>
    <w:rsid w:val="00D77400"/>
    <w:rsid w:val="00D77C24"/>
    <w:rsid w:val="00D802B8"/>
    <w:rsid w:val="00D82837"/>
    <w:rsid w:val="00D82FBD"/>
    <w:rsid w:val="00D8340E"/>
    <w:rsid w:val="00D836DF"/>
    <w:rsid w:val="00D84D14"/>
    <w:rsid w:val="00D8504C"/>
    <w:rsid w:val="00D85531"/>
    <w:rsid w:val="00D8554D"/>
    <w:rsid w:val="00D856B3"/>
    <w:rsid w:val="00D90ECA"/>
    <w:rsid w:val="00D91253"/>
    <w:rsid w:val="00D917F8"/>
    <w:rsid w:val="00D93452"/>
    <w:rsid w:val="00D938ED"/>
    <w:rsid w:val="00D93E47"/>
    <w:rsid w:val="00D94486"/>
    <w:rsid w:val="00D9473A"/>
    <w:rsid w:val="00D94847"/>
    <w:rsid w:val="00D94971"/>
    <w:rsid w:val="00D94B70"/>
    <w:rsid w:val="00D94DD6"/>
    <w:rsid w:val="00D9647F"/>
    <w:rsid w:val="00D97242"/>
    <w:rsid w:val="00D978FB"/>
    <w:rsid w:val="00D97946"/>
    <w:rsid w:val="00D97A75"/>
    <w:rsid w:val="00D97A8F"/>
    <w:rsid w:val="00D97B5D"/>
    <w:rsid w:val="00D97D4C"/>
    <w:rsid w:val="00DA0404"/>
    <w:rsid w:val="00DA0705"/>
    <w:rsid w:val="00DA0B99"/>
    <w:rsid w:val="00DA18DE"/>
    <w:rsid w:val="00DA1AC0"/>
    <w:rsid w:val="00DA1FD4"/>
    <w:rsid w:val="00DA2162"/>
    <w:rsid w:val="00DA24C0"/>
    <w:rsid w:val="00DA2E39"/>
    <w:rsid w:val="00DA2EEF"/>
    <w:rsid w:val="00DA32D0"/>
    <w:rsid w:val="00DA385D"/>
    <w:rsid w:val="00DA3C63"/>
    <w:rsid w:val="00DA3FF9"/>
    <w:rsid w:val="00DA4619"/>
    <w:rsid w:val="00DA466E"/>
    <w:rsid w:val="00DA4914"/>
    <w:rsid w:val="00DA51B6"/>
    <w:rsid w:val="00DA51E0"/>
    <w:rsid w:val="00DA555D"/>
    <w:rsid w:val="00DA6050"/>
    <w:rsid w:val="00DA656B"/>
    <w:rsid w:val="00DA7437"/>
    <w:rsid w:val="00DA75AF"/>
    <w:rsid w:val="00DB0298"/>
    <w:rsid w:val="00DB1457"/>
    <w:rsid w:val="00DB184F"/>
    <w:rsid w:val="00DB2193"/>
    <w:rsid w:val="00DB2533"/>
    <w:rsid w:val="00DB2DD0"/>
    <w:rsid w:val="00DB3D6C"/>
    <w:rsid w:val="00DB4127"/>
    <w:rsid w:val="00DB416C"/>
    <w:rsid w:val="00DB4DE1"/>
    <w:rsid w:val="00DB612C"/>
    <w:rsid w:val="00DB61C0"/>
    <w:rsid w:val="00DB6740"/>
    <w:rsid w:val="00DB67E6"/>
    <w:rsid w:val="00DB6D63"/>
    <w:rsid w:val="00DB79DB"/>
    <w:rsid w:val="00DC0887"/>
    <w:rsid w:val="00DC0CF5"/>
    <w:rsid w:val="00DC2BAF"/>
    <w:rsid w:val="00DC2C52"/>
    <w:rsid w:val="00DC2DA3"/>
    <w:rsid w:val="00DC2FFB"/>
    <w:rsid w:val="00DC408E"/>
    <w:rsid w:val="00DC4169"/>
    <w:rsid w:val="00DC57AC"/>
    <w:rsid w:val="00DC673A"/>
    <w:rsid w:val="00DC673F"/>
    <w:rsid w:val="00DC70AA"/>
    <w:rsid w:val="00DC711E"/>
    <w:rsid w:val="00DC7178"/>
    <w:rsid w:val="00DC7C2F"/>
    <w:rsid w:val="00DD0368"/>
    <w:rsid w:val="00DD05BD"/>
    <w:rsid w:val="00DD109E"/>
    <w:rsid w:val="00DD129D"/>
    <w:rsid w:val="00DD180A"/>
    <w:rsid w:val="00DD1E80"/>
    <w:rsid w:val="00DD25A4"/>
    <w:rsid w:val="00DD2FE2"/>
    <w:rsid w:val="00DD341F"/>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D7E3F"/>
    <w:rsid w:val="00DE01F5"/>
    <w:rsid w:val="00DE084B"/>
    <w:rsid w:val="00DE0E56"/>
    <w:rsid w:val="00DE31D7"/>
    <w:rsid w:val="00DE3468"/>
    <w:rsid w:val="00DE378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44B"/>
    <w:rsid w:val="00DF0EFB"/>
    <w:rsid w:val="00DF14B8"/>
    <w:rsid w:val="00DF22F1"/>
    <w:rsid w:val="00DF26F0"/>
    <w:rsid w:val="00DF27F0"/>
    <w:rsid w:val="00DF2DFD"/>
    <w:rsid w:val="00DF30BE"/>
    <w:rsid w:val="00DF4081"/>
    <w:rsid w:val="00DF4464"/>
    <w:rsid w:val="00DF482C"/>
    <w:rsid w:val="00DF4AE4"/>
    <w:rsid w:val="00DF4FA9"/>
    <w:rsid w:val="00DF5220"/>
    <w:rsid w:val="00DF56C9"/>
    <w:rsid w:val="00DF65E4"/>
    <w:rsid w:val="00DF6705"/>
    <w:rsid w:val="00DF693D"/>
    <w:rsid w:val="00DF7DCB"/>
    <w:rsid w:val="00E00AA1"/>
    <w:rsid w:val="00E00E8D"/>
    <w:rsid w:val="00E0117B"/>
    <w:rsid w:val="00E015C5"/>
    <w:rsid w:val="00E025F2"/>
    <w:rsid w:val="00E02720"/>
    <w:rsid w:val="00E02949"/>
    <w:rsid w:val="00E02E74"/>
    <w:rsid w:val="00E0330C"/>
    <w:rsid w:val="00E03436"/>
    <w:rsid w:val="00E03B27"/>
    <w:rsid w:val="00E03BBF"/>
    <w:rsid w:val="00E04196"/>
    <w:rsid w:val="00E04E1C"/>
    <w:rsid w:val="00E04F14"/>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403"/>
    <w:rsid w:val="00E12EFF"/>
    <w:rsid w:val="00E1319D"/>
    <w:rsid w:val="00E13296"/>
    <w:rsid w:val="00E13453"/>
    <w:rsid w:val="00E13747"/>
    <w:rsid w:val="00E139AF"/>
    <w:rsid w:val="00E144A6"/>
    <w:rsid w:val="00E14FA7"/>
    <w:rsid w:val="00E15467"/>
    <w:rsid w:val="00E15D73"/>
    <w:rsid w:val="00E16E6A"/>
    <w:rsid w:val="00E176E7"/>
    <w:rsid w:val="00E20748"/>
    <w:rsid w:val="00E20B87"/>
    <w:rsid w:val="00E215EB"/>
    <w:rsid w:val="00E221AE"/>
    <w:rsid w:val="00E2294A"/>
    <w:rsid w:val="00E22BC8"/>
    <w:rsid w:val="00E22D05"/>
    <w:rsid w:val="00E22E01"/>
    <w:rsid w:val="00E22FDD"/>
    <w:rsid w:val="00E2333C"/>
    <w:rsid w:val="00E23622"/>
    <w:rsid w:val="00E236A1"/>
    <w:rsid w:val="00E236A7"/>
    <w:rsid w:val="00E2399B"/>
    <w:rsid w:val="00E239BD"/>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C74"/>
    <w:rsid w:val="00E33D25"/>
    <w:rsid w:val="00E33EE9"/>
    <w:rsid w:val="00E34196"/>
    <w:rsid w:val="00E34279"/>
    <w:rsid w:val="00E3786A"/>
    <w:rsid w:val="00E40004"/>
    <w:rsid w:val="00E40A35"/>
    <w:rsid w:val="00E40B40"/>
    <w:rsid w:val="00E40B9B"/>
    <w:rsid w:val="00E4131E"/>
    <w:rsid w:val="00E41C5C"/>
    <w:rsid w:val="00E42429"/>
    <w:rsid w:val="00E42E1B"/>
    <w:rsid w:val="00E430A0"/>
    <w:rsid w:val="00E43221"/>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767"/>
    <w:rsid w:val="00E54A10"/>
    <w:rsid w:val="00E54AF0"/>
    <w:rsid w:val="00E552FD"/>
    <w:rsid w:val="00E560E2"/>
    <w:rsid w:val="00E56641"/>
    <w:rsid w:val="00E5665D"/>
    <w:rsid w:val="00E56E8B"/>
    <w:rsid w:val="00E571A5"/>
    <w:rsid w:val="00E57714"/>
    <w:rsid w:val="00E57749"/>
    <w:rsid w:val="00E606BA"/>
    <w:rsid w:val="00E6105A"/>
    <w:rsid w:val="00E62115"/>
    <w:rsid w:val="00E621D5"/>
    <w:rsid w:val="00E6257A"/>
    <w:rsid w:val="00E64187"/>
    <w:rsid w:val="00E64644"/>
    <w:rsid w:val="00E648EB"/>
    <w:rsid w:val="00E64D75"/>
    <w:rsid w:val="00E64F83"/>
    <w:rsid w:val="00E65364"/>
    <w:rsid w:val="00E655B6"/>
    <w:rsid w:val="00E660CF"/>
    <w:rsid w:val="00E664F9"/>
    <w:rsid w:val="00E668CB"/>
    <w:rsid w:val="00E669E6"/>
    <w:rsid w:val="00E66D83"/>
    <w:rsid w:val="00E66E39"/>
    <w:rsid w:val="00E672A5"/>
    <w:rsid w:val="00E67766"/>
    <w:rsid w:val="00E67A9A"/>
    <w:rsid w:val="00E67DFF"/>
    <w:rsid w:val="00E70322"/>
    <w:rsid w:val="00E703C4"/>
    <w:rsid w:val="00E7043C"/>
    <w:rsid w:val="00E70C79"/>
    <w:rsid w:val="00E71527"/>
    <w:rsid w:val="00E71642"/>
    <w:rsid w:val="00E718A9"/>
    <w:rsid w:val="00E71FAC"/>
    <w:rsid w:val="00E72CD1"/>
    <w:rsid w:val="00E72F59"/>
    <w:rsid w:val="00E734C9"/>
    <w:rsid w:val="00E73954"/>
    <w:rsid w:val="00E75610"/>
    <w:rsid w:val="00E75D28"/>
    <w:rsid w:val="00E75E87"/>
    <w:rsid w:val="00E7628B"/>
    <w:rsid w:val="00E763C1"/>
    <w:rsid w:val="00E76DCC"/>
    <w:rsid w:val="00E779CC"/>
    <w:rsid w:val="00E80365"/>
    <w:rsid w:val="00E804B1"/>
    <w:rsid w:val="00E80C86"/>
    <w:rsid w:val="00E814EC"/>
    <w:rsid w:val="00E81847"/>
    <w:rsid w:val="00E824D3"/>
    <w:rsid w:val="00E82590"/>
    <w:rsid w:val="00E82B4E"/>
    <w:rsid w:val="00E82CB9"/>
    <w:rsid w:val="00E85321"/>
    <w:rsid w:val="00E85FAA"/>
    <w:rsid w:val="00E87287"/>
    <w:rsid w:val="00E87E34"/>
    <w:rsid w:val="00E9004E"/>
    <w:rsid w:val="00E90052"/>
    <w:rsid w:val="00E90242"/>
    <w:rsid w:val="00E904A1"/>
    <w:rsid w:val="00E91F91"/>
    <w:rsid w:val="00E930A0"/>
    <w:rsid w:val="00E93144"/>
    <w:rsid w:val="00E93B5E"/>
    <w:rsid w:val="00E94FB0"/>
    <w:rsid w:val="00E95AD4"/>
    <w:rsid w:val="00E95BE6"/>
    <w:rsid w:val="00E95C94"/>
    <w:rsid w:val="00E95E4A"/>
    <w:rsid w:val="00E95FD6"/>
    <w:rsid w:val="00E96932"/>
    <w:rsid w:val="00E96E28"/>
    <w:rsid w:val="00EA06D7"/>
    <w:rsid w:val="00EA0CFA"/>
    <w:rsid w:val="00EA1042"/>
    <w:rsid w:val="00EA2052"/>
    <w:rsid w:val="00EA3133"/>
    <w:rsid w:val="00EA3196"/>
    <w:rsid w:val="00EA3390"/>
    <w:rsid w:val="00EA4E8E"/>
    <w:rsid w:val="00EA5F8E"/>
    <w:rsid w:val="00EA622A"/>
    <w:rsid w:val="00EA6F6D"/>
    <w:rsid w:val="00EA74F4"/>
    <w:rsid w:val="00EA7629"/>
    <w:rsid w:val="00EA783C"/>
    <w:rsid w:val="00EA79F9"/>
    <w:rsid w:val="00EA7CB1"/>
    <w:rsid w:val="00EB084F"/>
    <w:rsid w:val="00EB0C2D"/>
    <w:rsid w:val="00EB18E6"/>
    <w:rsid w:val="00EB1FA6"/>
    <w:rsid w:val="00EB2190"/>
    <w:rsid w:val="00EB2284"/>
    <w:rsid w:val="00EB2C33"/>
    <w:rsid w:val="00EB2FB4"/>
    <w:rsid w:val="00EB31F0"/>
    <w:rsid w:val="00EB346A"/>
    <w:rsid w:val="00EB34A7"/>
    <w:rsid w:val="00EB351F"/>
    <w:rsid w:val="00EB3FDE"/>
    <w:rsid w:val="00EB467E"/>
    <w:rsid w:val="00EB4AF3"/>
    <w:rsid w:val="00EB51F7"/>
    <w:rsid w:val="00EB5474"/>
    <w:rsid w:val="00EB67BD"/>
    <w:rsid w:val="00EB67FC"/>
    <w:rsid w:val="00EB6AF6"/>
    <w:rsid w:val="00EB6D8D"/>
    <w:rsid w:val="00EB7753"/>
    <w:rsid w:val="00EB7ECF"/>
    <w:rsid w:val="00EC0182"/>
    <w:rsid w:val="00EC0C13"/>
    <w:rsid w:val="00EC123C"/>
    <w:rsid w:val="00EC23CA"/>
    <w:rsid w:val="00EC2599"/>
    <w:rsid w:val="00EC2DAF"/>
    <w:rsid w:val="00EC3E9C"/>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779"/>
    <w:rsid w:val="00ED3D16"/>
    <w:rsid w:val="00ED3E23"/>
    <w:rsid w:val="00ED40E3"/>
    <w:rsid w:val="00ED4F6F"/>
    <w:rsid w:val="00ED6766"/>
    <w:rsid w:val="00ED6CFC"/>
    <w:rsid w:val="00ED75A9"/>
    <w:rsid w:val="00EE0D4B"/>
    <w:rsid w:val="00EE1538"/>
    <w:rsid w:val="00EE22A6"/>
    <w:rsid w:val="00EE296F"/>
    <w:rsid w:val="00EE2CB5"/>
    <w:rsid w:val="00EE3319"/>
    <w:rsid w:val="00EE4915"/>
    <w:rsid w:val="00EE651F"/>
    <w:rsid w:val="00EE677D"/>
    <w:rsid w:val="00EE6835"/>
    <w:rsid w:val="00EE7045"/>
    <w:rsid w:val="00EE7720"/>
    <w:rsid w:val="00EF0405"/>
    <w:rsid w:val="00EF054D"/>
    <w:rsid w:val="00EF08B3"/>
    <w:rsid w:val="00EF0F9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073D"/>
    <w:rsid w:val="00F01478"/>
    <w:rsid w:val="00F01E75"/>
    <w:rsid w:val="00F027DF"/>
    <w:rsid w:val="00F03279"/>
    <w:rsid w:val="00F03A4D"/>
    <w:rsid w:val="00F03C22"/>
    <w:rsid w:val="00F04CC4"/>
    <w:rsid w:val="00F055A6"/>
    <w:rsid w:val="00F05CC2"/>
    <w:rsid w:val="00F063A6"/>
    <w:rsid w:val="00F1006C"/>
    <w:rsid w:val="00F10546"/>
    <w:rsid w:val="00F10C99"/>
    <w:rsid w:val="00F1138B"/>
    <w:rsid w:val="00F11747"/>
    <w:rsid w:val="00F11877"/>
    <w:rsid w:val="00F119EB"/>
    <w:rsid w:val="00F11BCE"/>
    <w:rsid w:val="00F11F47"/>
    <w:rsid w:val="00F120B8"/>
    <w:rsid w:val="00F12482"/>
    <w:rsid w:val="00F127B1"/>
    <w:rsid w:val="00F12860"/>
    <w:rsid w:val="00F129F1"/>
    <w:rsid w:val="00F12D69"/>
    <w:rsid w:val="00F130F1"/>
    <w:rsid w:val="00F13633"/>
    <w:rsid w:val="00F13B52"/>
    <w:rsid w:val="00F146C3"/>
    <w:rsid w:val="00F14DDA"/>
    <w:rsid w:val="00F15D02"/>
    <w:rsid w:val="00F16451"/>
    <w:rsid w:val="00F16E45"/>
    <w:rsid w:val="00F175E2"/>
    <w:rsid w:val="00F20AB4"/>
    <w:rsid w:val="00F2111D"/>
    <w:rsid w:val="00F21603"/>
    <w:rsid w:val="00F21D72"/>
    <w:rsid w:val="00F2213A"/>
    <w:rsid w:val="00F22302"/>
    <w:rsid w:val="00F22406"/>
    <w:rsid w:val="00F22E9F"/>
    <w:rsid w:val="00F23E9F"/>
    <w:rsid w:val="00F24EE6"/>
    <w:rsid w:val="00F26533"/>
    <w:rsid w:val="00F268CA"/>
    <w:rsid w:val="00F269C6"/>
    <w:rsid w:val="00F26C43"/>
    <w:rsid w:val="00F271AD"/>
    <w:rsid w:val="00F278E1"/>
    <w:rsid w:val="00F27CAA"/>
    <w:rsid w:val="00F30E66"/>
    <w:rsid w:val="00F31485"/>
    <w:rsid w:val="00F31D3C"/>
    <w:rsid w:val="00F33138"/>
    <w:rsid w:val="00F342CC"/>
    <w:rsid w:val="00F345BA"/>
    <w:rsid w:val="00F35A0E"/>
    <w:rsid w:val="00F35EE7"/>
    <w:rsid w:val="00F35FFF"/>
    <w:rsid w:val="00F36262"/>
    <w:rsid w:val="00F3644B"/>
    <w:rsid w:val="00F415F3"/>
    <w:rsid w:val="00F41C02"/>
    <w:rsid w:val="00F421AD"/>
    <w:rsid w:val="00F427A8"/>
    <w:rsid w:val="00F43DBC"/>
    <w:rsid w:val="00F4520E"/>
    <w:rsid w:val="00F46632"/>
    <w:rsid w:val="00F46C72"/>
    <w:rsid w:val="00F46E51"/>
    <w:rsid w:val="00F46E9F"/>
    <w:rsid w:val="00F470B8"/>
    <w:rsid w:val="00F47B6A"/>
    <w:rsid w:val="00F50063"/>
    <w:rsid w:val="00F5012F"/>
    <w:rsid w:val="00F50243"/>
    <w:rsid w:val="00F503E5"/>
    <w:rsid w:val="00F503EE"/>
    <w:rsid w:val="00F50596"/>
    <w:rsid w:val="00F508A7"/>
    <w:rsid w:val="00F50B43"/>
    <w:rsid w:val="00F518C7"/>
    <w:rsid w:val="00F51B50"/>
    <w:rsid w:val="00F51DA1"/>
    <w:rsid w:val="00F51DD0"/>
    <w:rsid w:val="00F526E9"/>
    <w:rsid w:val="00F52913"/>
    <w:rsid w:val="00F5368E"/>
    <w:rsid w:val="00F53B3C"/>
    <w:rsid w:val="00F541A0"/>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068B"/>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3E63"/>
    <w:rsid w:val="00F8420D"/>
    <w:rsid w:val="00F8634C"/>
    <w:rsid w:val="00F867FF"/>
    <w:rsid w:val="00F868D6"/>
    <w:rsid w:val="00F86B78"/>
    <w:rsid w:val="00F86DBC"/>
    <w:rsid w:val="00F87294"/>
    <w:rsid w:val="00F87D72"/>
    <w:rsid w:val="00F90160"/>
    <w:rsid w:val="00F904B4"/>
    <w:rsid w:val="00F907D2"/>
    <w:rsid w:val="00F91685"/>
    <w:rsid w:val="00F91B29"/>
    <w:rsid w:val="00F922C1"/>
    <w:rsid w:val="00F92C6C"/>
    <w:rsid w:val="00F933D0"/>
    <w:rsid w:val="00F936B5"/>
    <w:rsid w:val="00F93A56"/>
    <w:rsid w:val="00F947FE"/>
    <w:rsid w:val="00F949CA"/>
    <w:rsid w:val="00F9573A"/>
    <w:rsid w:val="00F9630B"/>
    <w:rsid w:val="00F97CB9"/>
    <w:rsid w:val="00FA029A"/>
    <w:rsid w:val="00FA0D7A"/>
    <w:rsid w:val="00FA1F09"/>
    <w:rsid w:val="00FA4788"/>
    <w:rsid w:val="00FA48AA"/>
    <w:rsid w:val="00FA54F8"/>
    <w:rsid w:val="00FA555B"/>
    <w:rsid w:val="00FA59B1"/>
    <w:rsid w:val="00FA5BE1"/>
    <w:rsid w:val="00FA5BFA"/>
    <w:rsid w:val="00FA619D"/>
    <w:rsid w:val="00FA62B9"/>
    <w:rsid w:val="00FA7372"/>
    <w:rsid w:val="00FA7529"/>
    <w:rsid w:val="00FA7D8B"/>
    <w:rsid w:val="00FB0728"/>
    <w:rsid w:val="00FB112F"/>
    <w:rsid w:val="00FB18A1"/>
    <w:rsid w:val="00FB1E93"/>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0D68"/>
    <w:rsid w:val="00FC1513"/>
    <w:rsid w:val="00FC168D"/>
    <w:rsid w:val="00FC190A"/>
    <w:rsid w:val="00FC1C75"/>
    <w:rsid w:val="00FC1D56"/>
    <w:rsid w:val="00FC1DFB"/>
    <w:rsid w:val="00FC3329"/>
    <w:rsid w:val="00FC41D2"/>
    <w:rsid w:val="00FC4BFC"/>
    <w:rsid w:val="00FC4E86"/>
    <w:rsid w:val="00FC5989"/>
    <w:rsid w:val="00FC5EB9"/>
    <w:rsid w:val="00FC62EE"/>
    <w:rsid w:val="00FC71A0"/>
    <w:rsid w:val="00FD0079"/>
    <w:rsid w:val="00FD06CC"/>
    <w:rsid w:val="00FD0883"/>
    <w:rsid w:val="00FD0EC2"/>
    <w:rsid w:val="00FD1697"/>
    <w:rsid w:val="00FD173B"/>
    <w:rsid w:val="00FD18B2"/>
    <w:rsid w:val="00FD1DEE"/>
    <w:rsid w:val="00FD2DB6"/>
    <w:rsid w:val="00FD312C"/>
    <w:rsid w:val="00FD32D6"/>
    <w:rsid w:val="00FD3D49"/>
    <w:rsid w:val="00FD480A"/>
    <w:rsid w:val="00FD4A96"/>
    <w:rsid w:val="00FD56A8"/>
    <w:rsid w:val="00FD6AD5"/>
    <w:rsid w:val="00FD710D"/>
    <w:rsid w:val="00FD7562"/>
    <w:rsid w:val="00FD7D9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647"/>
    <w:rsid w:val="00FF1842"/>
    <w:rsid w:val="00FF1E72"/>
    <w:rsid w:val="00FF2399"/>
    <w:rsid w:val="00FF2A9E"/>
    <w:rsid w:val="00FF2B9C"/>
    <w:rsid w:val="00FF2CDE"/>
    <w:rsid w:val="00FF2E4E"/>
    <w:rsid w:val="00FF30DE"/>
    <w:rsid w:val="00FF399B"/>
    <w:rsid w:val="00FF4A0D"/>
    <w:rsid w:val="00FF4AEE"/>
    <w:rsid w:val="00FF4B8A"/>
    <w:rsid w:val="00FF4CD6"/>
    <w:rsid w:val="00FF4F28"/>
    <w:rsid w:val="00FF4F57"/>
    <w:rsid w:val="00FF57E7"/>
    <w:rsid w:val="00FF5C85"/>
    <w:rsid w:val="00FF5CDD"/>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C6E"/>
    <w:rPr>
      <w:rFonts w:ascii="Times New Roman" w:hAnsi="Times New Roman"/>
      <w:noProof/>
      <w:sz w:val="24"/>
      <w:lang w:val="en-GB"/>
    </w:rPr>
  </w:style>
  <w:style w:type="paragraph" w:styleId="Heading1">
    <w:name w:val="heading 1"/>
    <w:basedOn w:val="Normal"/>
    <w:next w:val="Normal"/>
    <w:link w:val="Heading1Char"/>
    <w:autoRedefine/>
    <w:uiPriority w:val="9"/>
    <w:qFormat/>
    <w:rsid w:val="00724AE1"/>
    <w:pPr>
      <w:keepNext/>
      <w:keepLines/>
      <w:spacing w:before="240" w:after="240" w:line="240" w:lineRule="auto"/>
      <w:ind w:left="-113" w:right="-11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170E6A"/>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724AE1"/>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70E6A"/>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36B63"/>
    <w:pPr>
      <w:spacing w:after="240" w:line="240" w:lineRule="auto"/>
      <w:ind w:right="-115"/>
      <w:jc w:val="center"/>
    </w:pPr>
    <w:rPr>
      <w:iCs/>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35">
      <w:bodyDiv w:val="1"/>
      <w:marLeft w:val="0"/>
      <w:marRight w:val="0"/>
      <w:marTop w:val="0"/>
      <w:marBottom w:val="0"/>
      <w:divBdr>
        <w:top w:val="none" w:sz="0" w:space="0" w:color="auto"/>
        <w:left w:val="none" w:sz="0" w:space="0" w:color="auto"/>
        <w:bottom w:val="none" w:sz="0" w:space="0" w:color="auto"/>
        <w:right w:val="none" w:sz="0" w:space="0" w:color="auto"/>
      </w:divBdr>
      <w:divsChild>
        <w:div w:id="1885170238">
          <w:marLeft w:val="0"/>
          <w:marRight w:val="0"/>
          <w:marTop w:val="0"/>
          <w:marBottom w:val="0"/>
          <w:divBdr>
            <w:top w:val="none" w:sz="0" w:space="0" w:color="auto"/>
            <w:left w:val="none" w:sz="0" w:space="0" w:color="auto"/>
            <w:bottom w:val="none" w:sz="0" w:space="0" w:color="auto"/>
            <w:right w:val="none" w:sz="0" w:space="0" w:color="auto"/>
          </w:divBdr>
          <w:divsChild>
            <w:div w:id="4108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78798">
      <w:bodyDiv w:val="1"/>
      <w:marLeft w:val="0"/>
      <w:marRight w:val="0"/>
      <w:marTop w:val="0"/>
      <w:marBottom w:val="0"/>
      <w:divBdr>
        <w:top w:val="none" w:sz="0" w:space="0" w:color="auto"/>
        <w:left w:val="none" w:sz="0" w:space="0" w:color="auto"/>
        <w:bottom w:val="none" w:sz="0" w:space="0" w:color="auto"/>
        <w:right w:val="none" w:sz="0" w:space="0" w:color="auto"/>
      </w:divBdr>
      <w:divsChild>
        <w:div w:id="138501240">
          <w:marLeft w:val="0"/>
          <w:marRight w:val="0"/>
          <w:marTop w:val="0"/>
          <w:marBottom w:val="0"/>
          <w:divBdr>
            <w:top w:val="none" w:sz="0" w:space="0" w:color="auto"/>
            <w:left w:val="none" w:sz="0" w:space="0" w:color="auto"/>
            <w:bottom w:val="none" w:sz="0" w:space="0" w:color="auto"/>
            <w:right w:val="none" w:sz="0" w:space="0" w:color="auto"/>
          </w:divBdr>
          <w:divsChild>
            <w:div w:id="5770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9588">
      <w:bodyDiv w:val="1"/>
      <w:marLeft w:val="0"/>
      <w:marRight w:val="0"/>
      <w:marTop w:val="0"/>
      <w:marBottom w:val="0"/>
      <w:divBdr>
        <w:top w:val="none" w:sz="0" w:space="0" w:color="auto"/>
        <w:left w:val="none" w:sz="0" w:space="0" w:color="auto"/>
        <w:bottom w:val="none" w:sz="0" w:space="0" w:color="auto"/>
        <w:right w:val="none" w:sz="0" w:space="0" w:color="auto"/>
      </w:divBdr>
      <w:divsChild>
        <w:div w:id="1417753060">
          <w:marLeft w:val="0"/>
          <w:marRight w:val="0"/>
          <w:marTop w:val="0"/>
          <w:marBottom w:val="0"/>
          <w:divBdr>
            <w:top w:val="none" w:sz="0" w:space="0" w:color="auto"/>
            <w:left w:val="none" w:sz="0" w:space="0" w:color="auto"/>
            <w:bottom w:val="none" w:sz="0" w:space="0" w:color="auto"/>
            <w:right w:val="none" w:sz="0" w:space="0" w:color="auto"/>
          </w:divBdr>
          <w:divsChild>
            <w:div w:id="1894347868">
              <w:marLeft w:val="0"/>
              <w:marRight w:val="0"/>
              <w:marTop w:val="0"/>
              <w:marBottom w:val="0"/>
              <w:divBdr>
                <w:top w:val="none" w:sz="0" w:space="0" w:color="auto"/>
                <w:left w:val="none" w:sz="0" w:space="0" w:color="auto"/>
                <w:bottom w:val="none" w:sz="0" w:space="0" w:color="auto"/>
                <w:right w:val="none" w:sz="0" w:space="0" w:color="auto"/>
              </w:divBdr>
            </w:div>
            <w:div w:id="358315830">
              <w:marLeft w:val="0"/>
              <w:marRight w:val="0"/>
              <w:marTop w:val="0"/>
              <w:marBottom w:val="0"/>
              <w:divBdr>
                <w:top w:val="none" w:sz="0" w:space="0" w:color="auto"/>
                <w:left w:val="none" w:sz="0" w:space="0" w:color="auto"/>
                <w:bottom w:val="none" w:sz="0" w:space="0" w:color="auto"/>
                <w:right w:val="none" w:sz="0" w:space="0" w:color="auto"/>
              </w:divBdr>
            </w:div>
            <w:div w:id="140469939">
              <w:marLeft w:val="0"/>
              <w:marRight w:val="0"/>
              <w:marTop w:val="0"/>
              <w:marBottom w:val="0"/>
              <w:divBdr>
                <w:top w:val="none" w:sz="0" w:space="0" w:color="auto"/>
                <w:left w:val="none" w:sz="0" w:space="0" w:color="auto"/>
                <w:bottom w:val="none" w:sz="0" w:space="0" w:color="auto"/>
                <w:right w:val="none" w:sz="0" w:space="0" w:color="auto"/>
              </w:divBdr>
            </w:div>
            <w:div w:id="303388952">
              <w:marLeft w:val="0"/>
              <w:marRight w:val="0"/>
              <w:marTop w:val="0"/>
              <w:marBottom w:val="0"/>
              <w:divBdr>
                <w:top w:val="none" w:sz="0" w:space="0" w:color="auto"/>
                <w:left w:val="none" w:sz="0" w:space="0" w:color="auto"/>
                <w:bottom w:val="none" w:sz="0" w:space="0" w:color="auto"/>
                <w:right w:val="none" w:sz="0" w:space="0" w:color="auto"/>
              </w:divBdr>
            </w:div>
            <w:div w:id="506022771">
              <w:marLeft w:val="0"/>
              <w:marRight w:val="0"/>
              <w:marTop w:val="0"/>
              <w:marBottom w:val="0"/>
              <w:divBdr>
                <w:top w:val="none" w:sz="0" w:space="0" w:color="auto"/>
                <w:left w:val="none" w:sz="0" w:space="0" w:color="auto"/>
                <w:bottom w:val="none" w:sz="0" w:space="0" w:color="auto"/>
                <w:right w:val="none" w:sz="0" w:space="0" w:color="auto"/>
              </w:divBdr>
            </w:div>
            <w:div w:id="527183825">
              <w:marLeft w:val="0"/>
              <w:marRight w:val="0"/>
              <w:marTop w:val="0"/>
              <w:marBottom w:val="0"/>
              <w:divBdr>
                <w:top w:val="none" w:sz="0" w:space="0" w:color="auto"/>
                <w:left w:val="none" w:sz="0" w:space="0" w:color="auto"/>
                <w:bottom w:val="none" w:sz="0" w:space="0" w:color="auto"/>
                <w:right w:val="none" w:sz="0" w:space="0" w:color="auto"/>
              </w:divBdr>
            </w:div>
            <w:div w:id="1915236628">
              <w:marLeft w:val="0"/>
              <w:marRight w:val="0"/>
              <w:marTop w:val="0"/>
              <w:marBottom w:val="0"/>
              <w:divBdr>
                <w:top w:val="none" w:sz="0" w:space="0" w:color="auto"/>
                <w:left w:val="none" w:sz="0" w:space="0" w:color="auto"/>
                <w:bottom w:val="none" w:sz="0" w:space="0" w:color="auto"/>
                <w:right w:val="none" w:sz="0" w:space="0" w:color="auto"/>
              </w:divBdr>
            </w:div>
            <w:div w:id="1419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146">
      <w:bodyDiv w:val="1"/>
      <w:marLeft w:val="0"/>
      <w:marRight w:val="0"/>
      <w:marTop w:val="0"/>
      <w:marBottom w:val="0"/>
      <w:divBdr>
        <w:top w:val="none" w:sz="0" w:space="0" w:color="auto"/>
        <w:left w:val="none" w:sz="0" w:space="0" w:color="auto"/>
        <w:bottom w:val="none" w:sz="0" w:space="0" w:color="auto"/>
        <w:right w:val="none" w:sz="0" w:space="0" w:color="auto"/>
      </w:divBdr>
      <w:divsChild>
        <w:div w:id="713581672">
          <w:marLeft w:val="0"/>
          <w:marRight w:val="0"/>
          <w:marTop w:val="0"/>
          <w:marBottom w:val="0"/>
          <w:divBdr>
            <w:top w:val="none" w:sz="0" w:space="0" w:color="auto"/>
            <w:left w:val="none" w:sz="0" w:space="0" w:color="auto"/>
            <w:bottom w:val="none" w:sz="0" w:space="0" w:color="auto"/>
            <w:right w:val="none" w:sz="0" w:space="0" w:color="auto"/>
          </w:divBdr>
          <w:divsChild>
            <w:div w:id="1375347923">
              <w:marLeft w:val="0"/>
              <w:marRight w:val="0"/>
              <w:marTop w:val="0"/>
              <w:marBottom w:val="0"/>
              <w:divBdr>
                <w:top w:val="none" w:sz="0" w:space="0" w:color="auto"/>
                <w:left w:val="none" w:sz="0" w:space="0" w:color="auto"/>
                <w:bottom w:val="none" w:sz="0" w:space="0" w:color="auto"/>
                <w:right w:val="none" w:sz="0" w:space="0" w:color="auto"/>
              </w:divBdr>
            </w:div>
            <w:div w:id="1182621195">
              <w:marLeft w:val="0"/>
              <w:marRight w:val="0"/>
              <w:marTop w:val="0"/>
              <w:marBottom w:val="0"/>
              <w:divBdr>
                <w:top w:val="none" w:sz="0" w:space="0" w:color="auto"/>
                <w:left w:val="none" w:sz="0" w:space="0" w:color="auto"/>
                <w:bottom w:val="none" w:sz="0" w:space="0" w:color="auto"/>
                <w:right w:val="none" w:sz="0" w:space="0" w:color="auto"/>
              </w:divBdr>
            </w:div>
            <w:div w:id="2050718809">
              <w:marLeft w:val="0"/>
              <w:marRight w:val="0"/>
              <w:marTop w:val="0"/>
              <w:marBottom w:val="0"/>
              <w:divBdr>
                <w:top w:val="none" w:sz="0" w:space="0" w:color="auto"/>
                <w:left w:val="none" w:sz="0" w:space="0" w:color="auto"/>
                <w:bottom w:val="none" w:sz="0" w:space="0" w:color="auto"/>
                <w:right w:val="none" w:sz="0" w:space="0" w:color="auto"/>
              </w:divBdr>
            </w:div>
            <w:div w:id="349575923">
              <w:marLeft w:val="0"/>
              <w:marRight w:val="0"/>
              <w:marTop w:val="0"/>
              <w:marBottom w:val="0"/>
              <w:divBdr>
                <w:top w:val="none" w:sz="0" w:space="0" w:color="auto"/>
                <w:left w:val="none" w:sz="0" w:space="0" w:color="auto"/>
                <w:bottom w:val="none" w:sz="0" w:space="0" w:color="auto"/>
                <w:right w:val="none" w:sz="0" w:space="0" w:color="auto"/>
              </w:divBdr>
            </w:div>
            <w:div w:id="1577662814">
              <w:marLeft w:val="0"/>
              <w:marRight w:val="0"/>
              <w:marTop w:val="0"/>
              <w:marBottom w:val="0"/>
              <w:divBdr>
                <w:top w:val="none" w:sz="0" w:space="0" w:color="auto"/>
                <w:left w:val="none" w:sz="0" w:space="0" w:color="auto"/>
                <w:bottom w:val="none" w:sz="0" w:space="0" w:color="auto"/>
                <w:right w:val="none" w:sz="0" w:space="0" w:color="auto"/>
              </w:divBdr>
            </w:div>
            <w:div w:id="1496258412">
              <w:marLeft w:val="0"/>
              <w:marRight w:val="0"/>
              <w:marTop w:val="0"/>
              <w:marBottom w:val="0"/>
              <w:divBdr>
                <w:top w:val="none" w:sz="0" w:space="0" w:color="auto"/>
                <w:left w:val="none" w:sz="0" w:space="0" w:color="auto"/>
                <w:bottom w:val="none" w:sz="0" w:space="0" w:color="auto"/>
                <w:right w:val="none" w:sz="0" w:space="0" w:color="auto"/>
              </w:divBdr>
            </w:div>
            <w:div w:id="452554601">
              <w:marLeft w:val="0"/>
              <w:marRight w:val="0"/>
              <w:marTop w:val="0"/>
              <w:marBottom w:val="0"/>
              <w:divBdr>
                <w:top w:val="none" w:sz="0" w:space="0" w:color="auto"/>
                <w:left w:val="none" w:sz="0" w:space="0" w:color="auto"/>
                <w:bottom w:val="none" w:sz="0" w:space="0" w:color="auto"/>
                <w:right w:val="none" w:sz="0" w:space="0" w:color="auto"/>
              </w:divBdr>
            </w:div>
            <w:div w:id="10683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52401917">
      <w:bodyDiv w:val="1"/>
      <w:marLeft w:val="0"/>
      <w:marRight w:val="0"/>
      <w:marTop w:val="0"/>
      <w:marBottom w:val="0"/>
      <w:divBdr>
        <w:top w:val="none" w:sz="0" w:space="0" w:color="auto"/>
        <w:left w:val="none" w:sz="0" w:space="0" w:color="auto"/>
        <w:bottom w:val="none" w:sz="0" w:space="0" w:color="auto"/>
        <w:right w:val="none" w:sz="0" w:space="0" w:color="auto"/>
      </w:divBdr>
      <w:divsChild>
        <w:div w:id="137653299">
          <w:marLeft w:val="0"/>
          <w:marRight w:val="0"/>
          <w:marTop w:val="0"/>
          <w:marBottom w:val="0"/>
          <w:divBdr>
            <w:top w:val="none" w:sz="0" w:space="0" w:color="auto"/>
            <w:left w:val="none" w:sz="0" w:space="0" w:color="auto"/>
            <w:bottom w:val="none" w:sz="0" w:space="0" w:color="auto"/>
            <w:right w:val="none" w:sz="0" w:space="0" w:color="auto"/>
          </w:divBdr>
          <w:divsChild>
            <w:div w:id="27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460">
      <w:bodyDiv w:val="1"/>
      <w:marLeft w:val="0"/>
      <w:marRight w:val="0"/>
      <w:marTop w:val="0"/>
      <w:marBottom w:val="0"/>
      <w:divBdr>
        <w:top w:val="none" w:sz="0" w:space="0" w:color="auto"/>
        <w:left w:val="none" w:sz="0" w:space="0" w:color="auto"/>
        <w:bottom w:val="none" w:sz="0" w:space="0" w:color="auto"/>
        <w:right w:val="none" w:sz="0" w:space="0" w:color="auto"/>
      </w:divBdr>
      <w:divsChild>
        <w:div w:id="1442649347">
          <w:marLeft w:val="0"/>
          <w:marRight w:val="0"/>
          <w:marTop w:val="0"/>
          <w:marBottom w:val="0"/>
          <w:divBdr>
            <w:top w:val="none" w:sz="0" w:space="0" w:color="auto"/>
            <w:left w:val="none" w:sz="0" w:space="0" w:color="auto"/>
            <w:bottom w:val="none" w:sz="0" w:space="0" w:color="auto"/>
            <w:right w:val="none" w:sz="0" w:space="0" w:color="auto"/>
          </w:divBdr>
          <w:divsChild>
            <w:div w:id="392509093">
              <w:marLeft w:val="0"/>
              <w:marRight w:val="0"/>
              <w:marTop w:val="0"/>
              <w:marBottom w:val="0"/>
              <w:divBdr>
                <w:top w:val="none" w:sz="0" w:space="0" w:color="auto"/>
                <w:left w:val="none" w:sz="0" w:space="0" w:color="auto"/>
                <w:bottom w:val="none" w:sz="0" w:space="0" w:color="auto"/>
                <w:right w:val="none" w:sz="0" w:space="0" w:color="auto"/>
              </w:divBdr>
            </w:div>
            <w:div w:id="1896775110">
              <w:marLeft w:val="0"/>
              <w:marRight w:val="0"/>
              <w:marTop w:val="0"/>
              <w:marBottom w:val="0"/>
              <w:divBdr>
                <w:top w:val="none" w:sz="0" w:space="0" w:color="auto"/>
                <w:left w:val="none" w:sz="0" w:space="0" w:color="auto"/>
                <w:bottom w:val="none" w:sz="0" w:space="0" w:color="auto"/>
                <w:right w:val="none" w:sz="0" w:space="0" w:color="auto"/>
              </w:divBdr>
            </w:div>
            <w:div w:id="1112825077">
              <w:marLeft w:val="0"/>
              <w:marRight w:val="0"/>
              <w:marTop w:val="0"/>
              <w:marBottom w:val="0"/>
              <w:divBdr>
                <w:top w:val="none" w:sz="0" w:space="0" w:color="auto"/>
                <w:left w:val="none" w:sz="0" w:space="0" w:color="auto"/>
                <w:bottom w:val="none" w:sz="0" w:space="0" w:color="auto"/>
                <w:right w:val="none" w:sz="0" w:space="0" w:color="auto"/>
              </w:divBdr>
            </w:div>
            <w:div w:id="1292708696">
              <w:marLeft w:val="0"/>
              <w:marRight w:val="0"/>
              <w:marTop w:val="0"/>
              <w:marBottom w:val="0"/>
              <w:divBdr>
                <w:top w:val="none" w:sz="0" w:space="0" w:color="auto"/>
                <w:left w:val="none" w:sz="0" w:space="0" w:color="auto"/>
                <w:bottom w:val="none" w:sz="0" w:space="0" w:color="auto"/>
                <w:right w:val="none" w:sz="0" w:space="0" w:color="auto"/>
              </w:divBdr>
            </w:div>
            <w:div w:id="1776437345">
              <w:marLeft w:val="0"/>
              <w:marRight w:val="0"/>
              <w:marTop w:val="0"/>
              <w:marBottom w:val="0"/>
              <w:divBdr>
                <w:top w:val="none" w:sz="0" w:space="0" w:color="auto"/>
                <w:left w:val="none" w:sz="0" w:space="0" w:color="auto"/>
                <w:bottom w:val="none" w:sz="0" w:space="0" w:color="auto"/>
                <w:right w:val="none" w:sz="0" w:space="0" w:color="auto"/>
              </w:divBdr>
            </w:div>
            <w:div w:id="127855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80206">
      <w:bodyDiv w:val="1"/>
      <w:marLeft w:val="0"/>
      <w:marRight w:val="0"/>
      <w:marTop w:val="0"/>
      <w:marBottom w:val="0"/>
      <w:divBdr>
        <w:top w:val="none" w:sz="0" w:space="0" w:color="auto"/>
        <w:left w:val="none" w:sz="0" w:space="0" w:color="auto"/>
        <w:bottom w:val="none" w:sz="0" w:space="0" w:color="auto"/>
        <w:right w:val="none" w:sz="0" w:space="0" w:color="auto"/>
      </w:divBdr>
      <w:divsChild>
        <w:div w:id="1243444436">
          <w:marLeft w:val="0"/>
          <w:marRight w:val="0"/>
          <w:marTop w:val="0"/>
          <w:marBottom w:val="0"/>
          <w:divBdr>
            <w:top w:val="none" w:sz="0" w:space="0" w:color="auto"/>
            <w:left w:val="none" w:sz="0" w:space="0" w:color="auto"/>
            <w:bottom w:val="none" w:sz="0" w:space="0" w:color="auto"/>
            <w:right w:val="none" w:sz="0" w:space="0" w:color="auto"/>
          </w:divBdr>
          <w:divsChild>
            <w:div w:id="543559316">
              <w:marLeft w:val="0"/>
              <w:marRight w:val="0"/>
              <w:marTop w:val="0"/>
              <w:marBottom w:val="0"/>
              <w:divBdr>
                <w:top w:val="none" w:sz="0" w:space="0" w:color="auto"/>
                <w:left w:val="none" w:sz="0" w:space="0" w:color="auto"/>
                <w:bottom w:val="none" w:sz="0" w:space="0" w:color="auto"/>
                <w:right w:val="none" w:sz="0" w:space="0" w:color="auto"/>
              </w:divBdr>
            </w:div>
            <w:div w:id="1239367991">
              <w:marLeft w:val="0"/>
              <w:marRight w:val="0"/>
              <w:marTop w:val="0"/>
              <w:marBottom w:val="0"/>
              <w:divBdr>
                <w:top w:val="none" w:sz="0" w:space="0" w:color="auto"/>
                <w:left w:val="none" w:sz="0" w:space="0" w:color="auto"/>
                <w:bottom w:val="none" w:sz="0" w:space="0" w:color="auto"/>
                <w:right w:val="none" w:sz="0" w:space="0" w:color="auto"/>
              </w:divBdr>
            </w:div>
            <w:div w:id="1876191613">
              <w:marLeft w:val="0"/>
              <w:marRight w:val="0"/>
              <w:marTop w:val="0"/>
              <w:marBottom w:val="0"/>
              <w:divBdr>
                <w:top w:val="none" w:sz="0" w:space="0" w:color="auto"/>
                <w:left w:val="none" w:sz="0" w:space="0" w:color="auto"/>
                <w:bottom w:val="none" w:sz="0" w:space="0" w:color="auto"/>
                <w:right w:val="none" w:sz="0" w:space="0" w:color="auto"/>
              </w:divBdr>
            </w:div>
            <w:div w:id="354964261">
              <w:marLeft w:val="0"/>
              <w:marRight w:val="0"/>
              <w:marTop w:val="0"/>
              <w:marBottom w:val="0"/>
              <w:divBdr>
                <w:top w:val="none" w:sz="0" w:space="0" w:color="auto"/>
                <w:left w:val="none" w:sz="0" w:space="0" w:color="auto"/>
                <w:bottom w:val="none" w:sz="0" w:space="0" w:color="auto"/>
                <w:right w:val="none" w:sz="0" w:space="0" w:color="auto"/>
              </w:divBdr>
            </w:div>
            <w:div w:id="1403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02335">
      <w:bodyDiv w:val="1"/>
      <w:marLeft w:val="0"/>
      <w:marRight w:val="0"/>
      <w:marTop w:val="0"/>
      <w:marBottom w:val="0"/>
      <w:divBdr>
        <w:top w:val="none" w:sz="0" w:space="0" w:color="auto"/>
        <w:left w:val="none" w:sz="0" w:space="0" w:color="auto"/>
        <w:bottom w:val="none" w:sz="0" w:space="0" w:color="auto"/>
        <w:right w:val="none" w:sz="0" w:space="0" w:color="auto"/>
      </w:divBdr>
      <w:divsChild>
        <w:div w:id="890505107">
          <w:marLeft w:val="0"/>
          <w:marRight w:val="0"/>
          <w:marTop w:val="0"/>
          <w:marBottom w:val="0"/>
          <w:divBdr>
            <w:top w:val="none" w:sz="0" w:space="0" w:color="auto"/>
            <w:left w:val="none" w:sz="0" w:space="0" w:color="auto"/>
            <w:bottom w:val="none" w:sz="0" w:space="0" w:color="auto"/>
            <w:right w:val="none" w:sz="0" w:space="0" w:color="auto"/>
          </w:divBdr>
          <w:divsChild>
            <w:div w:id="576088430">
              <w:marLeft w:val="0"/>
              <w:marRight w:val="0"/>
              <w:marTop w:val="0"/>
              <w:marBottom w:val="0"/>
              <w:divBdr>
                <w:top w:val="none" w:sz="0" w:space="0" w:color="auto"/>
                <w:left w:val="none" w:sz="0" w:space="0" w:color="auto"/>
                <w:bottom w:val="none" w:sz="0" w:space="0" w:color="auto"/>
                <w:right w:val="none" w:sz="0" w:space="0" w:color="auto"/>
              </w:divBdr>
            </w:div>
            <w:div w:id="1329669574">
              <w:marLeft w:val="0"/>
              <w:marRight w:val="0"/>
              <w:marTop w:val="0"/>
              <w:marBottom w:val="0"/>
              <w:divBdr>
                <w:top w:val="none" w:sz="0" w:space="0" w:color="auto"/>
                <w:left w:val="none" w:sz="0" w:space="0" w:color="auto"/>
                <w:bottom w:val="none" w:sz="0" w:space="0" w:color="auto"/>
                <w:right w:val="none" w:sz="0" w:space="0" w:color="auto"/>
              </w:divBdr>
            </w:div>
            <w:div w:id="1058363408">
              <w:marLeft w:val="0"/>
              <w:marRight w:val="0"/>
              <w:marTop w:val="0"/>
              <w:marBottom w:val="0"/>
              <w:divBdr>
                <w:top w:val="none" w:sz="0" w:space="0" w:color="auto"/>
                <w:left w:val="none" w:sz="0" w:space="0" w:color="auto"/>
                <w:bottom w:val="none" w:sz="0" w:space="0" w:color="auto"/>
                <w:right w:val="none" w:sz="0" w:space="0" w:color="auto"/>
              </w:divBdr>
            </w:div>
            <w:div w:id="2122064318">
              <w:marLeft w:val="0"/>
              <w:marRight w:val="0"/>
              <w:marTop w:val="0"/>
              <w:marBottom w:val="0"/>
              <w:divBdr>
                <w:top w:val="none" w:sz="0" w:space="0" w:color="auto"/>
                <w:left w:val="none" w:sz="0" w:space="0" w:color="auto"/>
                <w:bottom w:val="none" w:sz="0" w:space="0" w:color="auto"/>
                <w:right w:val="none" w:sz="0" w:space="0" w:color="auto"/>
              </w:divBdr>
            </w:div>
            <w:div w:id="2074809986">
              <w:marLeft w:val="0"/>
              <w:marRight w:val="0"/>
              <w:marTop w:val="0"/>
              <w:marBottom w:val="0"/>
              <w:divBdr>
                <w:top w:val="none" w:sz="0" w:space="0" w:color="auto"/>
                <w:left w:val="none" w:sz="0" w:space="0" w:color="auto"/>
                <w:bottom w:val="none" w:sz="0" w:space="0" w:color="auto"/>
                <w:right w:val="none" w:sz="0" w:space="0" w:color="auto"/>
              </w:divBdr>
            </w:div>
            <w:div w:id="386807821">
              <w:marLeft w:val="0"/>
              <w:marRight w:val="0"/>
              <w:marTop w:val="0"/>
              <w:marBottom w:val="0"/>
              <w:divBdr>
                <w:top w:val="none" w:sz="0" w:space="0" w:color="auto"/>
                <w:left w:val="none" w:sz="0" w:space="0" w:color="auto"/>
                <w:bottom w:val="none" w:sz="0" w:space="0" w:color="auto"/>
                <w:right w:val="none" w:sz="0" w:space="0" w:color="auto"/>
              </w:divBdr>
            </w:div>
            <w:div w:id="1764957812">
              <w:marLeft w:val="0"/>
              <w:marRight w:val="0"/>
              <w:marTop w:val="0"/>
              <w:marBottom w:val="0"/>
              <w:divBdr>
                <w:top w:val="none" w:sz="0" w:space="0" w:color="auto"/>
                <w:left w:val="none" w:sz="0" w:space="0" w:color="auto"/>
                <w:bottom w:val="none" w:sz="0" w:space="0" w:color="auto"/>
                <w:right w:val="none" w:sz="0" w:space="0" w:color="auto"/>
              </w:divBdr>
            </w:div>
            <w:div w:id="13817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71786">
      <w:bodyDiv w:val="1"/>
      <w:marLeft w:val="0"/>
      <w:marRight w:val="0"/>
      <w:marTop w:val="0"/>
      <w:marBottom w:val="0"/>
      <w:divBdr>
        <w:top w:val="none" w:sz="0" w:space="0" w:color="auto"/>
        <w:left w:val="none" w:sz="0" w:space="0" w:color="auto"/>
        <w:bottom w:val="none" w:sz="0" w:space="0" w:color="auto"/>
        <w:right w:val="none" w:sz="0" w:space="0" w:color="auto"/>
      </w:divBdr>
      <w:divsChild>
        <w:div w:id="265428568">
          <w:marLeft w:val="0"/>
          <w:marRight w:val="0"/>
          <w:marTop w:val="0"/>
          <w:marBottom w:val="0"/>
          <w:divBdr>
            <w:top w:val="none" w:sz="0" w:space="0" w:color="auto"/>
            <w:left w:val="none" w:sz="0" w:space="0" w:color="auto"/>
            <w:bottom w:val="none" w:sz="0" w:space="0" w:color="auto"/>
            <w:right w:val="none" w:sz="0" w:space="0" w:color="auto"/>
          </w:divBdr>
          <w:divsChild>
            <w:div w:id="1593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78571762">
      <w:bodyDiv w:val="1"/>
      <w:marLeft w:val="0"/>
      <w:marRight w:val="0"/>
      <w:marTop w:val="0"/>
      <w:marBottom w:val="0"/>
      <w:divBdr>
        <w:top w:val="none" w:sz="0" w:space="0" w:color="auto"/>
        <w:left w:val="none" w:sz="0" w:space="0" w:color="auto"/>
        <w:bottom w:val="none" w:sz="0" w:space="0" w:color="auto"/>
        <w:right w:val="none" w:sz="0" w:space="0" w:color="auto"/>
      </w:divBdr>
      <w:divsChild>
        <w:div w:id="1713530254">
          <w:marLeft w:val="0"/>
          <w:marRight w:val="0"/>
          <w:marTop w:val="0"/>
          <w:marBottom w:val="0"/>
          <w:divBdr>
            <w:top w:val="none" w:sz="0" w:space="0" w:color="auto"/>
            <w:left w:val="none" w:sz="0" w:space="0" w:color="auto"/>
            <w:bottom w:val="none" w:sz="0" w:space="0" w:color="auto"/>
            <w:right w:val="none" w:sz="0" w:space="0" w:color="auto"/>
          </w:divBdr>
          <w:divsChild>
            <w:div w:id="18328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10284">
      <w:bodyDiv w:val="1"/>
      <w:marLeft w:val="0"/>
      <w:marRight w:val="0"/>
      <w:marTop w:val="0"/>
      <w:marBottom w:val="0"/>
      <w:divBdr>
        <w:top w:val="none" w:sz="0" w:space="0" w:color="auto"/>
        <w:left w:val="none" w:sz="0" w:space="0" w:color="auto"/>
        <w:bottom w:val="none" w:sz="0" w:space="0" w:color="auto"/>
        <w:right w:val="none" w:sz="0" w:space="0" w:color="auto"/>
      </w:divBdr>
      <w:divsChild>
        <w:div w:id="16586004">
          <w:marLeft w:val="0"/>
          <w:marRight w:val="0"/>
          <w:marTop w:val="0"/>
          <w:marBottom w:val="0"/>
          <w:divBdr>
            <w:top w:val="none" w:sz="0" w:space="0" w:color="auto"/>
            <w:left w:val="none" w:sz="0" w:space="0" w:color="auto"/>
            <w:bottom w:val="none" w:sz="0" w:space="0" w:color="auto"/>
            <w:right w:val="none" w:sz="0" w:space="0" w:color="auto"/>
          </w:divBdr>
          <w:divsChild>
            <w:div w:id="203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4929">
      <w:bodyDiv w:val="1"/>
      <w:marLeft w:val="0"/>
      <w:marRight w:val="0"/>
      <w:marTop w:val="0"/>
      <w:marBottom w:val="0"/>
      <w:divBdr>
        <w:top w:val="none" w:sz="0" w:space="0" w:color="auto"/>
        <w:left w:val="none" w:sz="0" w:space="0" w:color="auto"/>
        <w:bottom w:val="none" w:sz="0" w:space="0" w:color="auto"/>
        <w:right w:val="none" w:sz="0" w:space="0" w:color="auto"/>
      </w:divBdr>
      <w:divsChild>
        <w:div w:id="771973288">
          <w:marLeft w:val="0"/>
          <w:marRight w:val="0"/>
          <w:marTop w:val="0"/>
          <w:marBottom w:val="0"/>
          <w:divBdr>
            <w:top w:val="none" w:sz="0" w:space="0" w:color="auto"/>
            <w:left w:val="none" w:sz="0" w:space="0" w:color="auto"/>
            <w:bottom w:val="none" w:sz="0" w:space="0" w:color="auto"/>
            <w:right w:val="none" w:sz="0" w:space="0" w:color="auto"/>
          </w:divBdr>
          <w:divsChild>
            <w:div w:id="855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00878">
      <w:bodyDiv w:val="1"/>
      <w:marLeft w:val="0"/>
      <w:marRight w:val="0"/>
      <w:marTop w:val="0"/>
      <w:marBottom w:val="0"/>
      <w:divBdr>
        <w:top w:val="none" w:sz="0" w:space="0" w:color="auto"/>
        <w:left w:val="none" w:sz="0" w:space="0" w:color="auto"/>
        <w:bottom w:val="none" w:sz="0" w:space="0" w:color="auto"/>
        <w:right w:val="none" w:sz="0" w:space="0" w:color="auto"/>
      </w:divBdr>
      <w:divsChild>
        <w:div w:id="1845243075">
          <w:marLeft w:val="0"/>
          <w:marRight w:val="0"/>
          <w:marTop w:val="0"/>
          <w:marBottom w:val="0"/>
          <w:divBdr>
            <w:top w:val="none" w:sz="0" w:space="0" w:color="auto"/>
            <w:left w:val="none" w:sz="0" w:space="0" w:color="auto"/>
            <w:bottom w:val="none" w:sz="0" w:space="0" w:color="auto"/>
            <w:right w:val="none" w:sz="0" w:space="0" w:color="auto"/>
          </w:divBdr>
          <w:divsChild>
            <w:div w:id="1991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387">
      <w:bodyDiv w:val="1"/>
      <w:marLeft w:val="0"/>
      <w:marRight w:val="0"/>
      <w:marTop w:val="0"/>
      <w:marBottom w:val="0"/>
      <w:divBdr>
        <w:top w:val="none" w:sz="0" w:space="0" w:color="auto"/>
        <w:left w:val="none" w:sz="0" w:space="0" w:color="auto"/>
        <w:bottom w:val="none" w:sz="0" w:space="0" w:color="auto"/>
        <w:right w:val="none" w:sz="0" w:space="0" w:color="auto"/>
      </w:divBdr>
      <w:divsChild>
        <w:div w:id="1153185321">
          <w:marLeft w:val="0"/>
          <w:marRight w:val="0"/>
          <w:marTop w:val="0"/>
          <w:marBottom w:val="0"/>
          <w:divBdr>
            <w:top w:val="none" w:sz="0" w:space="0" w:color="auto"/>
            <w:left w:val="none" w:sz="0" w:space="0" w:color="auto"/>
            <w:bottom w:val="none" w:sz="0" w:space="0" w:color="auto"/>
            <w:right w:val="none" w:sz="0" w:space="0" w:color="auto"/>
          </w:divBdr>
          <w:divsChild>
            <w:div w:id="2917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50292394">
      <w:bodyDiv w:val="1"/>
      <w:marLeft w:val="0"/>
      <w:marRight w:val="0"/>
      <w:marTop w:val="0"/>
      <w:marBottom w:val="0"/>
      <w:divBdr>
        <w:top w:val="none" w:sz="0" w:space="0" w:color="auto"/>
        <w:left w:val="none" w:sz="0" w:space="0" w:color="auto"/>
        <w:bottom w:val="none" w:sz="0" w:space="0" w:color="auto"/>
        <w:right w:val="none" w:sz="0" w:space="0" w:color="auto"/>
      </w:divBdr>
    </w:div>
    <w:div w:id="1854764283">
      <w:bodyDiv w:val="1"/>
      <w:marLeft w:val="0"/>
      <w:marRight w:val="0"/>
      <w:marTop w:val="0"/>
      <w:marBottom w:val="0"/>
      <w:divBdr>
        <w:top w:val="none" w:sz="0" w:space="0" w:color="auto"/>
        <w:left w:val="none" w:sz="0" w:space="0" w:color="auto"/>
        <w:bottom w:val="none" w:sz="0" w:space="0" w:color="auto"/>
        <w:right w:val="none" w:sz="0" w:space="0" w:color="auto"/>
      </w:divBdr>
      <w:divsChild>
        <w:div w:id="1802306199">
          <w:marLeft w:val="0"/>
          <w:marRight w:val="0"/>
          <w:marTop w:val="0"/>
          <w:marBottom w:val="0"/>
          <w:divBdr>
            <w:top w:val="none" w:sz="0" w:space="0" w:color="auto"/>
            <w:left w:val="none" w:sz="0" w:space="0" w:color="auto"/>
            <w:bottom w:val="none" w:sz="0" w:space="0" w:color="auto"/>
            <w:right w:val="none" w:sz="0" w:space="0" w:color="auto"/>
          </w:divBdr>
          <w:divsChild>
            <w:div w:id="8051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895657743">
      <w:bodyDiv w:val="1"/>
      <w:marLeft w:val="0"/>
      <w:marRight w:val="0"/>
      <w:marTop w:val="0"/>
      <w:marBottom w:val="0"/>
      <w:divBdr>
        <w:top w:val="none" w:sz="0" w:space="0" w:color="auto"/>
        <w:left w:val="none" w:sz="0" w:space="0" w:color="auto"/>
        <w:bottom w:val="none" w:sz="0" w:space="0" w:color="auto"/>
        <w:right w:val="none" w:sz="0" w:space="0" w:color="auto"/>
      </w:divBdr>
      <w:divsChild>
        <w:div w:id="122234702">
          <w:marLeft w:val="0"/>
          <w:marRight w:val="0"/>
          <w:marTop w:val="0"/>
          <w:marBottom w:val="0"/>
          <w:divBdr>
            <w:top w:val="none" w:sz="0" w:space="0" w:color="auto"/>
            <w:left w:val="none" w:sz="0" w:space="0" w:color="auto"/>
            <w:bottom w:val="none" w:sz="0" w:space="0" w:color="auto"/>
            <w:right w:val="none" w:sz="0" w:space="0" w:color="auto"/>
          </w:divBdr>
          <w:divsChild>
            <w:div w:id="16337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1972321812">
      <w:bodyDiv w:val="1"/>
      <w:marLeft w:val="0"/>
      <w:marRight w:val="0"/>
      <w:marTop w:val="0"/>
      <w:marBottom w:val="0"/>
      <w:divBdr>
        <w:top w:val="none" w:sz="0" w:space="0" w:color="auto"/>
        <w:left w:val="none" w:sz="0" w:space="0" w:color="auto"/>
        <w:bottom w:val="none" w:sz="0" w:space="0" w:color="auto"/>
        <w:right w:val="none" w:sz="0" w:space="0" w:color="auto"/>
      </w:divBdr>
      <w:divsChild>
        <w:div w:id="1199052367">
          <w:marLeft w:val="0"/>
          <w:marRight w:val="0"/>
          <w:marTop w:val="0"/>
          <w:marBottom w:val="0"/>
          <w:divBdr>
            <w:top w:val="none" w:sz="0" w:space="0" w:color="auto"/>
            <w:left w:val="none" w:sz="0" w:space="0" w:color="auto"/>
            <w:bottom w:val="none" w:sz="0" w:space="0" w:color="auto"/>
            <w:right w:val="none" w:sz="0" w:space="0" w:color="auto"/>
          </w:divBdr>
          <w:divsChild>
            <w:div w:id="15858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4358">
      <w:bodyDiv w:val="1"/>
      <w:marLeft w:val="0"/>
      <w:marRight w:val="0"/>
      <w:marTop w:val="0"/>
      <w:marBottom w:val="0"/>
      <w:divBdr>
        <w:top w:val="none" w:sz="0" w:space="0" w:color="auto"/>
        <w:left w:val="none" w:sz="0" w:space="0" w:color="auto"/>
        <w:bottom w:val="none" w:sz="0" w:space="0" w:color="auto"/>
        <w:right w:val="none" w:sz="0" w:space="0" w:color="auto"/>
      </w:divBdr>
      <w:divsChild>
        <w:div w:id="1903951962">
          <w:marLeft w:val="0"/>
          <w:marRight w:val="0"/>
          <w:marTop w:val="0"/>
          <w:marBottom w:val="0"/>
          <w:divBdr>
            <w:top w:val="none" w:sz="0" w:space="0" w:color="auto"/>
            <w:left w:val="none" w:sz="0" w:space="0" w:color="auto"/>
            <w:bottom w:val="none" w:sz="0" w:space="0" w:color="auto"/>
            <w:right w:val="none" w:sz="0" w:space="0" w:color="auto"/>
          </w:divBdr>
          <w:divsChild>
            <w:div w:id="519927261">
              <w:marLeft w:val="0"/>
              <w:marRight w:val="0"/>
              <w:marTop w:val="0"/>
              <w:marBottom w:val="0"/>
              <w:divBdr>
                <w:top w:val="none" w:sz="0" w:space="0" w:color="auto"/>
                <w:left w:val="none" w:sz="0" w:space="0" w:color="auto"/>
                <w:bottom w:val="none" w:sz="0" w:space="0" w:color="auto"/>
                <w:right w:val="none" w:sz="0" w:space="0" w:color="auto"/>
              </w:divBdr>
            </w:div>
            <w:div w:id="1378973643">
              <w:marLeft w:val="0"/>
              <w:marRight w:val="0"/>
              <w:marTop w:val="0"/>
              <w:marBottom w:val="0"/>
              <w:divBdr>
                <w:top w:val="none" w:sz="0" w:space="0" w:color="auto"/>
                <w:left w:val="none" w:sz="0" w:space="0" w:color="auto"/>
                <w:bottom w:val="none" w:sz="0" w:space="0" w:color="auto"/>
                <w:right w:val="none" w:sz="0" w:space="0" w:color="auto"/>
              </w:divBdr>
            </w:div>
            <w:div w:id="1221400695">
              <w:marLeft w:val="0"/>
              <w:marRight w:val="0"/>
              <w:marTop w:val="0"/>
              <w:marBottom w:val="0"/>
              <w:divBdr>
                <w:top w:val="none" w:sz="0" w:space="0" w:color="auto"/>
                <w:left w:val="none" w:sz="0" w:space="0" w:color="auto"/>
                <w:bottom w:val="none" w:sz="0" w:space="0" w:color="auto"/>
                <w:right w:val="none" w:sz="0" w:space="0" w:color="auto"/>
              </w:divBdr>
            </w:div>
            <w:div w:id="178202069">
              <w:marLeft w:val="0"/>
              <w:marRight w:val="0"/>
              <w:marTop w:val="0"/>
              <w:marBottom w:val="0"/>
              <w:divBdr>
                <w:top w:val="none" w:sz="0" w:space="0" w:color="auto"/>
                <w:left w:val="none" w:sz="0" w:space="0" w:color="auto"/>
                <w:bottom w:val="none" w:sz="0" w:space="0" w:color="auto"/>
                <w:right w:val="none" w:sz="0" w:space="0" w:color="auto"/>
              </w:divBdr>
            </w:div>
            <w:div w:id="32928875">
              <w:marLeft w:val="0"/>
              <w:marRight w:val="0"/>
              <w:marTop w:val="0"/>
              <w:marBottom w:val="0"/>
              <w:divBdr>
                <w:top w:val="none" w:sz="0" w:space="0" w:color="auto"/>
                <w:left w:val="none" w:sz="0" w:space="0" w:color="auto"/>
                <w:bottom w:val="none" w:sz="0" w:space="0" w:color="auto"/>
                <w:right w:val="none" w:sz="0" w:space="0" w:color="auto"/>
              </w:divBdr>
            </w:div>
            <w:div w:id="1727685049">
              <w:marLeft w:val="0"/>
              <w:marRight w:val="0"/>
              <w:marTop w:val="0"/>
              <w:marBottom w:val="0"/>
              <w:divBdr>
                <w:top w:val="none" w:sz="0" w:space="0" w:color="auto"/>
                <w:left w:val="none" w:sz="0" w:space="0" w:color="auto"/>
                <w:bottom w:val="none" w:sz="0" w:space="0" w:color="auto"/>
                <w:right w:val="none" w:sz="0" w:space="0" w:color="auto"/>
              </w:divBdr>
            </w:div>
            <w:div w:id="741605749">
              <w:marLeft w:val="0"/>
              <w:marRight w:val="0"/>
              <w:marTop w:val="0"/>
              <w:marBottom w:val="0"/>
              <w:divBdr>
                <w:top w:val="none" w:sz="0" w:space="0" w:color="auto"/>
                <w:left w:val="none" w:sz="0" w:space="0" w:color="auto"/>
                <w:bottom w:val="none" w:sz="0" w:space="0" w:color="auto"/>
                <w:right w:val="none" w:sz="0" w:space="0" w:color="auto"/>
              </w:divBdr>
            </w:div>
            <w:div w:id="16124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4035">
      <w:bodyDiv w:val="1"/>
      <w:marLeft w:val="0"/>
      <w:marRight w:val="0"/>
      <w:marTop w:val="0"/>
      <w:marBottom w:val="0"/>
      <w:divBdr>
        <w:top w:val="none" w:sz="0" w:space="0" w:color="auto"/>
        <w:left w:val="none" w:sz="0" w:space="0" w:color="auto"/>
        <w:bottom w:val="none" w:sz="0" w:space="0" w:color="auto"/>
        <w:right w:val="none" w:sz="0" w:space="0" w:color="auto"/>
      </w:divBdr>
      <w:divsChild>
        <w:div w:id="1263878665">
          <w:marLeft w:val="0"/>
          <w:marRight w:val="0"/>
          <w:marTop w:val="0"/>
          <w:marBottom w:val="0"/>
          <w:divBdr>
            <w:top w:val="none" w:sz="0" w:space="0" w:color="auto"/>
            <w:left w:val="none" w:sz="0" w:space="0" w:color="auto"/>
            <w:bottom w:val="none" w:sz="0" w:space="0" w:color="auto"/>
            <w:right w:val="none" w:sz="0" w:space="0" w:color="auto"/>
          </w:divBdr>
          <w:divsChild>
            <w:div w:id="2127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1770">
      <w:bodyDiv w:val="1"/>
      <w:marLeft w:val="0"/>
      <w:marRight w:val="0"/>
      <w:marTop w:val="0"/>
      <w:marBottom w:val="0"/>
      <w:divBdr>
        <w:top w:val="none" w:sz="0" w:space="0" w:color="auto"/>
        <w:left w:val="none" w:sz="0" w:space="0" w:color="auto"/>
        <w:bottom w:val="none" w:sz="0" w:space="0" w:color="auto"/>
        <w:right w:val="none" w:sz="0" w:space="0" w:color="auto"/>
      </w:divBdr>
      <w:divsChild>
        <w:div w:id="664473337">
          <w:marLeft w:val="0"/>
          <w:marRight w:val="0"/>
          <w:marTop w:val="0"/>
          <w:marBottom w:val="0"/>
          <w:divBdr>
            <w:top w:val="none" w:sz="0" w:space="0" w:color="auto"/>
            <w:left w:val="none" w:sz="0" w:space="0" w:color="auto"/>
            <w:bottom w:val="none" w:sz="0" w:space="0" w:color="auto"/>
            <w:right w:val="none" w:sz="0" w:space="0" w:color="auto"/>
          </w:divBdr>
          <w:divsChild>
            <w:div w:id="2301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86.png"/><Relationship Id="rId21" Type="http://schemas.openxmlformats.org/officeDocument/2006/relationships/image" Target="media/image8.PNG"/><Relationship Id="rId42" Type="http://schemas.openxmlformats.org/officeDocument/2006/relationships/footer" Target="footer4.xml"/><Relationship Id="rId47" Type="http://schemas.openxmlformats.org/officeDocument/2006/relationships/footer" Target="footer6.xml"/><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7.png"/><Relationship Id="rId112" Type="http://schemas.openxmlformats.org/officeDocument/2006/relationships/image" Target="media/image81.png"/><Relationship Id="rId133" Type="http://schemas.openxmlformats.org/officeDocument/2006/relationships/image" Target="media/image102.png"/><Relationship Id="rId16" Type="http://schemas.openxmlformats.org/officeDocument/2006/relationships/image" Target="media/image3.jpeg"/><Relationship Id="rId107" Type="http://schemas.openxmlformats.org/officeDocument/2006/relationships/image" Target="media/image77.png"/><Relationship Id="rId11" Type="http://schemas.openxmlformats.org/officeDocument/2006/relationships/header" Target="header2.xml"/><Relationship Id="rId32" Type="http://schemas.openxmlformats.org/officeDocument/2006/relationships/image" Target="media/image19.webp"/><Relationship Id="rId37" Type="http://schemas.openxmlformats.org/officeDocument/2006/relationships/image" Target="media/image24.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chart" Target="charts/chart10.xml"/><Relationship Id="rId123" Type="http://schemas.openxmlformats.org/officeDocument/2006/relationships/image" Target="media/image92.jpeg"/><Relationship Id="rId128" Type="http://schemas.openxmlformats.org/officeDocument/2006/relationships/image" Target="media/image97.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chart" Target="charts/chart6.xml"/><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header" Target="header6.xml"/><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chart" Target="charts/chart8.xml"/><Relationship Id="rId105" Type="http://schemas.openxmlformats.org/officeDocument/2006/relationships/image" Target="media/image75.jpeg"/><Relationship Id="rId113" Type="http://schemas.openxmlformats.org/officeDocument/2006/relationships/image" Target="media/image82.png"/><Relationship Id="rId118" Type="http://schemas.openxmlformats.org/officeDocument/2006/relationships/image" Target="media/image87.png"/><Relationship Id="rId126" Type="http://schemas.openxmlformats.org/officeDocument/2006/relationships/image" Target="media/image95.png"/><Relationship Id="rId134" Type="http://schemas.openxmlformats.org/officeDocument/2006/relationships/image" Target="media/image103.png"/><Relationship Id="rId8" Type="http://schemas.openxmlformats.org/officeDocument/2006/relationships/image" Target="media/image1.gif"/><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image" Target="media/image65.jpg"/><Relationship Id="rId93" Type="http://schemas.openxmlformats.org/officeDocument/2006/relationships/image" Target="media/image69.png"/><Relationship Id="rId98" Type="http://schemas.openxmlformats.org/officeDocument/2006/relationships/image" Target="media/image71.jpeg"/><Relationship Id="rId121" Type="http://schemas.openxmlformats.org/officeDocument/2006/relationships/image" Target="media/image9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footer" Target="footer5.xml"/><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73.png"/><Relationship Id="rId108" Type="http://schemas.openxmlformats.org/officeDocument/2006/relationships/footer" Target="footer8.xml"/><Relationship Id="rId116" Type="http://schemas.openxmlformats.org/officeDocument/2006/relationships/image" Target="media/image85.png"/><Relationship Id="rId124" Type="http://schemas.openxmlformats.org/officeDocument/2006/relationships/image" Target="media/image93.jpeg"/><Relationship Id="rId129" Type="http://schemas.openxmlformats.org/officeDocument/2006/relationships/image" Target="media/image98.png"/><Relationship Id="rId137"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6.png"/><Relationship Id="rId91" Type="http://schemas.openxmlformats.org/officeDocument/2006/relationships/chart" Target="charts/chart3.xml"/><Relationship Id="rId96" Type="http://schemas.openxmlformats.org/officeDocument/2006/relationships/chart" Target="charts/chart7.xml"/><Relationship Id="rId111" Type="http://schemas.openxmlformats.org/officeDocument/2006/relationships/image" Target="media/image80.png"/><Relationship Id="rId132" Type="http://schemas.openxmlformats.org/officeDocument/2006/relationships/image" Target="media/image10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footer" Target="footer7.xml"/><Relationship Id="rId57" Type="http://schemas.openxmlformats.org/officeDocument/2006/relationships/image" Target="media/image37.PNG"/><Relationship Id="rId106" Type="http://schemas.openxmlformats.org/officeDocument/2006/relationships/image" Target="media/image76.jpeg"/><Relationship Id="rId114" Type="http://schemas.openxmlformats.org/officeDocument/2006/relationships/image" Target="media/image83.png"/><Relationship Id="rId119" Type="http://schemas.openxmlformats.org/officeDocument/2006/relationships/image" Target="media/image88.png"/><Relationship Id="rId127"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header" Target="header4.xm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chart" Target="charts/chart1.xml"/><Relationship Id="rId94" Type="http://schemas.openxmlformats.org/officeDocument/2006/relationships/chart" Target="charts/chart5.xml"/><Relationship Id="rId99" Type="http://schemas.openxmlformats.org/officeDocument/2006/relationships/image" Target="media/image72.jpg"/><Relationship Id="rId101" Type="http://schemas.openxmlformats.org/officeDocument/2006/relationships/chart" Target="charts/chart9.xml"/><Relationship Id="rId122" Type="http://schemas.openxmlformats.org/officeDocument/2006/relationships/image" Target="media/image91.jpeg"/><Relationship Id="rId130" Type="http://schemas.openxmlformats.org/officeDocument/2006/relationships/image" Target="media/image99.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jpeg"/><Relationship Id="rId109" Type="http://schemas.openxmlformats.org/officeDocument/2006/relationships/image" Target="media/image78.png"/><Relationship Id="rId34" Type="http://schemas.openxmlformats.org/officeDocument/2006/relationships/image" Target="media/image21.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0.jpeg"/><Relationship Id="rId104" Type="http://schemas.openxmlformats.org/officeDocument/2006/relationships/image" Target="media/image74.jpeg"/><Relationship Id="rId120" Type="http://schemas.openxmlformats.org/officeDocument/2006/relationships/image" Target="media/image89.jpeg"/><Relationship Id="rId125"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chart" Target="charts/chart4.xml"/><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image" Target="media/image27.jpeg"/><Relationship Id="rId45" Type="http://schemas.openxmlformats.org/officeDocument/2006/relationships/header" Target="header5.xml"/><Relationship Id="rId66" Type="http://schemas.openxmlformats.org/officeDocument/2006/relationships/image" Target="media/image46.PNG"/><Relationship Id="rId87" Type="http://schemas.openxmlformats.org/officeDocument/2006/relationships/chart" Target="charts/chart2.xml"/><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image" Target="media/image100.png"/><Relationship Id="rId136" Type="http://schemas.openxmlformats.org/officeDocument/2006/relationships/glossaryDocument" Target="glossary/document.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I$1</c:f>
              <c:strCache>
                <c:ptCount val="1"/>
                <c:pt idx="0">
                  <c:v>Atmospheric Pressure</c:v>
                </c:pt>
              </c:strCache>
            </c:strRef>
          </c:tx>
          <c:spPr>
            <a:ln w="28575" cap="rnd">
              <a:solidFill>
                <a:schemeClr val="accent1"/>
              </a:solidFill>
              <a:round/>
            </a:ln>
            <a:effectLst/>
          </c:spPr>
          <c:marker>
            <c:symbol val="none"/>
          </c:marker>
          <c:val>
            <c:numRef>
              <c:f>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DE39-497B-8CA8-EFAA3E1DE094}"/>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DE39-497B-8CA8-EFAA3E1DE094}"/>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9E33-4861-9024-E0CAFCAEC5F7}"/>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9E33-4861-9024-E0CAFCAEC5F7}"/>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2F63-4F44-9328-54231F6B9174}"/>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2F63-4F44-9328-54231F6B9174}"/>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0030-4138-A8C0-8C5C9685038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0030-4138-A8C0-8C5C9685038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Temperature (Tref)</c:v>
                </c:pt>
              </c:strCache>
            </c:strRef>
          </c:tx>
          <c:spPr>
            <a:ln w="28575" cap="rnd">
              <a:solidFill>
                <a:schemeClr val="accent1"/>
              </a:solidFill>
              <a:round/>
            </a:ln>
            <a:effectLst/>
          </c:spPr>
          <c:marker>
            <c:symbol val="none"/>
          </c:marker>
          <c:val>
            <c:numRef>
              <c:f>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Sheet1!$F$1</c:f>
              <c:strCache>
                <c:ptCount val="1"/>
                <c:pt idx="0">
                  <c:v>DS18B20 Temperature</c:v>
                </c:pt>
              </c:strCache>
            </c:strRef>
          </c:tx>
          <c:spPr>
            <a:ln w="28575" cap="rnd">
              <a:solidFill>
                <a:schemeClr val="accent2"/>
              </a:solidFill>
              <a:round/>
            </a:ln>
            <a:effectLst/>
          </c:spPr>
          <c:marker>
            <c:symbol val="none"/>
          </c:marker>
          <c:val>
            <c:numRef>
              <c:f>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Sheet1!$G$1</c:f>
              <c:strCache>
                <c:ptCount val="1"/>
                <c:pt idx="0">
                  <c:v>BME280 Temperature (TBME280)</c:v>
                </c:pt>
              </c:strCache>
            </c:strRef>
          </c:tx>
          <c:spPr>
            <a:ln w="28575" cap="rnd">
              <a:solidFill>
                <a:schemeClr val="accent3"/>
              </a:solidFill>
              <a:round/>
            </a:ln>
            <a:effectLst/>
          </c:spPr>
          <c:marker>
            <c:symbol val="none"/>
          </c:marker>
          <c:val>
            <c:numRef>
              <c:f>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E$1</c:f>
              <c:strCache>
                <c:ptCount val="1"/>
                <c:pt idx="0">
                  <c:v>Relative Humidity (Href)</c:v>
                </c:pt>
              </c:strCache>
            </c:strRef>
          </c:tx>
          <c:spPr>
            <a:ln w="28575" cap="rnd">
              <a:solidFill>
                <a:schemeClr val="accent1"/>
              </a:solidFill>
              <a:round/>
            </a:ln>
            <a:effectLst/>
          </c:spPr>
          <c:marker>
            <c:symbol val="none"/>
          </c:marker>
          <c:val>
            <c:numRef>
              <c:f>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Sheet1!$H$1</c:f>
              <c:strCache>
                <c:ptCount val="1"/>
                <c:pt idx="0">
                  <c:v>Relative Humidity (HBME280)</c:v>
                </c:pt>
              </c:strCache>
            </c:strRef>
          </c:tx>
          <c:spPr>
            <a:ln w="28575" cap="rnd">
              <a:solidFill>
                <a:schemeClr val="accent2"/>
              </a:solidFill>
              <a:round/>
            </a:ln>
            <a:effectLst/>
          </c:spPr>
          <c:marker>
            <c:symbol val="none"/>
          </c:marker>
          <c:val>
            <c:numRef>
              <c:f>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FRM144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0F4B"/>
    <w:rsid w:val="00161D15"/>
    <w:rsid w:val="00213C1D"/>
    <w:rsid w:val="0025556B"/>
    <w:rsid w:val="002F3C6D"/>
    <w:rsid w:val="0030416C"/>
    <w:rsid w:val="003975AB"/>
    <w:rsid w:val="004127D8"/>
    <w:rsid w:val="004A3937"/>
    <w:rsid w:val="004A738C"/>
    <w:rsid w:val="004C4B4C"/>
    <w:rsid w:val="005B670F"/>
    <w:rsid w:val="005E2525"/>
    <w:rsid w:val="005E28DC"/>
    <w:rsid w:val="005F11DA"/>
    <w:rsid w:val="00626AB9"/>
    <w:rsid w:val="006A44A8"/>
    <w:rsid w:val="006E060E"/>
    <w:rsid w:val="00715767"/>
    <w:rsid w:val="008C0EE8"/>
    <w:rsid w:val="0097479C"/>
    <w:rsid w:val="009A62AA"/>
    <w:rsid w:val="00A57E83"/>
    <w:rsid w:val="00A65A1B"/>
    <w:rsid w:val="00A776F5"/>
    <w:rsid w:val="00A978C5"/>
    <w:rsid w:val="00AC5DFA"/>
    <w:rsid w:val="00BD7088"/>
    <w:rsid w:val="00BF0A22"/>
    <w:rsid w:val="00C2699A"/>
    <w:rsid w:val="00C776F1"/>
    <w:rsid w:val="00D01EC1"/>
    <w:rsid w:val="00D057DA"/>
    <w:rsid w:val="00D27AB9"/>
    <w:rsid w:val="00E02BD5"/>
    <w:rsid w:val="00E73FAB"/>
    <w:rsid w:val="00E918CD"/>
    <w:rsid w:val="00ED3820"/>
    <w:rsid w:val="00F76376"/>
    <w:rsid w:val="00FF62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416C"/>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0</TotalTime>
  <Pages>134</Pages>
  <Words>46416</Words>
  <Characters>264574</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5040</cp:revision>
  <cp:lastPrinted>2023-10-19T02:55:00Z</cp:lastPrinted>
  <dcterms:created xsi:type="dcterms:W3CDTF">2023-02-15T03:27:00Z</dcterms:created>
  <dcterms:modified xsi:type="dcterms:W3CDTF">2023-10-1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